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pptx" ContentType="application/vnd.openxmlformats-officedocument.presentationml.presentation"/>
  <Default Extension="gif" ContentType="image/gif"/>
  <Default Extension="tif" ContentType="image/tiff"/>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2A03" w:rsidRDefault="006A39E6" w:rsidP="00A53CBA">
      <w:pPr>
        <w:pStyle w:val="1"/>
        <w:spacing w:line="360" w:lineRule="auto"/>
      </w:pPr>
      <w:r>
        <w:rPr>
          <w:rFonts w:hint="eastAsia"/>
        </w:rPr>
        <w:t>交通</w:t>
      </w:r>
      <w:r w:rsidR="000D2A03">
        <w:rPr>
          <w:rFonts w:hint="eastAsia"/>
        </w:rPr>
        <w:t>运输客流量优化与控制-基于</w:t>
      </w:r>
      <w:r w:rsidR="00251E0D">
        <w:rPr>
          <w:rFonts w:hint="eastAsia"/>
        </w:rPr>
        <w:t>流行病传播</w:t>
      </w:r>
      <w:r w:rsidR="000D2A03">
        <w:rPr>
          <w:rFonts w:hint="eastAsia"/>
        </w:rPr>
        <w:t>控制视角</w:t>
      </w:r>
    </w:p>
    <w:p w:rsidR="000D2A03" w:rsidRDefault="000D2A03" w:rsidP="00A13E2C">
      <w:pPr>
        <w:pStyle w:val="2"/>
        <w:jc w:val="center"/>
      </w:pPr>
      <w:r>
        <w:rPr>
          <w:rFonts w:hint="eastAsia"/>
        </w:rPr>
        <w:t>摘要</w:t>
      </w:r>
    </w:p>
    <w:p w:rsidR="00A13E2C" w:rsidRPr="009D270D" w:rsidRDefault="00A13E2C" w:rsidP="00A53CBA">
      <w:pPr>
        <w:spacing w:line="360" w:lineRule="auto"/>
        <w:ind w:firstLineChars="200" w:firstLine="480"/>
        <w:rPr>
          <w:sz w:val="24"/>
          <w:szCs w:val="24"/>
        </w:rPr>
      </w:pPr>
      <w:r w:rsidRPr="009D270D">
        <w:rPr>
          <w:rFonts w:hint="eastAsia"/>
          <w:sz w:val="24"/>
          <w:szCs w:val="24"/>
        </w:rPr>
        <w:t>现代交通设施的发展极大的推动了人们的交流与合作，高速运转的交通运输网络加快了社会的运行步伐。 现代交通的发展增大了人们的出行规模，频率，距离，与此同时，</w:t>
      </w:r>
      <w:r w:rsidR="006A39E6" w:rsidRPr="009D270D">
        <w:rPr>
          <w:rFonts w:hint="eastAsia"/>
          <w:sz w:val="24"/>
          <w:szCs w:val="24"/>
        </w:rPr>
        <w:t>现代化的交通在运输传播媒介（感染个体）的过程中发挥了非常重要的作用，</w:t>
      </w:r>
      <w:r w:rsidRPr="009D270D">
        <w:rPr>
          <w:rFonts w:hint="eastAsia"/>
          <w:sz w:val="24"/>
          <w:szCs w:val="24"/>
        </w:rPr>
        <w:t>高速运转的运输网络极大的加快了现代疾病的传播速度，增大了疾病扩散的</w:t>
      </w:r>
      <w:r w:rsidR="006A39E6" w:rsidRPr="009D270D">
        <w:rPr>
          <w:rFonts w:hint="eastAsia"/>
          <w:sz w:val="24"/>
          <w:szCs w:val="24"/>
        </w:rPr>
        <w:t>规模。因此，可以通过对交通网络中各个节点间的客流量的控制来抑制疾病的大范围传播，减缓传播速度。</w:t>
      </w:r>
    </w:p>
    <w:p w:rsidR="006A39E6" w:rsidRPr="009D270D" w:rsidRDefault="006A39E6" w:rsidP="00A53CBA">
      <w:pPr>
        <w:spacing w:line="360" w:lineRule="auto"/>
        <w:ind w:firstLineChars="200" w:firstLine="480"/>
        <w:rPr>
          <w:sz w:val="24"/>
          <w:szCs w:val="24"/>
        </w:rPr>
      </w:pPr>
      <w:r w:rsidRPr="009D270D">
        <w:rPr>
          <w:rFonts w:hint="eastAsia"/>
          <w:sz w:val="24"/>
          <w:szCs w:val="24"/>
        </w:rPr>
        <w:t>文章</w:t>
      </w:r>
      <w:r w:rsidR="001C70F2" w:rsidRPr="009D270D">
        <w:rPr>
          <w:rFonts w:hint="eastAsia"/>
          <w:sz w:val="24"/>
          <w:szCs w:val="24"/>
        </w:rPr>
        <w:t>基于Human Mobility</w:t>
      </w:r>
      <w:r w:rsidR="001C70F2" w:rsidRPr="009D270D">
        <w:rPr>
          <w:sz w:val="24"/>
          <w:szCs w:val="24"/>
        </w:rPr>
        <w:t xml:space="preserve"> </w:t>
      </w:r>
      <w:r w:rsidR="001C70F2" w:rsidRPr="009D270D">
        <w:rPr>
          <w:rFonts w:hint="eastAsia"/>
          <w:sz w:val="24"/>
          <w:szCs w:val="24"/>
        </w:rPr>
        <w:t>SIR疾病传播模型，通过控制各个交通节点之间的客流量来实现对疾病传播的抑制。文章首先介绍了交通运输与疾病传播的关系，疾病传播特征与交通运输特征的相关关系，说明交通方式的改变如何对疾病传播模式造成影响；接着分析了疾病传播模型的发展与类型，并介绍基于人口流动率的SIR疾病</w:t>
      </w:r>
      <w:r w:rsidR="00C64865" w:rsidRPr="009D270D">
        <w:rPr>
          <w:rFonts w:hint="eastAsia"/>
          <w:sz w:val="24"/>
          <w:szCs w:val="24"/>
        </w:rPr>
        <w:t>传播模型，</w:t>
      </w:r>
      <w:r w:rsidR="001C70F2" w:rsidRPr="009D270D">
        <w:rPr>
          <w:rFonts w:hint="eastAsia"/>
          <w:sz w:val="24"/>
          <w:szCs w:val="24"/>
        </w:rPr>
        <w:t>基于此传播模型，提出了基于客流量控制的疾病抑制</w:t>
      </w:r>
      <w:r w:rsidR="00C64865" w:rsidRPr="009D270D">
        <w:rPr>
          <w:rFonts w:hint="eastAsia"/>
          <w:sz w:val="24"/>
          <w:szCs w:val="24"/>
        </w:rPr>
        <w:t>策略；文章在无标度网络与随机网络中对疾病传播过程以及客流量控制策略进行了仿真模拟，通过对结果的分析对比了在具有不同结构的网络中疾病传播特征以及疾病控制策略特征，得到了符合实际的算例结果。</w:t>
      </w:r>
    </w:p>
    <w:p w:rsidR="00C64865" w:rsidRDefault="00C64865" w:rsidP="00A13E2C">
      <w:pPr>
        <w:rPr>
          <w:sz w:val="28"/>
          <w:szCs w:val="28"/>
        </w:rPr>
      </w:pPr>
    </w:p>
    <w:p w:rsidR="00C64865" w:rsidRDefault="00C64865" w:rsidP="00C64865">
      <w:pPr>
        <w:jc w:val="center"/>
        <w:rPr>
          <w:sz w:val="28"/>
          <w:szCs w:val="28"/>
        </w:rPr>
      </w:pPr>
      <w:r>
        <w:rPr>
          <w:sz w:val="28"/>
          <w:szCs w:val="28"/>
        </w:rPr>
        <w:t>A</w:t>
      </w:r>
      <w:r>
        <w:rPr>
          <w:rFonts w:hint="eastAsia"/>
          <w:sz w:val="28"/>
          <w:szCs w:val="28"/>
        </w:rPr>
        <w:t>b</w:t>
      </w:r>
      <w:r>
        <w:rPr>
          <w:sz w:val="28"/>
          <w:szCs w:val="28"/>
        </w:rPr>
        <w:t>stract</w:t>
      </w:r>
    </w:p>
    <w:p w:rsidR="00062B0F" w:rsidRDefault="00062B0F" w:rsidP="007B53E5">
      <w:pPr>
        <w:pStyle w:val="2"/>
        <w:numPr>
          <w:ilvl w:val="0"/>
          <w:numId w:val="12"/>
        </w:numPr>
      </w:pPr>
      <w:r>
        <w:rPr>
          <w:rFonts w:hint="eastAsia"/>
        </w:rPr>
        <w:lastRenderedPageBreak/>
        <w:t>引言</w:t>
      </w:r>
    </w:p>
    <w:p w:rsidR="00062B0F" w:rsidRDefault="00062B0F" w:rsidP="00062B0F">
      <w:pPr>
        <w:pStyle w:val="3"/>
      </w:pPr>
      <w:r>
        <w:rPr>
          <w:rFonts w:hint="eastAsia"/>
        </w:rPr>
        <w:t>1.1</w:t>
      </w:r>
      <w:r>
        <w:t xml:space="preserve"> </w:t>
      </w:r>
      <w:r>
        <w:rPr>
          <w:rFonts w:hint="eastAsia"/>
        </w:rPr>
        <w:t>研究背景及意义</w:t>
      </w:r>
    </w:p>
    <w:p w:rsidR="00670967" w:rsidRPr="009D270D" w:rsidRDefault="007347DF" w:rsidP="00E21BE7">
      <w:pPr>
        <w:spacing w:line="360" w:lineRule="auto"/>
        <w:ind w:firstLineChars="200" w:firstLine="480"/>
        <w:rPr>
          <w:sz w:val="24"/>
          <w:szCs w:val="24"/>
        </w:rPr>
      </w:pPr>
      <w:r w:rsidRPr="009D270D">
        <w:rPr>
          <w:rFonts w:hint="eastAsia"/>
          <w:sz w:val="24"/>
          <w:szCs w:val="24"/>
        </w:rPr>
        <w:t>交通运输是当今社会最重要的功能之一，给社会经济发展，国民生活和水平带来了极大的促进作用。</w:t>
      </w:r>
      <w:r w:rsidR="007403AF" w:rsidRPr="009D270D">
        <w:rPr>
          <w:rFonts w:hint="eastAsia"/>
          <w:sz w:val="24"/>
          <w:szCs w:val="24"/>
        </w:rPr>
        <w:t>与此</w:t>
      </w:r>
      <w:r w:rsidRPr="009D270D">
        <w:rPr>
          <w:rFonts w:hint="eastAsia"/>
          <w:sz w:val="24"/>
          <w:szCs w:val="24"/>
        </w:rPr>
        <w:t>同时</w:t>
      </w:r>
      <w:r w:rsidR="007403AF" w:rsidRPr="009D270D">
        <w:rPr>
          <w:rFonts w:hint="eastAsia"/>
          <w:sz w:val="24"/>
          <w:szCs w:val="24"/>
        </w:rPr>
        <w:t>，</w:t>
      </w:r>
      <w:r w:rsidRPr="009D270D">
        <w:rPr>
          <w:rFonts w:hint="eastAsia"/>
          <w:sz w:val="24"/>
          <w:szCs w:val="24"/>
        </w:rPr>
        <w:t>交通运输活动也给社会带来了</w:t>
      </w:r>
      <w:r w:rsidR="007403AF" w:rsidRPr="009D270D">
        <w:rPr>
          <w:rFonts w:hint="eastAsia"/>
          <w:sz w:val="24"/>
          <w:szCs w:val="24"/>
        </w:rPr>
        <w:t>不利的影响，比如交通污染、交通事故、交通灾害等等。因此，交通运输</w:t>
      </w:r>
      <w:r w:rsidR="00670967" w:rsidRPr="009D270D">
        <w:rPr>
          <w:rFonts w:hint="eastAsia"/>
          <w:sz w:val="24"/>
          <w:szCs w:val="24"/>
        </w:rPr>
        <w:t>部门需要制定一系列的科学方案与措施对现代交通运输系统进行管理，从而达到整个社会系统效益的最优。</w:t>
      </w:r>
    </w:p>
    <w:p w:rsidR="00670967" w:rsidRPr="009D270D" w:rsidRDefault="00DC2CA9" w:rsidP="00E21BE7">
      <w:pPr>
        <w:spacing w:line="360" w:lineRule="auto"/>
        <w:ind w:firstLineChars="200" w:firstLine="480"/>
        <w:rPr>
          <w:sz w:val="24"/>
          <w:szCs w:val="24"/>
        </w:rPr>
      </w:pPr>
      <w:r w:rsidRPr="009D270D">
        <w:rPr>
          <w:rFonts w:hint="eastAsia"/>
          <w:sz w:val="24"/>
          <w:szCs w:val="24"/>
        </w:rPr>
        <w:t>目前，大多数交通管理策略的研究集中在交通运输系统效率优化、交通运输系统</w:t>
      </w:r>
      <w:r w:rsidR="001D2BB8" w:rsidRPr="009D270D">
        <w:rPr>
          <w:rFonts w:hint="eastAsia"/>
          <w:sz w:val="24"/>
          <w:szCs w:val="24"/>
        </w:rPr>
        <w:t>稳定与安全</w:t>
      </w:r>
      <w:r w:rsidRPr="009D270D">
        <w:rPr>
          <w:rFonts w:hint="eastAsia"/>
          <w:sz w:val="24"/>
          <w:szCs w:val="24"/>
        </w:rPr>
        <w:t>（</w:t>
      </w:r>
      <w:r w:rsidR="001D2BB8" w:rsidRPr="009D270D">
        <w:rPr>
          <w:rFonts w:hint="eastAsia"/>
          <w:sz w:val="24"/>
          <w:szCs w:val="24"/>
        </w:rPr>
        <w:t>抗灾性、</w:t>
      </w:r>
      <w:r w:rsidRPr="009D270D">
        <w:rPr>
          <w:rFonts w:hint="eastAsia"/>
          <w:sz w:val="24"/>
          <w:szCs w:val="24"/>
        </w:rPr>
        <w:t>鲁棒性、柔性）领域，比如提高航空运输能力的航线优化、应对灾害情况下的码头建设柔性问题；</w:t>
      </w:r>
      <w:r w:rsidR="001D2BB8" w:rsidRPr="009D270D">
        <w:rPr>
          <w:rFonts w:hint="eastAsia"/>
          <w:sz w:val="24"/>
          <w:szCs w:val="24"/>
        </w:rPr>
        <w:t>然而，随着交通运输系统全球化建设的加快与运输效率的提高，</w:t>
      </w:r>
      <w:r w:rsidR="00C05DA4" w:rsidRPr="009D270D">
        <w:rPr>
          <w:rFonts w:hint="eastAsia"/>
          <w:sz w:val="24"/>
          <w:szCs w:val="24"/>
        </w:rPr>
        <w:t>长距离与大范围的</w:t>
      </w:r>
      <w:r w:rsidR="001D2BB8" w:rsidRPr="009D270D">
        <w:rPr>
          <w:rFonts w:hint="eastAsia"/>
          <w:sz w:val="24"/>
          <w:szCs w:val="24"/>
        </w:rPr>
        <w:t>“流动性”</w:t>
      </w:r>
      <w:r w:rsidR="00C05DA4" w:rsidRPr="009D270D">
        <w:rPr>
          <w:rFonts w:hint="eastAsia"/>
          <w:sz w:val="24"/>
          <w:szCs w:val="24"/>
        </w:rPr>
        <w:t>也显著增大。据世界银行报道，世界航空旅客流量在2016年突破60亿人次，其中国际客流量达到36亿人次[]。如此大规模</w:t>
      </w:r>
      <w:r w:rsidR="00E07C15" w:rsidRPr="009D270D">
        <w:rPr>
          <w:rFonts w:hint="eastAsia"/>
          <w:sz w:val="24"/>
          <w:szCs w:val="24"/>
        </w:rPr>
        <w:t>迅速</w:t>
      </w:r>
      <w:r w:rsidR="00C05DA4" w:rsidRPr="009D270D">
        <w:rPr>
          <w:rFonts w:hint="eastAsia"/>
          <w:sz w:val="24"/>
          <w:szCs w:val="24"/>
        </w:rPr>
        <w:t>的“流动性“给社会的安全</w:t>
      </w:r>
      <w:r w:rsidR="006766D1" w:rsidRPr="009D270D">
        <w:rPr>
          <w:rFonts w:hint="eastAsia"/>
          <w:sz w:val="24"/>
          <w:szCs w:val="24"/>
        </w:rPr>
        <w:t>与稳定</w:t>
      </w:r>
      <w:r w:rsidR="00C05DA4" w:rsidRPr="009D270D">
        <w:rPr>
          <w:rFonts w:hint="eastAsia"/>
          <w:sz w:val="24"/>
          <w:szCs w:val="24"/>
        </w:rPr>
        <w:t>带来了新的威胁：恐怖分子可以在一天之内通过航空客运抵达指定袭击地点、犯罪分子可以在数小时之内逃离</w:t>
      </w:r>
      <w:r w:rsidR="006766D1" w:rsidRPr="009D270D">
        <w:rPr>
          <w:rFonts w:hint="eastAsia"/>
          <w:sz w:val="24"/>
          <w:szCs w:val="24"/>
        </w:rPr>
        <w:t>犯罪城市</w:t>
      </w:r>
      <w:r w:rsidR="00DC184E" w:rsidRPr="009D270D">
        <w:rPr>
          <w:rFonts w:hint="eastAsia"/>
          <w:sz w:val="24"/>
          <w:szCs w:val="24"/>
        </w:rPr>
        <w:t>等等；其中，最引人注意的是交通运输活动带来的流行病大范围的爆发问题。</w:t>
      </w:r>
      <w:r w:rsidR="007B2EE6" w:rsidRPr="009D270D">
        <w:rPr>
          <w:rFonts w:hint="eastAsia"/>
          <w:sz w:val="24"/>
          <w:szCs w:val="24"/>
        </w:rPr>
        <w:t>尤其是航空运输网络的发达，每天上百万国际旅客运输量，极大的加快了流行病的世界性爆发进程。在中世纪，传染病需要花费数年才能横扫一片大陆</w:t>
      </w:r>
      <w:r w:rsidR="0005613B" w:rsidRPr="009D270D">
        <w:rPr>
          <w:rFonts w:hint="eastAsia"/>
          <w:sz w:val="24"/>
          <w:szCs w:val="24"/>
        </w:rPr>
        <w:t>[图1-1]</w:t>
      </w:r>
      <w:r w:rsidR="007B2EE6" w:rsidRPr="009D270D">
        <w:rPr>
          <w:rFonts w:hint="eastAsia"/>
          <w:sz w:val="24"/>
          <w:szCs w:val="24"/>
        </w:rPr>
        <w:t>；在如今，这一过程被缩短至数十天</w:t>
      </w:r>
      <w:r w:rsidR="000A6544" w:rsidRPr="009D270D">
        <w:rPr>
          <w:rFonts w:hint="eastAsia"/>
          <w:sz w:val="24"/>
          <w:szCs w:val="24"/>
        </w:rPr>
        <w:t>。2003年在我国华南地区爆发的SARS疫情，数周之内</w:t>
      </w:r>
      <w:r w:rsidR="00E21BE7" w:rsidRPr="009D270D">
        <w:rPr>
          <w:rFonts w:hint="eastAsia"/>
          <w:sz w:val="24"/>
          <w:szCs w:val="24"/>
        </w:rPr>
        <w:t>疫情就扩散至五个大陆的26个国家，有超过8000人被感染，如此迅速的传播速度受到了研究部门的极大关注[]。</w:t>
      </w:r>
    </w:p>
    <w:p w:rsidR="00E21BE7" w:rsidRPr="009D270D" w:rsidRDefault="008A7A30" w:rsidP="00E21BE7">
      <w:pPr>
        <w:spacing w:line="360" w:lineRule="auto"/>
        <w:ind w:firstLineChars="200" w:firstLine="480"/>
        <w:rPr>
          <w:sz w:val="24"/>
          <w:szCs w:val="24"/>
        </w:rPr>
      </w:pPr>
      <w:r w:rsidRPr="009D270D">
        <w:rPr>
          <w:rFonts w:hint="eastAsia"/>
          <w:sz w:val="24"/>
          <w:szCs w:val="24"/>
        </w:rPr>
        <w:t>面对疾病爆发的威胁，交通运输管理部门通常采取非药物干预措施(</w:t>
      </w:r>
      <w:r w:rsidRPr="009D270D">
        <w:rPr>
          <w:sz w:val="24"/>
          <w:szCs w:val="24"/>
        </w:rPr>
        <w:t>Non-</w:t>
      </w:r>
      <w:r w:rsidRPr="009D270D">
        <w:rPr>
          <w:sz w:val="24"/>
          <w:szCs w:val="24"/>
        </w:rPr>
        <w:lastRenderedPageBreak/>
        <w:t xml:space="preserve">pharmaceutical </w:t>
      </w:r>
      <w:r w:rsidRPr="009D270D">
        <w:rPr>
          <w:rFonts w:hint="eastAsia"/>
          <w:sz w:val="24"/>
          <w:szCs w:val="24"/>
        </w:rPr>
        <w:t>interventions)来对抗疾病的风险与传播。例如加大交通换乘站点、交通运输工具等交通运输设施的清洁力度与频率，提供紧急隔离医疗救助室，调整或者关闭靠近人流密集区域的交通线路或者交通站点</w:t>
      </w:r>
      <w:r w:rsidR="00C85F0C" w:rsidRPr="009D270D">
        <w:rPr>
          <w:rFonts w:hint="eastAsia"/>
          <w:sz w:val="24"/>
          <w:szCs w:val="24"/>
        </w:rPr>
        <w:t>。</w:t>
      </w:r>
      <w:r w:rsidR="0005133E" w:rsidRPr="009D270D">
        <w:rPr>
          <w:rFonts w:hint="eastAsia"/>
          <w:sz w:val="24"/>
          <w:szCs w:val="24"/>
        </w:rPr>
        <w:t>许多研究表明，疾病在空间上的传播与扩散与交通运输网络及交通流量（人口流量）有关，交通运输管理部门可以通过对交通流量进行干预与控制来抑制疾病的传播与扩散。</w:t>
      </w:r>
      <w:r w:rsidR="00F961E6" w:rsidRPr="009D270D">
        <w:rPr>
          <w:rFonts w:hint="eastAsia"/>
          <w:sz w:val="24"/>
          <w:szCs w:val="24"/>
        </w:rPr>
        <w:t>2009年三月，面对墨西哥爆发的H1N1疫情，多国政府采取了必要的措施来阻止其进入本国境内。</w:t>
      </w:r>
      <w:r w:rsidR="00F553EF" w:rsidRPr="009D270D">
        <w:rPr>
          <w:rFonts w:hint="eastAsia"/>
          <w:sz w:val="24"/>
          <w:szCs w:val="24"/>
        </w:rPr>
        <w:t>阿根廷、中国、古巴、秘鲁实施了直航禁飞政策；香港、新加坡等地实施了入境检疫政策、加拿大、美国、俄罗斯等国家实施了“旅客出行警告”政策。</w:t>
      </w:r>
    </w:p>
    <w:p w:rsidR="009A35FE" w:rsidRPr="009D270D" w:rsidRDefault="004F1514" w:rsidP="0055073D">
      <w:pPr>
        <w:spacing w:line="360" w:lineRule="auto"/>
        <w:ind w:firstLineChars="200" w:firstLine="480"/>
        <w:rPr>
          <w:sz w:val="24"/>
          <w:szCs w:val="24"/>
        </w:rPr>
      </w:pPr>
      <w:r w:rsidRPr="009D270D">
        <w:rPr>
          <w:rFonts w:hint="eastAsia"/>
          <w:sz w:val="24"/>
          <w:szCs w:val="24"/>
        </w:rPr>
        <w:t>在对抗疾病传播与扩散中，交通流量干预</w:t>
      </w:r>
      <w:r w:rsidR="0055073D" w:rsidRPr="009D270D">
        <w:rPr>
          <w:rFonts w:hint="eastAsia"/>
          <w:sz w:val="24"/>
          <w:szCs w:val="24"/>
        </w:rPr>
        <w:t>政策</w:t>
      </w:r>
      <w:r w:rsidRPr="009D270D">
        <w:rPr>
          <w:rFonts w:hint="eastAsia"/>
          <w:sz w:val="24"/>
          <w:szCs w:val="24"/>
        </w:rPr>
        <w:t>是非常重要的手段；但是，在面对疾病传播的动态性时，交通管理部门该如何确定交通流量的干预程度？</w:t>
      </w:r>
      <w:r w:rsidRPr="009D270D">
        <w:rPr>
          <w:sz w:val="24"/>
          <w:szCs w:val="24"/>
        </w:rPr>
        <w:t xml:space="preserve"> </w:t>
      </w:r>
      <w:r w:rsidRPr="009D270D">
        <w:rPr>
          <w:rFonts w:hint="eastAsia"/>
          <w:sz w:val="24"/>
          <w:szCs w:val="24"/>
        </w:rPr>
        <w:t>干预不足的流量管理措施</w:t>
      </w:r>
      <w:r w:rsidR="0055073D" w:rsidRPr="009D270D">
        <w:rPr>
          <w:rFonts w:hint="eastAsia"/>
          <w:sz w:val="24"/>
          <w:szCs w:val="24"/>
        </w:rPr>
        <w:t>无法有效抑制疾病的传播，同时也是对该政策实施过程中所消耗社会资源的浪费；干预过严的流量管理政策，虽然能够有效抑制疾病的传播，但会显著影响人们的出行生活方式，社会的沟通交流，增加抑制疾病传播的成本。</w:t>
      </w:r>
      <w:r w:rsidR="009F4F4A" w:rsidRPr="009D270D">
        <w:rPr>
          <w:rFonts w:hint="eastAsia"/>
          <w:sz w:val="24"/>
          <w:szCs w:val="24"/>
        </w:rPr>
        <w:t>如今，随着信息技术的发展，以及成熟的疾病传播模型框架</w:t>
      </w:r>
      <w:r w:rsidR="00310BF7" w:rsidRPr="009D270D">
        <w:rPr>
          <w:rFonts w:hint="eastAsia"/>
          <w:sz w:val="24"/>
          <w:szCs w:val="24"/>
        </w:rPr>
        <w:t>和网络科学理论的应用</w:t>
      </w:r>
      <w:r w:rsidR="009F4F4A" w:rsidRPr="009D270D">
        <w:rPr>
          <w:rFonts w:hint="eastAsia"/>
          <w:sz w:val="24"/>
          <w:szCs w:val="24"/>
        </w:rPr>
        <w:t>，</w:t>
      </w:r>
      <w:r w:rsidR="00310BF7" w:rsidRPr="009D270D">
        <w:rPr>
          <w:rFonts w:hint="eastAsia"/>
          <w:sz w:val="24"/>
          <w:szCs w:val="24"/>
        </w:rPr>
        <w:t>使得我们可以通过</w:t>
      </w:r>
      <w:r w:rsidR="009F4F4A" w:rsidRPr="009D270D">
        <w:rPr>
          <w:rFonts w:hint="eastAsia"/>
          <w:sz w:val="24"/>
          <w:szCs w:val="24"/>
        </w:rPr>
        <w:t>结合实时的交通客流数据以及疾病病例实时报告数据</w:t>
      </w:r>
      <w:r w:rsidR="00310BF7" w:rsidRPr="009D270D">
        <w:rPr>
          <w:rFonts w:hint="eastAsia"/>
          <w:sz w:val="24"/>
          <w:szCs w:val="24"/>
        </w:rPr>
        <w:t>来对疾病的传播动向进行可靠的预测[]</w:t>
      </w:r>
      <w:r w:rsidR="009F4F4A" w:rsidRPr="009D270D">
        <w:rPr>
          <w:rFonts w:hint="eastAsia"/>
          <w:sz w:val="24"/>
          <w:szCs w:val="24"/>
        </w:rPr>
        <w:t>，</w:t>
      </w:r>
      <w:r w:rsidR="00310BF7" w:rsidRPr="009D270D">
        <w:rPr>
          <w:rFonts w:hint="eastAsia"/>
          <w:sz w:val="24"/>
          <w:szCs w:val="24"/>
        </w:rPr>
        <w:t>基于实时的疾病传播预测，我们可以根据实时的交通情况以及疾病传播情况</w:t>
      </w:r>
      <w:r w:rsidR="009F4F4A" w:rsidRPr="009D270D">
        <w:rPr>
          <w:rFonts w:hint="eastAsia"/>
          <w:sz w:val="24"/>
          <w:szCs w:val="24"/>
        </w:rPr>
        <w:t>对交通网络结构以及流量进行</w:t>
      </w:r>
      <w:r w:rsidR="00310BF7" w:rsidRPr="009D270D">
        <w:rPr>
          <w:rFonts w:hint="eastAsia"/>
          <w:sz w:val="24"/>
          <w:szCs w:val="24"/>
        </w:rPr>
        <w:t>有针对的管理以及实时的控制</w:t>
      </w:r>
      <w:r w:rsidR="009F4F4A" w:rsidRPr="009D270D">
        <w:rPr>
          <w:rFonts w:hint="eastAsia"/>
          <w:sz w:val="24"/>
          <w:szCs w:val="24"/>
        </w:rPr>
        <w:t>，</w:t>
      </w:r>
      <w:r w:rsidR="00310BF7" w:rsidRPr="009D270D">
        <w:rPr>
          <w:rFonts w:hint="eastAsia"/>
          <w:sz w:val="24"/>
          <w:szCs w:val="24"/>
        </w:rPr>
        <w:t>从而以</w:t>
      </w:r>
      <w:r w:rsidR="009F4F4A" w:rsidRPr="009D270D">
        <w:rPr>
          <w:rFonts w:hint="eastAsia"/>
          <w:sz w:val="24"/>
          <w:szCs w:val="24"/>
        </w:rPr>
        <w:t>最小社会成本来达到对疾病传播扩散的有效抑制。</w:t>
      </w:r>
    </w:p>
    <w:p w:rsidR="0005613B" w:rsidRDefault="00310BF7" w:rsidP="0005613B">
      <w:pPr>
        <w:keepNext/>
        <w:spacing w:line="360" w:lineRule="auto"/>
      </w:pPr>
      <w:r>
        <w:rPr>
          <w:rFonts w:hint="eastAsia"/>
          <w:noProof/>
          <w:sz w:val="28"/>
          <w:szCs w:val="28"/>
        </w:rPr>
        <w:lastRenderedPageBreak/>
        <w:drawing>
          <wp:inline distT="0" distB="0" distL="0" distR="0">
            <wp:extent cx="5274310" cy="5526405"/>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lack death.jpg"/>
                    <pic:cNvPicPr/>
                  </pic:nvPicPr>
                  <pic:blipFill>
                    <a:blip r:embed="rId8">
                      <a:extLst>
                        <a:ext uri="{28A0092B-C50C-407E-A947-70E740481C1C}">
                          <a14:useLocalDpi xmlns:a14="http://schemas.microsoft.com/office/drawing/2010/main" val="0"/>
                        </a:ext>
                      </a:extLst>
                    </a:blip>
                    <a:stretch>
                      <a:fillRect/>
                    </a:stretch>
                  </pic:blipFill>
                  <pic:spPr>
                    <a:xfrm>
                      <a:off x="0" y="0"/>
                      <a:ext cx="5274310" cy="5526405"/>
                    </a:xfrm>
                    <a:prstGeom prst="rect">
                      <a:avLst/>
                    </a:prstGeom>
                  </pic:spPr>
                </pic:pic>
              </a:graphicData>
            </a:graphic>
          </wp:inline>
        </w:drawing>
      </w:r>
    </w:p>
    <w:p w:rsidR="00F961E6" w:rsidRPr="00670967" w:rsidRDefault="0005613B" w:rsidP="0005613B">
      <w:pPr>
        <w:pStyle w:val="a3"/>
        <w:rPr>
          <w:sz w:val="28"/>
          <w:szCs w:val="28"/>
        </w:rPr>
      </w:pPr>
      <w:r>
        <w:t>图</w:t>
      </w:r>
      <w:r>
        <w:t xml:space="preserve"> </w:t>
      </w:r>
      <w:r w:rsidR="00E04B6F">
        <w:fldChar w:fldCharType="begin"/>
      </w:r>
      <w:r w:rsidR="00E04B6F">
        <w:instrText xml:space="preserve"> STYLEREF 1 \s </w:instrText>
      </w:r>
      <w:r w:rsidR="00E04B6F">
        <w:fldChar w:fldCharType="separate"/>
      </w:r>
      <w:r w:rsidR="001E6E53">
        <w:rPr>
          <w:noProof/>
        </w:rPr>
        <w:t>0</w:t>
      </w:r>
      <w:r w:rsidR="00E04B6F">
        <w:rPr>
          <w:noProof/>
        </w:rPr>
        <w:fldChar w:fldCharType="end"/>
      </w:r>
      <w:r w:rsidR="0080107F">
        <w:noBreakHyphen/>
      </w:r>
      <w:r w:rsidR="0080107F">
        <w:fldChar w:fldCharType="begin"/>
      </w:r>
      <w:r w:rsidR="0080107F">
        <w:instrText xml:space="preserve"> SEQ </w:instrText>
      </w:r>
      <w:r w:rsidR="0080107F">
        <w:instrText>图</w:instrText>
      </w:r>
      <w:r w:rsidR="0080107F">
        <w:instrText xml:space="preserve"> \* ARABIC \s 1 </w:instrText>
      </w:r>
      <w:r w:rsidR="0080107F">
        <w:fldChar w:fldCharType="separate"/>
      </w:r>
      <w:r w:rsidR="001E6E53">
        <w:rPr>
          <w:noProof/>
        </w:rPr>
        <w:t>1</w:t>
      </w:r>
      <w:r w:rsidR="0080107F">
        <w:fldChar w:fldCharType="end"/>
      </w:r>
      <w:r>
        <w:rPr>
          <w:rFonts w:hint="eastAsia"/>
        </w:rPr>
        <w:t>-1</w:t>
      </w:r>
      <w:r>
        <w:t xml:space="preserve"> </w:t>
      </w:r>
      <w:r>
        <w:rPr>
          <w:rFonts w:hint="eastAsia"/>
        </w:rPr>
        <w:t>欧洲黑死病的爆发传染情况</w:t>
      </w:r>
      <w:r>
        <w:rPr>
          <w:rFonts w:hint="eastAsia"/>
        </w:rPr>
        <w:t xml:space="preserve"> </w:t>
      </w:r>
      <w:r>
        <w:rPr>
          <w:rFonts w:hint="eastAsia"/>
        </w:rPr>
        <w:t>图片来源：维基百科</w:t>
      </w:r>
    </w:p>
    <w:p w:rsidR="001D3A9E" w:rsidRDefault="00062B0F" w:rsidP="001D3A9E">
      <w:pPr>
        <w:pStyle w:val="3"/>
      </w:pPr>
      <w:r>
        <w:rPr>
          <w:rFonts w:hint="eastAsia"/>
        </w:rPr>
        <w:t>1.2</w:t>
      </w:r>
      <w:r>
        <w:t xml:space="preserve"> </w:t>
      </w:r>
      <w:r>
        <w:rPr>
          <w:rFonts w:hint="eastAsia"/>
        </w:rPr>
        <w:t>国内外研究现状</w:t>
      </w:r>
    </w:p>
    <w:p w:rsidR="001D3A9E" w:rsidRPr="009D270D" w:rsidRDefault="00F46430" w:rsidP="001D3A9E">
      <w:pPr>
        <w:rPr>
          <w:sz w:val="24"/>
          <w:szCs w:val="24"/>
        </w:rPr>
      </w:pPr>
      <w:r w:rsidRPr="009D270D">
        <w:rPr>
          <w:rFonts w:hint="eastAsia"/>
          <w:sz w:val="24"/>
          <w:szCs w:val="24"/>
        </w:rPr>
        <w:t>关于交通与疾病传播的研究，其主要领域分别集中在两个方面，一是基于网络科学</w:t>
      </w:r>
      <w:r w:rsidR="001D3A9E" w:rsidRPr="009D270D">
        <w:rPr>
          <w:rFonts w:hint="eastAsia"/>
          <w:sz w:val="24"/>
          <w:szCs w:val="24"/>
        </w:rPr>
        <w:t>的</w:t>
      </w:r>
      <w:bookmarkStart w:id="0" w:name="OLE_LINK45"/>
      <w:bookmarkStart w:id="1" w:name="OLE_LINK46"/>
      <w:r w:rsidR="001D3A9E" w:rsidRPr="009D270D">
        <w:rPr>
          <w:rFonts w:hint="eastAsia"/>
          <w:sz w:val="24"/>
          <w:szCs w:val="24"/>
        </w:rPr>
        <w:t>疾病</w:t>
      </w:r>
      <w:bookmarkEnd w:id="0"/>
      <w:bookmarkEnd w:id="1"/>
      <w:r w:rsidR="001D3A9E" w:rsidRPr="009D270D">
        <w:rPr>
          <w:rFonts w:hint="eastAsia"/>
          <w:sz w:val="24"/>
          <w:szCs w:val="24"/>
        </w:rPr>
        <w:t>传播理论，另一是基于</w:t>
      </w:r>
      <w:r w:rsidR="00E76A93" w:rsidRPr="009D270D">
        <w:rPr>
          <w:rFonts w:hint="eastAsia"/>
          <w:sz w:val="24"/>
          <w:szCs w:val="24"/>
        </w:rPr>
        <w:t>人口移动</w:t>
      </w:r>
      <w:r w:rsidR="001D3A9E" w:rsidRPr="009D270D">
        <w:rPr>
          <w:rFonts w:hint="eastAsia"/>
          <w:sz w:val="24"/>
          <w:szCs w:val="24"/>
        </w:rPr>
        <w:t>数据驱动（Data</w:t>
      </w:r>
      <w:r w:rsidR="001D3A9E" w:rsidRPr="009D270D">
        <w:rPr>
          <w:sz w:val="24"/>
          <w:szCs w:val="24"/>
        </w:rPr>
        <w:t>-driven</w:t>
      </w:r>
      <w:r w:rsidR="00E76A93" w:rsidRPr="009D270D">
        <w:rPr>
          <w:rFonts w:hint="eastAsia"/>
          <w:sz w:val="24"/>
          <w:szCs w:val="24"/>
        </w:rPr>
        <w:t>）的疾病传播动态仿真模型。疾病传播理论的发展，数据驱动的传播动态仿真模型使其更具有实际意义。</w:t>
      </w:r>
    </w:p>
    <w:p w:rsidR="00F46430" w:rsidRPr="00E76A93" w:rsidRDefault="00212EED" w:rsidP="001D3A9E">
      <w:pPr>
        <w:rPr>
          <w:b/>
          <w:sz w:val="28"/>
          <w:szCs w:val="28"/>
        </w:rPr>
      </w:pPr>
      <w:bookmarkStart w:id="2" w:name="OLE_LINK48"/>
      <w:r>
        <w:rPr>
          <w:rFonts w:hint="eastAsia"/>
          <w:b/>
          <w:sz w:val="28"/>
          <w:szCs w:val="28"/>
        </w:rPr>
        <w:t>数据</w:t>
      </w:r>
      <w:r w:rsidR="00E76A93" w:rsidRPr="00E76A93">
        <w:rPr>
          <w:rFonts w:hint="eastAsia"/>
          <w:b/>
          <w:sz w:val="28"/>
          <w:szCs w:val="28"/>
        </w:rPr>
        <w:t>驱动型研究</w:t>
      </w:r>
    </w:p>
    <w:bookmarkEnd w:id="2"/>
    <w:p w:rsidR="00A07DEB" w:rsidRPr="009D270D" w:rsidRDefault="004D4C99" w:rsidP="00784EDD">
      <w:pPr>
        <w:rPr>
          <w:sz w:val="24"/>
          <w:szCs w:val="24"/>
        </w:rPr>
      </w:pPr>
      <w:r w:rsidRPr="009D270D">
        <w:rPr>
          <w:rFonts w:hint="eastAsia"/>
          <w:sz w:val="24"/>
          <w:szCs w:val="24"/>
        </w:rPr>
        <w:t>对交通网络密集以及人流量巨大的大都市的疾病传播预测以及预防是国内外学</w:t>
      </w:r>
      <w:r w:rsidRPr="009D270D">
        <w:rPr>
          <w:rFonts w:hint="eastAsia"/>
          <w:sz w:val="24"/>
          <w:szCs w:val="24"/>
        </w:rPr>
        <w:lastRenderedPageBreak/>
        <w:t>者的热门研究</w:t>
      </w:r>
      <w:r w:rsidR="00F25A17" w:rsidRPr="009D270D">
        <w:rPr>
          <w:rFonts w:hint="eastAsia"/>
          <w:sz w:val="24"/>
          <w:szCs w:val="24"/>
        </w:rPr>
        <w:t>话题。</w:t>
      </w:r>
      <w:r w:rsidR="00F25A17" w:rsidRPr="009D270D">
        <w:rPr>
          <w:sz w:val="24"/>
          <w:szCs w:val="24"/>
        </w:rPr>
        <w:fldChar w:fldCharType="begin"/>
      </w:r>
      <w:r w:rsidR="00AD1F0C" w:rsidRPr="009D270D">
        <w:rPr>
          <w:sz w:val="24"/>
          <w:szCs w:val="24"/>
        </w:rPr>
        <w:instrText xml:space="preserve"> ADDIN ZOTERO_ITEM CSL_CITATION {"citationID":"0s72NjGo","properties":{"formattedCitation":"[1]","plainCitation":"[1]"},"citationItems":[{"id":281,"uris":["http://zotero.org/users/3436635/items/AHA7QVZE"],"uri":["http://zotero.org/users/3436635/items/AHA7QVZE"],"itemData":{"id":281,"type":"article-journal","title":"Containing pandemic influenza at the source","container-title":"Science (New York, N.Y.)","page":"1083-1087","volume":"309","issue":"5737","source":"PubMed","abstract":"Highly pathogenic avian influenza A (subtype H5N1) is threatening to cause a human pandemic of potentially devastating proportions. We used a stochastic influenza simulation model for rural Southeast Asia to investigate the effectiveness of targeted antiviral prophylaxis, quarantine, and pre-vaccination in containing an emerging influenza strain at the source. If the basic reproductive number (R0) was below 1.60, our simulations showed that a prepared response with targeted antivirals would have a high probability of containing the disease. In that case, an antiviral agent stockpile on the order of 100,000 to 1 million courses for treatment and prophylaxis would be sufficient. If pre-vaccination occurred, then targeted antiviral prophylaxis could be effective for containing strains with an R0 as high as 2.1. Combinations of targeted antiviral prophylaxis, pre-vaccination, and quarantine could contain strains with an R(0) as high as 2.4.","DOI":"10.1126/science.1115717","ISSN":"1095-9203","note":"PMID: 16079251","journalAbbreviation":"Science","language":"eng","author":[{"family":"Longini","given":"Ira M."},{"family":"Nizam","given":"Azhar"},{"family":"Xu","given":"Shufu"},{"family":"Ungchusak","given":"Kumnuan"},{"family":"Hanshaoworakul","given":"Wanna"},{"family":"Cummings","given":"Derek A. T."},{"family":"Halloran","given":"M. Elizabeth"}],"issued":{"date-parts":[["2005",8,12]]}}}],"schema":"https://github.com/citation-style-language/schema/raw/master/csl-citation.json"} </w:instrText>
      </w:r>
      <w:r w:rsidR="00F25A17" w:rsidRPr="009D270D">
        <w:rPr>
          <w:sz w:val="24"/>
          <w:szCs w:val="24"/>
        </w:rPr>
        <w:fldChar w:fldCharType="separate"/>
      </w:r>
      <w:r w:rsidR="00AD1F0C" w:rsidRPr="009D270D">
        <w:rPr>
          <w:rFonts w:ascii="等线" w:eastAsia="等线" w:hAnsi="等线"/>
          <w:sz w:val="24"/>
          <w:szCs w:val="24"/>
        </w:rPr>
        <w:t>[1]</w:t>
      </w:r>
      <w:r w:rsidR="00F25A17" w:rsidRPr="009D270D">
        <w:rPr>
          <w:sz w:val="24"/>
          <w:szCs w:val="24"/>
        </w:rPr>
        <w:fldChar w:fldCharType="end"/>
      </w:r>
      <w:r w:rsidR="00F25A17" w:rsidRPr="009D270D">
        <w:rPr>
          <w:rFonts w:hint="eastAsia"/>
          <w:sz w:val="24"/>
          <w:szCs w:val="24"/>
        </w:rPr>
        <w:t>和</w:t>
      </w:r>
      <w:r w:rsidR="00F25A17" w:rsidRPr="009D270D">
        <w:rPr>
          <w:sz w:val="24"/>
          <w:szCs w:val="24"/>
        </w:rPr>
        <w:fldChar w:fldCharType="begin"/>
      </w:r>
      <w:r w:rsidR="00AD1F0C" w:rsidRPr="009D270D">
        <w:rPr>
          <w:sz w:val="24"/>
          <w:szCs w:val="24"/>
        </w:rPr>
        <w:instrText xml:space="preserve"> ADDIN ZOTERO_ITEM CSL_CITATION {"citationID":"Uafuapg0","properties":{"formattedCitation":"[2]","plainCitation":"[2]"},"citationItems":[{"id":283,"uris":["http://zotero.org/users/3436635/items/GFFSFQ2Z"],"uri":["http://zotero.org/users/3436635/items/GFFSFQ2Z"],"itemData":{"id":283,"type":"article-journal","title":"Strategies for containing an emerging influenza pandemic in Southeast Asia","container-title":"Nature","page":"209-214","volume":"437","issue":"7056","source":"www.nature.com","abstract":"Highly pathogenic H5N1 influenza A viruses are now endemic in avian populations in Southeast Asia, and human cases continue to accumulate. Although currently incapable of sustained human-to-human transmission, H5N1 represents a serious pandemic threat owing to the risk of a mutation or reassortment generating a virus with increased transmissibility. Identifying public health interventions that might be able to halt a pandemic in its earliest stages is therefore a priority. Here we use a simulation model of influenza transmission in Southeast Asia to evaluate the potential effectiveness of targeted mass prophylactic use of antiviral drugs as a containment strategy. Other interventions aimed at reducing population contact rates are also examined as reinforcements to an antiviral-based containment policy. We show that elimination of a nascent pandemic may be feasible using a combination of geographically targeted prophylaxis and social distancing measures, if the basic reproduction number of the new virus is below 1.8. We predict that a stockpile of 3 million courses of antiviral drugs should be sufficient for elimination. Policy effectiveness depends critically on how quickly clinical cases are diagnosed and the speed with which antiviral drugs can be distributed.","DOI":"10.1038/nature04017","ISSN":"0028-0836","journalAbbreviation":"Nature","language":"en","author":[{"family":"Ferguson","given":"Neil M."},{"family":"Cummings","given":"Derek A. T."},{"family":"Cauchemez","given":"Simon"},{"family":"Fraser","given":"Christophe"},{"family":"Riley","given":"Steven"},{"family":"Meeyai","given":"Aronrag"},{"family":"Iamsirithaworn","given":"Sopon"},{"family":"Burke","given":"Donald S."}],"issued":{"date-parts":[["2005",9,8]]}}}],"schema":"https://github.com/citation-style-language/schema/raw/master/csl-citation.json"} </w:instrText>
      </w:r>
      <w:r w:rsidR="00F25A17" w:rsidRPr="009D270D">
        <w:rPr>
          <w:sz w:val="24"/>
          <w:szCs w:val="24"/>
        </w:rPr>
        <w:fldChar w:fldCharType="separate"/>
      </w:r>
      <w:r w:rsidR="00AD1F0C" w:rsidRPr="009D270D">
        <w:rPr>
          <w:rFonts w:ascii="等线" w:eastAsia="等线" w:hAnsi="等线"/>
          <w:sz w:val="24"/>
          <w:szCs w:val="24"/>
        </w:rPr>
        <w:t>[2]</w:t>
      </w:r>
      <w:r w:rsidR="00F25A17" w:rsidRPr="009D270D">
        <w:rPr>
          <w:sz w:val="24"/>
          <w:szCs w:val="24"/>
        </w:rPr>
        <w:fldChar w:fldCharType="end"/>
      </w:r>
      <w:r w:rsidR="00FB5D3A" w:rsidRPr="009D270D">
        <w:rPr>
          <w:rFonts w:hint="eastAsia"/>
          <w:sz w:val="24"/>
          <w:szCs w:val="24"/>
        </w:rPr>
        <w:t>分别对东亚国家以及英国在流感爆发的时候所采取的基本疾病控制措施进行了研究以及有效性评估，考虑了人口结构（人口年龄分布、家庭工作地点分布等）对疾病空间传播过程的影响。</w:t>
      </w:r>
      <w:r w:rsidR="00FB5D3A" w:rsidRPr="009D270D">
        <w:rPr>
          <w:sz w:val="24"/>
          <w:szCs w:val="24"/>
        </w:rPr>
        <w:fldChar w:fldCharType="begin"/>
      </w:r>
      <w:r w:rsidR="00AD1F0C" w:rsidRPr="009D270D">
        <w:rPr>
          <w:sz w:val="24"/>
          <w:szCs w:val="24"/>
        </w:rPr>
        <w:instrText xml:space="preserve"> ADDIN ZOTERO_ITEM CSL_CITATION {"citationID":"zzn2RWR6","properties":{"formattedCitation":"[3]","plainCitation":"[3]"},"citationItems":[{"id":293,"uris":["http://zotero.org/users/3436635/items/CT2J344S"],"uri":["http://zotero.org/users/3436635/items/CT2J344S"],"itemData":{"id":293,"type":"article-journal","title":"Simulation model of pandemic influenza in the whole of Japan","container-title":"Japanese Journal of Infectious Diseases","page":"98-106","volume":"62","issue":"2","source":"PubMed","abstract":"An influenza pandemic--an outbreak of a novel influenza virus that spreads around the world--is a real threat. To predict the spread of an influenza pandemic across the whole of Japan, this study applies a real individual-based model (ribm) to the whole of Japan and simulates how a single case of influenza could spark pandemic influenza throughout Japan. We used Person-Trip (PT) data for nine regions (the Tokyo metropolitan area, Kansai, Chukyo, Fukuoka, Sendai, Sapporo, Miyazaki, Okinawa, and northern Ibaragi). PT data were collected from randomly chosen persons and contain information on their locations and their uses of all transportation modes including trains, cars, buses, bicycles, and walking. In total, the nine regions have a population of about 72 million, of whom more than 2.20 million individuals participated in the PT surveys. Estimates on the probability of movement among the nine PT regions are based on the results of the Third National Survey for Movement in 2003. Disease transmission in each region or on a train is assumed to occur within a 1-m radius. The approximate numbers of new cases arising on day 14 after the arrival of the first infected person are estimated to be 322,000 in Tokyo, 25,000 in Kansai, 4,800 in Chukyo, 3,600 in Sapporo, 2,600 in Fukuoka, 600 in Sendai, 17 in Okinawa, and 300 in Miyazaki. The disease seems to spread more slowly in smaller cities such as Miyazaki and Okinawa than in big cities such as Tokyo and Kansai. Area quarantines may help to contain outbreaks in smaller cities, but probably not in larger cities. Because this study demonstrates that ribm is useful for simulating the spread of pandemic influenza in Japan, it is hoped that this modeling technique will be used in the creation of preparedness plans.","ISSN":"1344-6304","note":"PMID: 19305048","journalAbbreviation":"Jpn. J. Infect. Dis.","language":"eng","author":[{"family":"Ohkusa","given":"Yasushi"},{"family":"Sugawara","given":"Tamie"}],"issued":{"date-parts":[["2009",3]]}}}],"schema":"https://github.com/citation-style-language/schema/raw/master/csl-citation.json"} </w:instrText>
      </w:r>
      <w:r w:rsidR="00FB5D3A" w:rsidRPr="009D270D">
        <w:rPr>
          <w:sz w:val="24"/>
          <w:szCs w:val="24"/>
        </w:rPr>
        <w:fldChar w:fldCharType="separate"/>
      </w:r>
      <w:r w:rsidR="00AD1F0C" w:rsidRPr="009D270D">
        <w:rPr>
          <w:rFonts w:ascii="等线" w:eastAsia="等线" w:hAnsi="等线"/>
          <w:sz w:val="24"/>
          <w:szCs w:val="24"/>
        </w:rPr>
        <w:t>[3]</w:t>
      </w:r>
      <w:r w:rsidR="00FB5D3A" w:rsidRPr="009D270D">
        <w:rPr>
          <w:sz w:val="24"/>
          <w:szCs w:val="24"/>
        </w:rPr>
        <w:fldChar w:fldCharType="end"/>
      </w:r>
      <w:r w:rsidR="00FB5D3A" w:rsidRPr="009D270D">
        <w:rPr>
          <w:rFonts w:hint="eastAsia"/>
          <w:sz w:val="24"/>
          <w:szCs w:val="24"/>
        </w:rPr>
        <w:t>与</w:t>
      </w:r>
      <w:r w:rsidR="00FB5D3A" w:rsidRPr="009D270D">
        <w:rPr>
          <w:sz w:val="24"/>
          <w:szCs w:val="24"/>
        </w:rPr>
        <w:fldChar w:fldCharType="begin"/>
      </w:r>
      <w:r w:rsidR="00AD1F0C" w:rsidRPr="009D270D">
        <w:rPr>
          <w:sz w:val="24"/>
          <w:szCs w:val="24"/>
        </w:rPr>
        <w:instrText xml:space="preserve"> ADDIN ZOTERO_ITEM CSL_CITATION {"citationID":"pgOQwi9u","properties":{"formattedCitation":"[4]","plainCitation":"[4]"},"citationItems":[{"id":290,"uris":["http://zotero.org/users/3436635/items/HENMCWH7"],"uri":["http://zotero.org/users/3436635/items/HENMCWH7"],"itemData":{"id":290,"type":"article-journal","title":"Application of an individual-based model with real data for transportation mode and location to pandemic influenza","container-title":"Journal of Infection and Chemotherapy","page":"380","volume":"13","issue":"6","source":"link.springer.com","abstract":"Currently, an individual-based model is a basic tool for creating a plan to prepare for the outbreak of pandemic influenza. However, even if we can construct the model as finely as possible, it cannot mimic the real world precisely. Therefore, we should use real data for transportation modes and locations, and simulate the diffusion of an infectious disease into that real data. In the present study, we obtained data on the transportation modes and locations of 0.88 million persons a day in the Tokyo metropolitan area. First, we defined the location of all individuals in the data set every 6 min. Second, we determined how many people they came in contact with in their household, in each area, and on the train, and then we assumed that a certain percentage of those contacted would become infected and transmit the disease. Data for natural history and other parameters were taken from previous research. The average number of contacts in each area was 51 748 (95% confidence intervals [CI],46 846–56 650]), at home it was 246 (95% CI, 232–260), and on the train it was 91 (95% CI, 81–101). The number of newly infected people was estimated to be 3032 on day 7 and 126 951 on day 10. The geographic diffusion on day 7, the day when the earliest response would have started, expanded to the whole of the Tokyo metropolitan area. We were able to realize the speed and geographic spread of infection with the highest reality. Therefore, we can use this model for making preparedness plans.","DOI":"10.1007/s10156-007-0556-1","ISSN":"1341-321X, 1437-7780","journalAbbreviation":"J Infect Chemother","language":"en","author":[{"family":"Ohkusa","given":"Yasushi"},{"family":"Sugawara","given":"Tamie"}],"issued":{"date-parts":[["2007",12,1]]}}}],"schema":"https://github.com/citation-style-language/schema/raw/master/csl-citation.json"} </w:instrText>
      </w:r>
      <w:r w:rsidR="00FB5D3A" w:rsidRPr="009D270D">
        <w:rPr>
          <w:sz w:val="24"/>
          <w:szCs w:val="24"/>
        </w:rPr>
        <w:fldChar w:fldCharType="separate"/>
      </w:r>
      <w:r w:rsidR="00AD1F0C" w:rsidRPr="009D270D">
        <w:rPr>
          <w:rFonts w:ascii="等线" w:eastAsia="等线" w:hAnsi="等线"/>
          <w:sz w:val="24"/>
          <w:szCs w:val="24"/>
        </w:rPr>
        <w:t>[4]</w:t>
      </w:r>
      <w:r w:rsidR="00FB5D3A" w:rsidRPr="009D270D">
        <w:rPr>
          <w:sz w:val="24"/>
          <w:szCs w:val="24"/>
        </w:rPr>
        <w:fldChar w:fldCharType="end"/>
      </w:r>
      <w:r w:rsidR="006311DC" w:rsidRPr="009D270D">
        <w:rPr>
          <w:rFonts w:hint="eastAsia"/>
          <w:sz w:val="24"/>
          <w:szCs w:val="24"/>
        </w:rPr>
        <w:t>利用东京都市区人口880万条地铁出行数据，对个体的运动进行模拟，构建了基于人口出行数据的“individual</w:t>
      </w:r>
      <w:r w:rsidR="006311DC" w:rsidRPr="009D270D">
        <w:rPr>
          <w:sz w:val="24"/>
          <w:szCs w:val="24"/>
        </w:rPr>
        <w:t>-based</w:t>
      </w:r>
      <w:r w:rsidR="006311DC" w:rsidRPr="009D270D">
        <w:rPr>
          <w:rFonts w:hint="eastAsia"/>
          <w:sz w:val="24"/>
          <w:szCs w:val="24"/>
        </w:rPr>
        <w:t>”疾病传播模型来评估人口检疫隔离政策的有效</w:t>
      </w:r>
      <w:r w:rsidR="00D6172C" w:rsidRPr="009D270D">
        <w:rPr>
          <w:rFonts w:hint="eastAsia"/>
          <w:sz w:val="24"/>
          <w:szCs w:val="24"/>
        </w:rPr>
        <w:t>性</w:t>
      </w:r>
      <w:r w:rsidR="006311DC" w:rsidRPr="009D270D">
        <w:rPr>
          <w:rFonts w:hint="eastAsia"/>
          <w:sz w:val="24"/>
          <w:szCs w:val="24"/>
        </w:rPr>
        <w:t>。</w:t>
      </w:r>
      <w:r w:rsidR="00D6172C" w:rsidRPr="009D270D">
        <w:rPr>
          <w:rFonts w:hint="eastAsia"/>
          <w:sz w:val="24"/>
          <w:szCs w:val="24"/>
        </w:rPr>
        <w:t>此类研究主要分析了不同疾病干预政策下的特定疾病的传播情况，并未考虑人口流动方式，以及通勤方式的动态变化对疾病传播的影响。</w:t>
      </w:r>
    </w:p>
    <w:p w:rsidR="000A63F6" w:rsidRPr="009D270D" w:rsidRDefault="000A63F6" w:rsidP="00784EDD">
      <w:pPr>
        <w:rPr>
          <w:sz w:val="24"/>
          <w:szCs w:val="24"/>
        </w:rPr>
      </w:pPr>
    </w:p>
    <w:p w:rsidR="00BB5016" w:rsidRPr="009D270D" w:rsidRDefault="00D6172C" w:rsidP="00784EDD">
      <w:pPr>
        <w:rPr>
          <w:sz w:val="24"/>
          <w:szCs w:val="24"/>
        </w:rPr>
      </w:pPr>
      <w:r w:rsidRPr="009D270D">
        <w:rPr>
          <w:sz w:val="24"/>
          <w:szCs w:val="24"/>
        </w:rPr>
        <w:fldChar w:fldCharType="begin"/>
      </w:r>
      <w:r w:rsidR="00AD1F0C" w:rsidRPr="009D270D">
        <w:rPr>
          <w:sz w:val="24"/>
          <w:szCs w:val="24"/>
        </w:rPr>
        <w:instrText xml:space="preserve"> ADDIN ZOTERO_ITEM CSL_CITATION {"citationID":"Uvvp40W5","properties":{"formattedCitation":"[5]","plainCitation":"[5]"},"citationItems":[{"id":13,"uris":["http://zotero.org/users/3436635/items/4VE3VQKS"],"uri":["http://zotero.org/users/3436635/items/4VE3VQKS"],"itemData":{"id":13,"type":"article-journal","title":"Forecast and control of epidemics in a globalized world","container-title":"Proceedings of the National Academy of Sciences of the United States of America","page":"15124-15129","volume":"101","issue":"42","source":"www.pnas.org","abstract":"National Academy of Sciences","DOI":"10.1073/pnas.0308344101","ISSN":"0027-8424, 1091-6490","note":"PMID: 15477600","journalAbbreviation":"PNAS","language":"en","author":[{"family":"Hufnagel","given":"L."},{"family":"Brockmann","given":"D."},{"family":"Geisel","given":"T."}],"issued":{"date-parts":[["2004",10,19]]}}}],"schema":"https://github.com/citation-style-language/schema/raw/master/csl-citation.json"} </w:instrText>
      </w:r>
      <w:r w:rsidRPr="009D270D">
        <w:rPr>
          <w:sz w:val="24"/>
          <w:szCs w:val="24"/>
        </w:rPr>
        <w:fldChar w:fldCharType="separate"/>
      </w:r>
      <w:r w:rsidR="00AD1F0C" w:rsidRPr="009D270D">
        <w:rPr>
          <w:rFonts w:ascii="等线" w:eastAsia="等线" w:hAnsi="等线"/>
          <w:sz w:val="24"/>
          <w:szCs w:val="24"/>
        </w:rPr>
        <w:t>[5]</w:t>
      </w:r>
      <w:r w:rsidRPr="009D270D">
        <w:rPr>
          <w:sz w:val="24"/>
          <w:szCs w:val="24"/>
        </w:rPr>
        <w:fldChar w:fldCharType="end"/>
      </w:r>
      <w:r w:rsidR="009731E7" w:rsidRPr="009D270D">
        <w:rPr>
          <w:rFonts w:hint="eastAsia"/>
          <w:sz w:val="24"/>
          <w:szCs w:val="24"/>
        </w:rPr>
        <w:t xml:space="preserve"> </w:t>
      </w:r>
      <w:r w:rsidR="00C435D2" w:rsidRPr="009D270D">
        <w:rPr>
          <w:rFonts w:hint="eastAsia"/>
          <w:sz w:val="24"/>
          <w:szCs w:val="24"/>
        </w:rPr>
        <w:t>结合世界航空网络数据以及随机SIR传播模型研究了传染病的全球范围传播情况，通过调节疾病传播参数已经关停关键机场来评估疾病控制政策。</w:t>
      </w:r>
      <w:r w:rsidR="00C435D2" w:rsidRPr="009D270D">
        <w:rPr>
          <w:sz w:val="24"/>
          <w:szCs w:val="24"/>
        </w:rPr>
        <w:fldChar w:fldCharType="begin"/>
      </w:r>
      <w:r w:rsidR="00AD1F0C" w:rsidRPr="009D270D">
        <w:rPr>
          <w:sz w:val="24"/>
          <w:szCs w:val="24"/>
        </w:rPr>
        <w:instrText xml:space="preserve"> ADDIN ZOTERO_ITEM CSL_CITATION {"citationID":"OcZ9aBpE","properties":{"formattedCitation":"[6]","plainCitation":"[6]"},"citationItems":[{"id":251,"uris":["http://zotero.org/users/3436635/items/VGAZ47KH"],"uri":["http://zotero.org/users/3436635/items/VGAZ47KH"],"itemData":{"id":251,"type":"article-journal","title":"Prediction and predictability of global epidemics: the role of the airline transportation network","container-title":"Proceedings of the National Academy of Sciences","page":"2015-2020","volume":"103","issue":"7","source":"arXiv.org","abstract":"The systematic study of large-scale networks has unveiled the ubiquitous presence of connectivity patterns characterized by large scale heterogeneities and unbounded statistical fluctuations. These features affect dramatically the behavior of the diffusion processes occurring on networks, determining the ensuing statistical properties of their evolution pattern and dynamics. In this paper, we investigate the role of the large scale properties of the airline transportation network in determining the global evolution of emerging disease. We present a stochastic computational framework for the forecast of global epidemics that considers the complete world-wide air travel infrastructure complemented with census population data. We address two basic issues in global epidemic modeling: i) We study the role of the large scale properties of the airline transportation network in determining the global diffusion pattern of emerging diseases; ii) We evaluate the reliability of forecasts and outbreak scenarios with respect to the intrinsic stochasticity of disease transmission and traffic flows. In order to address these issues we define a set of novel quantitative measures able to characterize the level of heterogeneity and predictability of the epidemic pattern. These measures may be used for the analysis of containment policies and epidemic risk assessment.","DOI":"10.1073/pnas.0510525103","ISSN":"0027-8424, 1091-6490","note":"arXiv: q-bio/0507029","shortTitle":"Prediction and predictability of global epidemics","author":[{"family":"Colizza","given":"Vittoria"},{"family":"Barrat","given":"Alain"},{"family":"Barthelemy","given":"Marc"},{"family":"Vespignani","given":"Alessandro"}],"issued":{"date-parts":[["2006",2,14]]}}}],"schema":"https://github.com/citation-style-language/schema/raw/master/csl-citation.json"} </w:instrText>
      </w:r>
      <w:r w:rsidR="00C435D2" w:rsidRPr="009D270D">
        <w:rPr>
          <w:sz w:val="24"/>
          <w:szCs w:val="24"/>
        </w:rPr>
        <w:fldChar w:fldCharType="separate"/>
      </w:r>
      <w:r w:rsidR="00AD1F0C" w:rsidRPr="009D270D">
        <w:rPr>
          <w:rFonts w:ascii="等线" w:eastAsia="等线" w:hAnsi="等线"/>
          <w:sz w:val="24"/>
          <w:szCs w:val="24"/>
        </w:rPr>
        <w:t>[6]</w:t>
      </w:r>
      <w:r w:rsidR="00C435D2" w:rsidRPr="009D270D">
        <w:rPr>
          <w:sz w:val="24"/>
          <w:szCs w:val="24"/>
        </w:rPr>
        <w:fldChar w:fldCharType="end"/>
      </w:r>
      <w:r w:rsidR="00A07DEB" w:rsidRPr="009D270D">
        <w:rPr>
          <w:rFonts w:hint="eastAsia"/>
          <w:sz w:val="24"/>
          <w:szCs w:val="24"/>
        </w:rPr>
        <w:t>对比了在同等疾病传播参数的情况下，疾病传在同质Toy网络、异质Toy网络和航空运输网络中传播情况的差异，评估了利用航空运输网络预测全球疾病传播情况的可行性（预测结果是否随着网络结构的变化而显著变化，难以预测）</w:t>
      </w:r>
      <w:r w:rsidR="00BB5016" w:rsidRPr="009D270D">
        <w:rPr>
          <w:rFonts w:hint="eastAsia"/>
          <w:sz w:val="24"/>
          <w:szCs w:val="24"/>
        </w:rPr>
        <w:t>。航空运输网络是疾病全球传播过程的重要载体，但是上述研究未能将复杂的城市交通网络与航空网络结合在一起，只是提出了</w:t>
      </w:r>
      <w:r w:rsidR="00C13798" w:rsidRPr="009D270D">
        <w:rPr>
          <w:rFonts w:hint="eastAsia"/>
          <w:sz w:val="24"/>
          <w:szCs w:val="24"/>
        </w:rPr>
        <w:t>宏观的基本</w:t>
      </w:r>
      <w:r w:rsidR="00BB5016" w:rsidRPr="009D270D">
        <w:rPr>
          <w:rFonts w:hint="eastAsia"/>
          <w:sz w:val="24"/>
          <w:szCs w:val="24"/>
        </w:rPr>
        <w:t>概念。</w:t>
      </w:r>
    </w:p>
    <w:p w:rsidR="00784EDD" w:rsidRPr="009D270D" w:rsidRDefault="00BB5016" w:rsidP="00784EDD">
      <w:pPr>
        <w:rPr>
          <w:sz w:val="24"/>
          <w:szCs w:val="24"/>
        </w:rPr>
      </w:pPr>
      <w:r w:rsidRPr="009D270D">
        <w:rPr>
          <w:sz w:val="24"/>
          <w:szCs w:val="24"/>
        </w:rPr>
        <w:fldChar w:fldCharType="begin"/>
      </w:r>
      <w:r w:rsidR="00AD1F0C" w:rsidRPr="009D270D">
        <w:rPr>
          <w:sz w:val="24"/>
          <w:szCs w:val="24"/>
        </w:rPr>
        <w:instrText xml:space="preserve"> ADDIN ZOTERO_ITEM CSL_CITATION {"citationID":"fm6vYBtF","properties":{"formattedCitation":"[7]","plainCitation":"[7]"},"citationItems":[{"id":303,"uris":["http://zotero.org/users/3436635/items/UK8GM4V4"],"uri":["http://zotero.org/users/3436635/items/UK8GM4V4"],"itemData":{"id":303,"type":"article-journal","title":"Multiscale mobility networks and the spatial spreading of infectious diseases","container-title":"Proceedings of the National Academy of Sciences","page":"21484-21489","volume":"106","issue":"51","source":"www.pnas.org","abstract":"Among the realistic ingredients to be considered in the computational modeling of infectious diseases, human mobility represents a crucial challenge both on the theoretical side and in view of the limited availability of empirical data. To study the interplay between short-scale commuting flows and long-range airline traffic in shaping the spatiotemporal pattern of a global epidemic we (i) analyze mobility data from 29 countries around the world and find a gravity model able to provide a global description of commuting patterns up to 300 kms and (ii) integrate in a worldwide-structured metapopulation epidemic model a timescale-separation technique for evaluating the force of infection due to multiscale mobility processes in the disease dynamics. Commuting flows are found, on average, to be one order of magnitude larger than airline flows. However, their introduction into the worldwide model shows that the large-scale pattern of the simulated epidemic exhibits only small variations with respect to the baseline case where only airline traffic is considered. The presence of short-range mobility increases, however, the synchronization of subpopulations in close proximity and affects the epidemic behavior at the periphery of the airline transportation infrastructure. The present approach outlines the possibility for the definition of layered computational approaches where different modeling assumptions and granularities can be used consistently in a unifying multiscale framework.","DOI":"10.1073/pnas.0906910106","ISSN":"0027-8424, 1091-6490","note":"PMID: 20018697","journalAbbreviation":"PNAS","language":"en","author":[{"family":"Balcan","given":"Duygu"},{"family":"Colizza","given":"Vittoria"},{"family":"Gonçalves","given":"Bruno"},{"family":"Hu","given":"Hao"},{"family":"Ramasco","given":"José J."},{"family":"Vespignani","given":"Alessandro"}],"issued":{"date-parts":[["2009",12,22]]}}}],"schema":"https://github.com/citation-style-language/schema/raw/master/csl-citation.json"} </w:instrText>
      </w:r>
      <w:r w:rsidRPr="009D270D">
        <w:rPr>
          <w:sz w:val="24"/>
          <w:szCs w:val="24"/>
        </w:rPr>
        <w:fldChar w:fldCharType="separate"/>
      </w:r>
      <w:r w:rsidR="00AD1F0C" w:rsidRPr="009D270D">
        <w:rPr>
          <w:rFonts w:ascii="等线" w:eastAsia="等线" w:hAnsi="等线"/>
          <w:sz w:val="24"/>
          <w:szCs w:val="24"/>
        </w:rPr>
        <w:t>[7]</w:t>
      </w:r>
      <w:r w:rsidRPr="009D270D">
        <w:rPr>
          <w:sz w:val="24"/>
          <w:szCs w:val="24"/>
        </w:rPr>
        <w:fldChar w:fldCharType="end"/>
      </w:r>
      <w:r w:rsidR="00C13798" w:rsidRPr="009D270D">
        <w:rPr>
          <w:rFonts w:hint="eastAsia"/>
          <w:sz w:val="24"/>
          <w:szCs w:val="24"/>
        </w:rPr>
        <w:t>提出了综合交通网络预测疾病传播情况的思想，</w:t>
      </w:r>
      <w:r w:rsidR="00915A52" w:rsidRPr="009D270D">
        <w:rPr>
          <w:rFonts w:hint="eastAsia"/>
          <w:sz w:val="24"/>
          <w:szCs w:val="24"/>
        </w:rPr>
        <w:t>研究了在结合不同精度（resolution）</w:t>
      </w:r>
      <w:r w:rsidR="00C45825" w:rsidRPr="009D270D">
        <w:rPr>
          <w:rFonts w:hint="eastAsia"/>
          <w:sz w:val="24"/>
          <w:szCs w:val="24"/>
        </w:rPr>
        <w:t>交通</w:t>
      </w:r>
      <w:r w:rsidR="00915A52" w:rsidRPr="009D270D">
        <w:rPr>
          <w:rFonts w:hint="eastAsia"/>
          <w:sz w:val="24"/>
          <w:szCs w:val="24"/>
        </w:rPr>
        <w:t>网络下，预测模型的准确性程度，研究发现全球疾病</w:t>
      </w:r>
      <w:r w:rsidR="00C45825" w:rsidRPr="009D270D">
        <w:rPr>
          <w:rFonts w:hint="eastAsia"/>
          <w:sz w:val="24"/>
          <w:szCs w:val="24"/>
        </w:rPr>
        <w:t>影响</w:t>
      </w:r>
      <w:r w:rsidR="00915A52" w:rsidRPr="009D270D">
        <w:rPr>
          <w:rFonts w:hint="eastAsia"/>
          <w:sz w:val="24"/>
          <w:szCs w:val="24"/>
        </w:rPr>
        <w:t>范围取决于长距交通网络（航空运输），而短距交通网络影响着疾病传播进程与速度。</w:t>
      </w:r>
      <w:r w:rsidR="00E76A93" w:rsidRPr="009D270D">
        <w:rPr>
          <w:sz w:val="24"/>
          <w:szCs w:val="24"/>
        </w:rPr>
        <w:fldChar w:fldCharType="begin"/>
      </w:r>
      <w:r w:rsidR="00AD1F0C" w:rsidRPr="009D270D">
        <w:rPr>
          <w:sz w:val="24"/>
          <w:szCs w:val="24"/>
        </w:rPr>
        <w:instrText xml:space="preserve"> ADDIN ZOTERO_ITEM CSL_CITATION {"citationID":"kvqXSbQF","properties":{"formattedCitation":"[8]","plainCitation":"[8]"},"citationItems":[{"id":228,"uris":["http://zotero.org/users/3436635/items/9JN48FU9"],"uri":["http://zotero.org/users/3436635/items/9JN48FU9"],"itemData":{"id":228,"type":"article-journal","title":"Modeling the spatial spread of infectious diseases: The GLobal Epidemic and Mobility computational model","container-title":"Journal of Computational Science","page":"132-145","volume":"1","issue":"3","source":"ScienceDirect","abstract":"Research highlights\n</w:instrText>
      </w:r>
      <w:r w:rsidR="00AD1F0C" w:rsidRPr="009D270D">
        <w:rPr>
          <w:rFonts w:ascii="MS Gothic" w:eastAsia="MS Gothic" w:hAnsi="MS Gothic" w:cs="MS Gothic" w:hint="eastAsia"/>
          <w:sz w:val="24"/>
          <w:szCs w:val="24"/>
        </w:rPr>
        <w:instrText>▶</w:instrText>
      </w:r>
      <w:r w:rsidR="00AD1F0C" w:rsidRPr="009D270D">
        <w:rPr>
          <w:sz w:val="24"/>
          <w:szCs w:val="24"/>
        </w:rPr>
        <w:instrText xml:space="preserve"> Integration of empirical mobility networks in a computational epidemic model. </w:instrText>
      </w:r>
      <w:r w:rsidR="00AD1F0C" w:rsidRPr="009D270D">
        <w:rPr>
          <w:rFonts w:ascii="MS Gothic" w:eastAsia="MS Gothic" w:hAnsi="MS Gothic" w:cs="MS Gothic" w:hint="eastAsia"/>
          <w:sz w:val="24"/>
          <w:szCs w:val="24"/>
        </w:rPr>
        <w:instrText>▶</w:instrText>
      </w:r>
      <w:r w:rsidR="00AD1F0C" w:rsidRPr="009D270D">
        <w:rPr>
          <w:sz w:val="24"/>
          <w:szCs w:val="24"/>
        </w:rPr>
        <w:instrText xml:space="preserve"> Discrete stochastic epidemic model at the worldwide scale. </w:instrText>
      </w:r>
      <w:r w:rsidR="00AD1F0C" w:rsidRPr="009D270D">
        <w:rPr>
          <w:rFonts w:ascii="MS Gothic" w:eastAsia="MS Gothic" w:hAnsi="MS Gothic" w:cs="MS Gothic" w:hint="eastAsia"/>
          <w:sz w:val="24"/>
          <w:szCs w:val="24"/>
        </w:rPr>
        <w:instrText>▶</w:instrText>
      </w:r>
      <w:r w:rsidR="00AD1F0C" w:rsidRPr="009D270D">
        <w:rPr>
          <w:sz w:val="24"/>
          <w:szCs w:val="24"/>
        </w:rPr>
        <w:instrText xml:space="preserve"> Computational platform and algorithms that can be extended to other diseases.\nHere we present the Global Epidemic and Mobility (GLEaM) model that integrates sociodemographic and population mobility data in a spatially structured stochastic disease approach to simulate the spread of epidemics at the worldwide scale. We discuss the flexible structure of the model that is open to the inclusion of different disease structures and local intervention policies. This makes GLEaM suitable for the computational modeling and anticipation of the spatio-temporal patterns of global epidemic spreading, the understanding of historical epidemics, the assessment of the role of human mobility in shaping global epidemics, and the analysis of mitigation and containment scenarios.","DOI":"10.1016/j.jocs.2010.07.002","ISSN":"1877-7503","shortTitle":"Modeling the spatial spread of infectious diseases","journalAbbreviation":"Journal of Computational Science","author":[{"family":"Balcan","given":"Duygu"},{"family":"Gonçalves","given":"Bruno"},{"family":"Hu","given":"Hao"},{"family":"Ramasco","given":"José J."},{"family":"Colizza","given":"Vittoria"},{"family":"Vespignani","given":"Alessandro"}],"issued":{"date-parts":[["2010",8]]}}}],"schema":"https://github.com/citation-style-language/schema/raw/master/csl-citation.json"} </w:instrText>
      </w:r>
      <w:r w:rsidR="00E76A93" w:rsidRPr="009D270D">
        <w:rPr>
          <w:sz w:val="24"/>
          <w:szCs w:val="24"/>
        </w:rPr>
        <w:fldChar w:fldCharType="separate"/>
      </w:r>
      <w:r w:rsidR="00AD1F0C" w:rsidRPr="009D270D">
        <w:rPr>
          <w:rFonts w:ascii="等线" w:eastAsia="等线" w:hAnsi="等线"/>
          <w:sz w:val="24"/>
          <w:szCs w:val="24"/>
        </w:rPr>
        <w:t>[8]</w:t>
      </w:r>
      <w:r w:rsidR="00E76A93" w:rsidRPr="009D270D">
        <w:rPr>
          <w:sz w:val="24"/>
          <w:szCs w:val="24"/>
        </w:rPr>
        <w:fldChar w:fldCharType="end"/>
      </w:r>
      <w:r w:rsidR="00E76A93" w:rsidRPr="009D270D">
        <w:rPr>
          <w:rFonts w:hint="eastAsia"/>
          <w:sz w:val="24"/>
          <w:szCs w:val="24"/>
        </w:rPr>
        <w:t>将社会统计数据和人口空间移动数据整合进入GLEaM（）</w:t>
      </w:r>
      <w:r w:rsidR="001B070C" w:rsidRPr="009D270D">
        <w:rPr>
          <w:rFonts w:hint="eastAsia"/>
          <w:sz w:val="24"/>
          <w:szCs w:val="24"/>
        </w:rPr>
        <w:t>框架</w:t>
      </w:r>
      <w:r w:rsidR="00E76A93" w:rsidRPr="009D270D">
        <w:rPr>
          <w:rFonts w:hint="eastAsia"/>
          <w:sz w:val="24"/>
          <w:szCs w:val="24"/>
        </w:rPr>
        <w:t>，</w:t>
      </w:r>
      <w:r w:rsidR="001B070C" w:rsidRPr="009D270D">
        <w:rPr>
          <w:rFonts w:hint="eastAsia"/>
          <w:sz w:val="24"/>
          <w:szCs w:val="24"/>
        </w:rPr>
        <w:t>通过数据映射方法与疾病传播模型相结合；并用其对2001-2002年A型流感进行了仿真，运算结果与现实情况高度吻合。</w:t>
      </w:r>
    </w:p>
    <w:p w:rsidR="000A63F6" w:rsidRPr="009D270D" w:rsidRDefault="000A63F6" w:rsidP="000A63F6">
      <w:pPr>
        <w:rPr>
          <w:sz w:val="24"/>
          <w:szCs w:val="24"/>
        </w:rPr>
      </w:pPr>
      <w:r w:rsidRPr="009D270D">
        <w:rPr>
          <w:sz w:val="24"/>
          <w:szCs w:val="24"/>
        </w:rPr>
        <w:fldChar w:fldCharType="begin"/>
      </w:r>
      <w:r w:rsidR="00AD1F0C" w:rsidRPr="009D270D">
        <w:rPr>
          <w:sz w:val="24"/>
          <w:szCs w:val="24"/>
        </w:rPr>
        <w:instrText xml:space="preserve"> ADDIN ZOTERO_ITEM CSL_CITATION {"citationID":"I2RxYsHO","properties":{"formattedCitation":"[9]","plainCitation":"[9]"},"citationItems":[{"id":248,"uris":["http://zotero.org/users/3436635/items/J2NPP78Q"],"uri":["http://zotero.org/users/3436635/items/J2NPP78Q"],"itemData":{"id":248,"type":"article-journal","title":"Epidemic Process over the Commute Network in a Metropolitan Area","container-title":"PLOS ONE","page":"e98518","volume":"9","issue":"6","source":"PLoS Journals","abstract":"An understanding of epidemiological dynamics is important for prevention and control of epidemic outbreaks. However, previous studies tend to focus only on specific areas, indicating that application to another area or intervention strategy requires a similar time-consuming simulation. Here, we study the epidemic dynamics of the disease-spread over a commute network, using the Tokyo metropolitan area as an example, in an attempt to elucidate the general properties of epidemic spread over a commute network that could be used for a prediction in any metropolitan area. The model is formulated on the basis of a metapopulation network in which local populations are interconnected by actual commuter flows in the Tokyo metropolitan area and the spread of infection is simulated by an individual-based model. We find that the probability of a global epidemic as well as the final epidemic sizes in both global and local populations, the timing of the epidemic peak, and the time at which the epidemic reaches a local population are mainly determined by the joint distribution of the local population sizes connected by the commuter flows, but are insensitive to geographical or topological structure of the network. Moreover, there is a strong relation between the population size and the time that the epidemic reaches this local population and we are able to determine the reason for this relation as well as its dependence on the commute network structure and epidemic parameters. This study shows that the model based on the connection between the population size classes is sufficient to predict both global and local epidemic dynamics in metropolitan area. Moreover, the clear relation of the time taken by the epidemic to reach each local population can be used as a novel measure for intervention; this enables efficient intervention strategies in each local population prior to the actual arrival.","DOI":"10.1371/journal.pone.0098518","ISSN":"1932-6203","journalAbbreviation":"PLOS ONE","author":[{"family":"Yashima","given":"Kenta"},{"family":"Sasaki","given":"Akira"}],"issued":{"date-parts":[["2014",6,6]]}}}],"schema":"https://github.com/citation-style-language/schema/raw/master/csl-citation.json"} </w:instrText>
      </w:r>
      <w:r w:rsidRPr="009D270D">
        <w:rPr>
          <w:sz w:val="24"/>
          <w:szCs w:val="24"/>
        </w:rPr>
        <w:fldChar w:fldCharType="separate"/>
      </w:r>
      <w:r w:rsidR="00AD1F0C" w:rsidRPr="009D270D">
        <w:rPr>
          <w:rFonts w:ascii="等线" w:eastAsia="等线" w:hAnsi="等线"/>
          <w:sz w:val="24"/>
          <w:szCs w:val="24"/>
        </w:rPr>
        <w:t>[9]</w:t>
      </w:r>
      <w:r w:rsidRPr="009D270D">
        <w:rPr>
          <w:sz w:val="24"/>
          <w:szCs w:val="24"/>
        </w:rPr>
        <w:fldChar w:fldCharType="end"/>
      </w:r>
      <w:r w:rsidRPr="009D270D">
        <w:rPr>
          <w:rFonts w:hint="eastAsia"/>
          <w:sz w:val="24"/>
          <w:szCs w:val="24"/>
        </w:rPr>
        <w:t>在Individual-based模型基础上综合人口出行规模及规律构建了人口尺度分类</w:t>
      </w:r>
      <w:r w:rsidRPr="009D270D">
        <w:rPr>
          <w:rFonts w:hint="eastAsia"/>
          <w:sz w:val="24"/>
          <w:szCs w:val="24"/>
        </w:rPr>
        <w:lastRenderedPageBreak/>
        <w:t>模型（Popl</w:t>
      </w:r>
      <w:r w:rsidRPr="009D270D">
        <w:rPr>
          <w:sz w:val="24"/>
          <w:szCs w:val="24"/>
        </w:rPr>
        <w:t>uation size class model</w:t>
      </w:r>
      <w:r w:rsidRPr="009D270D">
        <w:rPr>
          <w:rFonts w:hint="eastAsia"/>
          <w:sz w:val="24"/>
          <w:szCs w:val="24"/>
        </w:rPr>
        <w:t>），研究了人口尺度以及出行规模对全局与区域性疾病传播模式影响。</w:t>
      </w:r>
      <w:bookmarkStart w:id="3" w:name="OLE_LINK47"/>
    </w:p>
    <w:bookmarkEnd w:id="3"/>
    <w:p w:rsidR="000A63F6" w:rsidRDefault="000A63F6" w:rsidP="00784EDD">
      <w:pPr>
        <w:rPr>
          <w:b/>
          <w:sz w:val="28"/>
          <w:szCs w:val="28"/>
        </w:rPr>
      </w:pPr>
      <w:r w:rsidRPr="000A63F6">
        <w:rPr>
          <w:rFonts w:hint="eastAsia"/>
          <w:b/>
          <w:sz w:val="28"/>
          <w:szCs w:val="28"/>
        </w:rPr>
        <w:t>传播理论型研究</w:t>
      </w:r>
    </w:p>
    <w:p w:rsidR="00B92C26" w:rsidRPr="009D270D" w:rsidRDefault="00B92C26" w:rsidP="00784EDD">
      <w:pPr>
        <w:rPr>
          <w:sz w:val="24"/>
          <w:szCs w:val="24"/>
        </w:rPr>
      </w:pPr>
      <w:r w:rsidRPr="009D270D">
        <w:rPr>
          <w:b/>
          <w:sz w:val="24"/>
          <w:szCs w:val="24"/>
        </w:rPr>
        <w:fldChar w:fldCharType="begin"/>
      </w:r>
      <w:r w:rsidR="00AD1F0C" w:rsidRPr="009D270D">
        <w:rPr>
          <w:b/>
          <w:sz w:val="24"/>
          <w:szCs w:val="24"/>
        </w:rPr>
        <w:instrText xml:space="preserve"> ADDIN ZOTERO_ITEM CSL_CITATION {"citationID":"5WeCZRQj","properties":{"formattedCitation":"[10]","plainCitation":"[10]"},"citationItems":[{"id":206,"uris":["http://zotero.org/users/3436635/items/PZWMNX82"],"uri":["http://zotero.org/users/3436635/items/PZWMNX82"],"itemData":{"id":206,"type":"article-journal","title":"The scaling laws of human travel","container-title":"Nature","page":"462-465","volume":"439","issue":"7075","source":"CrossRef","DOI":"10.1038/nature04292","ISSN":"0028-0836, 1476-4679","author":[{"family":"Brockmann","given":"D."},{"family":"Hufnagel","given":"L."},{"family":"Geisel","given":"T."}],"issued":{"date-parts":[["2006",1,26]]}}}],"schema":"https://github.com/citation-style-language/schema/raw/master/csl-citation.json"} </w:instrText>
      </w:r>
      <w:r w:rsidRPr="009D270D">
        <w:rPr>
          <w:b/>
          <w:sz w:val="24"/>
          <w:szCs w:val="24"/>
        </w:rPr>
        <w:fldChar w:fldCharType="separate"/>
      </w:r>
      <w:r w:rsidR="00AD1F0C" w:rsidRPr="009D270D">
        <w:rPr>
          <w:rFonts w:ascii="等线" w:eastAsia="等线" w:hAnsi="等线"/>
          <w:sz w:val="24"/>
          <w:szCs w:val="24"/>
        </w:rPr>
        <w:t>[10]</w:t>
      </w:r>
      <w:r w:rsidRPr="009D270D">
        <w:rPr>
          <w:b/>
          <w:sz w:val="24"/>
          <w:szCs w:val="24"/>
        </w:rPr>
        <w:fldChar w:fldCharType="end"/>
      </w:r>
      <w:r w:rsidRPr="009D270D">
        <w:rPr>
          <w:rFonts w:hint="eastAsia"/>
          <w:sz w:val="24"/>
          <w:szCs w:val="24"/>
        </w:rPr>
        <w:t>分析了美国境内的纸钞时空流动数据，发现出行距离满足幂律分布规律，</w:t>
      </w:r>
      <w:r w:rsidR="000B563A" w:rsidRPr="009D270D">
        <w:rPr>
          <w:rFonts w:hint="eastAsia"/>
          <w:sz w:val="24"/>
          <w:szCs w:val="24"/>
        </w:rPr>
        <w:t>说明人的出行特征满足“列维飞行”。这一发现表明小部分人对疾病在整个空间上的传播影响较大。</w:t>
      </w:r>
    </w:p>
    <w:p w:rsidR="00D948B0" w:rsidRPr="009D270D" w:rsidRDefault="000A63F6" w:rsidP="00784EDD">
      <w:pPr>
        <w:rPr>
          <w:sz w:val="24"/>
          <w:szCs w:val="24"/>
        </w:rPr>
      </w:pPr>
      <w:r w:rsidRPr="009D270D">
        <w:rPr>
          <w:sz w:val="24"/>
          <w:szCs w:val="24"/>
        </w:rPr>
        <w:fldChar w:fldCharType="begin"/>
      </w:r>
      <w:r w:rsidR="00AD1F0C" w:rsidRPr="009D270D">
        <w:rPr>
          <w:sz w:val="24"/>
          <w:szCs w:val="24"/>
        </w:rPr>
        <w:instrText xml:space="preserve"> ADDIN ZOTERO_ITEM CSL_CITATION {"citationID":"ZdjAiLZP","properties":{"formattedCitation":"[11]","plainCitation":"[11]"},"citationItems":[{"id":67,"uris":["http://zotero.org/users/3436635/items/K4IIHNMZ"],"uri":["http://zotero.org/users/3436635/items/K4IIHNMZ"],"itemData":{"id":67,"type":"article-journal","title":"Understanding individual human mobility patterns","container-title":"Nature","page":"779-782","volume":"453","issue":"7196","source":"CrossRef","DOI":"10.1038/nature06958","ISSN":"0028-0836, 1476-4687","author":[{"family":"González","given":"Marta C."},{"family":"Hidalgo","given":"César A."},{"family":"Barabási","given":"Albert-László"}],"issued":{"date-parts":[["2008",6,5]]}}}],"schema":"https://github.com/citation-style-language/schema/raw/master/csl-citation.json"} </w:instrText>
      </w:r>
      <w:r w:rsidRPr="009D270D">
        <w:rPr>
          <w:sz w:val="24"/>
          <w:szCs w:val="24"/>
        </w:rPr>
        <w:fldChar w:fldCharType="separate"/>
      </w:r>
      <w:r w:rsidR="00AD1F0C" w:rsidRPr="009D270D">
        <w:rPr>
          <w:rFonts w:ascii="等线" w:eastAsia="等线" w:hAnsi="等线"/>
          <w:sz w:val="24"/>
          <w:szCs w:val="24"/>
        </w:rPr>
        <w:t>[11]</w:t>
      </w:r>
      <w:r w:rsidRPr="009D270D">
        <w:rPr>
          <w:sz w:val="24"/>
          <w:szCs w:val="24"/>
        </w:rPr>
        <w:fldChar w:fldCharType="end"/>
      </w:r>
      <w:r w:rsidRPr="009D270D">
        <w:rPr>
          <w:rFonts w:hint="eastAsia"/>
          <w:sz w:val="24"/>
          <w:szCs w:val="24"/>
        </w:rPr>
        <w:t>分析了10万条匿名手机终端GPS数据，</w:t>
      </w:r>
      <w:r w:rsidR="000B563A" w:rsidRPr="009D270D">
        <w:rPr>
          <w:rFonts w:hint="eastAsia"/>
          <w:sz w:val="24"/>
          <w:szCs w:val="24"/>
        </w:rPr>
        <w:t>发现人口的出行模式表现出了高度的时空规则性。对于个体来说，尽管</w:t>
      </w:r>
      <w:bookmarkStart w:id="4" w:name="OLE_LINK49"/>
      <w:bookmarkStart w:id="5" w:name="OLE_LINK50"/>
      <w:r w:rsidR="000B563A" w:rsidRPr="009D270D">
        <w:rPr>
          <w:rFonts w:hint="eastAsia"/>
          <w:sz w:val="24"/>
          <w:szCs w:val="24"/>
        </w:rPr>
        <w:t>每个个体在</w:t>
      </w:r>
      <w:bookmarkStart w:id="6" w:name="OLE_LINK51"/>
      <w:bookmarkStart w:id="7" w:name="OLE_LINK52"/>
      <w:r w:rsidR="000B563A" w:rsidRPr="009D270D">
        <w:rPr>
          <w:rFonts w:hint="eastAsia"/>
          <w:sz w:val="24"/>
          <w:szCs w:val="24"/>
        </w:rPr>
        <w:t>时间维度上的出行</w:t>
      </w:r>
      <w:bookmarkStart w:id="8" w:name="OLE_LINK53"/>
      <w:bookmarkStart w:id="9" w:name="OLE_LINK54"/>
      <w:bookmarkEnd w:id="4"/>
      <w:bookmarkEnd w:id="5"/>
      <w:r w:rsidR="000B563A" w:rsidRPr="009D270D">
        <w:rPr>
          <w:rFonts w:hint="eastAsia"/>
          <w:sz w:val="24"/>
          <w:szCs w:val="24"/>
        </w:rPr>
        <w:t>轨迹</w:t>
      </w:r>
      <w:bookmarkEnd w:id="8"/>
      <w:bookmarkEnd w:id="9"/>
      <w:r w:rsidR="000B563A" w:rsidRPr="009D270D">
        <w:rPr>
          <w:rFonts w:hint="eastAsia"/>
          <w:sz w:val="24"/>
          <w:szCs w:val="24"/>
        </w:rPr>
        <w:t>不尽相同，但是</w:t>
      </w:r>
      <w:bookmarkEnd w:id="6"/>
      <w:bookmarkEnd w:id="7"/>
      <w:r w:rsidR="00D948B0" w:rsidRPr="009D270D">
        <w:rPr>
          <w:rFonts w:hint="eastAsia"/>
          <w:sz w:val="24"/>
          <w:szCs w:val="24"/>
        </w:rPr>
        <w:t>其出行模式却表现出惊人的相似性。从整体上来看，人口的出行模式有着相同的规律。上述对人口出行模式的研究为疾病空间传播模型中的理论假设提供了现实基础。</w:t>
      </w:r>
    </w:p>
    <w:p w:rsidR="00D05FEB" w:rsidRPr="009D270D" w:rsidRDefault="009C0D3D" w:rsidP="00784EDD">
      <w:pPr>
        <w:rPr>
          <w:sz w:val="24"/>
          <w:szCs w:val="24"/>
        </w:rPr>
      </w:pPr>
      <w:r w:rsidRPr="009D270D">
        <w:rPr>
          <w:sz w:val="24"/>
          <w:szCs w:val="24"/>
        </w:rPr>
        <w:fldChar w:fldCharType="begin"/>
      </w:r>
      <w:r w:rsidR="00AD1F0C" w:rsidRPr="009D270D">
        <w:rPr>
          <w:sz w:val="24"/>
          <w:szCs w:val="24"/>
        </w:rPr>
        <w:instrText xml:space="preserve"> ADDIN ZOTERO_ITEM CSL_CITATION {"citationID":"pq32sx0I","properties":{"formattedCitation":"[12]","plainCitation":"[12]"},"citationItems":[{"id":331,"uris":["http://zotero.org/users/3436635/items/B2ZEE868"],"uri":["http://zotero.org/users/3436635/items/B2ZEE868"],"itemData":{"id":331,"type":"article-journal","title":"Disease spread in metapopulations","container-title":"Fields Inst. Commun","page":"1–12","source":"CiteSeer","abstract":"Abstract. Some continuous time, discrete space, metapopulation mod-els that have been formulated for disease spread are presented. Motiva-tion for such a formulation with travel between discrete patches is pre-sented. A system of 4p ordinary dierential equations describes disease spread in an environment divided into p patches. The basic reproduc-tion number R 0 is calculated, with the disease dying out in each patch if R 0 &lt; 1. If travel is assumed to be independent of disease status, then numerical results are cited that indicate that for R 0&gt; 1 solutions tend to an endemic equilibrium with the disease present in each patch. The system is extended to include cross infection between several species. A","author":[{"family":"Arino","given":"Julien"},{"family":"Driessche","given":"P. Van Den"}],"issued":{"date-parts":[["2006"]]}}}],"schema":"https://github.com/citation-style-language/schema/raw/master/csl-citation.json"} </w:instrText>
      </w:r>
      <w:r w:rsidRPr="009D270D">
        <w:rPr>
          <w:sz w:val="24"/>
          <w:szCs w:val="24"/>
        </w:rPr>
        <w:fldChar w:fldCharType="separate"/>
      </w:r>
      <w:r w:rsidR="00AD1F0C" w:rsidRPr="009D270D">
        <w:rPr>
          <w:rFonts w:ascii="等线" w:eastAsia="等线" w:hAnsi="等线"/>
          <w:sz w:val="24"/>
          <w:szCs w:val="24"/>
        </w:rPr>
        <w:t>[12]</w:t>
      </w:r>
      <w:r w:rsidRPr="009D270D">
        <w:rPr>
          <w:sz w:val="24"/>
          <w:szCs w:val="24"/>
        </w:rPr>
        <w:fldChar w:fldCharType="end"/>
      </w:r>
      <w:r w:rsidRPr="009D270D">
        <w:rPr>
          <w:rFonts w:hint="eastAsia"/>
          <w:sz w:val="24"/>
          <w:szCs w:val="24"/>
        </w:rPr>
        <w:t>、</w:t>
      </w:r>
      <w:r w:rsidRPr="009D270D">
        <w:rPr>
          <w:sz w:val="24"/>
          <w:szCs w:val="24"/>
        </w:rPr>
        <w:fldChar w:fldCharType="begin"/>
      </w:r>
      <w:r w:rsidR="00AD1F0C" w:rsidRPr="009D270D">
        <w:rPr>
          <w:sz w:val="24"/>
          <w:szCs w:val="24"/>
        </w:rPr>
        <w:instrText xml:space="preserve"> ADDIN ZOTERO_ITEM CSL_CITATION {"citationID":"zFrbCiZx","properties":{"formattedCitation":"[13]","plainCitation":"[13]"},"citationItems":[{"id":203,"uris":["http://zotero.org/users/3436635/items/EKWKPW3N"],"uri":["http://zotero.org/users/3436635/items/EKWKPW3N"],"itemData":{"id":203,"type":"article-journal","title":"Invasion Threshold in Heterogeneous Metapopulation Networks","container-title":"Physical Review Letters","volume":"99","issue":"14","source":"CrossRef","URL":"http://link.aps.org/doi/10.1103/PhysRevLett.99.148701","DOI":"10.1103/PhysRevLett.99.148701","ISSN":"0031-9007, 1079-7114","language":"en","author":[{"family":"Colizza","given":"Vittoria"},{"family":"Vespignani","given":"Alessandro"}],"issued":{"date-parts":[["2007",10,5]]},"accessed":{"date-parts":[["2017",2,19]]}}}],"schema":"https://github.com/citation-style-language/schema/raw/master/csl-citation.json"} </w:instrText>
      </w:r>
      <w:r w:rsidRPr="009D270D">
        <w:rPr>
          <w:sz w:val="24"/>
          <w:szCs w:val="24"/>
        </w:rPr>
        <w:fldChar w:fldCharType="separate"/>
      </w:r>
      <w:r w:rsidR="00AD1F0C" w:rsidRPr="009D270D">
        <w:rPr>
          <w:rFonts w:ascii="等线" w:eastAsia="等线" w:hAnsi="等线"/>
          <w:sz w:val="24"/>
          <w:szCs w:val="24"/>
        </w:rPr>
        <w:t>[13]</w:t>
      </w:r>
      <w:r w:rsidRPr="009D270D">
        <w:rPr>
          <w:sz w:val="24"/>
          <w:szCs w:val="24"/>
        </w:rPr>
        <w:fldChar w:fldCharType="end"/>
      </w:r>
      <w:r w:rsidRPr="009D270D">
        <w:rPr>
          <w:rFonts w:hint="eastAsia"/>
          <w:sz w:val="24"/>
          <w:szCs w:val="24"/>
        </w:rPr>
        <w:t>和</w:t>
      </w:r>
      <w:r w:rsidRPr="009D270D">
        <w:rPr>
          <w:sz w:val="24"/>
          <w:szCs w:val="24"/>
        </w:rPr>
        <w:fldChar w:fldCharType="begin"/>
      </w:r>
      <w:r w:rsidR="00AD1F0C" w:rsidRPr="009D270D">
        <w:rPr>
          <w:sz w:val="24"/>
          <w:szCs w:val="24"/>
        </w:rPr>
        <w:instrText xml:space="preserve"> ADDIN ZOTERO_ITEM CSL_CITATION {"citationID":"MQmQjoQ5","properties":{"formattedCitation":"[14]","plainCitation":"[14]"},"citationItems":[{"id":323,"uris":["http://zotero.org/users/3436635/items/Z3M32FSZ"],"uri":["http://zotero.org/users/3436635/items/Z3M32FSZ"],"itemData":{"id":323,"type":"article-journal","title":"Epidemic modeling in metapopulation systems with heterogeneous coupling pattern: Theory and simulations","container-title":"Journal of Theoretical Biology","page":"450-467","volume":"251","issue":"3","source":"ScienceDirect","abstract":"The spatial structure of populations is a key element in the understanding of the large-scale spreading of epidemics. Motivated by the recent empirical evidence on the heterogeneous properties of transportation and commuting patterns among urban areas, we present a thorough analysis of the behavior of infectious diseases in metapopulation models characterized by heterogeneous connectivity and mobility patterns. We derive the basic reaction–diffusion equations describing the metapopulation system at the mechanistic level and derive an early stage dynamics approximation for the subpopulation invasion dynamics. The analytical description uses a homogeneous assumption on degree block variables that allows us to take into account arbitrary degree distribution of the metapopulation network. We show that along with the usual single population epidemic threshold the metapopulation network exhibits a global threshold for the subpopulation invasion. We find an explicit analytic expression for the invasion threshold that determines the minimum number of individuals traveling among subpopulations in order to have the infection of a macroscopic number of subpopulations. The invasion threshold is a function of factors such as the basic reproductive number, the infectious period and the mobility process and it is found to decrease for increasing network heterogeneity. We provide extensive mechanistic numerical Monte Carlo simulations that recover the analytical finding in a wide range of metapopulation network connectivity patterns. The results can be useful in the understanding of recent data driven computational approaches to disease spreading in large transportation networks and the effect of containment measures such as travel restrictions.","DOI":"10.1016/j.jtbi.2007.11.028","ISSN":"0022-5193","shortTitle":"Epidemic modeling in metapopulation systems with heterogeneous coupling pattern","journalAbbreviation":"Journal of Theoretical Biology","author":[{"family":"Colizza","given":"Vittoria"},{"family":"Vespignani","given":"Alessandro"}],"issued":{"date-parts":[["2008",4,7]]}}}],"schema":"https://github.com/citation-style-language/schema/raw/master/csl-citation.json"} </w:instrText>
      </w:r>
      <w:r w:rsidRPr="009D270D">
        <w:rPr>
          <w:sz w:val="24"/>
          <w:szCs w:val="24"/>
        </w:rPr>
        <w:fldChar w:fldCharType="separate"/>
      </w:r>
      <w:r w:rsidR="00AD1F0C" w:rsidRPr="009D270D">
        <w:rPr>
          <w:rFonts w:ascii="等线" w:eastAsia="等线" w:hAnsi="等线"/>
          <w:sz w:val="24"/>
          <w:szCs w:val="24"/>
        </w:rPr>
        <w:t>[14]</w:t>
      </w:r>
      <w:r w:rsidRPr="009D270D">
        <w:rPr>
          <w:sz w:val="24"/>
          <w:szCs w:val="24"/>
        </w:rPr>
        <w:fldChar w:fldCharType="end"/>
      </w:r>
      <w:r w:rsidRPr="009D270D">
        <w:rPr>
          <w:rFonts w:hint="eastAsia"/>
          <w:sz w:val="24"/>
          <w:szCs w:val="24"/>
        </w:rPr>
        <w:t>系统的阐述了利用复合种群网络模型研究疾病空间传播的基本思想</w:t>
      </w:r>
      <w:r w:rsidR="004A4B90" w:rsidRPr="009D270D">
        <w:rPr>
          <w:rFonts w:hint="eastAsia"/>
          <w:sz w:val="24"/>
          <w:szCs w:val="24"/>
        </w:rPr>
        <w:t>，分析了不同网路结构下的疾病动力学特征，研究了交通流量，人口密度与全局入侵阈值的关系。</w:t>
      </w:r>
      <w:bookmarkStart w:id="10" w:name="OLE_LINK55"/>
    </w:p>
    <w:p w:rsidR="00D948B0" w:rsidRPr="009D270D" w:rsidRDefault="00D05FEB" w:rsidP="00306D2B">
      <w:pPr>
        <w:jc w:val="left"/>
        <w:rPr>
          <w:sz w:val="24"/>
          <w:szCs w:val="24"/>
        </w:rPr>
      </w:pPr>
      <w:r w:rsidRPr="009D270D">
        <w:rPr>
          <w:sz w:val="24"/>
          <w:szCs w:val="24"/>
        </w:rPr>
        <w:fldChar w:fldCharType="begin"/>
      </w:r>
      <w:r w:rsidR="00AD1F0C" w:rsidRPr="009D270D">
        <w:rPr>
          <w:sz w:val="24"/>
          <w:szCs w:val="24"/>
        </w:rPr>
        <w:instrText xml:space="preserve"> ADDIN ZOTERO_ITEM CSL_CITATION {"citationID":"mZfIY2JD","properties":{"formattedCitation":"[15]","plainCitation":"[15]"},"citationItems":[{"id":226,"uris":["http://zotero.org/users/3436635/items/XMRKG9X3"],"uri":["http://zotero.org/users/3436635/items/XMRKG9X3"],"itemData":{"id":226,"type":"article-journal","title":"Reaction–diffusion processes and metapopulation models in heterogeneous networks","container-title":"Nature Physics","page":"276-282","volume":"3","issue":"4","source":"CrossRef","DOI":"10.1038/nphys560","ISSN":"1745-2473, 1745-2481","author":[{"family":"Colizza","given":"Vittoria"},{"family":"Pastor-Satorras","given":"Romualdo"},{"family":"Vespignani","given":"Alessandro"}],"issued":{"date-parts":[["2007",4]]}}}],"schema":"https://github.com/citation-style-language/schema/raw/master/csl-citation.json"} </w:instrText>
      </w:r>
      <w:r w:rsidRPr="009D270D">
        <w:rPr>
          <w:sz w:val="24"/>
          <w:szCs w:val="24"/>
        </w:rPr>
        <w:fldChar w:fldCharType="separate"/>
      </w:r>
      <w:r w:rsidR="00AD1F0C" w:rsidRPr="009D270D">
        <w:rPr>
          <w:rFonts w:ascii="等线" w:eastAsia="等线" w:hAnsi="等线"/>
          <w:sz w:val="24"/>
          <w:szCs w:val="24"/>
        </w:rPr>
        <w:t>[15]</w:t>
      </w:r>
      <w:r w:rsidRPr="009D270D">
        <w:rPr>
          <w:sz w:val="24"/>
          <w:szCs w:val="24"/>
        </w:rPr>
        <w:fldChar w:fldCharType="end"/>
      </w:r>
      <w:r w:rsidR="00030C17" w:rsidRPr="009D270D">
        <w:rPr>
          <w:rFonts w:hint="eastAsia"/>
          <w:sz w:val="24"/>
          <w:szCs w:val="24"/>
        </w:rPr>
        <w:t>假设复合种群网络中的子区域中的疾病传播符合反应扩散</w:t>
      </w:r>
      <w:r w:rsidR="005B1407" w:rsidRPr="009D270D">
        <w:rPr>
          <w:rFonts w:hint="eastAsia"/>
          <w:sz w:val="24"/>
          <w:szCs w:val="24"/>
        </w:rPr>
        <w:t>（Reaction</w:t>
      </w:r>
      <w:r w:rsidR="005B1407" w:rsidRPr="009D270D">
        <w:rPr>
          <w:sz w:val="24"/>
          <w:szCs w:val="24"/>
        </w:rPr>
        <w:t>-Dissuion</w:t>
      </w:r>
      <w:r w:rsidR="005B1407" w:rsidRPr="009D270D">
        <w:rPr>
          <w:rFonts w:hint="eastAsia"/>
          <w:sz w:val="24"/>
          <w:szCs w:val="24"/>
        </w:rPr>
        <w:t>）</w:t>
      </w:r>
      <w:r w:rsidR="00030C17" w:rsidRPr="009D270D">
        <w:rPr>
          <w:rFonts w:hint="eastAsia"/>
          <w:sz w:val="24"/>
          <w:szCs w:val="24"/>
        </w:rPr>
        <w:t>原理，而</w:t>
      </w:r>
      <w:r w:rsidR="00030C17" w:rsidRPr="009D270D">
        <w:rPr>
          <w:sz w:val="24"/>
          <w:szCs w:val="24"/>
        </w:rPr>
        <w:t xml:space="preserve"> </w:t>
      </w:r>
      <w:r w:rsidR="00306D2B" w:rsidRPr="009D270D">
        <w:rPr>
          <w:sz w:val="24"/>
          <w:szCs w:val="24"/>
        </w:rPr>
        <w:fldChar w:fldCharType="begin"/>
      </w:r>
      <w:r w:rsidR="00AD1F0C" w:rsidRPr="009D270D">
        <w:rPr>
          <w:sz w:val="24"/>
          <w:szCs w:val="24"/>
        </w:rPr>
        <w:instrText xml:space="preserve"> ADDIN ZOTERO_ITEM CSL_CITATION {"citationID":"1llYtYp3","properties":{"formattedCitation":"[16]","plainCitation":"[16]"},"citationItems":[{"id":200,"uris":["http://zotero.org/users/3436635/items/P2JH4QFA"],"uri":["http://zotero.org/users/3436635/items/P2JH4QFA"],"itemData":{"id":200,"type":"article-journal","title":"Natural Human Mobility Patterns and Spatial Spread of Infectious Diseases","container-title":"Physical Review X","volume":"1","issue":"1","source":"CrossRef","URL":"http://link.aps.org/doi/10.1103/PhysRevX.1.011001","DOI":"10.1103/PhysRevX.1.011001","ISSN":"2160-3308","language":"en","author":[{"family":"Belik","given":"Vitaly"},{"family":"Geisel","given":"Theo"},{"family":"Brockmann","given":"Dirk"}],"issued":{"date-parts":[["2011",8,8]]},"accessed":{"date-parts":[["2017",2,18]]}}}],"schema":"https://github.com/citation-style-language/schema/raw/master/csl-citation.json"} </w:instrText>
      </w:r>
      <w:r w:rsidR="00306D2B" w:rsidRPr="009D270D">
        <w:rPr>
          <w:sz w:val="24"/>
          <w:szCs w:val="24"/>
        </w:rPr>
        <w:fldChar w:fldCharType="separate"/>
      </w:r>
      <w:r w:rsidR="00AD1F0C" w:rsidRPr="009D270D">
        <w:rPr>
          <w:rFonts w:ascii="等线" w:eastAsia="等线" w:hAnsi="等线"/>
          <w:sz w:val="24"/>
          <w:szCs w:val="24"/>
        </w:rPr>
        <w:t>[16]</w:t>
      </w:r>
      <w:r w:rsidR="00306D2B" w:rsidRPr="009D270D">
        <w:rPr>
          <w:sz w:val="24"/>
          <w:szCs w:val="24"/>
        </w:rPr>
        <w:fldChar w:fldCharType="end"/>
      </w:r>
      <w:r w:rsidR="00030C17" w:rsidRPr="009D270D">
        <w:rPr>
          <w:rFonts w:hint="eastAsia"/>
          <w:sz w:val="24"/>
          <w:szCs w:val="24"/>
        </w:rPr>
        <w:t>则根据人口流动模式（列维飞行）模式来对疾病在子区域间的传播进行建模。</w:t>
      </w:r>
      <w:r w:rsidR="005E39A6" w:rsidRPr="009D270D">
        <w:rPr>
          <w:rFonts w:hint="eastAsia"/>
          <w:sz w:val="24"/>
          <w:szCs w:val="24"/>
        </w:rPr>
        <w:t>在反应扩散原理下，疾病的传播速度不受限制，而在人口流动模式建模情况下，存在一个最大传播速度。</w:t>
      </w:r>
    </w:p>
    <w:p w:rsidR="005E39A6" w:rsidRPr="009D270D" w:rsidRDefault="005E39A6" w:rsidP="00306D2B">
      <w:pPr>
        <w:jc w:val="left"/>
        <w:rPr>
          <w:sz w:val="24"/>
          <w:szCs w:val="24"/>
        </w:rPr>
      </w:pPr>
      <w:r w:rsidRPr="009D270D">
        <w:rPr>
          <w:sz w:val="24"/>
          <w:szCs w:val="24"/>
        </w:rPr>
        <w:fldChar w:fldCharType="begin"/>
      </w:r>
      <w:r w:rsidR="00AD1F0C" w:rsidRPr="009D270D">
        <w:rPr>
          <w:sz w:val="24"/>
          <w:szCs w:val="24"/>
        </w:rPr>
        <w:instrText xml:space="preserve"> ADDIN ZOTERO_ITEM CSL_CITATION {"citationID":"gybG6qjC","properties":{"formattedCitation":"[17]","plainCitation":"[17]"},"citationItems":[{"id":4,"uris":["http://zotero.org/users/3436635/items/2BXE69TG"],"uri":["http://zotero.org/users/3436635/items/2BXE69TG"],"itemData":{"id":4,"type":"article-journal","title":"The Hidden Geometry of Complex, Network-Driven Contagion Phenomena","container-title":"Science","page":"1337-1342","volume":"342","issue":"6164","source":"science.sciencemag.org","abstract":"In combating the global spread of an emerging infectious disease, answers must be obtained to three crucial questions: Where did the disease emerge? Where will it go next? When will it arrive? Brockmann and Helbing (p. [1337][1]; see the Perspective by [McLean][2] ) analyzed disease spread via the “effective distance” rather than geographical distance, wherein two locations that are connected by a strong link are effectively close. The approach was successfully applied to predict disease arrival times or disease source using data from the the 2003 SARS viral epidemic, 2009 H1N1 influenza pandemic, and the 2011 foodborne enterohaemorrhagic Escherichia coli outbreak in Germany.\n\n [1]: /lookup/doi/10.1126/science.1245200\n [2]: /lookup/doi/10.1126/science.1247830","DOI":"10.1126/science.1245200","ISSN":"0036-8075, 1095-9203","note":"PMID: 24337289","language":"en","author":[{"family":"Brockmann","given":"Dirk"},{"family":"Helbing","given":"Dirk"}],"issued":{"date-parts":[["2013",12,13]]}}}],"schema":"https://github.com/citation-style-language/schema/raw/master/csl-citation.json"} </w:instrText>
      </w:r>
      <w:r w:rsidRPr="009D270D">
        <w:rPr>
          <w:sz w:val="24"/>
          <w:szCs w:val="24"/>
        </w:rPr>
        <w:fldChar w:fldCharType="separate"/>
      </w:r>
      <w:r w:rsidR="00AD1F0C" w:rsidRPr="009D270D">
        <w:rPr>
          <w:rFonts w:ascii="等线" w:eastAsia="等线" w:hAnsi="等线"/>
          <w:sz w:val="24"/>
          <w:szCs w:val="24"/>
        </w:rPr>
        <w:t>[17]</w:t>
      </w:r>
      <w:r w:rsidRPr="009D270D">
        <w:rPr>
          <w:sz w:val="24"/>
          <w:szCs w:val="24"/>
        </w:rPr>
        <w:fldChar w:fldCharType="end"/>
      </w:r>
      <w:r w:rsidR="0014029E" w:rsidRPr="009D270D">
        <w:rPr>
          <w:rFonts w:hint="eastAsia"/>
          <w:sz w:val="24"/>
          <w:szCs w:val="24"/>
        </w:rPr>
        <w:t>根据全局传播阈值定理，并提出有效距离概念，将无规则的疾病传播现象转变为简单直观的波形传播现象。</w:t>
      </w:r>
    </w:p>
    <w:p w:rsidR="0014029E" w:rsidRDefault="0014029E" w:rsidP="00306D2B">
      <w:pPr>
        <w:jc w:val="left"/>
        <w:rPr>
          <w:b/>
          <w:sz w:val="28"/>
          <w:szCs w:val="28"/>
        </w:rPr>
      </w:pPr>
      <w:bookmarkStart w:id="11" w:name="OLE_LINK58"/>
      <w:r w:rsidRPr="0014029E">
        <w:rPr>
          <w:rFonts w:hint="eastAsia"/>
          <w:b/>
          <w:sz w:val="28"/>
          <w:szCs w:val="28"/>
        </w:rPr>
        <w:t>对抗政策</w:t>
      </w:r>
    </w:p>
    <w:p w:rsidR="0014029E" w:rsidRPr="009D270D" w:rsidRDefault="0014029E" w:rsidP="00306D2B">
      <w:pPr>
        <w:jc w:val="left"/>
        <w:rPr>
          <w:sz w:val="24"/>
          <w:szCs w:val="24"/>
        </w:rPr>
      </w:pPr>
      <w:r w:rsidRPr="009D270D">
        <w:rPr>
          <w:sz w:val="24"/>
          <w:szCs w:val="24"/>
        </w:rPr>
        <w:fldChar w:fldCharType="begin"/>
      </w:r>
      <w:r w:rsidR="00AD1F0C" w:rsidRPr="009D270D">
        <w:rPr>
          <w:sz w:val="24"/>
          <w:szCs w:val="24"/>
        </w:rPr>
        <w:instrText xml:space="preserve"> ADDIN ZOTERO_ITEM CSL_CITATION {"citationID":"FzcfJgXs","properties":{"formattedCitation":"[18]","plainCitation":"[18]"},"citationItems":[{"id":92,"uris":["http://zotero.org/users/3436635/items/UG5Q4AX6"],"uri":["http://zotero.org/users/3436635/items/UG5Q4AX6"],"itemData":{"id":92,"type":"paper-conference","title":"Optimization of network protection against virus spread","container-title":"Design of Reliable Communication Networks (DRCN), 2011 8th International Workshop on the","page":"86-93","source":"IEEE Xplore","event":"Design of Reliable Communication Networks (DRCN), 2011 8th International Workshop on the","abstract":"The effect of virus spreading in a telecommunication network, where a certain curing strategy is deployed, can be captured by epidemic models. In the N-intertwined model proposed and studied in [1], [2], the probability of each node to be infected depends on the curing and infection rate of its neighbors. In this paper, we consider the case where all infection rates are equal and different values of curing rates can be deployed within a given budget, in order to minimize the overall infection of the network. We investigate this difficult optimization together with a related problem where the curing budget must be minimized within a given level of network infection. Some properties of these problems are derived and several solution algorithms are proposed. These algorithms are compared on two real world network instances, while Erdös-Rényi graphs and some special graphs such as the cycle, the star, the wheel and the complete bipartite graph are also addressed.","DOI":"10.1109/DRCN.2011.6076889","author":[{"family":"Gourdin","given":"E."},{"family":"Omic","given":"J."},{"family":"Mieghem","given":"P. Van"}],"issued":{"date-parts":[["2011"]]}}}],"schema":"https://github.com/citation-style-language/schema/raw/master/csl-citation.json"} </w:instrText>
      </w:r>
      <w:r w:rsidRPr="009D270D">
        <w:rPr>
          <w:sz w:val="24"/>
          <w:szCs w:val="24"/>
        </w:rPr>
        <w:fldChar w:fldCharType="separate"/>
      </w:r>
      <w:r w:rsidR="00AD1F0C" w:rsidRPr="009D270D">
        <w:rPr>
          <w:rFonts w:ascii="等线" w:eastAsia="等线" w:hAnsi="等线"/>
          <w:sz w:val="24"/>
          <w:szCs w:val="24"/>
        </w:rPr>
        <w:t>[18]</w:t>
      </w:r>
      <w:r w:rsidRPr="009D270D">
        <w:rPr>
          <w:sz w:val="24"/>
          <w:szCs w:val="24"/>
        </w:rPr>
        <w:fldChar w:fldCharType="end"/>
      </w:r>
      <w:r w:rsidRPr="009D270D">
        <w:rPr>
          <w:rFonts w:hint="eastAsia"/>
          <w:sz w:val="24"/>
          <w:szCs w:val="24"/>
        </w:rPr>
        <w:t>和</w:t>
      </w:r>
      <w:r w:rsidR="00AE0B10" w:rsidRPr="009D270D">
        <w:rPr>
          <w:sz w:val="24"/>
          <w:szCs w:val="24"/>
        </w:rPr>
        <w:fldChar w:fldCharType="begin"/>
      </w:r>
      <w:r w:rsidR="00AD1F0C" w:rsidRPr="009D270D">
        <w:rPr>
          <w:sz w:val="24"/>
          <w:szCs w:val="24"/>
        </w:rPr>
        <w:instrText xml:space="preserve"> ADDIN ZOTERO_ITEM CSL_CITATION {"citationID":"yXVoQnuU","properties":{"formattedCitation":"[19]","plainCitation":"[19]"},"citationItems":[{"id":82,"uris":["http://zotero.org/users/3436635/items/RIHBF38R"],"uri":["http://zotero.org/users/3436635/items/RIHBF38R"],"itemData":{"id":82,"type":"article-journal","title":"Optimal Resource Allocation for Network Protection Against Spreading Processes","container-title":"IEEE Transactions on Control of Network Systems","page":"99-108","volume":"1","issue":"1","source":"IEEE Xplore","abstract":"We study the problem of containing spreading processes in arbitrary directed networks by distributing protection resources throughout the nodes of the network. We consider that two types of protection resources are available: 1) preventive resources able to defend nodes against the spreading (such as vaccines in a viral infection process) and 2) corrective resources able to neutralize the spreading after it has reached a node (such as antidotes). We assume that both preventive and corrective resources have an associated cost and study the problem of finding the cost-optimal distribution of resources throughout the nodes of the network. We analyze these questions in the context of viral spreading processes in directed networks. We study the following two problems: 1) given a fixed budget, find the optimal allocation of preventive and corrective resources in the network to achieve the highest level of containment and 2) when a budget is not specified, find the minimum budget required to control the spreading process. We show that both the resource allocation problems can be solved in polynomial time using geometric programming (GP) for arbitrary directed graphs of nonidentical nodes and a wide class of cost functions. We illustrate our approach by designing optimal protection strategies to contain an epidemic outbreak that propagates through an air transportation network.","DOI":"10.1109/TCNS.2014.2310911","ISSN":"2325-5870","author":[{"family":"Preciado","given":"V. M."},{"family":"Zargham","given":"M."},{"family":"Enyioha","given":"C."},{"family":"Jadbabaie","given":"A."},{"family":"Pappas","given":"G. J."}],"issued":{"date-parts":[["2014",3]]}}}],"schema":"https://github.com/citation-style-language/schema/raw/master/csl-citation.json"} </w:instrText>
      </w:r>
      <w:r w:rsidR="00AE0B10" w:rsidRPr="009D270D">
        <w:rPr>
          <w:sz w:val="24"/>
          <w:szCs w:val="24"/>
        </w:rPr>
        <w:fldChar w:fldCharType="separate"/>
      </w:r>
      <w:r w:rsidR="00AD1F0C" w:rsidRPr="009D270D">
        <w:rPr>
          <w:rFonts w:ascii="等线" w:eastAsia="等线" w:hAnsi="等线"/>
          <w:sz w:val="24"/>
          <w:szCs w:val="24"/>
        </w:rPr>
        <w:t>[19]</w:t>
      </w:r>
      <w:r w:rsidR="00AE0B10" w:rsidRPr="009D270D">
        <w:rPr>
          <w:sz w:val="24"/>
          <w:szCs w:val="24"/>
        </w:rPr>
        <w:fldChar w:fldCharType="end"/>
      </w:r>
      <w:bookmarkStart w:id="12" w:name="OLE_LINK59"/>
      <w:bookmarkStart w:id="13" w:name="OLE_LINK60"/>
      <w:r w:rsidR="00AE0B10" w:rsidRPr="009D270D">
        <w:rPr>
          <w:rFonts w:hint="eastAsia"/>
          <w:sz w:val="24"/>
          <w:szCs w:val="24"/>
        </w:rPr>
        <w:t>研究了</w:t>
      </w:r>
      <w:bookmarkEnd w:id="12"/>
      <w:bookmarkEnd w:id="13"/>
      <w:r w:rsidR="00AE0B10" w:rsidRPr="009D270D">
        <w:rPr>
          <w:rFonts w:hint="eastAsia"/>
          <w:sz w:val="24"/>
          <w:szCs w:val="24"/>
        </w:rPr>
        <w:t>疾病过程中对感染节点的保护最优资源分配问题，</w:t>
      </w:r>
      <w:r w:rsidR="00EB2509" w:rsidRPr="009D270D">
        <w:rPr>
          <w:sz w:val="24"/>
          <w:szCs w:val="24"/>
        </w:rPr>
        <w:fldChar w:fldCharType="begin"/>
      </w:r>
      <w:r w:rsidR="00AD1F0C" w:rsidRPr="009D270D">
        <w:rPr>
          <w:sz w:val="24"/>
          <w:szCs w:val="24"/>
        </w:rPr>
        <w:instrText xml:space="preserve"> ADDIN ZOTERO_ITEM CSL_CITATION {"citationID":"eEsdO7sg","properties":{"formattedCitation":"[20]","plainCitation":"[20]"},"citationItems":[{"id":21,"uris":["http://zotero.org/users/3436635/items/6SKE9RC9"],"uri":["http://zotero.org/users/3436635/items/6SKE9RC9"],"itemData":{"id":21,"type":"paper-conference","title":"Protecting Against Network Infections: A Game Theoretic Perspective","container-title":"IEEE INFOCOM 2009","page":"1485-1493","source":"IEEE Xplore","event":"IEEE INFOCOM 2009","abstract":"Security breaches and attacks are critical problems in today's networking. A key-point is that the security of each host depends not only on the protection strategies it chooses to adopt but also on those chosen by other hosts in the network. The spread of Internet worms and viruses is only one example. This class of problems has two aspects. First, it deals with epidemic processes, and as such calls for the employment of epidemic theory. Second, the distributed and autonomous nature of decision-making in major classes of networks (e.g., P2P, ad- hoc, and most notably the Internet) call for the employment of game theoretical approaches. Accordingly, we propose a unified framework that combines the N-intertwined, SIS epidemic model with a noncooperative game model. We determine the existence of a Nash equilibrium of the respective game and characterize its properties. We show that its quality, in terms of overall network security, largely depends on the underlying topology. We then provide a bound on the level of system inefficiency due to the noncooperative behavior, namely, the \"price of anarchy\" of the game. We observe that the price of anarchy may be prohibitively high, hence we propose a scheme for steering users towards socially efficient behavior.","DOI":"10.1109/INFCOM.2009.5062065","shortTitle":"Protecting Against Network Infections","author":[{"family":"Omic","given":"J."},{"family":"Orda","given":"A."},{"family":"Mieghem","given":"P. Van"}],"issued":{"date-parts":[["2009",4]]}}}],"schema":"https://github.com/citation-style-language/schema/raw/master/csl-citation.json"} </w:instrText>
      </w:r>
      <w:r w:rsidR="00EB2509" w:rsidRPr="009D270D">
        <w:rPr>
          <w:sz w:val="24"/>
          <w:szCs w:val="24"/>
        </w:rPr>
        <w:fldChar w:fldCharType="separate"/>
      </w:r>
      <w:r w:rsidR="00AD1F0C" w:rsidRPr="009D270D">
        <w:rPr>
          <w:rFonts w:ascii="等线" w:eastAsia="等线" w:hAnsi="等线"/>
          <w:sz w:val="24"/>
          <w:szCs w:val="24"/>
        </w:rPr>
        <w:t>[20]</w:t>
      </w:r>
      <w:r w:rsidR="00EB2509" w:rsidRPr="009D270D">
        <w:rPr>
          <w:sz w:val="24"/>
          <w:szCs w:val="24"/>
        </w:rPr>
        <w:fldChar w:fldCharType="end"/>
      </w:r>
      <w:r w:rsidR="00EB2509" w:rsidRPr="009D270D">
        <w:rPr>
          <w:rFonts w:hint="eastAsia"/>
          <w:sz w:val="24"/>
          <w:szCs w:val="24"/>
        </w:rPr>
        <w:t>从博弈</w:t>
      </w:r>
      <w:r w:rsidR="00EB2509" w:rsidRPr="009D270D">
        <w:rPr>
          <w:rFonts w:hint="eastAsia"/>
          <w:sz w:val="24"/>
          <w:szCs w:val="24"/>
        </w:rPr>
        <w:lastRenderedPageBreak/>
        <w:t>论视角研究了网络中节点的保护策略，这类研究集中在对节点的保护上，主要从预防医学角度来考虑疾病对抗问题</w:t>
      </w:r>
      <w:r w:rsidR="00AE0B10" w:rsidRPr="009D270D">
        <w:rPr>
          <w:rFonts w:hint="eastAsia"/>
          <w:sz w:val="24"/>
          <w:szCs w:val="24"/>
        </w:rPr>
        <w:t>，</w:t>
      </w:r>
      <w:r w:rsidR="00AE0B10" w:rsidRPr="009D270D">
        <w:rPr>
          <w:sz w:val="24"/>
          <w:szCs w:val="24"/>
        </w:rPr>
        <w:fldChar w:fldCharType="begin"/>
      </w:r>
      <w:r w:rsidR="00AD1F0C" w:rsidRPr="009D270D">
        <w:rPr>
          <w:sz w:val="24"/>
          <w:szCs w:val="24"/>
        </w:rPr>
        <w:instrText xml:space="preserve"> ADDIN ZOTERO_ITEM CSL_CITATION {"citationID":"EHq9napd","properties":{"formattedCitation":"[21]","plainCitation":"[21]"},"citationItems":[{"id":317,"uris":["http://zotero.org/users/3436635/items/G22IXP4M"],"uri":["http://zotero.org/users/3436635/items/G22IXP4M"],"itemData":{"id":317,"type":"article-journal","title":"Control of epidemic spreading on complex networks by local traffic dynamics","container-title":"Physical Review E","page":"045101","volume":"84","issue":"4","source":"APS","abstract":"Despite extensive work on traffic dynamics and epidemic spreading on complex networks, the interplay between these two types of dynamical processes has not received adequate attention. We study the effect of local-routing-based traffic dynamics on epidemic spreading. For the case of unbounded node-delivery capacity, where the traffic is free of congestion, we obtain analytic and numerical results indicating that the epidemic threshold can be maximized by an optimal routing protocol. This means that epidemic spreading can be effectively controlled by local traffic dynamics. For the case of bounded delivery capacity, numerical results and qualitative arguments suggest that traffic congestion can suppress epidemic spreading. Our results provide quantitative insight into the nontrivial role of traffic dynamics associated with a local-routing scheme in the epidemic spreading.","DOI":"10.1103/PhysRevE.84.045101","journalAbbreviation":"Phys. Rev. E","author":[{"family":"Yang","given":"Han-Xin"},{"family":"Wang","given":"Wen-Xu"},{"family":"Lai","given":"Ying-Cheng"},{"family":"Xie","given":"Yan-Bo"},{"family":"Wang","given":"Bing-Hong"}],"issued":{"date-parts":[["2011",10,4]]}}}],"schema":"https://github.com/citation-style-language/schema/raw/master/csl-citation.json"} </w:instrText>
      </w:r>
      <w:r w:rsidR="00AE0B10" w:rsidRPr="009D270D">
        <w:rPr>
          <w:sz w:val="24"/>
          <w:szCs w:val="24"/>
        </w:rPr>
        <w:fldChar w:fldCharType="separate"/>
      </w:r>
      <w:r w:rsidR="00AD1F0C" w:rsidRPr="009D270D">
        <w:rPr>
          <w:rFonts w:ascii="等线" w:eastAsia="等线" w:hAnsi="等线"/>
          <w:sz w:val="24"/>
          <w:szCs w:val="24"/>
        </w:rPr>
        <w:t>[21]</w:t>
      </w:r>
      <w:r w:rsidR="00AE0B10" w:rsidRPr="009D270D">
        <w:rPr>
          <w:sz w:val="24"/>
          <w:szCs w:val="24"/>
        </w:rPr>
        <w:fldChar w:fldCharType="end"/>
      </w:r>
      <w:r w:rsidR="00611EC7" w:rsidRPr="009D270D">
        <w:rPr>
          <w:rFonts w:hint="eastAsia"/>
          <w:sz w:val="24"/>
          <w:szCs w:val="24"/>
        </w:rPr>
        <w:t>和</w:t>
      </w:r>
      <w:r w:rsidR="00611EC7" w:rsidRPr="009D270D">
        <w:rPr>
          <w:sz w:val="24"/>
          <w:szCs w:val="24"/>
        </w:rPr>
        <w:fldChar w:fldCharType="begin"/>
      </w:r>
      <w:r w:rsidR="00AD1F0C" w:rsidRPr="009D270D">
        <w:rPr>
          <w:sz w:val="24"/>
          <w:szCs w:val="24"/>
        </w:rPr>
        <w:instrText xml:space="preserve"> ADDIN ZOTERO_ITEM CSL_CITATION {"citationID":"9fFBeibh","properties":{"formattedCitation":"[22]","plainCitation":"[22]"},"citationItems":[{"id":319,"uris":["http://zotero.org/users/3436635/items/QSFF7BCG"],"uri":["http://zotero.org/users/3436635/items/QSFF7BCG"],"itemData":{"id":319,"type":"article-journal","title":"Suppressing traffic-driven epidemic spreading by edge-removal strategies","container-title":"Physical Review E","page":"064801","volume":"87","issue":"6","source":"APS","abstract":"The interplay between traffic dynamics and epidemic spreading on complex networks has received increasing attention in recent years. However, the control of traffic-driven epidemic spreading remains to be a challenging problem. In this Brief Report, we propose a method to suppress traffic-driven epidemic outbreak by properly removing some edges in a network. We find that the epidemic threshold can be enhanced by the targeted cutting of links among large-degree nodes or edges with the largest algorithmic betweenness. In contrast, the epidemic threshold will be reduced by the random edge removal. These findings are robust with respect to traffic-flow conditions, network structures, and routing strategies. Moreover, we find that the shutdown of targeted edges can effectively release traffic load passing through large-degree nodes, rendering a relatively low probability of infection to these nodes.","DOI":"10.1103/PhysRevE.87.064801","journalAbbreviation":"Phys. Rev. E","author":[{"family":"Yang","given":"Han-Xin"},{"family":"Wu","given":"Zhi-Xi"},{"family":"Wang","given":"Bing-Hong"}],"issued":{"date-parts":[["2013",6,10]]}}}],"schema":"https://github.com/citation-style-language/schema/raw/master/csl-citation.json"} </w:instrText>
      </w:r>
      <w:r w:rsidR="00611EC7" w:rsidRPr="009D270D">
        <w:rPr>
          <w:sz w:val="24"/>
          <w:szCs w:val="24"/>
        </w:rPr>
        <w:fldChar w:fldCharType="separate"/>
      </w:r>
      <w:r w:rsidR="00AD1F0C" w:rsidRPr="009D270D">
        <w:rPr>
          <w:rFonts w:ascii="等线" w:eastAsia="等线" w:hAnsi="等线"/>
          <w:sz w:val="24"/>
          <w:szCs w:val="24"/>
        </w:rPr>
        <w:t>[22]</w:t>
      </w:r>
      <w:r w:rsidR="00611EC7" w:rsidRPr="009D270D">
        <w:rPr>
          <w:sz w:val="24"/>
          <w:szCs w:val="24"/>
        </w:rPr>
        <w:fldChar w:fldCharType="end"/>
      </w:r>
      <w:r w:rsidR="00611EC7" w:rsidRPr="009D270D">
        <w:rPr>
          <w:rFonts w:hint="eastAsia"/>
          <w:sz w:val="24"/>
          <w:szCs w:val="24"/>
        </w:rPr>
        <w:t>研究了道路交通状态（拥堵，阻断）对疾病传播速度的影响</w:t>
      </w:r>
      <w:r w:rsidR="00EB2509" w:rsidRPr="009D270D">
        <w:rPr>
          <w:rFonts w:hint="eastAsia"/>
          <w:sz w:val="24"/>
          <w:szCs w:val="24"/>
        </w:rPr>
        <w:t>；</w:t>
      </w:r>
      <w:r w:rsidR="00AE0B10" w:rsidRPr="009D270D">
        <w:rPr>
          <w:sz w:val="24"/>
          <w:szCs w:val="24"/>
        </w:rPr>
        <w:fldChar w:fldCharType="begin"/>
      </w:r>
      <w:r w:rsidR="00AD1F0C" w:rsidRPr="009D270D">
        <w:rPr>
          <w:sz w:val="24"/>
          <w:szCs w:val="24"/>
        </w:rPr>
        <w:instrText xml:space="preserve"> ADDIN ZOTERO_ITEM CSL_CITATION {"citationID":"VbhgF4Ef","properties":{"formattedCitation":"[23]","plainCitation":"[23]"},"citationItems":[{"id":277,"uris":["http://zotero.org/users/3436635/items/BVR4BKSG"],"uri":["http://zotero.org/users/3436635/items/BVR4BKSG"],"itemData":{"id":277,"type":"article-journal","title":"Mobility matrix evolution for an SIS epidemic patch model","container-title":"Physica A: Statistical Mechanics and its Applications","page":"6256-6267","volume":"391","issue":"24","source":"ScienceDirect","abstract":"Intercommunity disease spread can be modeled using a collection of discrete community “patches” with continuous population flow between them. In a susceptible–infected–susceptible (SIS) model residents of a community may either be classified as susceptible or infected. Infected individuals may heal and become susceptible again but are not permitted to die or become immune. The spread of disease can be controlled by modifying the rate and direction of resident movement across patch boundaries. In this work we use genetic algorithms to evolve optimal connections between patch boundaries such that the total number of infected individuals is minimized.","DOI":"10.1016/j.physa.2012.07.023","ISSN":"0378-4371","journalAbbreviation":"Physica A: Statistical Mechanics and its Applications","author":[{"family":"Sanders","given":"Johnathan"},{"family":"Noble","given":"Benjamin"},{"family":"Van Gorder","given":"Robert A."},{"family":"Riggs","given":"Cortney"}],"issued":{"date-parts":[["2012",12,15]]}}}],"schema":"https://github.com/citation-style-language/schema/raw/master/csl-citation.json"} </w:instrText>
      </w:r>
      <w:r w:rsidR="00AE0B10" w:rsidRPr="009D270D">
        <w:rPr>
          <w:sz w:val="24"/>
          <w:szCs w:val="24"/>
        </w:rPr>
        <w:fldChar w:fldCharType="separate"/>
      </w:r>
      <w:r w:rsidR="00AD1F0C" w:rsidRPr="009D270D">
        <w:rPr>
          <w:rFonts w:ascii="等线" w:eastAsia="等线" w:hAnsi="等线"/>
          <w:sz w:val="24"/>
          <w:szCs w:val="24"/>
        </w:rPr>
        <w:t>[23]</w:t>
      </w:r>
      <w:r w:rsidR="00AE0B10" w:rsidRPr="009D270D">
        <w:rPr>
          <w:sz w:val="24"/>
          <w:szCs w:val="24"/>
        </w:rPr>
        <w:fldChar w:fldCharType="end"/>
      </w:r>
      <w:r w:rsidR="00E35C88" w:rsidRPr="009D270D">
        <w:rPr>
          <w:rFonts w:hint="eastAsia"/>
          <w:sz w:val="24"/>
          <w:szCs w:val="24"/>
        </w:rPr>
        <w:t>研究了SIS传播模式下的交通流量</w:t>
      </w:r>
      <w:r w:rsidR="00D94257" w:rsidRPr="009D270D">
        <w:rPr>
          <w:rFonts w:hint="eastAsia"/>
          <w:sz w:val="24"/>
          <w:szCs w:val="24"/>
        </w:rPr>
        <w:t>动态最优化问题，但是其参数假定非常严格。</w:t>
      </w:r>
      <w:r w:rsidR="00611EC7" w:rsidRPr="009D270D">
        <w:rPr>
          <w:sz w:val="24"/>
          <w:szCs w:val="24"/>
        </w:rPr>
        <w:fldChar w:fldCharType="begin"/>
      </w:r>
      <w:r w:rsidR="00AD1F0C" w:rsidRPr="009D270D">
        <w:rPr>
          <w:sz w:val="24"/>
          <w:szCs w:val="24"/>
        </w:rPr>
        <w:instrText xml:space="preserve"> ADDIN ZOTERO_ITEM CSL_CITATION {"citationID":"vcIkTzxw","properties":{"formattedCitation":"[24]","plainCitation":"[24]"},"citationItems":[{"id":260,"uris":["http://zotero.org/users/3436635/items/4ZEB2UWQ"],"uri":["http://zotero.org/users/3436635/items/4ZEB2UWQ"],"itemData":{"id":260,"type":"paper-conference","title":"Traffic optimization to control epidemic outbreaks in metapopulation models","container-title":"2013 IEEE Global Conference on Signal and Information Processing","page":"847-850","source":"IEEE Xplore","event":"2013 IEEE Global Conference on Signal and Information Processing","abstract":"We propose a novel framework to study viral spreading processes in metapopulation models. Large subpopulations (i.e., cities) are connected via metalinks (i.e., roads) according to a metagraph structure (i.e., the traffic infrastructure). The problem of containing the propagation of an epidemic outbreak in a metapopulation model by controlling the traffic between subpopulations is considered. Controlling the spread of an epidemic outbreak can be written as a spectral condition involving the eigenvalues of a matrix that depends on the network structure and the parameters of the model. Based on this spectral condition, we propose a convex optimization framework to find cost-optimal approaches to traffic control in epidemic outbreaks.","DOI":"10.1109/GlobalSIP.2013.6737024","author":[{"family":"Preciado","given":"V. M."},{"family":"Zargham","given":"M."}],"issued":{"date-parts":[["2013",12]]}}}],"schema":"https://github.com/citation-style-language/schema/raw/master/csl-citation.json"} </w:instrText>
      </w:r>
      <w:r w:rsidR="00611EC7" w:rsidRPr="009D270D">
        <w:rPr>
          <w:sz w:val="24"/>
          <w:szCs w:val="24"/>
        </w:rPr>
        <w:fldChar w:fldCharType="separate"/>
      </w:r>
      <w:r w:rsidR="00AD1F0C" w:rsidRPr="009D270D">
        <w:rPr>
          <w:rFonts w:ascii="等线" w:eastAsia="等线" w:hAnsi="等线"/>
          <w:sz w:val="24"/>
          <w:szCs w:val="24"/>
        </w:rPr>
        <w:t>[24]</w:t>
      </w:r>
      <w:r w:rsidR="00611EC7" w:rsidRPr="009D270D">
        <w:rPr>
          <w:sz w:val="24"/>
          <w:szCs w:val="24"/>
        </w:rPr>
        <w:fldChar w:fldCharType="end"/>
      </w:r>
      <w:r w:rsidR="00E35C88" w:rsidRPr="009D270D">
        <w:rPr>
          <w:rFonts w:hint="eastAsia"/>
          <w:sz w:val="24"/>
          <w:szCs w:val="24"/>
        </w:rPr>
        <w:t>研究了SIS平均场疾病传播模型下的静态交通流量优化问题。</w:t>
      </w:r>
    </w:p>
    <w:bookmarkEnd w:id="10"/>
    <w:bookmarkEnd w:id="11"/>
    <w:p w:rsidR="00062B0F" w:rsidRDefault="00062B0F" w:rsidP="00062B0F">
      <w:pPr>
        <w:pStyle w:val="3"/>
      </w:pPr>
      <w:r>
        <w:rPr>
          <w:rFonts w:hint="eastAsia"/>
        </w:rPr>
        <w:t>1.3</w:t>
      </w:r>
      <w:r>
        <w:t xml:space="preserve"> </w:t>
      </w:r>
      <w:r>
        <w:rPr>
          <w:rFonts w:hint="eastAsia"/>
        </w:rPr>
        <w:t>研究目标与内容</w:t>
      </w:r>
    </w:p>
    <w:p w:rsidR="00AD1F0C" w:rsidRPr="009D270D" w:rsidRDefault="006C6E37" w:rsidP="00AD1F0C">
      <w:pPr>
        <w:jc w:val="left"/>
        <w:rPr>
          <w:sz w:val="24"/>
          <w:szCs w:val="24"/>
        </w:rPr>
      </w:pPr>
      <w:r w:rsidRPr="009D270D">
        <w:rPr>
          <w:rFonts w:hint="eastAsia"/>
          <w:sz w:val="24"/>
          <w:szCs w:val="24"/>
        </w:rPr>
        <w:t>研究目标：</w:t>
      </w:r>
    </w:p>
    <w:p w:rsidR="006C6E37" w:rsidRPr="009D270D" w:rsidRDefault="00D27DB1" w:rsidP="006C6E37">
      <w:pPr>
        <w:pStyle w:val="a9"/>
        <w:numPr>
          <w:ilvl w:val="0"/>
          <w:numId w:val="6"/>
        </w:numPr>
        <w:ind w:firstLineChars="0"/>
        <w:jc w:val="left"/>
        <w:rPr>
          <w:sz w:val="24"/>
          <w:szCs w:val="24"/>
        </w:rPr>
      </w:pPr>
      <w:r w:rsidRPr="009D270D">
        <w:rPr>
          <w:rFonts w:hint="eastAsia"/>
          <w:sz w:val="24"/>
          <w:szCs w:val="24"/>
        </w:rPr>
        <w:t>现代化的交通运输加大了人们的出行需求，以及提高了出行的效率；在疾病的传播中，交通运输起到了何种影响，影响的程度如何；</w:t>
      </w:r>
    </w:p>
    <w:p w:rsidR="00D27DB1" w:rsidRPr="009D270D" w:rsidRDefault="00D27DB1" w:rsidP="006C6E37">
      <w:pPr>
        <w:pStyle w:val="a9"/>
        <w:numPr>
          <w:ilvl w:val="0"/>
          <w:numId w:val="6"/>
        </w:numPr>
        <w:ind w:firstLineChars="0"/>
        <w:jc w:val="left"/>
        <w:rPr>
          <w:sz w:val="24"/>
          <w:szCs w:val="24"/>
        </w:rPr>
      </w:pPr>
      <w:r w:rsidRPr="009D270D">
        <w:rPr>
          <w:rFonts w:hint="eastAsia"/>
          <w:sz w:val="24"/>
          <w:szCs w:val="24"/>
        </w:rPr>
        <w:t>在疾病爆发的时候，除了常规的疾病预防管理手段（加强清洁、消毒、研制药物），交通部门可以采取何种</w:t>
      </w:r>
      <w:r w:rsidR="00CA3CCC" w:rsidRPr="009D270D">
        <w:rPr>
          <w:rFonts w:hint="eastAsia"/>
          <w:sz w:val="24"/>
          <w:szCs w:val="24"/>
        </w:rPr>
        <w:t>独特的</w:t>
      </w:r>
      <w:r w:rsidRPr="009D270D">
        <w:rPr>
          <w:rFonts w:hint="eastAsia"/>
          <w:sz w:val="24"/>
          <w:szCs w:val="24"/>
        </w:rPr>
        <w:t>管理手段，来抑制疾病的传播与扩散；</w:t>
      </w:r>
    </w:p>
    <w:p w:rsidR="00D27DB1" w:rsidRPr="009D270D" w:rsidRDefault="00CA3CCC" w:rsidP="006C6E37">
      <w:pPr>
        <w:pStyle w:val="a9"/>
        <w:numPr>
          <w:ilvl w:val="0"/>
          <w:numId w:val="6"/>
        </w:numPr>
        <w:ind w:firstLineChars="0"/>
        <w:jc w:val="left"/>
        <w:rPr>
          <w:sz w:val="24"/>
          <w:szCs w:val="24"/>
        </w:rPr>
      </w:pPr>
      <w:r w:rsidRPr="009D270D">
        <w:rPr>
          <w:rFonts w:hint="eastAsia"/>
          <w:sz w:val="24"/>
          <w:szCs w:val="24"/>
        </w:rPr>
        <w:t>在对抗疾病的过程中，交通管理部门该如何实施计划措施</w:t>
      </w:r>
      <w:r w:rsidR="00353C74" w:rsidRPr="009D270D">
        <w:rPr>
          <w:rFonts w:hint="eastAsia"/>
          <w:sz w:val="24"/>
          <w:szCs w:val="24"/>
        </w:rPr>
        <w:t>，来获得整个社会效益最大化。</w:t>
      </w:r>
    </w:p>
    <w:p w:rsidR="00353C74" w:rsidRPr="009D270D" w:rsidRDefault="00353C74" w:rsidP="00353C74">
      <w:pPr>
        <w:spacing w:line="360" w:lineRule="auto"/>
        <w:ind w:firstLineChars="150" w:firstLine="360"/>
        <w:jc w:val="left"/>
        <w:rPr>
          <w:sz w:val="24"/>
          <w:szCs w:val="24"/>
        </w:rPr>
      </w:pPr>
      <w:r w:rsidRPr="009D270D">
        <w:rPr>
          <w:rFonts w:hint="eastAsia"/>
          <w:sz w:val="24"/>
          <w:szCs w:val="24"/>
        </w:rPr>
        <w:t>内容：</w:t>
      </w:r>
    </w:p>
    <w:p w:rsidR="004E15D4" w:rsidRPr="009D270D" w:rsidRDefault="004E15D4" w:rsidP="00353C74">
      <w:pPr>
        <w:spacing w:line="360" w:lineRule="auto"/>
        <w:ind w:firstLineChars="150" w:firstLine="360"/>
        <w:jc w:val="left"/>
        <w:rPr>
          <w:sz w:val="24"/>
          <w:szCs w:val="24"/>
        </w:rPr>
      </w:pPr>
      <w:r w:rsidRPr="009D270D">
        <w:rPr>
          <w:rFonts w:hint="eastAsia"/>
          <w:sz w:val="24"/>
          <w:szCs w:val="24"/>
        </w:rPr>
        <w:t>交通运输的发展以及交通运输在疾病传播中的作用；</w:t>
      </w:r>
    </w:p>
    <w:p w:rsidR="00717CEB" w:rsidRPr="009D270D" w:rsidRDefault="00717CEB" w:rsidP="00353C74">
      <w:pPr>
        <w:spacing w:line="360" w:lineRule="auto"/>
        <w:ind w:firstLineChars="150" w:firstLine="360"/>
        <w:jc w:val="left"/>
        <w:rPr>
          <w:sz w:val="24"/>
          <w:szCs w:val="24"/>
        </w:rPr>
      </w:pPr>
      <w:r w:rsidRPr="009D270D">
        <w:rPr>
          <w:rFonts w:hint="eastAsia"/>
          <w:sz w:val="24"/>
          <w:szCs w:val="24"/>
        </w:rPr>
        <w:t>网络科学作为一种新的研究范式，</w:t>
      </w:r>
      <w:bookmarkStart w:id="14" w:name="OLE_LINK67"/>
      <w:bookmarkStart w:id="15" w:name="OLE_LINK68"/>
      <w:r w:rsidRPr="009D270D">
        <w:rPr>
          <w:rFonts w:hint="eastAsia"/>
          <w:sz w:val="24"/>
          <w:szCs w:val="24"/>
        </w:rPr>
        <w:t>给疾病的传播建模</w:t>
      </w:r>
      <w:r w:rsidR="004E15D4" w:rsidRPr="009D270D">
        <w:rPr>
          <w:rFonts w:hint="eastAsia"/>
          <w:sz w:val="24"/>
          <w:szCs w:val="24"/>
        </w:rPr>
        <w:t>以及交通问题的建模</w:t>
      </w:r>
      <w:r w:rsidRPr="009D270D">
        <w:rPr>
          <w:rFonts w:hint="eastAsia"/>
          <w:sz w:val="24"/>
          <w:szCs w:val="24"/>
        </w:rPr>
        <w:t>带来了新的</w:t>
      </w:r>
      <w:r w:rsidR="004E15D4" w:rsidRPr="009D270D">
        <w:rPr>
          <w:rFonts w:hint="eastAsia"/>
          <w:sz w:val="24"/>
          <w:szCs w:val="24"/>
        </w:rPr>
        <w:t>视角，网络科学基本理论；</w:t>
      </w:r>
    </w:p>
    <w:p w:rsidR="004E15D4" w:rsidRPr="009D270D" w:rsidRDefault="004E15D4" w:rsidP="00353C74">
      <w:pPr>
        <w:spacing w:line="360" w:lineRule="auto"/>
        <w:ind w:firstLineChars="150" w:firstLine="360"/>
        <w:jc w:val="left"/>
        <w:rPr>
          <w:sz w:val="24"/>
          <w:szCs w:val="24"/>
        </w:rPr>
      </w:pPr>
      <w:r w:rsidRPr="009D270D">
        <w:rPr>
          <w:rFonts w:hint="eastAsia"/>
          <w:sz w:val="24"/>
          <w:szCs w:val="24"/>
        </w:rPr>
        <w:t>疾病传播基本理论和目前抑制疾病传播的政策与方法；</w:t>
      </w:r>
    </w:p>
    <w:p w:rsidR="004E15D4" w:rsidRPr="009D270D" w:rsidRDefault="004E15D4" w:rsidP="004E15D4">
      <w:pPr>
        <w:spacing w:line="360" w:lineRule="auto"/>
        <w:jc w:val="left"/>
        <w:rPr>
          <w:sz w:val="24"/>
          <w:szCs w:val="24"/>
        </w:rPr>
      </w:pPr>
      <w:r w:rsidRPr="009D270D">
        <w:rPr>
          <w:rFonts w:hint="eastAsia"/>
          <w:sz w:val="24"/>
          <w:szCs w:val="24"/>
        </w:rPr>
        <w:t xml:space="preserve">   最优化问题的建模以及求解方法。</w:t>
      </w:r>
    </w:p>
    <w:bookmarkEnd w:id="14"/>
    <w:bookmarkEnd w:id="15"/>
    <w:p w:rsidR="00717CEB" w:rsidRDefault="00717CEB" w:rsidP="00353C74">
      <w:pPr>
        <w:spacing w:line="360" w:lineRule="auto"/>
        <w:ind w:firstLineChars="150" w:firstLine="420"/>
        <w:jc w:val="left"/>
        <w:rPr>
          <w:sz w:val="28"/>
          <w:szCs w:val="28"/>
        </w:rPr>
      </w:pPr>
    </w:p>
    <w:p w:rsidR="00062B0F" w:rsidRDefault="00062B0F" w:rsidP="007B53E5">
      <w:pPr>
        <w:pStyle w:val="3"/>
        <w:numPr>
          <w:ilvl w:val="1"/>
          <w:numId w:val="15"/>
        </w:numPr>
      </w:pPr>
      <w:r>
        <w:rPr>
          <w:rFonts w:hint="eastAsia"/>
        </w:rPr>
        <w:lastRenderedPageBreak/>
        <w:t>技术路线</w:t>
      </w:r>
    </w:p>
    <w:p w:rsidR="00BB13BC" w:rsidRPr="00BB13BC" w:rsidRDefault="00BB13BC" w:rsidP="00BB13BC">
      <w:pPr>
        <w:rPr>
          <w:sz w:val="28"/>
          <w:szCs w:val="28"/>
        </w:rPr>
      </w:pPr>
    </w:p>
    <w:p w:rsidR="00BC173E" w:rsidRDefault="007B53E5" w:rsidP="007B53E5">
      <w:pPr>
        <w:pStyle w:val="2"/>
      </w:pPr>
      <w:r>
        <w:rPr>
          <w:rFonts w:hint="eastAsia"/>
        </w:rPr>
        <w:t>2.</w:t>
      </w:r>
      <w:r>
        <w:t xml:space="preserve"> </w:t>
      </w:r>
      <w:r w:rsidR="00BC173E">
        <w:rPr>
          <w:rFonts w:hint="eastAsia"/>
        </w:rPr>
        <w:t>交通运输与</w:t>
      </w:r>
      <w:r w:rsidR="00BB13BC">
        <w:rPr>
          <w:rFonts w:hint="eastAsia"/>
        </w:rPr>
        <w:t>疾病</w:t>
      </w:r>
      <w:r w:rsidR="00BC173E">
        <w:rPr>
          <w:rFonts w:hint="eastAsia"/>
        </w:rPr>
        <w:t>传播</w:t>
      </w:r>
    </w:p>
    <w:p w:rsidR="00BC173E" w:rsidRDefault="00BC173E" w:rsidP="00BC173E">
      <w:pPr>
        <w:pStyle w:val="3"/>
      </w:pPr>
      <w:r>
        <w:rPr>
          <w:rFonts w:hint="eastAsia"/>
        </w:rPr>
        <w:t>2.1</w:t>
      </w:r>
      <w:r>
        <w:t xml:space="preserve"> </w:t>
      </w:r>
      <w:r w:rsidR="00F14F1A">
        <w:rPr>
          <w:rFonts w:hint="eastAsia"/>
        </w:rPr>
        <w:t>交通运输与疾病传播</w:t>
      </w:r>
      <w:r w:rsidR="002D605A">
        <w:rPr>
          <w:rFonts w:hint="eastAsia"/>
        </w:rPr>
        <w:t>概述</w:t>
      </w:r>
    </w:p>
    <w:p w:rsidR="002D605A" w:rsidRPr="009D270D" w:rsidRDefault="002D605A" w:rsidP="00A53CBA">
      <w:pPr>
        <w:spacing w:line="360" w:lineRule="auto"/>
        <w:ind w:firstLineChars="200" w:firstLine="480"/>
        <w:rPr>
          <w:sz w:val="24"/>
          <w:szCs w:val="24"/>
        </w:rPr>
      </w:pPr>
      <w:r w:rsidRPr="009D270D">
        <w:rPr>
          <w:rFonts w:hint="eastAsia"/>
          <w:sz w:val="24"/>
          <w:szCs w:val="24"/>
        </w:rPr>
        <w:t>世上大约存在1500种已知的</w:t>
      </w:r>
      <w:r w:rsidR="00BB13BC" w:rsidRPr="009D270D">
        <w:rPr>
          <w:rFonts w:hint="eastAsia"/>
          <w:sz w:val="24"/>
          <w:szCs w:val="24"/>
        </w:rPr>
        <w:t>以人体为</w:t>
      </w:r>
      <w:r w:rsidRPr="009D270D">
        <w:rPr>
          <w:rFonts w:hint="eastAsia"/>
          <w:sz w:val="24"/>
          <w:szCs w:val="24"/>
        </w:rPr>
        <w:t>传染源</w:t>
      </w:r>
      <w:r w:rsidR="00BB13BC" w:rsidRPr="009D270D">
        <w:rPr>
          <w:rFonts w:hint="eastAsia"/>
          <w:sz w:val="24"/>
          <w:szCs w:val="24"/>
        </w:rPr>
        <w:t>的</w:t>
      </w:r>
      <w:r w:rsidR="00253350" w:rsidRPr="009D270D">
        <w:rPr>
          <w:rFonts w:hint="eastAsia"/>
          <w:sz w:val="24"/>
          <w:szCs w:val="24"/>
        </w:rPr>
        <w:t>流行</w:t>
      </w:r>
      <w:r w:rsidR="00BB13BC" w:rsidRPr="009D270D">
        <w:rPr>
          <w:rFonts w:hint="eastAsia"/>
          <w:sz w:val="24"/>
          <w:szCs w:val="24"/>
        </w:rPr>
        <w:t>传染病</w:t>
      </w:r>
      <w:r w:rsidR="00253350" w:rsidRPr="009D270D">
        <w:rPr>
          <w:sz w:val="24"/>
          <w:szCs w:val="24"/>
        </w:rPr>
        <w:fldChar w:fldCharType="begin"/>
      </w:r>
      <w:r w:rsidR="00253350" w:rsidRPr="009D270D">
        <w:rPr>
          <w:sz w:val="24"/>
          <w:szCs w:val="24"/>
        </w:rPr>
        <w:instrText xml:space="preserve"> ADDIN ZOTERO_ITEM CSL_CITATION {"citationID":"ae55tij85u","properties":{"formattedCitation":"[25]","plainCitation":"[25]"},"citationItems":[{"id":341,"uris":["http://zotero.org/users/3436635/items/XKT9PDZM"],"uri":["http://zotero.org/users/3436635/items/XKT9PDZM"],"itemData":{"id":341,"type":"webpage","title":"Preparing for the Next Pandemic","container-title":"http://dx.doi.org/10.1056/NEJMp058068","genre":"n-perspective","abstract":"Perspective from The New England Journal of Medicine — Preparing for the Next Pandemic","URL":"http://www.nejm.org/doi/full/10.1056/NEJMp058068","language":"EN","author":[{"family":"Osterholm","given":"Michael T."}],"issued":{"date-parts":[["2009",10,8]]},"accessed":{"date-parts":[["2017",4,6]]}}}],"schema":"https://github.com/citation-style-language/schema/raw/master/csl-citation.json"} </w:instrText>
      </w:r>
      <w:r w:rsidR="00253350" w:rsidRPr="009D270D">
        <w:rPr>
          <w:sz w:val="24"/>
          <w:szCs w:val="24"/>
        </w:rPr>
        <w:fldChar w:fldCharType="separate"/>
      </w:r>
      <w:r w:rsidR="00253350" w:rsidRPr="009D270D">
        <w:rPr>
          <w:rFonts w:ascii="等线" w:eastAsia="等线" w:hAnsi="等线"/>
          <w:sz w:val="24"/>
          <w:szCs w:val="24"/>
        </w:rPr>
        <w:t>[25]</w:t>
      </w:r>
      <w:r w:rsidR="00253350" w:rsidRPr="009D270D">
        <w:rPr>
          <w:sz w:val="24"/>
          <w:szCs w:val="24"/>
        </w:rPr>
        <w:fldChar w:fldCharType="end"/>
      </w:r>
      <w:r w:rsidR="00253350" w:rsidRPr="009D270D">
        <w:rPr>
          <w:rFonts w:hint="eastAsia"/>
          <w:sz w:val="24"/>
          <w:szCs w:val="24"/>
        </w:rPr>
        <w:t>，流感是世界危害最大的流行传染病之一，其</w:t>
      </w:r>
      <w:r w:rsidRPr="009D270D">
        <w:rPr>
          <w:rFonts w:hint="eastAsia"/>
          <w:sz w:val="24"/>
          <w:szCs w:val="24"/>
        </w:rPr>
        <w:t>具有很强的基因突变能力，</w:t>
      </w:r>
      <w:r w:rsidR="00253350" w:rsidRPr="009D270D">
        <w:rPr>
          <w:rFonts w:hint="eastAsia"/>
          <w:sz w:val="24"/>
          <w:szCs w:val="24"/>
        </w:rPr>
        <w:t>能够很快的适应环境的变化，并且能够通过人们的呼吸进行有效而广泛的传播</w:t>
      </w:r>
      <w:r w:rsidR="004771F5" w:rsidRPr="009D270D">
        <w:rPr>
          <w:rFonts w:hint="eastAsia"/>
          <w:sz w:val="24"/>
          <w:szCs w:val="24"/>
        </w:rPr>
        <w:t>。每年有大约150万人口直接或间接死于季节性流感</w:t>
      </w:r>
      <w:r w:rsidR="005D561C" w:rsidRPr="009D270D">
        <w:rPr>
          <w:rFonts w:hint="eastAsia"/>
          <w:sz w:val="24"/>
          <w:szCs w:val="24"/>
        </w:rPr>
        <w:t>，流感的爆发具有明显的季节性</w:t>
      </w:r>
      <w:r w:rsidR="00C71D04" w:rsidRPr="009D270D">
        <w:rPr>
          <w:rFonts w:hint="eastAsia"/>
          <w:sz w:val="24"/>
          <w:szCs w:val="24"/>
        </w:rPr>
        <w:t>[图]</w:t>
      </w:r>
      <w:r w:rsidR="004771F5" w:rsidRPr="009D270D">
        <w:rPr>
          <w:rFonts w:hint="eastAsia"/>
          <w:sz w:val="24"/>
          <w:szCs w:val="24"/>
        </w:rPr>
        <w:t>季节性流感对全球人口的健康造成了极大的威胁，如何有效地控制流感的爆发与传播引发</w:t>
      </w:r>
      <w:r w:rsidR="00253350" w:rsidRPr="009D270D">
        <w:rPr>
          <w:rFonts w:hint="eastAsia"/>
          <w:sz w:val="24"/>
          <w:szCs w:val="24"/>
        </w:rPr>
        <w:t>了研究人员的强烈</w:t>
      </w:r>
      <w:r w:rsidR="004771F5" w:rsidRPr="009D270D">
        <w:rPr>
          <w:rFonts w:hint="eastAsia"/>
          <w:sz w:val="24"/>
          <w:szCs w:val="24"/>
        </w:rPr>
        <w:t>关注。</w:t>
      </w:r>
    </w:p>
    <w:p w:rsidR="005D561C" w:rsidRDefault="005D561C" w:rsidP="002D605A">
      <w:pPr>
        <w:rPr>
          <w:sz w:val="28"/>
          <w:szCs w:val="28"/>
        </w:rPr>
      </w:pPr>
    </w:p>
    <w:p w:rsidR="004D5B51" w:rsidRDefault="00841243" w:rsidP="004D5B51">
      <w:pPr>
        <w:keepNext/>
        <w:jc w:val="center"/>
      </w:pPr>
      <w:r>
        <w:rPr>
          <w:noProof/>
        </w:rPr>
        <w:drawing>
          <wp:inline distT="0" distB="0" distL="0" distR="0" wp14:anchorId="7A969F49" wp14:editId="48523A1D">
            <wp:extent cx="5613400" cy="3108960"/>
            <wp:effectExtent l="0" t="0" r="6350" b="1524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771F5" w:rsidRDefault="004D5B51" w:rsidP="004D5B51">
      <w:pPr>
        <w:pStyle w:val="a3"/>
        <w:jc w:val="center"/>
      </w:pPr>
      <w:r>
        <w:t>图</w:t>
      </w:r>
      <w:r>
        <w:t xml:space="preserve"> </w:t>
      </w:r>
      <w:r w:rsidR="00E04B6F">
        <w:fldChar w:fldCharType="begin"/>
      </w:r>
      <w:r w:rsidR="00E04B6F">
        <w:instrText xml:space="preserve"> STYLEREF 1 \s </w:instrText>
      </w:r>
      <w:r w:rsidR="00E04B6F">
        <w:fldChar w:fldCharType="separate"/>
      </w:r>
      <w:r w:rsidR="001E6E53">
        <w:rPr>
          <w:noProof/>
        </w:rPr>
        <w:t>0</w:t>
      </w:r>
      <w:r w:rsidR="00E04B6F">
        <w:rPr>
          <w:noProof/>
        </w:rPr>
        <w:fldChar w:fldCharType="end"/>
      </w:r>
      <w:r w:rsidR="0080107F">
        <w:noBreakHyphen/>
      </w:r>
      <w:r w:rsidR="0080107F">
        <w:fldChar w:fldCharType="begin"/>
      </w:r>
      <w:r w:rsidR="0080107F">
        <w:instrText xml:space="preserve"> SEQ </w:instrText>
      </w:r>
      <w:r w:rsidR="0080107F">
        <w:instrText>图</w:instrText>
      </w:r>
      <w:r w:rsidR="0080107F">
        <w:instrText xml:space="preserve"> \* ARABIC \s 1 </w:instrText>
      </w:r>
      <w:r w:rsidR="0080107F">
        <w:fldChar w:fldCharType="separate"/>
      </w:r>
      <w:r w:rsidR="001E6E53">
        <w:rPr>
          <w:noProof/>
        </w:rPr>
        <w:t>2</w:t>
      </w:r>
      <w:r w:rsidR="0080107F">
        <w:fldChar w:fldCharType="end"/>
      </w:r>
      <w:r>
        <w:rPr>
          <w:rFonts w:hint="eastAsia"/>
        </w:rPr>
        <w:t>-1</w:t>
      </w:r>
      <w:r w:rsidR="005D561C">
        <w:rPr>
          <w:rFonts w:hint="eastAsia"/>
        </w:rPr>
        <w:t>为</w:t>
      </w:r>
      <w:r w:rsidR="00C71D04" w:rsidRPr="00C71D04">
        <w:rPr>
          <w:rFonts w:hint="eastAsia"/>
        </w:rPr>
        <w:t>Google</w:t>
      </w:r>
      <w:r w:rsidR="00C71D04" w:rsidRPr="00C71D04">
        <w:t xml:space="preserve"> Trends</w:t>
      </w:r>
      <w:r w:rsidR="00C71D04" w:rsidRPr="00C71D04">
        <w:rPr>
          <w:rFonts w:hint="eastAsia"/>
        </w:rPr>
        <w:t xml:space="preserve"> </w:t>
      </w:r>
      <w:r w:rsidR="00C71D04">
        <w:rPr>
          <w:rFonts w:hint="eastAsia"/>
        </w:rPr>
        <w:t>根据搜索指数评估预测的</w:t>
      </w:r>
      <w:r w:rsidR="005D561C">
        <w:rPr>
          <w:rFonts w:hint="eastAsia"/>
        </w:rPr>
        <w:t>2006-2015</w:t>
      </w:r>
      <w:r w:rsidR="005D561C">
        <w:rPr>
          <w:rFonts w:hint="eastAsia"/>
        </w:rPr>
        <w:t>年主要国家</w:t>
      </w:r>
      <w:r w:rsidR="006F30D4">
        <w:rPr>
          <w:rFonts w:hint="eastAsia"/>
        </w:rPr>
        <w:t>每</w:t>
      </w:r>
      <w:r w:rsidR="006F30D4">
        <w:rPr>
          <w:rFonts w:hint="eastAsia"/>
        </w:rPr>
        <w:t>10</w:t>
      </w:r>
      <w:r w:rsidR="006F30D4">
        <w:rPr>
          <w:rFonts w:hint="eastAsia"/>
        </w:rPr>
        <w:t>万人中易感</w:t>
      </w:r>
      <w:r w:rsidR="005D561C">
        <w:rPr>
          <w:rFonts w:hint="eastAsia"/>
        </w:rPr>
        <w:t>流感人数，</w:t>
      </w:r>
      <w:r w:rsidR="006F30D4">
        <w:rPr>
          <w:rFonts w:hint="eastAsia"/>
        </w:rPr>
        <w:t>从图中可以看出，</w:t>
      </w:r>
      <w:r w:rsidR="005D561C">
        <w:rPr>
          <w:rFonts w:hint="eastAsia"/>
        </w:rPr>
        <w:t>流感</w:t>
      </w:r>
      <w:r w:rsidR="006F30D4">
        <w:rPr>
          <w:rFonts w:hint="eastAsia"/>
        </w:rPr>
        <w:t>的易感特征</w:t>
      </w:r>
      <w:r w:rsidR="005D561C">
        <w:rPr>
          <w:rFonts w:hint="eastAsia"/>
        </w:rPr>
        <w:t>具有明显的季节性</w:t>
      </w:r>
      <w:r w:rsidR="00C71D04">
        <w:rPr>
          <w:rFonts w:hint="eastAsia"/>
        </w:rPr>
        <w:t>。</w:t>
      </w:r>
    </w:p>
    <w:p w:rsidR="00C71D04" w:rsidRDefault="00C71D04" w:rsidP="00C71D04"/>
    <w:p w:rsidR="00C71D04" w:rsidRPr="009D270D" w:rsidRDefault="00C71D04" w:rsidP="00581958">
      <w:pPr>
        <w:spacing w:line="360" w:lineRule="auto"/>
        <w:ind w:firstLineChars="200" w:firstLine="480"/>
        <w:rPr>
          <w:sz w:val="24"/>
          <w:szCs w:val="24"/>
        </w:rPr>
      </w:pPr>
      <w:r w:rsidRPr="009D270D">
        <w:rPr>
          <w:rFonts w:hint="eastAsia"/>
          <w:sz w:val="24"/>
          <w:szCs w:val="24"/>
        </w:rPr>
        <w:lastRenderedPageBreak/>
        <w:t>过去三百年间，世界上主要爆发过大约十种不同类型的流感。1918年爆发的西班牙流感被认为是最严重的流感，曾经造成全世界约5亿人感染，2千五百万到4千万人死亡（当时世界人口数约为17亿）[]。</w:t>
      </w:r>
    </w:p>
    <w:p w:rsidR="00C71D04" w:rsidRPr="009D270D" w:rsidRDefault="00F14F1A" w:rsidP="00A53CBA">
      <w:pPr>
        <w:spacing w:line="360" w:lineRule="auto"/>
        <w:ind w:firstLineChars="200" w:firstLine="480"/>
        <w:rPr>
          <w:sz w:val="24"/>
          <w:szCs w:val="24"/>
        </w:rPr>
      </w:pPr>
      <w:r w:rsidRPr="009D270D">
        <w:rPr>
          <w:rFonts w:hint="eastAsia"/>
          <w:sz w:val="24"/>
          <w:szCs w:val="24"/>
        </w:rPr>
        <w:t>西班牙流感之所以能迅速的在世界范围内传播，一个重要的原因就是现代交通的兴起。早在20世纪，就已出现了具有世界范围规模的交通行为，</w:t>
      </w:r>
      <w:r w:rsidR="00C71D04" w:rsidRPr="009D270D">
        <w:rPr>
          <w:rFonts w:hint="eastAsia"/>
          <w:sz w:val="24"/>
          <w:szCs w:val="24"/>
        </w:rPr>
        <w:t xml:space="preserve"> </w:t>
      </w:r>
      <w:r w:rsidRPr="009D270D">
        <w:rPr>
          <w:rFonts w:hint="eastAsia"/>
          <w:sz w:val="24"/>
          <w:szCs w:val="24"/>
        </w:rPr>
        <w:t>流感通过航运运输以及铁路运输传播至世界各地。</w:t>
      </w:r>
    </w:p>
    <w:p w:rsidR="00581958" w:rsidRPr="009D270D" w:rsidRDefault="009057C5" w:rsidP="00581958">
      <w:pPr>
        <w:spacing w:line="360" w:lineRule="auto"/>
        <w:ind w:firstLineChars="200" w:firstLine="480"/>
        <w:rPr>
          <w:sz w:val="24"/>
          <w:szCs w:val="24"/>
        </w:rPr>
      </w:pPr>
      <w:r w:rsidRPr="009D270D">
        <w:rPr>
          <w:rFonts w:hint="eastAsia"/>
          <w:sz w:val="24"/>
          <w:szCs w:val="24"/>
        </w:rPr>
        <w:t>公众以及科学家们对于新流感的爆发问题非常担忧，尤其是近年来爆发的SARS疫情以及H1N1疫情，其传播范围之广，扩散速度之快引发了公众的强烈关注。研究人员认为，近年来新流感的感染范围与速度的加快是因为</w:t>
      </w:r>
      <w:r w:rsidR="00AD629C" w:rsidRPr="009D270D">
        <w:rPr>
          <w:rFonts w:hint="eastAsia"/>
          <w:sz w:val="24"/>
          <w:szCs w:val="24"/>
        </w:rPr>
        <w:t>现代交通运输的发展，尤其是航空运输的兴起</w:t>
      </w:r>
      <w:r w:rsidRPr="009D270D">
        <w:rPr>
          <w:rFonts w:hint="eastAsia"/>
          <w:sz w:val="24"/>
          <w:szCs w:val="24"/>
        </w:rPr>
        <w:t>。未来流感的全球爆发将更为迅速，形势更为严峻，对交通运输活动造成的影响更为巨大，对社会经济发展的影响更为深远。</w:t>
      </w:r>
      <w:r w:rsidR="00581958" w:rsidRPr="009D270D">
        <w:rPr>
          <w:rFonts w:hint="eastAsia"/>
          <w:sz w:val="24"/>
          <w:szCs w:val="24"/>
        </w:rPr>
        <w:t>总体上来看，交通运输与流行传染病间的关系主要体现在如下两个方面：</w:t>
      </w:r>
    </w:p>
    <w:p w:rsidR="00581958" w:rsidRPr="009D270D" w:rsidRDefault="00581958" w:rsidP="00EF70F8">
      <w:pPr>
        <w:spacing w:line="360" w:lineRule="auto"/>
        <w:ind w:firstLineChars="200" w:firstLine="560"/>
        <w:jc w:val="left"/>
        <w:rPr>
          <w:sz w:val="24"/>
          <w:szCs w:val="24"/>
        </w:rPr>
      </w:pPr>
      <w:r w:rsidRPr="00581958">
        <w:rPr>
          <w:rFonts w:hint="eastAsia"/>
          <w:b/>
          <w:sz w:val="28"/>
          <w:szCs w:val="28"/>
        </w:rPr>
        <w:t>交通运输</w:t>
      </w:r>
      <w:r>
        <w:rPr>
          <w:rFonts w:hint="eastAsia"/>
          <w:b/>
          <w:sz w:val="28"/>
          <w:szCs w:val="28"/>
        </w:rPr>
        <w:t>是</w:t>
      </w:r>
      <w:r w:rsidRPr="00581958">
        <w:rPr>
          <w:rFonts w:hint="eastAsia"/>
          <w:b/>
          <w:sz w:val="28"/>
          <w:szCs w:val="28"/>
        </w:rPr>
        <w:t>疾病传播的</w:t>
      </w:r>
      <w:r>
        <w:rPr>
          <w:rFonts w:hint="eastAsia"/>
          <w:b/>
          <w:sz w:val="28"/>
          <w:szCs w:val="28"/>
        </w:rPr>
        <w:t>重要</w:t>
      </w:r>
      <w:r w:rsidRPr="00581958">
        <w:rPr>
          <w:rFonts w:hint="eastAsia"/>
          <w:b/>
          <w:sz w:val="28"/>
          <w:szCs w:val="28"/>
        </w:rPr>
        <w:t>载体</w:t>
      </w:r>
      <w:r>
        <w:rPr>
          <w:rFonts w:hint="eastAsia"/>
          <w:b/>
          <w:sz w:val="28"/>
          <w:szCs w:val="28"/>
        </w:rPr>
        <w:t>：</w:t>
      </w:r>
      <w:r w:rsidRPr="009D270D">
        <w:rPr>
          <w:rFonts w:hint="eastAsia"/>
          <w:sz w:val="24"/>
          <w:szCs w:val="24"/>
        </w:rPr>
        <w:t>得益于现代交通运输网络的发达以及国家区域间交通连通强度的增加，传染性疾病的扩散范围逐渐增大。从传染病学的角度来看，交通运输可以被看成是疾病传播过程中的</w:t>
      </w:r>
      <w:r w:rsidRPr="009D270D">
        <w:rPr>
          <w:rFonts w:hint="eastAsia"/>
          <w:i/>
          <w:sz w:val="24"/>
          <w:szCs w:val="24"/>
        </w:rPr>
        <w:t>载体</w:t>
      </w:r>
      <w:r w:rsidRPr="009D270D">
        <w:rPr>
          <w:rFonts w:hint="eastAsia"/>
          <w:sz w:val="24"/>
          <w:szCs w:val="24"/>
        </w:rPr>
        <w:t>，尤其是在客运交通运输系统中，被感染的乘客或者携带有传染源的包裹通过交通运输到达世界各地，感染源到达新地区后通过各种途径感染至世界各地。 各国各地区直飞的航线结构以及直通的铁路运输，为世界性的流感爆发与扩散提供了有利条件。</w:t>
      </w:r>
    </w:p>
    <w:p w:rsidR="00EF70F8" w:rsidRPr="009D270D" w:rsidRDefault="00EF70F8" w:rsidP="00EF70F8">
      <w:pPr>
        <w:spacing w:line="360" w:lineRule="auto"/>
        <w:ind w:firstLineChars="200" w:firstLine="560"/>
        <w:jc w:val="left"/>
        <w:rPr>
          <w:sz w:val="24"/>
          <w:szCs w:val="24"/>
        </w:rPr>
      </w:pPr>
      <w:r w:rsidRPr="00EF70F8">
        <w:rPr>
          <w:rFonts w:hint="eastAsia"/>
          <w:b/>
          <w:sz w:val="28"/>
          <w:szCs w:val="28"/>
        </w:rPr>
        <w:t>流行传染病阻碍交通运输的正常运行</w:t>
      </w:r>
      <w:r>
        <w:rPr>
          <w:rFonts w:hint="eastAsia"/>
          <w:b/>
          <w:sz w:val="28"/>
          <w:szCs w:val="28"/>
        </w:rPr>
        <w:t>：</w:t>
      </w:r>
      <w:r w:rsidRPr="009D270D">
        <w:rPr>
          <w:rFonts w:hint="eastAsia"/>
          <w:sz w:val="24"/>
          <w:szCs w:val="24"/>
        </w:rPr>
        <w:t>一旦爆发流行传染病，除了健康威胁之外，交通运输系统本身的风险也随之增大，甚至局部瘫痪（司机感染，工人感染，进出口岸关闭等）。现代化的正常经济活动离不开交通运输带来</w:t>
      </w:r>
      <w:r w:rsidRPr="009D270D">
        <w:rPr>
          <w:rFonts w:hint="eastAsia"/>
          <w:sz w:val="24"/>
          <w:szCs w:val="24"/>
        </w:rPr>
        <w:lastRenderedPageBreak/>
        <w:t>的资源补给，某些经济活动由于受到传染病的威胁所造成的损失甚至超过了传染病本身的危害。</w:t>
      </w:r>
    </w:p>
    <w:p w:rsidR="00581958" w:rsidRPr="00EF70F8" w:rsidRDefault="00581958" w:rsidP="00EF70F8">
      <w:pPr>
        <w:pStyle w:val="a9"/>
        <w:ind w:left="420" w:firstLineChars="0" w:firstLine="0"/>
        <w:rPr>
          <w:b/>
          <w:sz w:val="28"/>
          <w:szCs w:val="28"/>
        </w:rPr>
      </w:pPr>
    </w:p>
    <w:p w:rsidR="00693D5F" w:rsidRDefault="00693D5F" w:rsidP="00693D5F">
      <w:pPr>
        <w:pStyle w:val="3"/>
      </w:pPr>
      <w:r>
        <w:rPr>
          <w:rFonts w:hint="eastAsia"/>
        </w:rPr>
        <w:t>2.2</w:t>
      </w:r>
      <w:r>
        <w:t xml:space="preserve"> </w:t>
      </w:r>
      <w:r w:rsidR="00EF70F8">
        <w:rPr>
          <w:rFonts w:hint="eastAsia"/>
        </w:rPr>
        <w:t>交通运输发展与传播速率</w:t>
      </w:r>
    </w:p>
    <w:p w:rsidR="005E7CF8" w:rsidRPr="005E7CF8" w:rsidRDefault="005E7CF8" w:rsidP="005E7CF8"/>
    <w:p w:rsidR="00A65A89" w:rsidRDefault="004A5809" w:rsidP="004A5809">
      <w:pPr>
        <w:pStyle w:val="4"/>
      </w:pPr>
      <w:r>
        <w:rPr>
          <w:rFonts w:hint="eastAsia"/>
        </w:rPr>
        <w:t>2.2.</w:t>
      </w:r>
      <w:r w:rsidR="008D7EB6">
        <w:rPr>
          <w:rFonts w:hint="eastAsia"/>
        </w:rPr>
        <w:t>1</w:t>
      </w:r>
      <w:r w:rsidR="008D7EB6">
        <w:t xml:space="preserve"> </w:t>
      </w:r>
      <w:r w:rsidR="008D7EB6">
        <w:rPr>
          <w:rFonts w:hint="eastAsia"/>
        </w:rPr>
        <w:t>交</w:t>
      </w:r>
      <w:r w:rsidR="00A65A89">
        <w:rPr>
          <w:rFonts w:hint="eastAsia"/>
        </w:rPr>
        <w:t>通运输发展与</w:t>
      </w:r>
      <w:r w:rsidR="006F3BC0">
        <w:rPr>
          <w:rFonts w:hint="eastAsia"/>
        </w:rPr>
        <w:t>“时空收缩”</w:t>
      </w:r>
    </w:p>
    <w:p w:rsidR="00241696" w:rsidRPr="009D270D" w:rsidRDefault="005E7CF8" w:rsidP="00A53CBA">
      <w:pPr>
        <w:spacing w:line="360" w:lineRule="auto"/>
        <w:ind w:firstLineChars="200" w:firstLine="480"/>
        <w:rPr>
          <w:sz w:val="24"/>
          <w:szCs w:val="24"/>
        </w:rPr>
      </w:pPr>
      <w:r w:rsidRPr="009D270D">
        <w:rPr>
          <w:rFonts w:hint="eastAsia"/>
          <w:sz w:val="24"/>
          <w:szCs w:val="24"/>
        </w:rPr>
        <w:t>随着交通运输建设的发展与交通技术的</w:t>
      </w:r>
      <w:r w:rsidR="00B06CE4" w:rsidRPr="009D270D">
        <w:rPr>
          <w:rFonts w:hint="eastAsia"/>
          <w:sz w:val="24"/>
          <w:szCs w:val="24"/>
        </w:rPr>
        <w:t>提高，缩小了全球交通运输系统的时空规模。在工业革命之前，由于交通</w:t>
      </w:r>
      <w:r w:rsidR="006F3BC0" w:rsidRPr="009D270D">
        <w:rPr>
          <w:rFonts w:hint="eastAsia"/>
          <w:sz w:val="24"/>
          <w:szCs w:val="24"/>
        </w:rPr>
        <w:t>运输条件</w:t>
      </w:r>
      <w:r w:rsidR="00B06CE4" w:rsidRPr="009D270D">
        <w:rPr>
          <w:rFonts w:hint="eastAsia"/>
          <w:sz w:val="24"/>
          <w:szCs w:val="24"/>
        </w:rPr>
        <w:t>的限制，人们的活动范围被限制在某个</w:t>
      </w:r>
      <w:r w:rsidR="006F3BC0" w:rsidRPr="009D270D">
        <w:rPr>
          <w:rFonts w:hint="eastAsia"/>
          <w:sz w:val="24"/>
          <w:szCs w:val="24"/>
        </w:rPr>
        <w:t>狭小</w:t>
      </w:r>
      <w:r w:rsidR="00B06CE4" w:rsidRPr="009D270D">
        <w:rPr>
          <w:rFonts w:hint="eastAsia"/>
          <w:sz w:val="24"/>
          <w:szCs w:val="24"/>
        </w:rPr>
        <w:t>区域之内，各个地区之间相对彼此隔离</w:t>
      </w:r>
      <w:r w:rsidR="006F3BC0" w:rsidRPr="009D270D">
        <w:rPr>
          <w:rFonts w:hint="eastAsia"/>
          <w:sz w:val="24"/>
          <w:szCs w:val="24"/>
        </w:rPr>
        <w:t>，地区间的交流相对较少，交流成本高昂</w:t>
      </w:r>
      <w:r w:rsidR="006F3BC0" w:rsidRPr="009D270D">
        <w:rPr>
          <w:sz w:val="24"/>
          <w:szCs w:val="24"/>
        </w:rPr>
        <w:fldChar w:fldCharType="begin"/>
      </w:r>
      <w:r w:rsidR="006F3BC0" w:rsidRPr="009D270D">
        <w:rPr>
          <w:sz w:val="24"/>
          <w:szCs w:val="24"/>
        </w:rPr>
        <w:instrText xml:space="preserve"> ADDIN ZOTERO_ITEM CSL_CITATION {"citationID":"a1kc4pvjs0v","properties":{"formattedCitation":"[26]","plainCitation":"[26]"},"citationItems":[{"id":343,"uris":["http://zotero.org/users/3436635/items/9JE5GE64"],"uri":["http://zotero.org/users/3436635/items/9JE5GE64"],"itemData":{"id":343,"type":"article-journal","title":"MODERN TRANSPORT GEOGRAPHY. CHAPTER 1. TRANSPORT GEOGRAPHY: AN INTRODUCTION","container-title":"Publication of: BELHAVEN PRESS","source":"trid.trb.org","URL":"https://trid.trb.org/view.aspx?id=379767","shortTitle":"MODERN TRANSPORT GEOGRAPHY. CHAPTER 1. TRANSPORT GEOGRAPHY","author":[{"family":"Hoyle","given":"B."},{"family":"Knowles","given":"R."}],"issued":{"date-parts":[["1992"]]},"accessed":{"date-parts":[["2017",4,6]]}}}],"schema":"https://github.com/citation-style-language/schema/raw/master/csl-citation.json"} </w:instrText>
      </w:r>
      <w:r w:rsidR="006F3BC0" w:rsidRPr="009D270D">
        <w:rPr>
          <w:sz w:val="24"/>
          <w:szCs w:val="24"/>
        </w:rPr>
        <w:fldChar w:fldCharType="separate"/>
      </w:r>
      <w:r w:rsidR="006F3BC0" w:rsidRPr="009D270D">
        <w:rPr>
          <w:rFonts w:ascii="等线" w:eastAsia="等线" w:hAnsi="等线"/>
          <w:sz w:val="24"/>
          <w:szCs w:val="24"/>
        </w:rPr>
        <w:t>[26]</w:t>
      </w:r>
      <w:r w:rsidR="006F3BC0" w:rsidRPr="009D270D">
        <w:rPr>
          <w:sz w:val="24"/>
          <w:szCs w:val="24"/>
        </w:rPr>
        <w:fldChar w:fldCharType="end"/>
      </w:r>
      <w:r w:rsidR="00B06CE4" w:rsidRPr="009D270D">
        <w:rPr>
          <w:rFonts w:hint="eastAsia"/>
          <w:sz w:val="24"/>
          <w:szCs w:val="24"/>
        </w:rPr>
        <w:t>。随着工业革命的进行，在交通运输领域上的技术革新</w:t>
      </w:r>
      <w:r w:rsidR="006F3BC0" w:rsidRPr="009D270D">
        <w:rPr>
          <w:rFonts w:hint="eastAsia"/>
          <w:sz w:val="24"/>
          <w:szCs w:val="24"/>
        </w:rPr>
        <w:t>使得出行成本得到了降低，同时出行效率也得到了极大的提高。技术革新扩大了人们的活动范围，促进了社会间的交流活动</w:t>
      </w:r>
      <w:r w:rsidR="00B06CE4" w:rsidRPr="009D270D">
        <w:rPr>
          <w:rFonts w:hint="eastAsia"/>
          <w:sz w:val="24"/>
          <w:szCs w:val="24"/>
        </w:rPr>
        <w:t>，</w:t>
      </w:r>
      <w:r w:rsidR="006F3BC0" w:rsidRPr="009D270D">
        <w:rPr>
          <w:rFonts w:hint="eastAsia"/>
          <w:sz w:val="24"/>
          <w:szCs w:val="24"/>
        </w:rPr>
        <w:t>使得欧洲经济得到了飞速的发展</w:t>
      </w:r>
      <w:r w:rsidR="00B06CE4" w:rsidRPr="009D270D">
        <w:rPr>
          <w:rFonts w:hint="eastAsia"/>
          <w:sz w:val="24"/>
          <w:szCs w:val="24"/>
        </w:rPr>
        <w:t>。</w:t>
      </w:r>
      <w:r w:rsidR="00241696" w:rsidRPr="009D270D">
        <w:rPr>
          <w:rFonts w:hint="eastAsia"/>
          <w:sz w:val="24"/>
          <w:szCs w:val="24"/>
        </w:rPr>
        <w:t>交通技术的发展</w:t>
      </w:r>
      <w:r w:rsidR="00B06CE4" w:rsidRPr="009D270D">
        <w:rPr>
          <w:rFonts w:hint="eastAsia"/>
          <w:sz w:val="24"/>
          <w:szCs w:val="24"/>
        </w:rPr>
        <w:t>加大了各个区域之间的贸易强度，全球贸易运输网络逐步形成。</w:t>
      </w:r>
      <w:r w:rsidR="00241696" w:rsidRPr="009D270D">
        <w:rPr>
          <w:rFonts w:hint="eastAsia"/>
          <w:sz w:val="24"/>
          <w:szCs w:val="24"/>
        </w:rPr>
        <w:t>伴</w:t>
      </w:r>
      <w:r w:rsidR="00B06CE4" w:rsidRPr="009D270D">
        <w:rPr>
          <w:rFonts w:hint="eastAsia"/>
          <w:sz w:val="24"/>
          <w:szCs w:val="24"/>
        </w:rPr>
        <w:t>随着交通运输成本</w:t>
      </w:r>
      <w:r w:rsidR="00241696" w:rsidRPr="009D270D">
        <w:rPr>
          <w:rFonts w:hint="eastAsia"/>
          <w:sz w:val="24"/>
          <w:szCs w:val="24"/>
        </w:rPr>
        <w:t>的降低，乘客可以很容易的进行长距离的旅行，货物的运输距离也较之前明显增加。</w:t>
      </w:r>
    </w:p>
    <w:p w:rsidR="00A65A89" w:rsidRPr="009D270D" w:rsidRDefault="00241696" w:rsidP="00A53CBA">
      <w:pPr>
        <w:spacing w:line="360" w:lineRule="auto"/>
        <w:ind w:firstLineChars="200" w:firstLine="480"/>
        <w:rPr>
          <w:sz w:val="24"/>
          <w:szCs w:val="24"/>
        </w:rPr>
      </w:pPr>
      <w:r w:rsidRPr="009D270D">
        <w:rPr>
          <w:rFonts w:hint="eastAsia"/>
          <w:b/>
          <w:sz w:val="24"/>
          <w:szCs w:val="24"/>
        </w:rPr>
        <w:t>周游时长</w:t>
      </w:r>
      <w:r w:rsidRPr="009D270D">
        <w:rPr>
          <w:rFonts w:hint="eastAsia"/>
          <w:sz w:val="24"/>
          <w:szCs w:val="24"/>
        </w:rPr>
        <w:t>（cir</w:t>
      </w:r>
      <w:r w:rsidRPr="009D270D">
        <w:rPr>
          <w:sz w:val="24"/>
          <w:szCs w:val="24"/>
        </w:rPr>
        <w:t>cumnavigation</w:t>
      </w:r>
      <w:r w:rsidRPr="009D270D">
        <w:rPr>
          <w:rFonts w:hint="eastAsia"/>
          <w:sz w:val="24"/>
          <w:szCs w:val="24"/>
        </w:rPr>
        <w:t>）</w:t>
      </w:r>
      <w:bookmarkStart w:id="16" w:name="OLE_LINK1"/>
      <w:bookmarkStart w:id="17" w:name="OLE_LINK2"/>
      <w:r w:rsidR="00A65A89" w:rsidRPr="009D270D">
        <w:rPr>
          <w:rFonts w:hint="eastAsia"/>
          <w:sz w:val="24"/>
          <w:szCs w:val="24"/>
        </w:rPr>
        <w:t>是衡量</w:t>
      </w:r>
      <w:r w:rsidRPr="009D270D">
        <w:rPr>
          <w:sz w:val="24"/>
          <w:szCs w:val="24"/>
        </w:rPr>
        <w:t>”</w:t>
      </w:r>
      <w:r w:rsidR="00A65A89" w:rsidRPr="009D270D">
        <w:rPr>
          <w:rFonts w:hint="eastAsia"/>
          <w:sz w:val="24"/>
          <w:szCs w:val="24"/>
        </w:rPr>
        <w:t>时空收缩</w:t>
      </w:r>
      <w:r w:rsidRPr="009D270D">
        <w:rPr>
          <w:sz w:val="24"/>
          <w:szCs w:val="24"/>
        </w:rPr>
        <w:t>”</w:t>
      </w:r>
      <w:r w:rsidRPr="009D270D">
        <w:rPr>
          <w:rFonts w:hint="eastAsia"/>
          <w:sz w:val="24"/>
          <w:szCs w:val="24"/>
        </w:rPr>
        <w:t>程度</w:t>
      </w:r>
      <w:r w:rsidR="00A65A89" w:rsidRPr="009D270D">
        <w:rPr>
          <w:rFonts w:hint="eastAsia"/>
          <w:sz w:val="24"/>
          <w:szCs w:val="24"/>
        </w:rPr>
        <w:t>的重要指标。在蒸汽汽船发明之前，由于船舶自身性能的限制</w:t>
      </w:r>
      <w:r w:rsidRPr="009D270D">
        <w:rPr>
          <w:rFonts w:hint="eastAsia"/>
          <w:sz w:val="24"/>
          <w:szCs w:val="24"/>
        </w:rPr>
        <w:t>以及绕行好望角及麦哲伦海峡</w:t>
      </w:r>
      <w:r w:rsidR="00A65A89" w:rsidRPr="009D270D">
        <w:rPr>
          <w:rFonts w:hint="eastAsia"/>
          <w:sz w:val="24"/>
          <w:szCs w:val="24"/>
        </w:rPr>
        <w:t>，世界</w:t>
      </w:r>
      <w:r w:rsidRPr="009D270D">
        <w:rPr>
          <w:rFonts w:hint="eastAsia"/>
          <w:sz w:val="24"/>
          <w:szCs w:val="24"/>
        </w:rPr>
        <w:t>周游</w:t>
      </w:r>
      <w:r w:rsidR="00A65A89" w:rsidRPr="009D270D">
        <w:rPr>
          <w:rFonts w:hint="eastAsia"/>
          <w:sz w:val="24"/>
          <w:szCs w:val="24"/>
        </w:rPr>
        <w:t>时长约为一年。19</w:t>
      </w:r>
      <w:bookmarkEnd w:id="16"/>
      <w:bookmarkEnd w:id="17"/>
      <w:r w:rsidR="00A65A89" w:rsidRPr="009D270D">
        <w:rPr>
          <w:rFonts w:hint="eastAsia"/>
          <w:sz w:val="24"/>
          <w:szCs w:val="24"/>
        </w:rPr>
        <w:t>世纪</w:t>
      </w:r>
      <w:r w:rsidR="000C23A3" w:rsidRPr="009D270D">
        <w:rPr>
          <w:rFonts w:hint="eastAsia"/>
          <w:sz w:val="24"/>
          <w:szCs w:val="24"/>
        </w:rPr>
        <w:t>后期至20世纪早期，蒸汽汽船的出现与苏伊士运河以及巴拿马运河的贯通</w:t>
      </w:r>
      <w:r w:rsidRPr="009D270D">
        <w:rPr>
          <w:rFonts w:hint="eastAsia"/>
          <w:sz w:val="24"/>
          <w:szCs w:val="24"/>
        </w:rPr>
        <w:t>，</w:t>
      </w:r>
      <w:r w:rsidR="000C23A3" w:rsidRPr="009D270D">
        <w:rPr>
          <w:rFonts w:hint="eastAsia"/>
          <w:sz w:val="24"/>
          <w:szCs w:val="24"/>
        </w:rPr>
        <w:t>极大的缩短了世界环游时长。</w:t>
      </w:r>
      <w:r w:rsidRPr="009D270D">
        <w:rPr>
          <w:rFonts w:hint="eastAsia"/>
          <w:sz w:val="24"/>
          <w:szCs w:val="24"/>
        </w:rPr>
        <w:t>20世纪初，世界周游时长被缩短至约100天（凡尔纳效应），1925年出现的快速班轮使得这一时长变为60天</w:t>
      </w:r>
      <w:r w:rsidR="007F1E66" w:rsidRPr="009D270D">
        <w:rPr>
          <w:sz w:val="24"/>
          <w:szCs w:val="24"/>
        </w:rPr>
        <w:fldChar w:fldCharType="begin"/>
      </w:r>
      <w:r w:rsidR="007F1E66" w:rsidRPr="009D270D">
        <w:rPr>
          <w:sz w:val="24"/>
          <w:szCs w:val="24"/>
        </w:rPr>
        <w:instrText xml:space="preserve"> ADDIN ZOTERO_ITEM CSL_CITATION {"citationID":"atd6gnnodi","properties":{"formattedCitation":"[27]","plainCitation":"[27]"},"citationItems":[{"id":347,"uris":["http://zotero.org/users/3436635/items/NJU6EJTB"],"uri":["http://zotero.org/users/3436635/items/NJU6EJTB"],"itemData":{"id":347,"type":"entry-encyclopedia","title":"Circumnavigation","container-title":"Wikipedia","source":"Wikipedia","abstract":"Circumnavigation means to travel all the way around the entire planet, or an island, or continent. This article is concerned with circumnavigation of the Earth. The first known circumnavigation of Earth was the Magellan-Elcano expedition, which sailed from Seville, Spain, in 1519 and returned in 1522 after crossing the Atlantic, Pacific and Indian oceans.","URL":"https://en.wikipedia.org/w/index.php?title=Circumnavigation&amp;oldid=773571674","note":"Page Version ID: 773571674","language":"en","issued":{"date-parts":[["2017",4,3]]},"accessed":{"date-parts":[["2017",4,6]]}}}],"schema":"https://github.com/citation-style-language/schema/raw/master/csl-citation.json"} </w:instrText>
      </w:r>
      <w:r w:rsidR="007F1E66" w:rsidRPr="009D270D">
        <w:rPr>
          <w:sz w:val="24"/>
          <w:szCs w:val="24"/>
        </w:rPr>
        <w:fldChar w:fldCharType="separate"/>
      </w:r>
      <w:r w:rsidR="007F1E66" w:rsidRPr="009D270D">
        <w:rPr>
          <w:rFonts w:ascii="等线" w:eastAsia="等线" w:hAnsi="等线"/>
          <w:sz w:val="24"/>
          <w:szCs w:val="24"/>
        </w:rPr>
        <w:t>[27]</w:t>
      </w:r>
      <w:r w:rsidR="007F1E66" w:rsidRPr="009D270D">
        <w:rPr>
          <w:sz w:val="24"/>
          <w:szCs w:val="24"/>
        </w:rPr>
        <w:fldChar w:fldCharType="end"/>
      </w:r>
      <w:r w:rsidRPr="009D270D">
        <w:rPr>
          <w:rFonts w:hint="eastAsia"/>
          <w:sz w:val="24"/>
          <w:szCs w:val="24"/>
        </w:rPr>
        <w:t>。</w:t>
      </w:r>
      <w:r w:rsidR="00AD629C" w:rsidRPr="009D270D">
        <w:rPr>
          <w:rFonts w:hint="eastAsia"/>
          <w:sz w:val="24"/>
          <w:szCs w:val="24"/>
        </w:rPr>
        <w:t>此后飞机的出现以及铁路基础建设的发展，使得世界旅行时长缩短至一</w:t>
      </w:r>
      <w:r w:rsidR="00AD629C" w:rsidRPr="009D270D">
        <w:rPr>
          <w:rFonts w:hint="eastAsia"/>
          <w:sz w:val="24"/>
          <w:szCs w:val="24"/>
        </w:rPr>
        <w:lastRenderedPageBreak/>
        <w:t>天之内，人们可以通过商业交通工具到达地球大陆的绝大多数地方。</w:t>
      </w:r>
    </w:p>
    <w:p w:rsidR="00D31A2D" w:rsidRDefault="00D31A2D" w:rsidP="00D31A2D"/>
    <w:p w:rsidR="004D5B51" w:rsidRDefault="004D5B51" w:rsidP="004D5B51">
      <w:pPr>
        <w:keepNext/>
        <w:jc w:val="center"/>
      </w:pPr>
      <w:r>
        <w:rPr>
          <w:noProof/>
        </w:rPr>
        <w:drawing>
          <wp:inline distT="0" distB="0" distL="0" distR="0" wp14:anchorId="69B12DB7" wp14:editId="1989533A">
            <wp:extent cx="5274310" cy="2832735"/>
            <wp:effectExtent l="0" t="0" r="2540" b="5715"/>
            <wp:docPr id="23" name="图表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D5B51" w:rsidRPr="001C75B8" w:rsidRDefault="004D5B51" w:rsidP="004D5B51">
      <w:pPr>
        <w:pStyle w:val="a3"/>
        <w:jc w:val="center"/>
      </w:pPr>
      <w:r w:rsidRPr="001C75B8">
        <w:t>图</w:t>
      </w:r>
      <w:r w:rsidRPr="001C75B8">
        <w:t xml:space="preserve"> </w:t>
      </w:r>
      <w:r w:rsidRPr="001C75B8">
        <w:rPr>
          <w:rFonts w:hint="eastAsia"/>
        </w:rPr>
        <w:t>2-2</w:t>
      </w:r>
      <w:r w:rsidRPr="001C75B8">
        <w:t xml:space="preserve"> </w:t>
      </w:r>
      <w:r w:rsidR="001C75B8">
        <w:rPr>
          <w:rFonts w:hint="eastAsia"/>
        </w:rPr>
        <w:t>世界周游时间</w:t>
      </w:r>
      <w:r w:rsidR="001C75B8">
        <w:rPr>
          <w:rFonts w:hint="eastAsia"/>
        </w:rPr>
        <w:t>-</w:t>
      </w:r>
      <w:r w:rsidR="001C75B8">
        <w:rPr>
          <w:rFonts w:hint="eastAsia"/>
        </w:rPr>
        <w:t>年份图</w:t>
      </w:r>
      <w:r w:rsidR="001C75B8">
        <w:rPr>
          <w:rFonts w:hint="eastAsia"/>
        </w:rPr>
        <w:t xml:space="preserve"> </w:t>
      </w:r>
      <w:r w:rsidR="001C75B8">
        <w:rPr>
          <w:rFonts w:hint="eastAsia"/>
        </w:rPr>
        <w:t>图片来源：</w:t>
      </w:r>
      <w:r w:rsidR="001C75B8">
        <w:rPr>
          <w:rFonts w:hint="eastAsia"/>
        </w:rPr>
        <w:t>Transportation</w:t>
      </w:r>
      <w:r w:rsidR="001C75B8">
        <w:t xml:space="preserve"> and Pandemics </w:t>
      </w:r>
    </w:p>
    <w:p w:rsidR="00A65A89" w:rsidRPr="009D270D" w:rsidRDefault="00A65A89" w:rsidP="00A53CBA">
      <w:pPr>
        <w:spacing w:line="360" w:lineRule="auto"/>
        <w:ind w:firstLineChars="200" w:firstLine="480"/>
        <w:rPr>
          <w:sz w:val="24"/>
          <w:szCs w:val="24"/>
        </w:rPr>
      </w:pPr>
      <w:r w:rsidRPr="009D270D">
        <w:rPr>
          <w:rFonts w:hint="eastAsia"/>
          <w:sz w:val="24"/>
          <w:szCs w:val="24"/>
        </w:rPr>
        <w:t>全球</w:t>
      </w:r>
      <w:r w:rsidR="00CB0395" w:rsidRPr="009D270D">
        <w:rPr>
          <w:rFonts w:hint="eastAsia"/>
          <w:sz w:val="24"/>
          <w:szCs w:val="24"/>
        </w:rPr>
        <w:t>“</w:t>
      </w:r>
      <w:r w:rsidRPr="009D270D">
        <w:rPr>
          <w:rFonts w:hint="eastAsia"/>
          <w:sz w:val="24"/>
          <w:szCs w:val="24"/>
        </w:rPr>
        <w:t>时空</w:t>
      </w:r>
      <w:r w:rsidR="000C23A3" w:rsidRPr="009D270D">
        <w:rPr>
          <w:rFonts w:hint="eastAsia"/>
          <w:sz w:val="24"/>
          <w:szCs w:val="24"/>
        </w:rPr>
        <w:t>收缩</w:t>
      </w:r>
      <w:r w:rsidR="00CB0395" w:rsidRPr="009D270D">
        <w:rPr>
          <w:rFonts w:hint="eastAsia"/>
          <w:sz w:val="24"/>
          <w:szCs w:val="24"/>
        </w:rPr>
        <w:t>”</w:t>
      </w:r>
      <w:r w:rsidR="000C23A3" w:rsidRPr="009D270D">
        <w:rPr>
          <w:rFonts w:hint="eastAsia"/>
          <w:sz w:val="24"/>
          <w:szCs w:val="24"/>
        </w:rPr>
        <w:t>在</w:t>
      </w:r>
      <w:r w:rsidR="00CB0395" w:rsidRPr="009D270D">
        <w:rPr>
          <w:rFonts w:hint="eastAsia"/>
          <w:sz w:val="24"/>
          <w:szCs w:val="24"/>
        </w:rPr>
        <w:t>地理</w:t>
      </w:r>
      <w:r w:rsidR="000C23A3" w:rsidRPr="009D270D">
        <w:rPr>
          <w:rFonts w:hint="eastAsia"/>
          <w:sz w:val="24"/>
          <w:szCs w:val="24"/>
        </w:rPr>
        <w:t>空间上</w:t>
      </w:r>
      <w:r w:rsidR="00CB0395" w:rsidRPr="009D270D">
        <w:rPr>
          <w:rFonts w:hint="eastAsia"/>
          <w:sz w:val="24"/>
          <w:szCs w:val="24"/>
        </w:rPr>
        <w:t>分布</w:t>
      </w:r>
      <w:r w:rsidR="000C23A3" w:rsidRPr="009D270D">
        <w:rPr>
          <w:rFonts w:hint="eastAsia"/>
          <w:sz w:val="24"/>
          <w:szCs w:val="24"/>
        </w:rPr>
        <w:t>并不是均匀地，地区的经济发展水平决定了</w:t>
      </w:r>
      <w:r w:rsidR="00CB0395" w:rsidRPr="009D270D">
        <w:rPr>
          <w:rFonts w:hint="eastAsia"/>
          <w:sz w:val="24"/>
          <w:szCs w:val="24"/>
        </w:rPr>
        <w:t>“时空收缩”程度</w:t>
      </w:r>
      <w:r w:rsidR="00613F92" w:rsidRPr="009D270D">
        <w:rPr>
          <w:rFonts w:hint="eastAsia"/>
          <w:sz w:val="24"/>
          <w:szCs w:val="24"/>
        </w:rPr>
        <w:t>。发达国家的</w:t>
      </w:r>
      <w:r w:rsidR="00CB0395" w:rsidRPr="009D270D">
        <w:rPr>
          <w:rFonts w:hint="eastAsia"/>
          <w:sz w:val="24"/>
          <w:szCs w:val="24"/>
        </w:rPr>
        <w:t>“时空收缩”</w:t>
      </w:r>
      <w:r w:rsidR="00613F92" w:rsidRPr="009D270D">
        <w:rPr>
          <w:rFonts w:hint="eastAsia"/>
          <w:sz w:val="24"/>
          <w:szCs w:val="24"/>
        </w:rPr>
        <w:t>现象比较明显，</w:t>
      </w:r>
      <w:r w:rsidR="00CB0395" w:rsidRPr="009D270D">
        <w:rPr>
          <w:rFonts w:hint="eastAsia"/>
          <w:sz w:val="24"/>
          <w:szCs w:val="24"/>
        </w:rPr>
        <w:t>在发展成熟区域内，空间紧缩程度分布相对均匀。</w:t>
      </w:r>
    </w:p>
    <w:p w:rsidR="007F1E66" w:rsidRDefault="007F1E66" w:rsidP="007F1E66">
      <w:pPr>
        <w:pStyle w:val="4"/>
      </w:pPr>
      <w:r>
        <w:rPr>
          <w:rFonts w:hint="eastAsia"/>
        </w:rPr>
        <w:t>2.2.2</w:t>
      </w:r>
      <w:r>
        <w:t xml:space="preserve"> </w:t>
      </w:r>
      <w:r w:rsidR="001C75B8">
        <w:rPr>
          <w:rFonts w:hint="eastAsia"/>
        </w:rPr>
        <w:t>交通速度与传播</w:t>
      </w:r>
      <w:r w:rsidR="008D57FA">
        <w:rPr>
          <w:rFonts w:hint="eastAsia"/>
        </w:rPr>
        <w:t>速率</w:t>
      </w:r>
    </w:p>
    <w:p w:rsidR="000A5E3D" w:rsidRPr="009D270D" w:rsidRDefault="001C75B8" w:rsidP="001C75B8">
      <w:pPr>
        <w:spacing w:line="360" w:lineRule="auto"/>
        <w:ind w:firstLineChars="200" w:firstLine="480"/>
        <w:rPr>
          <w:sz w:val="24"/>
          <w:szCs w:val="24"/>
        </w:rPr>
      </w:pPr>
      <w:r w:rsidRPr="009D270D">
        <w:rPr>
          <w:rFonts w:hint="eastAsia"/>
          <w:sz w:val="24"/>
          <w:szCs w:val="24"/>
        </w:rPr>
        <w:t>交通运输效率越高，感染性疾病的传播效率就越大。</w:t>
      </w:r>
      <w:r w:rsidR="000A5E3D" w:rsidRPr="009D270D">
        <w:rPr>
          <w:rFonts w:hint="eastAsia"/>
          <w:sz w:val="24"/>
          <w:szCs w:val="24"/>
        </w:rPr>
        <w:t>在20世纪之前，由于海船等交通工具的速度限制，国际间的交通运输效率非常低下，即使是乘坐火车，跨越北美洲的时长也需要一周以上。在这种情况下，流行传染病从初期到大范围爆发期的时间间隔在数月以上。而现代的交通运输系统，尤其是航空运输对流行传染病的爆发进程产生了显著的影响。如图所示，现代化的交通运输系统降低了</w:t>
      </w:r>
      <w:r w:rsidR="00853C6D" w:rsidRPr="009D270D">
        <w:rPr>
          <w:rFonts w:hint="eastAsia"/>
          <w:sz w:val="24"/>
          <w:szCs w:val="24"/>
        </w:rPr>
        <w:t>流行传染病的半数感染时间，发达的交通网络还加大了疾病的传播范围，最大感染比例也会增加。此外，现代化交通运输系统会降低疾病的反应时间，在相关部门开始实施管理措施的时候，流行传染病的传染范围可能已经初具规模。</w:t>
      </w:r>
    </w:p>
    <w:p w:rsidR="001C75B8" w:rsidRPr="009D270D" w:rsidRDefault="001C75B8" w:rsidP="00192B21">
      <w:pPr>
        <w:spacing w:line="360" w:lineRule="auto"/>
        <w:ind w:firstLineChars="200" w:firstLine="480"/>
        <w:rPr>
          <w:sz w:val="24"/>
          <w:szCs w:val="24"/>
        </w:rPr>
      </w:pPr>
      <w:r w:rsidRPr="009D270D">
        <w:rPr>
          <w:rFonts w:hint="eastAsia"/>
          <w:sz w:val="24"/>
          <w:szCs w:val="24"/>
        </w:rPr>
        <w:lastRenderedPageBreak/>
        <w:t>长距离旅客运输以及国际旅客运输过程中，多名旅客乘坐在同一交通工具中或者聚集在交通枢纽内，增加了旅客暴露在传染病中的风险。在过去的交通运输中，比如在客船运输中，因为所需旅程时间的漫长，患有传播性疾病的症状能够在旅途过程中显现出来，人们可以很快的对患病旅客进行隔离与治疗。而现在，由于运输工具的效率增加，运输速度超过了疾病症状暴露的速度，在感染传染性疾病而并未表现出明显病状之前，</w:t>
      </w:r>
      <w:r w:rsidR="00853C6D" w:rsidRPr="009D270D">
        <w:rPr>
          <w:rFonts w:hint="eastAsia"/>
          <w:sz w:val="24"/>
          <w:szCs w:val="24"/>
        </w:rPr>
        <w:t>人们就完成了出行活动；</w:t>
      </w:r>
      <w:r w:rsidRPr="009D270D">
        <w:rPr>
          <w:rFonts w:hint="eastAsia"/>
          <w:sz w:val="24"/>
          <w:szCs w:val="24"/>
        </w:rPr>
        <w:t>疾病控制人员来不及对旅客进行隔离，</w:t>
      </w:r>
      <w:r w:rsidR="00853C6D" w:rsidRPr="009D270D">
        <w:rPr>
          <w:rFonts w:hint="eastAsia"/>
          <w:sz w:val="24"/>
          <w:szCs w:val="24"/>
        </w:rPr>
        <w:t>使得传染病有充足的时间能够随着人们的出行扩散至世界各地</w:t>
      </w:r>
      <w:r w:rsidRPr="009D270D">
        <w:rPr>
          <w:rFonts w:hint="eastAsia"/>
          <w:sz w:val="24"/>
          <w:szCs w:val="24"/>
        </w:rPr>
        <w:t>。</w:t>
      </w:r>
    </w:p>
    <w:p w:rsidR="008D57FA" w:rsidRPr="009D270D" w:rsidRDefault="008D57FA" w:rsidP="00192B21">
      <w:pPr>
        <w:spacing w:line="360" w:lineRule="auto"/>
        <w:ind w:firstLineChars="200" w:firstLine="480"/>
        <w:rPr>
          <w:sz w:val="24"/>
          <w:szCs w:val="24"/>
        </w:rPr>
      </w:pPr>
      <w:r w:rsidRPr="009D270D">
        <w:rPr>
          <w:rFonts w:hint="eastAsia"/>
          <w:sz w:val="24"/>
          <w:szCs w:val="24"/>
        </w:rPr>
        <w:t>一旦症状开始显现，之后仍然存在一段“抗争时期”，被感染的个体可能依然会进行出行活动，被感染的个体可能会停止未来的出行活动，但最有可能做的就是返回起始点（家）。</w:t>
      </w:r>
      <w:r w:rsidR="00047C0D" w:rsidRPr="009D270D">
        <w:rPr>
          <w:rFonts w:hint="eastAsia"/>
          <w:sz w:val="24"/>
          <w:szCs w:val="24"/>
        </w:rPr>
        <w:t>某些时候，疾病在全球范围的传播速率可能会高于区域性传播速率。</w:t>
      </w:r>
    </w:p>
    <w:p w:rsidR="00853C6D" w:rsidRDefault="00853C6D" w:rsidP="001C75B8">
      <w:pPr>
        <w:spacing w:line="360" w:lineRule="auto"/>
        <w:ind w:firstLineChars="200" w:firstLine="560"/>
        <w:rPr>
          <w:sz w:val="28"/>
          <w:szCs w:val="28"/>
        </w:rPr>
      </w:pPr>
    </w:p>
    <w:p w:rsidR="001C75B8" w:rsidRDefault="00853C6D" w:rsidP="000A5E3D">
      <w:pPr>
        <w:spacing w:line="360" w:lineRule="auto"/>
        <w:rPr>
          <w:sz w:val="28"/>
          <w:szCs w:val="28"/>
        </w:rPr>
      </w:pPr>
      <w:r>
        <w:rPr>
          <w:noProof/>
          <w:sz w:val="28"/>
          <w:szCs w:val="28"/>
        </w:rPr>
        <w:drawing>
          <wp:inline distT="0" distB="0" distL="0" distR="0">
            <wp:extent cx="5274310" cy="196977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iffusionpandemi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pic:spPr>
                </pic:pic>
              </a:graphicData>
            </a:graphic>
          </wp:inline>
        </w:drawing>
      </w:r>
    </w:p>
    <w:p w:rsidR="00192B21" w:rsidRPr="009D270D" w:rsidRDefault="00192B21" w:rsidP="00192B21">
      <w:pPr>
        <w:spacing w:line="360" w:lineRule="auto"/>
        <w:rPr>
          <w:sz w:val="24"/>
          <w:szCs w:val="24"/>
        </w:rPr>
      </w:pPr>
      <w:bookmarkStart w:id="18" w:name="OLE_LINK11"/>
      <w:r w:rsidRPr="009D270D">
        <w:rPr>
          <w:rFonts w:hint="eastAsia"/>
          <w:sz w:val="24"/>
          <w:szCs w:val="24"/>
        </w:rPr>
        <w:t>图描绘了流行传染病随着全球交通网络的扩散图，流行传染病的爆发分为以下个阶段：</w:t>
      </w:r>
    </w:p>
    <w:bookmarkEnd w:id="18"/>
    <w:p w:rsidR="00192B21" w:rsidRDefault="00192B21" w:rsidP="00192B21">
      <w:pPr>
        <w:pStyle w:val="a9"/>
        <w:spacing w:line="360" w:lineRule="auto"/>
        <w:ind w:left="420" w:firstLineChars="0" w:firstLine="0"/>
        <w:rPr>
          <w:b/>
          <w:sz w:val="28"/>
          <w:szCs w:val="28"/>
        </w:rPr>
      </w:pPr>
      <w:r>
        <w:rPr>
          <w:rFonts w:hint="eastAsia"/>
          <w:b/>
          <w:sz w:val="28"/>
          <w:szCs w:val="28"/>
        </w:rPr>
        <w:t>1.</w:t>
      </w:r>
      <w:r w:rsidRPr="00192B21">
        <w:rPr>
          <w:rFonts w:hint="eastAsia"/>
          <w:b/>
          <w:sz w:val="28"/>
          <w:szCs w:val="28"/>
        </w:rPr>
        <w:t>显现</w:t>
      </w:r>
    </w:p>
    <w:p w:rsidR="00192B21" w:rsidRPr="009D270D" w:rsidRDefault="00192B21" w:rsidP="00192B21">
      <w:pPr>
        <w:pStyle w:val="a9"/>
        <w:spacing w:line="360" w:lineRule="auto"/>
        <w:ind w:left="420" w:firstLineChars="0" w:firstLine="0"/>
        <w:rPr>
          <w:sz w:val="24"/>
          <w:szCs w:val="24"/>
        </w:rPr>
      </w:pPr>
      <w:r w:rsidRPr="009D270D">
        <w:rPr>
          <w:rFonts w:hint="eastAsia"/>
          <w:sz w:val="24"/>
          <w:szCs w:val="24"/>
        </w:rPr>
        <w:t>新流行传染源的显现主要来源于世界上的几个区域，特别是东南亚，华南地区以及非洲地区</w:t>
      </w:r>
      <w:r w:rsidRPr="009D270D">
        <w:rPr>
          <w:sz w:val="24"/>
          <w:szCs w:val="24"/>
        </w:rPr>
        <w:fldChar w:fldCharType="begin"/>
      </w:r>
      <w:r w:rsidRPr="009D270D">
        <w:rPr>
          <w:sz w:val="24"/>
          <w:szCs w:val="24"/>
        </w:rPr>
        <w:instrText xml:space="preserve"> ADDIN ZOTERO_ITEM CSL_CITATION {"citationID":"a3153ce9jk","properties":{"formattedCitation":"[28]","plainCitation":"[28]"},"citationItems":[{"id":350,"uris":["http://zotero.org/users/3436635/items/RWEQ8CCU"],"uri":["http://zotero.org/users/3436635/items/RWEQ8CCU"],"itemData":{"id":350,"type":"article-journal","title":"Influenza: Emergence and Control","container-title":"Journal of Virology","page":"8951-8959","volume":"78","issue":"17","source":"jvi.asm.org","DOI":"10.1128/JVI.78.17.8951-8959.2004","ISSN":"0022-538X, 1098-5514","note":"PMID: 15308692","shortTitle":"Influenza","journalAbbreviation":"J. Virol.","language":"en","author":[{"family":"Lipatov","given":"Aleksandr S."},{"family":"Govorkova","given":"Elena A."},{"family":"Webby","given":"Richard J."},{"family":"Ozaki","given":"Hiroichi"},{"family":"Peiris","given":"Malik"},{"family":"Guan","given":"Yi"},{"family":"Poon","given":"Leo"},{"family":"Webster","given":"Robert G."}],"issued":{"date-parts":[["2004",9,1]]}}}],"schema":"https://github.com/citation-style-language/schema/raw/master/csl-citation.json"} </w:instrText>
      </w:r>
      <w:r w:rsidRPr="009D270D">
        <w:rPr>
          <w:sz w:val="24"/>
          <w:szCs w:val="24"/>
        </w:rPr>
        <w:fldChar w:fldCharType="separate"/>
      </w:r>
      <w:r w:rsidRPr="009D270D">
        <w:rPr>
          <w:rFonts w:ascii="等线" w:eastAsia="等线" w:hAnsi="等线"/>
          <w:sz w:val="24"/>
          <w:szCs w:val="24"/>
        </w:rPr>
        <w:t>[28]</w:t>
      </w:r>
      <w:r w:rsidRPr="009D270D">
        <w:rPr>
          <w:sz w:val="24"/>
          <w:szCs w:val="24"/>
        </w:rPr>
        <w:fldChar w:fldCharType="end"/>
      </w:r>
      <w:r w:rsidRPr="009D270D">
        <w:rPr>
          <w:rFonts w:hint="eastAsia"/>
          <w:sz w:val="24"/>
          <w:szCs w:val="24"/>
        </w:rPr>
        <w:t>。</w:t>
      </w:r>
      <w:r w:rsidR="00C4173D" w:rsidRPr="009D270D">
        <w:rPr>
          <w:rFonts w:hint="eastAsia"/>
          <w:sz w:val="24"/>
          <w:szCs w:val="24"/>
        </w:rPr>
        <w:t>从现在的交通运输及经济形式来看，中国华南地区是</w:t>
      </w:r>
      <w:r w:rsidR="00C4173D" w:rsidRPr="009D270D">
        <w:rPr>
          <w:rFonts w:hint="eastAsia"/>
          <w:sz w:val="24"/>
          <w:szCs w:val="24"/>
        </w:rPr>
        <w:lastRenderedPageBreak/>
        <w:t>世界上最大的制造产业集中地（珠江三角洲）之一，使得华南地区成为当今主要流感爆发的起源地。珠江三角洲地区居住着各个国家的人口，有着世界上最大的机场之一（香港机场）。</w:t>
      </w:r>
    </w:p>
    <w:p w:rsidR="00C4173D" w:rsidRDefault="009443CC" w:rsidP="00192B21">
      <w:pPr>
        <w:pStyle w:val="a9"/>
        <w:spacing w:line="360" w:lineRule="auto"/>
        <w:ind w:left="420" w:firstLineChars="0" w:firstLine="0"/>
        <w:rPr>
          <w:b/>
          <w:sz w:val="28"/>
          <w:szCs w:val="28"/>
        </w:rPr>
      </w:pPr>
      <w:r>
        <w:rPr>
          <w:rFonts w:hint="eastAsia"/>
          <w:b/>
          <w:sz w:val="28"/>
          <w:szCs w:val="28"/>
        </w:rPr>
        <w:t>2.</w:t>
      </w:r>
      <w:r w:rsidR="00C4173D">
        <w:rPr>
          <w:rFonts w:hint="eastAsia"/>
          <w:b/>
          <w:sz w:val="28"/>
          <w:szCs w:val="28"/>
        </w:rPr>
        <w:t>位移</w:t>
      </w:r>
    </w:p>
    <w:p w:rsidR="00C4173D" w:rsidRPr="009D270D" w:rsidRDefault="00C4173D" w:rsidP="00192B21">
      <w:pPr>
        <w:pStyle w:val="a9"/>
        <w:spacing w:line="360" w:lineRule="auto"/>
        <w:ind w:left="420" w:firstLineChars="0" w:firstLine="0"/>
        <w:rPr>
          <w:sz w:val="24"/>
          <w:szCs w:val="24"/>
        </w:rPr>
      </w:pPr>
      <w:r w:rsidRPr="009D270D">
        <w:rPr>
          <w:rFonts w:hint="eastAsia"/>
          <w:sz w:val="24"/>
          <w:szCs w:val="24"/>
        </w:rPr>
        <w:t>在这段时期，被感染的个体的病症还未显现，由于出行活动进入了国际航空运输系统（搭乘国际航班）</w:t>
      </w:r>
      <w:r w:rsidR="009443CC" w:rsidRPr="009D270D">
        <w:rPr>
          <w:rFonts w:hint="eastAsia"/>
          <w:sz w:val="24"/>
          <w:szCs w:val="24"/>
        </w:rPr>
        <w:t>，</w:t>
      </w:r>
      <w:r w:rsidRPr="009D270D">
        <w:rPr>
          <w:rFonts w:hint="eastAsia"/>
          <w:sz w:val="24"/>
          <w:szCs w:val="24"/>
        </w:rPr>
        <w:t>病原体将会传染至其他健康人群</w:t>
      </w:r>
      <w:r w:rsidR="009443CC" w:rsidRPr="009D270D">
        <w:rPr>
          <w:rFonts w:hint="eastAsia"/>
          <w:sz w:val="24"/>
          <w:szCs w:val="24"/>
        </w:rPr>
        <w:t>。</w:t>
      </w:r>
    </w:p>
    <w:p w:rsidR="009443CC" w:rsidRDefault="009443CC" w:rsidP="009443CC">
      <w:pPr>
        <w:pStyle w:val="a9"/>
        <w:spacing w:line="360" w:lineRule="auto"/>
        <w:ind w:left="420" w:firstLineChars="0" w:firstLine="0"/>
        <w:rPr>
          <w:b/>
          <w:sz w:val="28"/>
          <w:szCs w:val="28"/>
        </w:rPr>
      </w:pPr>
      <w:r>
        <w:rPr>
          <w:rFonts w:hint="eastAsia"/>
          <w:b/>
          <w:sz w:val="28"/>
          <w:szCs w:val="28"/>
        </w:rPr>
        <w:t>4.</w:t>
      </w:r>
      <w:r w:rsidRPr="009443CC">
        <w:rPr>
          <w:rFonts w:hint="eastAsia"/>
          <w:b/>
          <w:sz w:val="28"/>
          <w:szCs w:val="28"/>
        </w:rPr>
        <w:t>扩散</w:t>
      </w:r>
    </w:p>
    <w:p w:rsidR="009443CC" w:rsidRPr="009D270D" w:rsidRDefault="009443CC" w:rsidP="009443CC">
      <w:pPr>
        <w:pStyle w:val="a9"/>
        <w:spacing w:line="360" w:lineRule="auto"/>
        <w:ind w:left="420" w:firstLineChars="0" w:firstLine="0"/>
        <w:rPr>
          <w:sz w:val="24"/>
          <w:szCs w:val="24"/>
        </w:rPr>
      </w:pPr>
      <w:r w:rsidRPr="009D270D">
        <w:rPr>
          <w:rFonts w:hint="eastAsia"/>
          <w:sz w:val="24"/>
          <w:szCs w:val="24"/>
        </w:rPr>
        <w:t>由于位移，传染源感染了世界上主要的交通枢纽。沿着交通枢纽，疾病开始逐渐传播至铁路系统，道路系统，公交系统。</w:t>
      </w:r>
    </w:p>
    <w:p w:rsidR="008D57FA" w:rsidRDefault="008D57FA" w:rsidP="008D57FA">
      <w:pPr>
        <w:pStyle w:val="a9"/>
        <w:spacing w:line="360" w:lineRule="auto"/>
        <w:ind w:left="420" w:firstLineChars="0" w:firstLine="0"/>
        <w:rPr>
          <w:b/>
          <w:sz w:val="28"/>
          <w:szCs w:val="28"/>
        </w:rPr>
      </w:pPr>
      <w:r>
        <w:rPr>
          <w:rFonts w:hint="eastAsia"/>
          <w:b/>
          <w:sz w:val="28"/>
          <w:szCs w:val="28"/>
        </w:rPr>
        <w:t>5.</w:t>
      </w:r>
      <w:r w:rsidRPr="008D57FA">
        <w:rPr>
          <w:rFonts w:hint="eastAsia"/>
          <w:b/>
          <w:sz w:val="28"/>
          <w:szCs w:val="28"/>
        </w:rPr>
        <w:t>流行</w:t>
      </w:r>
    </w:p>
    <w:p w:rsidR="008D57FA" w:rsidRPr="009D270D" w:rsidRDefault="008D57FA" w:rsidP="008D57FA">
      <w:pPr>
        <w:pStyle w:val="a9"/>
        <w:spacing w:line="360" w:lineRule="auto"/>
        <w:ind w:left="420" w:firstLineChars="0" w:firstLine="0"/>
        <w:rPr>
          <w:sz w:val="24"/>
          <w:szCs w:val="24"/>
        </w:rPr>
      </w:pPr>
      <w:bookmarkStart w:id="19" w:name="OLE_LINK12"/>
      <w:r w:rsidRPr="009D270D">
        <w:rPr>
          <w:rFonts w:hint="eastAsia"/>
          <w:sz w:val="24"/>
          <w:szCs w:val="24"/>
        </w:rPr>
        <w:t>在这个阶段，大部分区域都被感染。在这个时期，最重要的是为患者提供药物以及维持主要的交通运输活动（食品运输，能源运输，药品运输等）。</w:t>
      </w:r>
    </w:p>
    <w:bookmarkEnd w:id="19"/>
    <w:p w:rsidR="00047C0D" w:rsidRPr="009D270D" w:rsidRDefault="00047C0D" w:rsidP="00047C0D">
      <w:pPr>
        <w:spacing w:line="360" w:lineRule="auto"/>
        <w:ind w:firstLineChars="200" w:firstLine="480"/>
        <w:rPr>
          <w:sz w:val="24"/>
          <w:szCs w:val="24"/>
        </w:rPr>
      </w:pPr>
      <w:r w:rsidRPr="009D270D">
        <w:rPr>
          <w:rFonts w:hint="eastAsia"/>
          <w:sz w:val="24"/>
          <w:szCs w:val="24"/>
        </w:rPr>
        <w:t>流行性疾病爆发现象明显时，大范围交通运输系统例如铁路运输和航空运输会主动或者被迫关闭。当疾病形势被判断为非常严重的时候，交通管理部门将主动关闭或者抑制交通系统的运转；由于旅客的自我保护意识也会抑制或者减少自身的出行活动。</w:t>
      </w:r>
    </w:p>
    <w:p w:rsidR="00047C0D" w:rsidRPr="009D270D" w:rsidRDefault="00047C0D" w:rsidP="00047C0D">
      <w:pPr>
        <w:spacing w:line="360" w:lineRule="auto"/>
        <w:ind w:firstLineChars="200" w:firstLine="480"/>
        <w:rPr>
          <w:sz w:val="24"/>
          <w:szCs w:val="24"/>
        </w:rPr>
      </w:pPr>
      <w:r w:rsidRPr="009D270D">
        <w:rPr>
          <w:sz w:val="24"/>
          <w:szCs w:val="24"/>
        </w:rPr>
        <w:t>2003年3月起在中国广东省及香港地区所爆发的流行病严重急性呼吸道综合症(SARS)</w:t>
      </w:r>
      <w:r w:rsidRPr="009D270D">
        <w:rPr>
          <w:rFonts w:hint="eastAsia"/>
          <w:sz w:val="24"/>
          <w:szCs w:val="24"/>
        </w:rPr>
        <w:t>在暴发之后在全球广泛传播，先后有37个国家有病例报告，最后全球范围内感染病例8098起，造成774人死亡。与香港机场有直飞航线的城市发病例次数报告显著高于其他城市，非直飞城市几乎未见病例报告。香港至美国的航班数量下降了69%，香港机场总旅客流量（包括换乘）比去年同期下降了82%</w:t>
      </w:r>
      <w:r w:rsidRPr="009D270D">
        <w:rPr>
          <w:sz w:val="24"/>
          <w:szCs w:val="24"/>
        </w:rPr>
        <w:fldChar w:fldCharType="begin"/>
      </w:r>
      <w:r w:rsidRPr="009D270D">
        <w:rPr>
          <w:sz w:val="24"/>
          <w:szCs w:val="24"/>
        </w:rPr>
        <w:instrText xml:space="preserve"> ADDIN ZOTERO_ITEM CSL_CITATION {"citationID":"a27mnjnkj5a","properties":{"formattedCitation":"[29]","plainCitation":"[29]"},"citationItems":[{"id":356,"uris":["http://zotero.org/users/3436635/items/AJG22QVS"],"uri":["http://zotero.org/users/3436635/items/AJG22QVS"],"itemData":{"id":356,"type":"article-journal","title":"The impact of SARS on Hong Kong’s tourism industry","container-title":"International Journal of Contemporary Hospitality Management","page":"139-143","volume":"16","issue":"2","source":"emeraldinsight.com (Atypon)","DOI":"10.1108/09596110410520034","ISSN":"0959-6119","journalAbbreviation":"Int J Contemp Hospitality Mngt","author":[{"literal":"Ray Pine"},{"literal":"Bob McKercher"}],"issued":{"date-parts":[["2004",3,1]]}}}],"schema":"https://github.com/citation-style-language/schema/raw/master/csl-citation.json"} </w:instrText>
      </w:r>
      <w:r w:rsidRPr="009D270D">
        <w:rPr>
          <w:sz w:val="24"/>
          <w:szCs w:val="24"/>
        </w:rPr>
        <w:fldChar w:fldCharType="separate"/>
      </w:r>
      <w:r w:rsidRPr="009D270D">
        <w:rPr>
          <w:rFonts w:ascii="等线" w:eastAsia="等线" w:hAnsi="等线"/>
          <w:sz w:val="24"/>
          <w:szCs w:val="24"/>
        </w:rPr>
        <w:t>[29]</w:t>
      </w:r>
      <w:r w:rsidRPr="009D270D">
        <w:rPr>
          <w:sz w:val="24"/>
          <w:szCs w:val="24"/>
        </w:rPr>
        <w:fldChar w:fldCharType="end"/>
      </w:r>
      <w:r w:rsidRPr="009D270D">
        <w:rPr>
          <w:rFonts w:hint="eastAsia"/>
          <w:sz w:val="24"/>
          <w:szCs w:val="24"/>
        </w:rPr>
        <w:t>。</w:t>
      </w:r>
    </w:p>
    <w:p w:rsidR="00047C0D" w:rsidRDefault="00047C0D" w:rsidP="00047C0D">
      <w:r>
        <w:rPr>
          <w:noProof/>
        </w:rPr>
        <w:lastRenderedPageBreak/>
        <w:drawing>
          <wp:inline distT="0" distB="0" distL="0" distR="0" wp14:anchorId="1F31F68D" wp14:editId="5ACC44AE">
            <wp:extent cx="5224007" cy="2727298"/>
            <wp:effectExtent l="0" t="0" r="15240" b="1651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47C0D" w:rsidRPr="005D46A3" w:rsidRDefault="00047C0D" w:rsidP="00047C0D">
      <w:pPr>
        <w:rPr>
          <w:sz w:val="28"/>
          <w:szCs w:val="28"/>
        </w:rPr>
      </w:pPr>
      <w:r>
        <w:rPr>
          <w:noProof/>
        </w:rPr>
        <w:drawing>
          <wp:inline distT="0" distB="0" distL="0" distR="0" wp14:anchorId="6973AFA9" wp14:editId="1626C82E">
            <wp:extent cx="5239385" cy="3244132"/>
            <wp:effectExtent l="0" t="0" r="18415" b="1397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B78A3" w:rsidRDefault="00047C0D" w:rsidP="00FB78A3">
      <w:pPr>
        <w:pStyle w:val="3"/>
      </w:pPr>
      <w:r>
        <w:rPr>
          <w:rFonts w:hint="eastAsia"/>
        </w:rPr>
        <w:t xml:space="preserve">2.3 </w:t>
      </w:r>
      <w:r w:rsidR="00FB78A3">
        <w:rPr>
          <w:rFonts w:hint="eastAsia"/>
        </w:rPr>
        <w:t>流行疾病爆发对</w:t>
      </w:r>
      <w:r w:rsidR="009903DF">
        <w:rPr>
          <w:rFonts w:hint="eastAsia"/>
        </w:rPr>
        <w:t>社会的</w:t>
      </w:r>
      <w:r w:rsidR="00FB78A3">
        <w:rPr>
          <w:rFonts w:hint="eastAsia"/>
        </w:rPr>
        <w:t>影响</w:t>
      </w:r>
    </w:p>
    <w:p w:rsidR="00402FEA" w:rsidRPr="00402FEA" w:rsidRDefault="00402FEA" w:rsidP="00402FEA">
      <w:pPr>
        <w:pStyle w:val="4"/>
      </w:pPr>
      <w:r>
        <w:rPr>
          <w:rFonts w:hint="eastAsia"/>
        </w:rPr>
        <w:t>2.3.1</w:t>
      </w:r>
      <w:r>
        <w:t xml:space="preserve"> </w:t>
      </w:r>
      <w:r w:rsidR="00F626C8">
        <w:rPr>
          <w:rFonts w:hint="eastAsia"/>
        </w:rPr>
        <w:t>生产与</w:t>
      </w:r>
      <w:r w:rsidR="007C367F">
        <w:rPr>
          <w:rFonts w:hint="eastAsia"/>
        </w:rPr>
        <w:t>运输方式的</w:t>
      </w:r>
      <w:r w:rsidR="00F626C8">
        <w:rPr>
          <w:rFonts w:hint="eastAsia"/>
        </w:rPr>
        <w:t>变革</w:t>
      </w:r>
    </w:p>
    <w:p w:rsidR="00402FEA" w:rsidRPr="009D270D" w:rsidRDefault="00FB78A3" w:rsidP="00FB78A3">
      <w:pPr>
        <w:spacing w:line="360" w:lineRule="auto"/>
        <w:ind w:firstLineChars="200" w:firstLine="480"/>
        <w:rPr>
          <w:sz w:val="24"/>
          <w:szCs w:val="24"/>
        </w:rPr>
      </w:pPr>
      <w:bookmarkStart w:id="20" w:name="OLE_LINK63"/>
      <w:r w:rsidRPr="009D270D">
        <w:rPr>
          <w:rFonts w:hint="eastAsia"/>
          <w:sz w:val="24"/>
          <w:szCs w:val="24"/>
        </w:rPr>
        <w:t>现代交通运输系统增加了疾病的流行风险，与此同时，现代交通运输系统也正面临着流行传染病爆发带来的风险——运输与配送的连续性受到损害。20世纪中期之前，生产、运输</w:t>
      </w:r>
      <w:r w:rsidR="003830D5" w:rsidRPr="009D270D">
        <w:rPr>
          <w:rFonts w:hint="eastAsia"/>
          <w:sz w:val="24"/>
          <w:szCs w:val="24"/>
        </w:rPr>
        <w:t>以及零售的规模仅仅局限在某一特定区域之内。自那之</w:t>
      </w:r>
      <w:r w:rsidR="003830D5" w:rsidRPr="009D270D">
        <w:rPr>
          <w:rFonts w:hint="eastAsia"/>
          <w:sz w:val="24"/>
          <w:szCs w:val="24"/>
        </w:rPr>
        <w:lastRenderedPageBreak/>
        <w:t>后，全球化进程显著扩张了这一规模，某个地区的货物被配送至世界各地。</w:t>
      </w:r>
    </w:p>
    <w:p w:rsidR="00402FEA" w:rsidRPr="009D270D" w:rsidRDefault="003830D5" w:rsidP="00FB78A3">
      <w:pPr>
        <w:spacing w:line="360" w:lineRule="auto"/>
        <w:ind w:firstLineChars="200" w:firstLine="480"/>
        <w:rPr>
          <w:sz w:val="24"/>
          <w:szCs w:val="24"/>
        </w:rPr>
      </w:pPr>
      <w:r w:rsidRPr="009D270D">
        <w:rPr>
          <w:rFonts w:hint="eastAsia"/>
          <w:sz w:val="24"/>
          <w:szCs w:val="24"/>
        </w:rPr>
        <w:t>从供应链的角度来看，经济全球化与运输系统一体化的发展，节约了物流成本以及销售成本，有利于社会的经济发展。</w:t>
      </w:r>
      <w:r w:rsidR="00402FEA" w:rsidRPr="009D270D">
        <w:rPr>
          <w:rFonts w:hint="eastAsia"/>
          <w:sz w:val="24"/>
          <w:szCs w:val="24"/>
        </w:rPr>
        <w:t>供应链的扁平化管理降低了销售所需的库存量，降低了库存成本以及社会成本；</w:t>
      </w:r>
      <w:r w:rsidR="007C367F" w:rsidRPr="009D270D">
        <w:rPr>
          <w:rFonts w:hint="eastAsia"/>
          <w:sz w:val="24"/>
          <w:szCs w:val="24"/>
        </w:rPr>
        <w:t>越来越多的生活必需品的市场依赖于及时配送服务，比如药店、食品便利店等。</w:t>
      </w:r>
    </w:p>
    <w:p w:rsidR="007C367F" w:rsidRPr="009D270D" w:rsidRDefault="007C367F" w:rsidP="00FB78A3">
      <w:pPr>
        <w:spacing w:line="360" w:lineRule="auto"/>
        <w:ind w:firstLineChars="200" w:firstLine="480"/>
        <w:rPr>
          <w:sz w:val="24"/>
          <w:szCs w:val="24"/>
        </w:rPr>
      </w:pPr>
      <w:r w:rsidRPr="009D270D">
        <w:rPr>
          <w:rFonts w:hint="eastAsia"/>
          <w:sz w:val="24"/>
          <w:szCs w:val="24"/>
        </w:rPr>
        <w:t>为了产生规模效应，交通运输业逐步形成了国际寡头垄断的局面，尤其是海运以及航空运输业，少部分枢纽港或者公司承担了绝大部分的运输量。</w:t>
      </w:r>
      <w:r w:rsidR="00F626C8" w:rsidRPr="009D270D">
        <w:rPr>
          <w:rFonts w:hint="eastAsia"/>
          <w:sz w:val="24"/>
          <w:szCs w:val="24"/>
        </w:rPr>
        <w:t>通常情况下，由于库存管理成本要高于运输成本，制造商将生产地转移至低成本地区，通过供应链再将货物运送至世界各地。“即时库存”形成的生产-配送模式，固然提高了生产以及运输效率，但同时也降低了系统的柔性，在流行传染病爆发时，社会生产运输系统将面临更大的压力。</w:t>
      </w:r>
    </w:p>
    <w:p w:rsidR="003830D5" w:rsidRPr="009D270D" w:rsidRDefault="003830D5" w:rsidP="00602A5F">
      <w:pPr>
        <w:spacing w:line="360" w:lineRule="auto"/>
        <w:ind w:firstLineChars="200" w:firstLine="480"/>
        <w:rPr>
          <w:sz w:val="24"/>
          <w:szCs w:val="24"/>
        </w:rPr>
      </w:pPr>
      <w:r w:rsidRPr="009D270D">
        <w:rPr>
          <w:rFonts w:hint="eastAsia"/>
          <w:sz w:val="24"/>
          <w:szCs w:val="24"/>
        </w:rPr>
        <w:t>然而，在这种模式之下，未来大范围流行传染病给社会生产以及居民生活带来的影响较之前将会更加严峻。</w:t>
      </w:r>
    </w:p>
    <w:bookmarkEnd w:id="20"/>
    <w:p w:rsidR="00602A5F" w:rsidRDefault="00187767" w:rsidP="00602A5F">
      <w:pPr>
        <w:pStyle w:val="4"/>
      </w:pPr>
      <w:r>
        <w:rPr>
          <w:rFonts w:hint="eastAsia"/>
        </w:rPr>
        <w:t>2.3.1</w:t>
      </w:r>
      <w:r>
        <w:t xml:space="preserve"> </w:t>
      </w:r>
      <w:r w:rsidR="00602A5F">
        <w:rPr>
          <w:rFonts w:hint="eastAsia"/>
        </w:rPr>
        <w:t>运输生产活动的影响</w:t>
      </w:r>
    </w:p>
    <w:p w:rsidR="00602A5F" w:rsidRPr="00602A5F" w:rsidRDefault="00602A5F" w:rsidP="00602A5F">
      <w:pPr>
        <w:pStyle w:val="5"/>
      </w:pPr>
      <w:r>
        <w:rPr>
          <w:rFonts w:hint="eastAsia"/>
        </w:rPr>
        <w:t>食品</w:t>
      </w:r>
    </w:p>
    <w:p w:rsidR="00602A5F" w:rsidRPr="009D270D" w:rsidRDefault="00C1232B" w:rsidP="00602A5F">
      <w:pPr>
        <w:spacing w:line="360" w:lineRule="auto"/>
        <w:ind w:firstLineChars="200" w:firstLine="480"/>
        <w:rPr>
          <w:sz w:val="24"/>
          <w:szCs w:val="24"/>
        </w:rPr>
      </w:pPr>
      <w:r w:rsidRPr="009D270D">
        <w:rPr>
          <w:rFonts w:hint="eastAsia"/>
          <w:sz w:val="24"/>
          <w:szCs w:val="24"/>
        </w:rPr>
        <w:t>现代食品的生产与配送依赖于低库存管理模式，尤其是在易腐食品的生产配送上。通常，超市的肉类蔬菜等易腐食品的库存大约是2-5天，面食、罐头类食品的库存大约为1-2</w:t>
      </w:r>
      <w:r w:rsidR="00453A37" w:rsidRPr="009D270D">
        <w:rPr>
          <w:rFonts w:hint="eastAsia"/>
          <w:sz w:val="24"/>
          <w:szCs w:val="24"/>
        </w:rPr>
        <w:t>星期。当流行传染病爆发</w:t>
      </w:r>
      <w:r w:rsidR="00602A5F" w:rsidRPr="009D270D">
        <w:rPr>
          <w:rFonts w:hint="eastAsia"/>
          <w:sz w:val="24"/>
          <w:szCs w:val="24"/>
        </w:rPr>
        <w:t>食品运输系统受到影响时</w:t>
      </w:r>
      <w:r w:rsidR="00453A37" w:rsidRPr="009D270D">
        <w:rPr>
          <w:rFonts w:hint="eastAsia"/>
          <w:sz w:val="24"/>
          <w:szCs w:val="24"/>
        </w:rPr>
        <w:t>，日常食品的存量</w:t>
      </w:r>
      <w:r w:rsidR="00602A5F" w:rsidRPr="009D270D">
        <w:rPr>
          <w:rFonts w:hint="eastAsia"/>
          <w:sz w:val="24"/>
          <w:szCs w:val="24"/>
        </w:rPr>
        <w:t>就</w:t>
      </w:r>
      <w:r w:rsidR="00453A37" w:rsidRPr="009D270D">
        <w:rPr>
          <w:rFonts w:hint="eastAsia"/>
          <w:sz w:val="24"/>
          <w:szCs w:val="24"/>
        </w:rPr>
        <w:t>无法满足</w:t>
      </w:r>
      <w:r w:rsidR="00602A5F" w:rsidRPr="009D270D">
        <w:rPr>
          <w:rFonts w:hint="eastAsia"/>
          <w:sz w:val="24"/>
          <w:szCs w:val="24"/>
        </w:rPr>
        <w:t>紧急状况下的需求量，并且配送食品的安全性也与运输过程有关。</w:t>
      </w:r>
    </w:p>
    <w:p w:rsidR="00602A5F" w:rsidRDefault="00602A5F" w:rsidP="00602A5F">
      <w:pPr>
        <w:pStyle w:val="5"/>
      </w:pPr>
      <w:r>
        <w:rPr>
          <w:rFonts w:hint="eastAsia"/>
        </w:rPr>
        <w:lastRenderedPageBreak/>
        <w:t>能源</w:t>
      </w:r>
    </w:p>
    <w:p w:rsidR="00602A5F" w:rsidRPr="009D270D" w:rsidRDefault="009903DF" w:rsidP="00602A5F">
      <w:pPr>
        <w:spacing w:line="360" w:lineRule="auto"/>
        <w:ind w:firstLineChars="200" w:firstLine="480"/>
        <w:rPr>
          <w:sz w:val="24"/>
          <w:szCs w:val="24"/>
        </w:rPr>
      </w:pPr>
      <w:r w:rsidRPr="009D270D">
        <w:rPr>
          <w:rFonts w:hint="eastAsia"/>
          <w:sz w:val="24"/>
          <w:szCs w:val="24"/>
        </w:rPr>
        <w:t>能源的正常供给是保证社会正常运行的关键要素。据统计，世界上40%的电力是由燃煤发电机产生的，燃煤发电机设备的库存量通常为30天，非常依赖于产煤地的持续性的供给，且煤矿产地与发电厂距离较远。流行传染病的爆发并不会直接的对能源系统造成破环，而是通过影响正常的交通运输活动以及生产工作人员从而间接的影响整个社会的能源供给系统。</w:t>
      </w:r>
    </w:p>
    <w:p w:rsidR="009903DF" w:rsidRDefault="009903DF" w:rsidP="009903DF">
      <w:pPr>
        <w:pStyle w:val="5"/>
      </w:pPr>
      <w:r>
        <w:rPr>
          <w:rFonts w:hint="eastAsia"/>
        </w:rPr>
        <w:t>医药物流</w:t>
      </w:r>
    </w:p>
    <w:p w:rsidR="009903DF" w:rsidRPr="009D270D" w:rsidRDefault="00BF68A0" w:rsidP="00BF68A0">
      <w:pPr>
        <w:spacing w:line="360" w:lineRule="auto"/>
        <w:ind w:firstLineChars="200" w:firstLine="480"/>
        <w:rPr>
          <w:sz w:val="24"/>
          <w:szCs w:val="24"/>
        </w:rPr>
      </w:pPr>
      <w:r w:rsidRPr="009D270D">
        <w:rPr>
          <w:rFonts w:hint="eastAsia"/>
          <w:sz w:val="24"/>
          <w:szCs w:val="24"/>
        </w:rPr>
        <w:t>在对抗流行传染病的过程中，医药行业将会投入巨大的精力来研制药品。对于某个种类的药品来说，其生产基地只存在某一个特定的地点，如果</w:t>
      </w:r>
      <w:bookmarkStart w:id="21" w:name="OLE_LINK56"/>
      <w:bookmarkStart w:id="22" w:name="OLE_LINK57"/>
      <w:r w:rsidRPr="009D270D">
        <w:rPr>
          <w:rFonts w:hint="eastAsia"/>
          <w:sz w:val="24"/>
          <w:szCs w:val="24"/>
        </w:rPr>
        <w:t>大流行损害了正常的运输配送</w:t>
      </w:r>
      <w:r w:rsidR="00FA46A5" w:rsidRPr="009D270D">
        <w:rPr>
          <w:rFonts w:hint="eastAsia"/>
          <w:sz w:val="24"/>
          <w:szCs w:val="24"/>
        </w:rPr>
        <w:t>系统，多种必要的药品将无法被正常运送至病人手中。</w:t>
      </w:r>
    </w:p>
    <w:bookmarkEnd w:id="21"/>
    <w:bookmarkEnd w:id="22"/>
    <w:p w:rsidR="006E7CEA" w:rsidRPr="009D270D" w:rsidRDefault="006E7CEA" w:rsidP="00A53CBA">
      <w:pPr>
        <w:spacing w:line="360" w:lineRule="auto"/>
        <w:ind w:firstLineChars="200" w:firstLine="480"/>
        <w:rPr>
          <w:sz w:val="24"/>
          <w:szCs w:val="24"/>
        </w:rPr>
      </w:pPr>
      <w:r w:rsidRPr="009D270D">
        <w:rPr>
          <w:rFonts w:hint="eastAsia"/>
          <w:sz w:val="24"/>
          <w:szCs w:val="24"/>
        </w:rPr>
        <w:t>1903年莱特兄弟在基蒂霍克驾驶飞机飞行掀开了航空历史的篇章。第一次世界大战后的1919</w:t>
      </w:r>
      <w:r w:rsidR="000A35FC" w:rsidRPr="009D270D">
        <w:rPr>
          <w:rFonts w:hint="eastAsia"/>
          <w:sz w:val="24"/>
          <w:szCs w:val="24"/>
        </w:rPr>
        <w:t>年开始出现固定翼</w:t>
      </w:r>
      <w:r w:rsidRPr="009D270D">
        <w:rPr>
          <w:rFonts w:hint="eastAsia"/>
          <w:sz w:val="24"/>
          <w:szCs w:val="24"/>
        </w:rPr>
        <w:t>飞机的商业航空运输。欧洲当年已有6家航空公司，并开始了第一个伦敦至巴黎的定期航班。在美国当时的飞行主要是用来运送邮件。1927年是商业航空旅行的又一个里程碑。林德伯驾机飞越</w:t>
      </w:r>
      <w:r w:rsidR="000A35FC" w:rsidRPr="009D270D">
        <w:rPr>
          <w:rFonts w:hint="eastAsia"/>
          <w:sz w:val="24"/>
          <w:szCs w:val="24"/>
        </w:rPr>
        <w:t>大西洋的成功使航空业成为全球瞩目的焦点。世界上许多国家开始了航空</w:t>
      </w:r>
      <w:r w:rsidRPr="009D270D">
        <w:rPr>
          <w:rFonts w:hint="eastAsia"/>
          <w:sz w:val="24"/>
          <w:szCs w:val="24"/>
        </w:rPr>
        <w:t>运输服务：到了20世纪30</w:t>
      </w:r>
      <w:r w:rsidR="000A35FC" w:rsidRPr="009D270D">
        <w:rPr>
          <w:rFonts w:hint="eastAsia"/>
          <w:sz w:val="24"/>
          <w:szCs w:val="24"/>
        </w:rPr>
        <w:t>年代，亚洲的许多国家也开始了</w:t>
      </w:r>
      <w:r w:rsidRPr="009D270D">
        <w:rPr>
          <w:rFonts w:hint="eastAsia"/>
          <w:sz w:val="24"/>
          <w:szCs w:val="24"/>
        </w:rPr>
        <w:t>旅客航班运营-第二次世界大战的爆发促使了商业航空的发展。航空货运增长，旅客运输也增长了两倍以上，全球参战的局势导致航空运输广泛应用于国际飞行。二战后，航空运输发展进入了一个新时论航空公司的战略联盟代-</w:t>
      </w:r>
      <w:r w:rsidR="000A35FC" w:rsidRPr="009D270D">
        <w:rPr>
          <w:rFonts w:hint="eastAsia"/>
          <w:sz w:val="24"/>
          <w:szCs w:val="24"/>
        </w:rPr>
        <w:t>大量战争日本</w:t>
      </w:r>
      <w:r w:rsidRPr="009D270D">
        <w:rPr>
          <w:rFonts w:hint="eastAsia"/>
          <w:sz w:val="24"/>
          <w:szCs w:val="24"/>
        </w:rPr>
        <w:t>生产的飞机进入民航市场，使全世界的民用航空公司得以重建在战时遭破坏的旅客服务网：在二战结束后的第一年，全世界航空公司飞行公里增加了23％。</w:t>
      </w:r>
    </w:p>
    <w:p w:rsidR="00CA7B8C" w:rsidRPr="009D270D" w:rsidRDefault="00CA7B8C" w:rsidP="00A53CBA">
      <w:pPr>
        <w:spacing w:line="360" w:lineRule="auto"/>
        <w:ind w:firstLineChars="200" w:firstLine="480"/>
        <w:rPr>
          <w:sz w:val="24"/>
          <w:szCs w:val="24"/>
        </w:rPr>
      </w:pPr>
      <w:r w:rsidRPr="009D270D">
        <w:rPr>
          <w:rFonts w:hint="eastAsia"/>
          <w:sz w:val="24"/>
          <w:szCs w:val="24"/>
        </w:rPr>
        <w:lastRenderedPageBreak/>
        <w:t>民用航空运输发展与地区经济发展水平，城市交通系统水平息息相关。在世界范围内，主要存在着三大机场群：北美机场群、西欧机场群以及东亚机场群</w:t>
      </w:r>
      <w:r w:rsidR="00B800D2" w:rsidRPr="009D270D">
        <w:rPr>
          <w:rFonts w:hint="eastAsia"/>
          <w:sz w:val="24"/>
          <w:szCs w:val="24"/>
        </w:rPr>
        <w:t>[]</w:t>
      </w:r>
      <w:r w:rsidRPr="009D270D">
        <w:rPr>
          <w:rFonts w:hint="eastAsia"/>
          <w:sz w:val="24"/>
          <w:szCs w:val="24"/>
        </w:rPr>
        <w:t>，代表机场分别有纽约空港、伦敦空港、东京空港，它们连接了世界上最重要的城市以及经济带。不过，这三大机场目前受到了新枢纽的挑战，比如北京首都机场和迪拜机场。</w:t>
      </w:r>
      <w:r w:rsidR="004A5809" w:rsidRPr="009D270D">
        <w:rPr>
          <w:rFonts w:hint="eastAsia"/>
          <w:sz w:val="24"/>
          <w:szCs w:val="24"/>
        </w:rPr>
        <w:t>此外，除经济地理因素之外，旅客量也是衡量机场重要程度的关键性指标。</w:t>
      </w:r>
    </w:p>
    <w:p w:rsidR="00B800D2" w:rsidRPr="009D270D" w:rsidRDefault="00B800D2" w:rsidP="00A53CBA">
      <w:pPr>
        <w:spacing w:line="360" w:lineRule="auto"/>
        <w:ind w:firstLineChars="200" w:firstLine="480"/>
        <w:rPr>
          <w:sz w:val="24"/>
          <w:szCs w:val="24"/>
        </w:rPr>
      </w:pPr>
      <w:r w:rsidRPr="009D270D">
        <w:rPr>
          <w:rFonts w:hint="eastAsia"/>
          <w:sz w:val="24"/>
          <w:szCs w:val="24"/>
        </w:rPr>
        <w:t>现代航空运输基础建设的完善以及社会经济发展水平的提高，形成了全球范围联通的航空运输网络[]。至2016年，全球范围内开通了超过19000条航线，年旅客运量为36亿人次，</w:t>
      </w:r>
    </w:p>
    <w:p w:rsidR="00B800D2" w:rsidRPr="00B800D2" w:rsidRDefault="00B800D2" w:rsidP="00693D5F">
      <w:pPr>
        <w:rPr>
          <w:sz w:val="28"/>
          <w:szCs w:val="28"/>
        </w:rPr>
      </w:pPr>
    </w:p>
    <w:p w:rsidR="004A5809" w:rsidRDefault="00613F92" w:rsidP="004A5809">
      <w:pPr>
        <w:keepNext/>
      </w:pPr>
      <w:r>
        <w:rPr>
          <w:rFonts w:hint="eastAsia"/>
          <w:noProof/>
          <w:sz w:val="28"/>
          <w:szCs w:val="28"/>
        </w:rPr>
        <w:drawing>
          <wp:inline distT="0" distB="0" distL="0" distR="0">
            <wp:extent cx="5492513" cy="360194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rport.bmp"/>
                    <pic:cNvPicPr/>
                  </pic:nvPicPr>
                  <pic:blipFill>
                    <a:blip r:embed="rId14">
                      <a:extLst>
                        <a:ext uri="{28A0092B-C50C-407E-A947-70E740481C1C}">
                          <a14:useLocalDpi xmlns:a14="http://schemas.microsoft.com/office/drawing/2010/main" val="0"/>
                        </a:ext>
                      </a:extLst>
                    </a:blip>
                    <a:stretch>
                      <a:fillRect/>
                    </a:stretch>
                  </pic:blipFill>
                  <pic:spPr>
                    <a:xfrm>
                      <a:off x="0" y="0"/>
                      <a:ext cx="5500537" cy="3607203"/>
                    </a:xfrm>
                    <a:prstGeom prst="rect">
                      <a:avLst/>
                    </a:prstGeom>
                  </pic:spPr>
                </pic:pic>
              </a:graphicData>
            </a:graphic>
          </wp:inline>
        </w:drawing>
      </w:r>
    </w:p>
    <w:p w:rsidR="00613F92" w:rsidRDefault="004A5809" w:rsidP="004A5809">
      <w:pPr>
        <w:pStyle w:val="a3"/>
        <w:rPr>
          <w:sz w:val="28"/>
          <w:szCs w:val="28"/>
        </w:rPr>
      </w:pPr>
      <w:r>
        <w:t xml:space="preserve">Figure </w:t>
      </w:r>
      <w:r w:rsidR="00E04B6F">
        <w:fldChar w:fldCharType="begin"/>
      </w:r>
      <w:r w:rsidR="00E04B6F">
        <w:instrText xml:space="preserve"> SEQ Figure \* ARABIC </w:instrText>
      </w:r>
      <w:r w:rsidR="00E04B6F">
        <w:fldChar w:fldCharType="separate"/>
      </w:r>
      <w:r w:rsidR="001E6E53">
        <w:rPr>
          <w:noProof/>
        </w:rPr>
        <w:t>1</w:t>
      </w:r>
      <w:r w:rsidR="00E04B6F">
        <w:rPr>
          <w:noProof/>
        </w:rPr>
        <w:fldChar w:fldCharType="end"/>
      </w:r>
    </w:p>
    <w:p w:rsidR="00CB0395" w:rsidRDefault="00CB0395" w:rsidP="00693D5F">
      <w:pPr>
        <w:rPr>
          <w:sz w:val="28"/>
          <w:szCs w:val="28"/>
        </w:rPr>
      </w:pPr>
    </w:p>
    <w:p w:rsidR="004A5809" w:rsidRPr="00A65A89" w:rsidRDefault="004A5809" w:rsidP="00693D5F">
      <w:pPr>
        <w:rPr>
          <w:sz w:val="28"/>
          <w:szCs w:val="28"/>
        </w:rPr>
      </w:pPr>
    </w:p>
    <w:p w:rsidR="008D7EB6" w:rsidRPr="009D270D" w:rsidRDefault="005E7CF8" w:rsidP="008D7EB6">
      <w:pPr>
        <w:rPr>
          <w:sz w:val="24"/>
          <w:szCs w:val="24"/>
        </w:rPr>
      </w:pPr>
      <w:r w:rsidRPr="009D270D">
        <w:rPr>
          <w:rFonts w:hint="eastAsia"/>
          <w:sz w:val="24"/>
          <w:szCs w:val="24"/>
        </w:rPr>
        <w:lastRenderedPageBreak/>
        <w:t>交通运输越有效率，流感的传播速度就越快。</w:t>
      </w:r>
    </w:p>
    <w:p w:rsidR="008A05A2" w:rsidRDefault="008A05A2" w:rsidP="00FA46A5">
      <w:pPr>
        <w:pStyle w:val="3"/>
      </w:pPr>
      <w:r>
        <w:rPr>
          <w:rFonts w:hint="eastAsia"/>
        </w:rPr>
        <w:t>2.4</w:t>
      </w:r>
      <w:r>
        <w:t xml:space="preserve"> </w:t>
      </w:r>
    </w:p>
    <w:p w:rsidR="00CE23D0" w:rsidRDefault="00CE23D0" w:rsidP="008A05A2"/>
    <w:p w:rsidR="00CE23D0" w:rsidRPr="009D270D" w:rsidRDefault="005D46A3" w:rsidP="00A53CBA">
      <w:pPr>
        <w:spacing w:line="360" w:lineRule="auto"/>
        <w:ind w:firstLineChars="200" w:firstLine="480"/>
        <w:rPr>
          <w:sz w:val="24"/>
          <w:szCs w:val="24"/>
        </w:rPr>
      </w:pPr>
      <w:r w:rsidRPr="009D270D">
        <w:rPr>
          <w:rFonts w:hint="eastAsia"/>
          <w:sz w:val="24"/>
          <w:szCs w:val="24"/>
        </w:rPr>
        <w:t>流行疾病的暴发不但影响着人们的出行方式与交通出行量，还会间接地对居民的生活造成影响。20世纪中期以前，生产与运输规模主要以区域性和局部性生产运输为主，此后，全球化进程使得生产运输规模明显扩大，使得流行病的暴发的破环性更为巨大。疾病不仅危害着居民的健康，还影响着交通运输活动，从而影响了食品、生活用品的生产运输活动。</w:t>
      </w:r>
      <w:r w:rsidR="004D2224" w:rsidRPr="009D270D">
        <w:rPr>
          <w:rFonts w:hint="eastAsia"/>
          <w:sz w:val="24"/>
          <w:szCs w:val="24"/>
        </w:rPr>
        <w:t>如果全球运输系统由于大规模流行病的暴发而停滞，使得对抗疾病传播的各种能源物资的运输供给受到影响，将会扩大流行病爆发的危害。</w:t>
      </w:r>
    </w:p>
    <w:p w:rsidR="00C26046" w:rsidRDefault="00B473AA" w:rsidP="00C26046">
      <w:pPr>
        <w:pStyle w:val="2"/>
      </w:pPr>
      <w:r>
        <w:rPr>
          <w:rFonts w:hint="eastAsia"/>
        </w:rPr>
        <w:t xml:space="preserve">3. </w:t>
      </w:r>
      <w:r w:rsidR="007B53E5">
        <w:rPr>
          <w:rFonts w:hint="eastAsia"/>
        </w:rPr>
        <w:t>疾病传播过程的数学描述</w:t>
      </w:r>
    </w:p>
    <w:p w:rsidR="007B53E5" w:rsidRDefault="00C26046" w:rsidP="00C26046">
      <w:pPr>
        <w:pStyle w:val="3"/>
      </w:pPr>
      <w:r>
        <w:rPr>
          <w:rFonts w:hint="eastAsia"/>
        </w:rPr>
        <w:t xml:space="preserve">3.1 </w:t>
      </w:r>
      <w:r w:rsidR="007B53E5">
        <w:rPr>
          <w:rFonts w:hint="eastAsia"/>
        </w:rPr>
        <w:t>经典疾病传播模型</w:t>
      </w:r>
    </w:p>
    <w:p w:rsidR="00E677CA" w:rsidRPr="00E677CA" w:rsidRDefault="00E677CA" w:rsidP="00C26046">
      <w:pPr>
        <w:pStyle w:val="5"/>
      </w:pPr>
      <w:r>
        <w:rPr>
          <w:rFonts w:hint="eastAsia"/>
        </w:rPr>
        <w:t>3.1.1</w:t>
      </w:r>
      <w:r>
        <w:t xml:space="preserve"> </w:t>
      </w:r>
      <w:r w:rsidR="00B3262B">
        <w:rPr>
          <w:rFonts w:hint="eastAsia"/>
        </w:rPr>
        <w:t>经典传播模型概述</w:t>
      </w:r>
    </w:p>
    <w:p w:rsidR="009D270D" w:rsidRDefault="009D270D" w:rsidP="00C26046">
      <w:pPr>
        <w:spacing w:line="360" w:lineRule="auto"/>
        <w:ind w:firstLineChars="200" w:firstLine="480"/>
        <w:rPr>
          <w:sz w:val="24"/>
          <w:szCs w:val="24"/>
        </w:rPr>
      </w:pPr>
      <w:r>
        <w:rPr>
          <w:rFonts w:hint="eastAsia"/>
          <w:sz w:val="24"/>
          <w:szCs w:val="24"/>
        </w:rPr>
        <w:t>两百多年以来，</w:t>
      </w:r>
      <w:r w:rsidRPr="009D270D">
        <w:rPr>
          <w:rFonts w:hint="eastAsia"/>
          <w:sz w:val="24"/>
          <w:szCs w:val="24"/>
        </w:rPr>
        <w:t>疾病传播数学方法及建模已经发展成了一个具有多学科交叉性的研究领域</w:t>
      </w:r>
      <w:r>
        <w:rPr>
          <w:rFonts w:hint="eastAsia"/>
          <w:sz w:val="24"/>
          <w:szCs w:val="24"/>
        </w:rPr>
        <w:t>。疾病传播模型通常根据患病阶段将人群分为不同的类型</w:t>
      </w:r>
      <w:r>
        <w:rPr>
          <w:sz w:val="24"/>
          <w:szCs w:val="24"/>
        </w:rPr>
        <w:fldChar w:fldCharType="begin"/>
      </w:r>
      <w:r>
        <w:rPr>
          <w:sz w:val="24"/>
          <w:szCs w:val="24"/>
        </w:rPr>
        <w:instrText xml:space="preserve"> ADDIN ZOTERO_ITEM CSL_CITATION {"citationID":"a26fqnkoh3g","properties":{"formattedCitation":"[30]","plainCitation":"[30]"},"citationItems":[{"id":367,"uris":["http://zotero.org/users/3436635/items/MC69PFVF"],"uri":["http://zotero.org/users/3436635/items/MC69PFVF"],"itemData":{"id":367,"type":"article-journal","title":"Book Reviews","container-title":"Australian Journal of Public Health","page":"208-212","volume":"16","issue":"2","source":"Wiley Online Library","abstract":"Book reviewed in this article: Infectious diseases of humans: dynamics and controlRoy M. Anderson and Robert M. May. Bilharzia: a history of imperial tropical medicineJohn Farley. Multi-disciplinary teamwork: community mental handicap teamsMorag McGrath.y of Sydney In-depth interviewing: researching peopleVictor Minichiello, Rosalie Aroni, Eric Timewell and Loris Alexander.","DOI":"10.1111/j.1753-6405.1992.tb00056.x","ISSN":"1753-6405","language":"en","issued":{"date-parts":[["1992",6,1]]}}}],"schema":"https://github.com/citation-style-language/schema/raw/master/csl-citation.json"} </w:instrText>
      </w:r>
      <w:r>
        <w:rPr>
          <w:sz w:val="24"/>
          <w:szCs w:val="24"/>
        </w:rPr>
        <w:fldChar w:fldCharType="separate"/>
      </w:r>
      <w:r w:rsidRPr="009D270D">
        <w:rPr>
          <w:rFonts w:ascii="等线" w:eastAsia="等线" w:hAnsi="等线"/>
          <w:sz w:val="24"/>
        </w:rPr>
        <w:t>[30]</w:t>
      </w:r>
      <w:r>
        <w:rPr>
          <w:sz w:val="24"/>
          <w:szCs w:val="24"/>
        </w:rPr>
        <w:fldChar w:fldCharType="end"/>
      </w:r>
      <w:r>
        <w:rPr>
          <w:rFonts w:hint="eastAsia"/>
          <w:sz w:val="24"/>
          <w:szCs w:val="24"/>
        </w:rPr>
        <w:t>，</w:t>
      </w:r>
      <w:r w:rsidR="00B72680">
        <w:rPr>
          <w:rFonts w:hint="eastAsia"/>
          <w:sz w:val="24"/>
          <w:szCs w:val="24"/>
        </w:rPr>
        <w:t>比如</w:t>
      </w:r>
      <w:r w:rsidR="00B72680" w:rsidRPr="00B72680">
        <w:rPr>
          <w:rFonts w:hint="eastAsia"/>
          <w:sz w:val="24"/>
          <w:szCs w:val="24"/>
        </w:rPr>
        <w:t>易感人群</w:t>
      </w:r>
      <w:r w:rsidR="00B72680">
        <w:rPr>
          <w:rFonts w:hint="eastAsia"/>
          <w:sz w:val="24"/>
          <w:szCs w:val="24"/>
        </w:rPr>
        <w:t>（</w:t>
      </w:r>
      <w:bookmarkStart w:id="23" w:name="OLE_LINK64"/>
      <w:r w:rsidR="00B72680">
        <w:rPr>
          <w:rFonts w:hint="eastAsia"/>
          <w:sz w:val="24"/>
          <w:szCs w:val="24"/>
        </w:rPr>
        <w:t>Sus</w:t>
      </w:r>
      <w:r w:rsidR="00B72680">
        <w:rPr>
          <w:sz w:val="24"/>
          <w:szCs w:val="24"/>
        </w:rPr>
        <w:t>ceptible,</w:t>
      </w:r>
      <w:r w:rsidR="00B72680">
        <w:rPr>
          <w:rFonts w:hint="eastAsia"/>
          <w:sz w:val="24"/>
          <w:szCs w:val="24"/>
        </w:rPr>
        <w:t>可能被传染的健康人群，用</w:t>
      </w:r>
      <w:r w:rsidR="00B72680" w:rsidRPr="00B72680">
        <w:rPr>
          <w:rFonts w:hint="eastAsia"/>
          <w:i/>
          <w:sz w:val="24"/>
          <w:szCs w:val="24"/>
        </w:rPr>
        <w:t>S</w:t>
      </w:r>
      <w:r w:rsidR="00B72680">
        <w:rPr>
          <w:rFonts w:hint="eastAsia"/>
          <w:sz w:val="24"/>
          <w:szCs w:val="24"/>
        </w:rPr>
        <w:t>表示</w:t>
      </w:r>
      <w:bookmarkEnd w:id="23"/>
      <w:r w:rsidR="00B72680">
        <w:rPr>
          <w:rFonts w:hint="eastAsia"/>
          <w:sz w:val="24"/>
          <w:szCs w:val="24"/>
        </w:rPr>
        <w:t>），感染人群（</w:t>
      </w:r>
      <w:r w:rsidR="00B72680">
        <w:rPr>
          <w:sz w:val="24"/>
          <w:szCs w:val="24"/>
        </w:rPr>
        <w:t>Infectious,</w:t>
      </w:r>
      <w:r w:rsidR="00B72680">
        <w:rPr>
          <w:rFonts w:hint="eastAsia"/>
          <w:sz w:val="24"/>
          <w:szCs w:val="24"/>
        </w:rPr>
        <w:t>处于感染状态的人群，用</w:t>
      </w:r>
      <w:r w:rsidR="00B72680">
        <w:rPr>
          <w:rFonts w:hint="eastAsia"/>
          <w:i/>
          <w:sz w:val="24"/>
          <w:szCs w:val="24"/>
        </w:rPr>
        <w:t>I</w:t>
      </w:r>
      <w:r w:rsidR="00B72680">
        <w:rPr>
          <w:rFonts w:hint="eastAsia"/>
          <w:sz w:val="24"/>
          <w:szCs w:val="24"/>
        </w:rPr>
        <w:t>表示），恢复人群（Recovered</w:t>
      </w:r>
      <w:r w:rsidR="00B72680">
        <w:rPr>
          <w:sz w:val="24"/>
          <w:szCs w:val="24"/>
        </w:rPr>
        <w:t>,</w:t>
      </w:r>
      <w:r w:rsidR="00B72680">
        <w:rPr>
          <w:rFonts w:hint="eastAsia"/>
          <w:sz w:val="24"/>
          <w:szCs w:val="24"/>
        </w:rPr>
        <w:t>从疾病中恢复过来并不再会被感染的人群，用R表示）。</w:t>
      </w:r>
      <w:r w:rsidR="00EE7D4E">
        <w:rPr>
          <w:rFonts w:hint="eastAsia"/>
          <w:sz w:val="24"/>
          <w:szCs w:val="24"/>
        </w:rPr>
        <w:t>除感染人群本身之外，该思想还可以扩展成疾病载体，比如携带有感染患者的运输工具，或者是传播病原体的蚊虫。疾病传播模型描述了疾病在一个群体之间的动态传播过程，为了理解人群中感染个体的数</w:t>
      </w:r>
      <w:r w:rsidR="00EE7D4E">
        <w:rPr>
          <w:rFonts w:hint="eastAsia"/>
          <w:sz w:val="24"/>
          <w:szCs w:val="24"/>
        </w:rPr>
        <w:lastRenderedPageBreak/>
        <w:t>量随着时间的变化情况，我们需要定义</w:t>
      </w:r>
      <w:r w:rsidR="0080107F">
        <w:rPr>
          <w:rFonts w:hint="eastAsia"/>
          <w:sz w:val="24"/>
          <w:szCs w:val="24"/>
        </w:rPr>
        <w:t>个体状态转移过程。</w:t>
      </w:r>
    </w:p>
    <w:p w:rsidR="0080107F" w:rsidRPr="00116BA2" w:rsidRDefault="0080107F" w:rsidP="00C26046">
      <w:pPr>
        <w:spacing w:line="360" w:lineRule="auto"/>
        <w:ind w:firstLineChars="200" w:firstLine="480"/>
        <w:rPr>
          <w:sz w:val="24"/>
          <w:szCs w:val="24"/>
        </w:rPr>
      </w:pPr>
      <w:r>
        <w:rPr>
          <w:rFonts w:hint="eastAsia"/>
          <w:sz w:val="24"/>
          <w:szCs w:val="24"/>
        </w:rPr>
        <w:t>最简单的疾病传播模型假定整个人群的个体数量恒定为</w:t>
      </w:r>
      <m:oMath>
        <m:r>
          <w:rPr>
            <w:rFonts w:ascii="DejaVu Math TeX Gyre" w:hAnsi="DejaVu Math TeX Gyre"/>
            <w:sz w:val="24"/>
            <w:szCs w:val="24"/>
          </w:rPr>
          <m:t>N</m:t>
        </m:r>
      </m:oMath>
      <w:r>
        <w:rPr>
          <w:rFonts w:hint="eastAsia"/>
          <w:sz w:val="24"/>
          <w:szCs w:val="24"/>
        </w:rPr>
        <w:t>，单个个体的感染状态会发生变化。比如在</w:t>
      </w:r>
      <w:bookmarkStart w:id="24" w:name="OLE_LINK65"/>
      <w:bookmarkStart w:id="25" w:name="OLE_LINK66"/>
      <m:oMath>
        <m:r>
          <w:rPr>
            <w:rFonts w:ascii="DejaVu Math TeX Gyre" w:hAnsi="DejaVu Math TeX Gyre"/>
            <w:sz w:val="24"/>
            <w:szCs w:val="24"/>
          </w:rPr>
          <m:t>SIS</m:t>
        </m:r>
      </m:oMath>
      <w:r>
        <w:rPr>
          <w:rFonts w:hint="eastAsia"/>
          <w:sz w:val="24"/>
          <w:szCs w:val="24"/>
        </w:rPr>
        <w:t>传播模型</w:t>
      </w:r>
      <w:bookmarkEnd w:id="24"/>
      <w:bookmarkEnd w:id="25"/>
      <w:r>
        <w:rPr>
          <w:rFonts w:hint="eastAsia"/>
          <w:sz w:val="24"/>
          <w:szCs w:val="24"/>
        </w:rPr>
        <w:t>中，个体的状态在</w:t>
      </w:r>
      <m:oMath>
        <m:r>
          <w:rPr>
            <w:rFonts w:ascii="DejaVu Math TeX Gyre" w:hAnsi="DejaVu Math TeX Gyre"/>
            <w:sz w:val="24"/>
            <w:szCs w:val="24"/>
          </w:rPr>
          <m:t>S,I</m:t>
        </m:r>
      </m:oMath>
      <w:r>
        <w:rPr>
          <w:rFonts w:hint="eastAsia"/>
          <w:sz w:val="24"/>
          <w:szCs w:val="24"/>
        </w:rPr>
        <w:t>之间转移，</w:t>
      </w:r>
      <w:r w:rsidR="00116BA2">
        <w:rPr>
          <w:rFonts w:hint="eastAsia"/>
          <w:sz w:val="24"/>
          <w:szCs w:val="24"/>
        </w:rPr>
        <w:t>如图所示，1</w:t>
      </w:r>
      <w:r w:rsidR="00116BA2">
        <w:rPr>
          <w:sz w:val="24"/>
          <w:szCs w:val="24"/>
        </w:rPr>
        <w:t>)</w:t>
      </w:r>
      <w:r w:rsidR="00116BA2">
        <w:rPr>
          <w:rFonts w:hint="eastAsia"/>
          <w:sz w:val="24"/>
          <w:szCs w:val="24"/>
        </w:rPr>
        <w:t>个体处于易感状态</w:t>
      </w:r>
      <m:oMath>
        <m:r>
          <w:rPr>
            <w:rFonts w:ascii="DejaVu Math TeX Gyre" w:hAnsi="DejaVu Math TeX Gyre"/>
            <w:sz w:val="24"/>
            <w:szCs w:val="24"/>
          </w:rPr>
          <m:t>S</m:t>
        </m:r>
      </m:oMath>
      <w:r w:rsidR="00116BA2">
        <w:rPr>
          <w:rFonts w:hint="eastAsia"/>
          <w:sz w:val="24"/>
          <w:szCs w:val="24"/>
        </w:rPr>
        <w:t>由于接触感染个体受到感染状态转变为</w:t>
      </w:r>
      <m:oMath>
        <m:r>
          <w:rPr>
            <w:rFonts w:ascii="DejaVu Math TeX Gyre" w:hAnsi="DejaVu Math TeX Gyre"/>
            <w:sz w:val="24"/>
            <w:szCs w:val="24"/>
          </w:rPr>
          <m:t>I</m:t>
        </m:r>
      </m:oMath>
      <w:r w:rsidR="00116BA2">
        <w:rPr>
          <w:rFonts w:hint="eastAsia"/>
          <w:sz w:val="24"/>
          <w:szCs w:val="24"/>
        </w:rPr>
        <w:t>;</w:t>
      </w:r>
      <w:r w:rsidR="00116BA2" w:rsidRPr="00116BA2">
        <w:rPr>
          <w:rFonts w:hint="eastAsia"/>
          <w:sz w:val="24"/>
          <w:szCs w:val="24"/>
        </w:rPr>
        <w:t xml:space="preserve"> </w:t>
      </w:r>
      <w:r w:rsidR="00116BA2">
        <w:rPr>
          <w:sz w:val="24"/>
          <w:szCs w:val="24"/>
        </w:rPr>
        <w:t>2)</w:t>
      </w:r>
      <w:r w:rsidR="00116BA2">
        <w:rPr>
          <w:rFonts w:hint="eastAsia"/>
          <w:sz w:val="24"/>
          <w:szCs w:val="24"/>
        </w:rPr>
        <w:t>个体处于感染状态</w:t>
      </w:r>
      <m:oMath>
        <m:r>
          <w:rPr>
            <w:rFonts w:ascii="DejaVu Math TeX Gyre" w:hAnsi="DejaVu Math TeX Gyre"/>
            <w:sz w:val="24"/>
            <w:szCs w:val="24"/>
          </w:rPr>
          <m:t>I</m:t>
        </m:r>
      </m:oMath>
      <w:r w:rsidR="00116BA2">
        <w:rPr>
          <w:rFonts w:hint="eastAsia"/>
          <w:sz w:val="24"/>
          <w:szCs w:val="24"/>
        </w:rPr>
        <w:t>由于恢复而转变为</w:t>
      </w:r>
      <m:oMath>
        <m:r>
          <w:rPr>
            <w:rFonts w:ascii="DejaVu Math TeX Gyre" w:hAnsi="DejaVu Math TeX Gyre"/>
            <w:sz w:val="24"/>
            <w:szCs w:val="24"/>
          </w:rPr>
          <m:t>S</m:t>
        </m:r>
      </m:oMath>
      <w:r w:rsidR="00116BA2">
        <w:rPr>
          <w:rFonts w:hint="eastAsia"/>
          <w:sz w:val="24"/>
          <w:szCs w:val="24"/>
        </w:rPr>
        <w:t>。</w:t>
      </w:r>
      <w:bookmarkStart w:id="26" w:name="OLE_LINK72"/>
      <w:bookmarkStart w:id="27" w:name="OLE_LINK73"/>
      <m:oMath>
        <m:r>
          <w:rPr>
            <w:rFonts w:ascii="DejaVu Math TeX Gyre" w:hAnsi="DejaVu Math TeX Gyre"/>
            <w:sz w:val="24"/>
            <w:szCs w:val="24"/>
          </w:rPr>
          <m:t>S</m:t>
        </m:r>
        <w:bookmarkStart w:id="28" w:name="OLE_LINK69"/>
        <w:bookmarkStart w:id="29" w:name="OLE_LINK70"/>
        <w:bookmarkStart w:id="30" w:name="OLE_LINK71"/>
        <m:r>
          <w:rPr>
            <w:rFonts w:ascii="DejaVu Math TeX Gyre" w:hAnsi="DejaVu Math TeX Gyre"/>
            <w:sz w:val="24"/>
            <w:szCs w:val="24"/>
          </w:rPr>
          <m:t>IS</m:t>
        </m:r>
      </m:oMath>
      <w:bookmarkEnd w:id="26"/>
      <w:bookmarkEnd w:id="27"/>
      <w:bookmarkEnd w:id="28"/>
      <w:bookmarkEnd w:id="29"/>
      <w:bookmarkEnd w:id="30"/>
      <w:r w:rsidR="00116BA2">
        <w:rPr>
          <w:rFonts w:hint="eastAsia"/>
          <w:sz w:val="24"/>
          <w:szCs w:val="24"/>
        </w:rPr>
        <w:t>传播模型认为个体不会产生免疫力，个体的状态在</w:t>
      </w:r>
      <m:oMath>
        <m:r>
          <w:rPr>
            <w:rFonts w:ascii="DejaVu Math TeX Gyre" w:hAnsi="DejaVu Math TeX Gyre"/>
            <w:sz w:val="24"/>
            <w:szCs w:val="24"/>
          </w:rPr>
          <m:t>S</m:t>
        </m:r>
        <m:r>
          <w:rPr>
            <w:rFonts w:ascii="DejaVu Math TeX Gyre" w:hAnsi="DejaVu Math TeX Gyre" w:hint="eastAsia"/>
            <w:sz w:val="24"/>
            <w:szCs w:val="24"/>
          </w:rPr>
          <m:t>，</m:t>
        </m:r>
        <m:r>
          <w:rPr>
            <w:rFonts w:ascii="DejaVu Math TeX Gyre" w:hAnsi="DejaVu Math TeX Gyre"/>
            <w:sz w:val="24"/>
            <w:szCs w:val="24"/>
          </w:rPr>
          <m:t>I</m:t>
        </m:r>
      </m:oMath>
      <w:r w:rsidR="00116BA2">
        <w:rPr>
          <w:rFonts w:hint="eastAsia"/>
          <w:sz w:val="24"/>
          <w:szCs w:val="24"/>
        </w:rPr>
        <w:t>之间不断转移。</w:t>
      </w:r>
      <w:r w:rsidR="00710957">
        <w:rPr>
          <w:rFonts w:hint="eastAsia"/>
          <w:sz w:val="24"/>
          <w:szCs w:val="24"/>
        </w:rPr>
        <w:t>另外一种模型为</w:t>
      </w:r>
      <m:oMath>
        <m:r>
          <w:rPr>
            <w:rFonts w:ascii="DejaVu Math TeX Gyre" w:hAnsi="DejaVu Math TeX Gyre"/>
            <w:sz w:val="24"/>
            <w:szCs w:val="24"/>
          </w:rPr>
          <m:t>SIR</m:t>
        </m:r>
      </m:oMath>
      <w:r w:rsidR="00710957">
        <w:rPr>
          <w:rFonts w:hint="eastAsia"/>
          <w:sz w:val="24"/>
          <w:szCs w:val="24"/>
        </w:rPr>
        <w:t>传播模型，在这类模型中，个体由于恢复会产生免疫作用，不会再次受到感染，转变为</w:t>
      </w:r>
      <m:oMath>
        <m:r>
          <w:rPr>
            <w:rFonts w:ascii="DejaVu Math TeX Gyre" w:hAnsi="DejaVu Math TeX Gyre"/>
            <w:sz w:val="24"/>
            <w:szCs w:val="24"/>
          </w:rPr>
          <m:t>R</m:t>
        </m:r>
      </m:oMath>
      <w:r w:rsidR="00710957">
        <w:rPr>
          <w:rFonts w:hint="eastAsia"/>
          <w:sz w:val="24"/>
          <w:szCs w:val="24"/>
        </w:rPr>
        <w:t>状态。</w:t>
      </w:r>
    </w:p>
    <w:p w:rsidR="00116BA2" w:rsidRDefault="00116BA2" w:rsidP="00C26046">
      <w:pPr>
        <w:spacing w:line="360" w:lineRule="auto"/>
        <w:ind w:firstLineChars="200" w:firstLine="480"/>
        <w:jc w:val="center"/>
        <w:rPr>
          <w:sz w:val="24"/>
          <w:szCs w:val="24"/>
        </w:rPr>
      </w:pPr>
      <w:r>
        <w:rPr>
          <w:rFonts w:hint="eastAsia"/>
          <w:noProof/>
          <w:sz w:val="24"/>
          <w:szCs w:val="24"/>
        </w:rPr>
        <w:drawing>
          <wp:inline distT="0" distB="0" distL="0" distR="0">
            <wp:extent cx="2234317" cy="1256770"/>
            <wp:effectExtent l="0" t="0" r="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_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49431" cy="1265271"/>
                    </a:xfrm>
                    <a:prstGeom prst="rect">
                      <a:avLst/>
                    </a:prstGeom>
                  </pic:spPr>
                </pic:pic>
              </a:graphicData>
            </a:graphic>
          </wp:inline>
        </w:drawing>
      </w:r>
    </w:p>
    <w:p w:rsidR="00116BA2" w:rsidRDefault="00116BA2" w:rsidP="00C26046">
      <w:pPr>
        <w:spacing w:line="360" w:lineRule="auto"/>
        <w:ind w:firstLineChars="200" w:firstLine="480"/>
        <w:jc w:val="center"/>
        <w:rPr>
          <w:sz w:val="24"/>
          <w:szCs w:val="24"/>
        </w:rPr>
      </w:pPr>
      <w:r>
        <w:rPr>
          <w:rFonts w:hint="eastAsia"/>
          <w:noProof/>
          <w:sz w:val="24"/>
          <w:szCs w:val="24"/>
        </w:rPr>
        <w:drawing>
          <wp:inline distT="0" distB="0" distL="0" distR="0">
            <wp:extent cx="2800505" cy="1575242"/>
            <wp:effectExtent l="0" t="0" r="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R_DEM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1703" cy="1581541"/>
                    </a:xfrm>
                    <a:prstGeom prst="rect">
                      <a:avLst/>
                    </a:prstGeom>
                  </pic:spPr>
                </pic:pic>
              </a:graphicData>
            </a:graphic>
          </wp:inline>
        </w:drawing>
      </w:r>
    </w:p>
    <w:p w:rsidR="00835B05" w:rsidRDefault="00710957" w:rsidP="00C26046">
      <w:pPr>
        <w:spacing w:line="360" w:lineRule="auto"/>
        <w:ind w:firstLineChars="200" w:firstLine="480"/>
        <w:jc w:val="left"/>
        <w:rPr>
          <w:sz w:val="24"/>
          <w:szCs w:val="24"/>
        </w:rPr>
      </w:pPr>
      <w:r>
        <w:rPr>
          <w:rFonts w:hint="eastAsia"/>
          <w:sz w:val="24"/>
          <w:szCs w:val="24"/>
        </w:rPr>
        <w:t>很明显，</w:t>
      </w:r>
      <m:oMath>
        <m:r>
          <w:rPr>
            <w:rFonts w:ascii="DejaVu Math TeX Gyre" w:hAnsi="DejaVu Math TeX Gyre"/>
            <w:sz w:val="24"/>
            <w:szCs w:val="24"/>
          </w:rPr>
          <m:t>SIS</m:t>
        </m:r>
      </m:oMath>
      <w:bookmarkStart w:id="31" w:name="OLE_LINK76"/>
      <w:bookmarkStart w:id="32" w:name="OLE_LINK77"/>
      <w:r>
        <w:rPr>
          <w:rFonts w:hint="eastAsia"/>
          <w:sz w:val="24"/>
          <w:szCs w:val="24"/>
        </w:rPr>
        <w:t>模型下，个体的状态一直在动态转移，这一过程会一直存在下去，而在</w:t>
      </w:r>
      <m:oMath>
        <m:r>
          <w:rPr>
            <w:rFonts w:ascii="DejaVu Math TeX Gyre" w:hAnsi="DejaVu Math TeX Gyre"/>
            <w:sz w:val="24"/>
            <w:szCs w:val="24"/>
          </w:rPr>
          <m:t>SI</m:t>
        </m:r>
        <w:bookmarkStart w:id="33" w:name="OLE_LINK78"/>
        <m:r>
          <w:rPr>
            <w:rFonts w:ascii="DejaVu Math TeX Gyre" w:hAnsi="DejaVu Math TeX Gyre"/>
            <w:sz w:val="24"/>
            <w:szCs w:val="24"/>
          </w:rPr>
          <m:t>R</m:t>
        </m:r>
      </m:oMath>
      <w:bookmarkEnd w:id="33"/>
      <w:r>
        <w:rPr>
          <w:rFonts w:hint="eastAsia"/>
          <w:sz w:val="24"/>
          <w:szCs w:val="24"/>
        </w:rPr>
        <w:t>模型下，传播过程最终会停止，所有个体都会进入状态</w:t>
      </w:r>
      <m:oMath>
        <m:r>
          <w:rPr>
            <w:rFonts w:ascii="DejaVu Math TeX Gyre" w:hAnsi="DejaVu Math TeX Gyre"/>
            <w:sz w:val="24"/>
            <w:szCs w:val="24"/>
          </w:rPr>
          <m:t>R</m:t>
        </m:r>
      </m:oMath>
      <w:r>
        <w:rPr>
          <w:rFonts w:hint="eastAsia"/>
          <w:sz w:val="24"/>
          <w:szCs w:val="24"/>
        </w:rPr>
        <w:t>。</w:t>
      </w:r>
      <w:r w:rsidR="00835B05">
        <w:rPr>
          <w:rFonts w:hint="eastAsia"/>
          <w:sz w:val="24"/>
          <w:szCs w:val="24"/>
        </w:rPr>
        <w:t>这两种模型中，感染过程以及恢复过程决定了疾病传播的进程，两个过程同时进行。</w:t>
      </w:r>
    </w:p>
    <w:p w:rsidR="00835B05" w:rsidRPr="009D4F33" w:rsidRDefault="00835B05" w:rsidP="00C26046">
      <w:pPr>
        <w:spacing w:line="360" w:lineRule="auto"/>
        <w:ind w:firstLineChars="200" w:firstLine="480"/>
        <w:jc w:val="left"/>
        <w:rPr>
          <w:sz w:val="24"/>
          <w:szCs w:val="24"/>
        </w:rPr>
      </w:pPr>
      <w:r>
        <w:rPr>
          <w:rFonts w:hint="eastAsia"/>
          <w:sz w:val="24"/>
          <w:szCs w:val="24"/>
        </w:rPr>
        <w:t>离散时间</w:t>
      </w:r>
      <w:r w:rsidR="009D4F33">
        <w:rPr>
          <w:rFonts w:hint="eastAsia"/>
          <w:sz w:val="24"/>
          <w:szCs w:val="24"/>
        </w:rPr>
        <w:t>（Dis</w:t>
      </w:r>
      <w:r w:rsidR="009D4F33">
        <w:rPr>
          <w:sz w:val="24"/>
          <w:szCs w:val="24"/>
        </w:rPr>
        <w:t>crete-time</w:t>
      </w:r>
      <w:r w:rsidR="009D4F33">
        <w:rPr>
          <w:rFonts w:hint="eastAsia"/>
          <w:sz w:val="24"/>
          <w:szCs w:val="24"/>
        </w:rPr>
        <w:t>）</w:t>
      </w:r>
      <w:r>
        <w:rPr>
          <w:rFonts w:hint="eastAsia"/>
          <w:sz w:val="24"/>
          <w:szCs w:val="24"/>
        </w:rPr>
        <w:t>下的</w:t>
      </w:r>
      <w:bookmarkStart w:id="34" w:name="OLE_LINK74"/>
      <w:bookmarkStart w:id="35" w:name="OLE_LINK75"/>
      <m:oMath>
        <m:r>
          <w:rPr>
            <w:rFonts w:ascii="DejaVu Math TeX Gyre" w:hAnsi="DejaVu Math TeX Gyre"/>
            <w:sz w:val="24"/>
            <w:szCs w:val="24"/>
          </w:rPr>
          <m:t>SIS</m:t>
        </m:r>
      </m:oMath>
      <w:r>
        <w:rPr>
          <w:rFonts w:hint="eastAsia"/>
          <w:sz w:val="24"/>
          <w:szCs w:val="24"/>
        </w:rPr>
        <w:t>与</w:t>
      </w:r>
      <m:oMath>
        <m:r>
          <w:rPr>
            <w:rFonts w:ascii="DejaVu Math TeX Gyre" w:hAnsi="DejaVu Math TeX Gyre"/>
            <w:sz w:val="24"/>
            <w:szCs w:val="24"/>
          </w:rPr>
          <m:t>SIR</m:t>
        </m:r>
      </m:oMath>
      <w:r>
        <w:rPr>
          <w:rFonts w:hint="eastAsia"/>
          <w:sz w:val="24"/>
          <w:szCs w:val="24"/>
        </w:rPr>
        <w:t>传播模型</w:t>
      </w:r>
      <w:bookmarkEnd w:id="34"/>
      <w:bookmarkEnd w:id="35"/>
      <w:r w:rsidR="0052531C">
        <w:rPr>
          <w:rFonts w:hint="eastAsia"/>
          <w:sz w:val="24"/>
          <w:szCs w:val="24"/>
        </w:rPr>
        <w:t>假定个体的转移概率为定值，个体</w:t>
      </w:r>
      <m:oMath>
        <m:r>
          <w:rPr>
            <w:rFonts w:ascii="DejaVu Math TeX Gyre" w:hAnsi="DejaVu Math TeX Gyre" w:hint="eastAsia"/>
            <w:sz w:val="24"/>
            <w:szCs w:val="24"/>
          </w:rPr>
          <m:t>x</m:t>
        </m:r>
      </m:oMath>
      <w:r w:rsidR="0052531C">
        <w:rPr>
          <w:rFonts w:hint="eastAsia"/>
          <w:sz w:val="24"/>
          <w:szCs w:val="24"/>
        </w:rPr>
        <w:t>的恢复概率</w:t>
      </w:r>
      <m:oMath>
        <m:r>
          <w:rPr>
            <w:rFonts w:ascii="DejaVu Math TeX Gyre" w:hAnsi="DejaVu Math TeX Gyre"/>
            <w:sz w:val="24"/>
            <w:szCs w:val="24"/>
          </w:rPr>
          <m:t>μ</m:t>
        </m:r>
      </m:oMath>
      <w:r w:rsidR="0052531C">
        <w:rPr>
          <w:rFonts w:hint="eastAsia"/>
          <w:sz w:val="24"/>
          <w:szCs w:val="24"/>
        </w:rPr>
        <w:t>为个体在每个时间步长下，从患病状态转移至易感状态或者是恢复状态的概率：</w:t>
      </w:r>
      <w:r w:rsidR="0052531C">
        <w:rPr>
          <w:sz w:val="24"/>
          <w:szCs w:val="24"/>
        </w:rPr>
        <w:br/>
      </w:r>
      <m:oMathPara>
        <m:oMath>
          <m:r>
            <w:rPr>
              <w:rFonts w:ascii="DejaVu Math TeX Gyre" w:hAnsi="DejaVu Math TeX Gyre"/>
              <w:sz w:val="24"/>
              <w:szCs w:val="24"/>
            </w:rPr>
            <m:t>μ</m:t>
          </m:r>
          <m:r>
            <w:rPr>
              <w:rFonts w:ascii="DejaVu Math TeX Gyre" w:hAnsi="DejaVu Math TeX Gyre" w:hint="eastAsia"/>
              <w:sz w:val="24"/>
              <w:szCs w:val="24"/>
            </w:rPr>
            <m:t>=</m:t>
          </m:r>
          <m:r>
            <w:rPr>
              <w:rFonts w:ascii="DejaVu Math TeX Gyre" w:hAnsi="DejaVu Math TeX Gyre"/>
              <w:sz w:val="24"/>
              <w:szCs w:val="24"/>
            </w:rPr>
            <m:t>P</m:t>
          </m:r>
          <m:d>
            <m:dPr>
              <m:ctrlPr>
                <w:rPr>
                  <w:rFonts w:ascii="DejaVu Math TeX Gyre" w:hAnsi="DejaVu Math TeX Gyre"/>
                  <w:i/>
                  <w:sz w:val="24"/>
                  <w:szCs w:val="24"/>
                </w:rPr>
              </m:ctrlPr>
            </m:dPr>
            <m:e>
              <m:sSub>
                <m:sSubPr>
                  <m:ctrlPr>
                    <w:rPr>
                      <w:rFonts w:ascii="DejaVu Math TeX Gyre" w:hAnsi="DejaVu Math TeX Gyre"/>
                      <w:i/>
                      <w:sz w:val="24"/>
                      <w:szCs w:val="24"/>
                    </w:rPr>
                  </m:ctrlPr>
                </m:sSubPr>
                <m:e>
                  <m:r>
                    <w:rPr>
                      <w:rFonts w:ascii="DejaVu Math TeX Gyre" w:hAnsi="DejaVu Math TeX Gyre"/>
                      <w:sz w:val="24"/>
                      <w:szCs w:val="24"/>
                    </w:rPr>
                    <m:t>x</m:t>
                  </m:r>
                </m:e>
                <m:sub>
                  <m:r>
                    <w:rPr>
                      <w:rFonts w:ascii="DejaVu Math TeX Gyre" w:hAnsi="DejaVu Math TeX Gyre"/>
                      <w:sz w:val="24"/>
                      <w:szCs w:val="24"/>
                    </w:rPr>
                    <m:t>state</m:t>
                  </m:r>
                </m:sub>
              </m:sSub>
              <m:r>
                <w:rPr>
                  <w:rFonts w:ascii="DejaVu Math TeX Gyre" w:hAnsi="DejaVu Math TeX Gyre"/>
                  <w:sz w:val="24"/>
                  <w:szCs w:val="24"/>
                </w:rPr>
                <m:t>=S,t+1</m:t>
              </m:r>
            </m:e>
            <m:e>
              <m:sSub>
                <m:sSubPr>
                  <m:ctrlPr>
                    <w:rPr>
                      <w:rFonts w:ascii="DejaVu Math TeX Gyre" w:hAnsi="DejaVu Math TeX Gyre"/>
                      <w:i/>
                      <w:sz w:val="24"/>
                      <w:szCs w:val="24"/>
                    </w:rPr>
                  </m:ctrlPr>
                </m:sSubPr>
                <m:e>
                  <m:r>
                    <w:rPr>
                      <w:rFonts w:ascii="DejaVu Math TeX Gyre" w:hAnsi="DejaVu Math TeX Gyre"/>
                      <w:sz w:val="24"/>
                      <w:szCs w:val="24"/>
                    </w:rPr>
                    <m:t>x</m:t>
                  </m:r>
                </m:e>
                <m:sub>
                  <m:r>
                    <w:rPr>
                      <w:rFonts w:ascii="DejaVu Math TeX Gyre" w:hAnsi="DejaVu Math TeX Gyre"/>
                      <w:sz w:val="24"/>
                      <w:szCs w:val="24"/>
                    </w:rPr>
                    <m:t>state</m:t>
                  </m:r>
                </m:sub>
              </m:sSub>
              <m:r>
                <w:rPr>
                  <w:rFonts w:ascii="DejaVu Math TeX Gyre" w:hAnsi="DejaVu Math TeX Gyre"/>
                  <w:sz w:val="24"/>
                  <w:szCs w:val="24"/>
                </w:rPr>
                <m:t>=I</m:t>
              </m:r>
              <m:r>
                <w:rPr>
                  <w:rFonts w:ascii="DejaVu Math TeX Gyre" w:hAnsi="DejaVu Math TeX Gyre" w:hint="eastAsia"/>
                  <w:sz w:val="24"/>
                  <w:szCs w:val="24"/>
                </w:rPr>
                <m:t>,t</m:t>
              </m:r>
            </m:e>
          </m:d>
          <m:r>
            <w:rPr>
              <w:rFonts w:ascii="DejaVu Math TeX Gyre" w:hAnsi="DejaVu Math TeX Gyre"/>
              <w:sz w:val="24"/>
              <w:szCs w:val="24"/>
            </w:rPr>
            <m:t>,t=0,1,…,n</m:t>
          </m:r>
          <m:r>
            <m:rPr>
              <m:sty m:val="p"/>
            </m:rPr>
            <w:rPr>
              <w:rFonts w:ascii="DejaVu Math TeX Gyre" w:hAnsi="DejaVu Math TeX Gyre" w:hint="eastAsia"/>
              <w:sz w:val="24"/>
              <w:szCs w:val="24"/>
            </w:rPr>
            <m:t>;</m:t>
          </m:r>
        </m:oMath>
      </m:oMathPara>
    </w:p>
    <w:p w:rsidR="009D4F33" w:rsidRDefault="009D4F33" w:rsidP="00C26046">
      <w:pPr>
        <w:spacing w:line="360" w:lineRule="auto"/>
        <w:ind w:firstLineChars="200" w:firstLine="480"/>
        <w:jc w:val="left"/>
        <w:rPr>
          <w:sz w:val="24"/>
          <w:szCs w:val="24"/>
        </w:rPr>
      </w:pPr>
      <w:r>
        <w:rPr>
          <w:rFonts w:hint="eastAsia"/>
          <w:sz w:val="24"/>
          <w:szCs w:val="24"/>
        </w:rPr>
        <w:lastRenderedPageBreak/>
        <w:t>离散时间下的</w:t>
      </w:r>
      <m:oMath>
        <m:r>
          <w:rPr>
            <w:rFonts w:ascii="DejaVu Math TeX Gyre" w:hAnsi="DejaVu Math TeX Gyre"/>
            <w:sz w:val="24"/>
            <w:szCs w:val="24"/>
          </w:rPr>
          <m:t>SIS</m:t>
        </m:r>
      </m:oMath>
      <w:r>
        <w:rPr>
          <w:rFonts w:hint="eastAsia"/>
          <w:sz w:val="24"/>
          <w:szCs w:val="24"/>
        </w:rPr>
        <w:t>与</w:t>
      </w:r>
      <m:oMath>
        <m:r>
          <w:rPr>
            <w:rFonts w:ascii="DejaVu Math TeX Gyre" w:hAnsi="DejaVu Math TeX Gyre"/>
            <w:sz w:val="24"/>
            <w:szCs w:val="24"/>
          </w:rPr>
          <m:t>SIR</m:t>
        </m:r>
      </m:oMath>
      <w:r>
        <w:rPr>
          <w:rFonts w:hint="eastAsia"/>
          <w:sz w:val="24"/>
          <w:szCs w:val="24"/>
        </w:rPr>
        <w:t>传播模型中个体处于感染状态的平均持续时间为</w:t>
      </w:r>
      <m:oMath>
        <m:sSup>
          <m:sSupPr>
            <m:ctrlPr>
              <w:rPr>
                <w:rFonts w:ascii="DejaVu Math TeX Gyre" w:hAnsi="DejaVu Math TeX Gyre"/>
                <w:sz w:val="24"/>
                <w:szCs w:val="24"/>
              </w:rPr>
            </m:ctrlPr>
          </m:sSupPr>
          <m:e>
            <m:r>
              <w:rPr>
                <w:rFonts w:ascii="DejaVu Math TeX Gyre" w:hAnsi="DejaVu Math TeX Gyre"/>
                <w:sz w:val="24"/>
                <w:szCs w:val="24"/>
              </w:rPr>
              <m:t>μ</m:t>
            </m:r>
          </m:e>
          <m:sup>
            <m:r>
              <w:rPr>
                <w:rFonts w:ascii="微软雅黑" w:eastAsia="微软雅黑" w:hAnsi="微软雅黑" w:cs="微软雅黑" w:hint="eastAsia"/>
                <w:sz w:val="24"/>
                <w:szCs w:val="24"/>
              </w:rPr>
              <m:t>-</m:t>
            </m:r>
            <m:r>
              <w:rPr>
                <w:rFonts w:ascii="DejaVu Math TeX Gyre" w:hAnsi="DejaVu Math TeX Gyre" w:hint="eastAsia"/>
                <w:sz w:val="24"/>
                <w:szCs w:val="24"/>
              </w:rPr>
              <m:t>1</m:t>
            </m:r>
          </m:sup>
        </m:sSup>
      </m:oMath>
      <w:r>
        <w:rPr>
          <w:rFonts w:hint="eastAsia"/>
          <w:sz w:val="24"/>
          <w:szCs w:val="24"/>
        </w:rPr>
        <w:t>个时间步长。</w:t>
      </w:r>
    </w:p>
    <w:p w:rsidR="009D4F33" w:rsidRPr="009D266C" w:rsidRDefault="009D4F33" w:rsidP="00C26046">
      <w:pPr>
        <w:spacing w:line="360" w:lineRule="auto"/>
        <w:ind w:firstLineChars="200" w:firstLine="480"/>
        <w:jc w:val="left"/>
        <w:rPr>
          <w:sz w:val="24"/>
          <w:szCs w:val="24"/>
        </w:rPr>
      </w:pPr>
      <w:r>
        <w:rPr>
          <w:rFonts w:hint="eastAsia"/>
          <w:sz w:val="24"/>
          <w:szCs w:val="24"/>
        </w:rPr>
        <w:t>连续时间（Continuous-time）下的</w:t>
      </w:r>
      <w:bookmarkStart w:id="36" w:name="OLE_LINK80"/>
      <w:bookmarkStart w:id="37" w:name="OLE_LINK81"/>
      <m:oMath>
        <m:r>
          <w:rPr>
            <w:rFonts w:ascii="DejaVu Math TeX Gyre" w:hAnsi="DejaVu Math TeX Gyre"/>
            <w:sz w:val="24"/>
            <w:szCs w:val="24"/>
          </w:rPr>
          <m:t>SIS</m:t>
        </m:r>
      </m:oMath>
      <w:r>
        <w:rPr>
          <w:rFonts w:hint="eastAsia"/>
          <w:sz w:val="24"/>
          <w:szCs w:val="24"/>
        </w:rPr>
        <w:t>与</w:t>
      </w:r>
      <m:oMath>
        <m:r>
          <w:rPr>
            <w:rFonts w:ascii="DejaVu Math TeX Gyre" w:hAnsi="DejaVu Math TeX Gyre"/>
            <w:sz w:val="24"/>
            <w:szCs w:val="24"/>
          </w:rPr>
          <m:t>SIR</m:t>
        </m:r>
      </m:oMath>
      <w:bookmarkEnd w:id="36"/>
      <w:bookmarkEnd w:id="37"/>
      <w:r>
        <w:rPr>
          <w:rFonts w:hint="eastAsia"/>
          <w:sz w:val="24"/>
          <w:szCs w:val="24"/>
        </w:rPr>
        <w:t>传播模型中则假定个体的</w:t>
      </w:r>
      <w:bookmarkStart w:id="38" w:name="OLE_LINK79"/>
      <w:r>
        <w:rPr>
          <w:rFonts w:hint="eastAsia"/>
          <w:sz w:val="24"/>
          <w:szCs w:val="24"/>
        </w:rPr>
        <w:t>恢复过程服从参数为</w:t>
      </w:r>
      <m:oMath>
        <m:r>
          <w:rPr>
            <w:rFonts w:ascii="DejaVu Math TeX Gyre" w:hAnsi="DejaVu Math TeX Gyre"/>
            <w:sz w:val="24"/>
            <w:szCs w:val="24"/>
          </w:rPr>
          <m:t>μ</m:t>
        </m:r>
      </m:oMath>
      <w:r>
        <w:rPr>
          <w:rFonts w:hint="eastAsia"/>
          <w:sz w:val="24"/>
          <w:szCs w:val="24"/>
        </w:rPr>
        <w:t>的泊松过程</w:t>
      </w:r>
      <w:r w:rsidR="009D266C">
        <w:rPr>
          <w:sz w:val="24"/>
          <w:szCs w:val="24"/>
        </w:rPr>
        <w:fldChar w:fldCharType="begin"/>
      </w:r>
      <w:r w:rsidR="009D266C">
        <w:rPr>
          <w:sz w:val="24"/>
          <w:szCs w:val="24"/>
        </w:rPr>
        <w:instrText xml:space="preserve"> ADDIN ZOTERO_ITEM CSL_CITATION {"citationID":"a1ud06so6en","properties":{"formattedCitation":"[31]","plainCitation":"[31]"},"citationItems":[{"id":370,"uris":["http://zotero.org/users/3436635/items/BPS7PHMJ"],"uri":["http://zotero.org/users/3436635/items/BPS7PHMJ"],"itemData":{"id":370,"type":"webpage","title":"Renewal theory","container-title":"CERN Document Server","abstract":"Cox, David Roxbee","URL":"http://cds.cern.ch/record/113541","author":[{"family":"Cox","given":"David Roxbee"}],"issued":{"date-parts":[["1962"]]},"accessed":{"date-parts":[["2017",4,9]]}}}],"schema":"https://github.com/citation-style-language/schema/raw/master/csl-citation.json"} </w:instrText>
      </w:r>
      <w:r w:rsidR="009D266C">
        <w:rPr>
          <w:sz w:val="24"/>
          <w:szCs w:val="24"/>
        </w:rPr>
        <w:fldChar w:fldCharType="separate"/>
      </w:r>
      <w:r w:rsidR="009D266C" w:rsidRPr="009D266C">
        <w:rPr>
          <w:rFonts w:ascii="等线" w:eastAsia="等线" w:hAnsi="等线"/>
          <w:sz w:val="24"/>
        </w:rPr>
        <w:t>[31]</w:t>
      </w:r>
      <w:r w:rsidR="009D266C">
        <w:rPr>
          <w:sz w:val="24"/>
          <w:szCs w:val="24"/>
        </w:rPr>
        <w:fldChar w:fldCharType="end"/>
      </w:r>
      <w:r>
        <w:rPr>
          <w:rFonts w:hint="eastAsia"/>
          <w:sz w:val="24"/>
          <w:szCs w:val="24"/>
        </w:rPr>
        <w:t>，个</w:t>
      </w:r>
      <w:bookmarkEnd w:id="38"/>
      <w:r>
        <w:rPr>
          <w:rFonts w:hint="eastAsia"/>
          <w:sz w:val="24"/>
          <w:szCs w:val="24"/>
        </w:rPr>
        <w:t>体的感染持续时间长度</w:t>
      </w:r>
      <m:oMath>
        <m:r>
          <w:rPr>
            <w:rFonts w:ascii="DejaVu Math TeX Gyre" w:hAnsi="DejaVu Math TeX Gyre"/>
            <w:sz w:val="24"/>
            <w:szCs w:val="24"/>
          </w:rPr>
          <m:t>τ</m:t>
        </m:r>
      </m:oMath>
      <w:r w:rsidR="009D266C">
        <w:rPr>
          <w:rFonts w:hint="eastAsia"/>
          <w:sz w:val="24"/>
          <w:szCs w:val="24"/>
        </w:rPr>
        <w:t>的概率密度为：</w:t>
      </w:r>
      <w:r w:rsidR="009D266C">
        <w:rPr>
          <w:sz w:val="24"/>
          <w:szCs w:val="24"/>
        </w:rPr>
        <w:t xml:space="preserve"> </w:t>
      </w:r>
      <w:r>
        <w:rPr>
          <w:sz w:val="24"/>
          <w:szCs w:val="24"/>
        </w:rPr>
        <w:br/>
      </w:r>
      <m:oMathPara>
        <m:oMath>
          <m:r>
            <w:rPr>
              <w:rFonts w:ascii="DejaVu Math TeX Gyre" w:hAnsi="DejaVu Math TeX Gyre"/>
              <w:sz w:val="24"/>
              <w:szCs w:val="24"/>
            </w:rPr>
            <m:t>P</m:t>
          </m:r>
          <m:d>
            <m:dPr>
              <m:ctrlPr>
                <w:rPr>
                  <w:rFonts w:ascii="DejaVu Math TeX Gyre" w:hAnsi="DejaVu Math TeX Gyre"/>
                  <w:i/>
                  <w:sz w:val="24"/>
                  <w:szCs w:val="24"/>
                </w:rPr>
              </m:ctrlPr>
            </m:dPr>
            <m:e>
              <m:r>
                <w:rPr>
                  <w:rFonts w:ascii="DejaVu Math TeX Gyre" w:hAnsi="DejaVu Math TeX Gyre"/>
                  <w:sz w:val="24"/>
                  <w:szCs w:val="24"/>
                </w:rPr>
                <m:t>τ</m:t>
              </m:r>
            </m:e>
          </m:d>
          <m:r>
            <w:rPr>
              <w:rFonts w:ascii="DejaVu Math TeX Gyre" w:hAnsi="DejaVu Math TeX Gyre"/>
              <w:sz w:val="24"/>
              <w:szCs w:val="24"/>
            </w:rPr>
            <m:t>=μ</m:t>
          </m:r>
          <m:sSup>
            <m:sSupPr>
              <m:ctrlPr>
                <w:rPr>
                  <w:rFonts w:ascii="DejaVu Math TeX Gyre" w:hAnsi="DejaVu Math TeX Gyre"/>
                  <w:i/>
                  <w:sz w:val="24"/>
                  <w:szCs w:val="24"/>
                </w:rPr>
              </m:ctrlPr>
            </m:sSupPr>
            <m:e>
              <m:r>
                <w:rPr>
                  <w:rFonts w:ascii="DejaVu Math TeX Gyre" w:hAnsi="DejaVu Math TeX Gyre"/>
                  <w:sz w:val="24"/>
                  <w:szCs w:val="24"/>
                </w:rPr>
                <m:t>e</m:t>
              </m:r>
            </m:e>
            <m:sup>
              <m:r>
                <w:rPr>
                  <w:rFonts w:ascii="DejaVu Math TeX Gyre" w:hAnsi="DejaVu Math TeX Gyre"/>
                  <w:sz w:val="24"/>
                  <w:szCs w:val="24"/>
                </w:rPr>
                <m:t>-μτ</m:t>
              </m:r>
            </m:sup>
          </m:sSup>
          <m:r>
            <w:rPr>
              <w:rFonts w:ascii="DejaVu Math TeX Gyre" w:hAnsi="DejaVu Math TeX Gyre"/>
              <w:sz w:val="24"/>
              <w:szCs w:val="24"/>
            </w:rPr>
            <m:t>,τ≥</m:t>
          </m:r>
          <m:r>
            <w:rPr>
              <w:rFonts w:ascii="DejaVu Math TeX Gyre" w:hAnsi="DejaVu Math TeX Gyre" w:hint="eastAsia"/>
              <w:sz w:val="24"/>
              <w:szCs w:val="24"/>
            </w:rPr>
            <m:t>0;</m:t>
          </m:r>
        </m:oMath>
      </m:oMathPara>
    </w:p>
    <w:p w:rsidR="009D266C" w:rsidRPr="009D266C" w:rsidRDefault="009D266C" w:rsidP="00C26046">
      <w:pPr>
        <w:rPr>
          <w:sz w:val="24"/>
          <w:szCs w:val="24"/>
        </w:rPr>
      </w:pPr>
      <w:r>
        <w:rPr>
          <w:rFonts w:hint="eastAsia"/>
          <w:sz w:val="24"/>
          <w:szCs w:val="24"/>
        </w:rPr>
        <w:t>处于感染状态的平均时长</w:t>
      </w:r>
      <w:r>
        <w:rPr>
          <w:sz w:val="24"/>
          <w:szCs w:val="24"/>
        </w:rPr>
        <w:br/>
      </w:r>
      <m:oMathPara>
        <m:oMath>
          <m:d>
            <m:dPr>
              <m:begChr m:val="〈"/>
              <m:endChr m:val="〉"/>
              <m:ctrlPr>
                <w:rPr>
                  <w:rFonts w:ascii="DejaVu Math TeX Gyre" w:hAnsi="DejaVu Math TeX Gyre"/>
                  <w:sz w:val="24"/>
                  <w:szCs w:val="24"/>
                </w:rPr>
              </m:ctrlPr>
            </m:dPr>
            <m:e>
              <m:r>
                <w:rPr>
                  <w:rFonts w:ascii="DejaVu Math TeX Gyre" w:hAnsi="DejaVu Math TeX Gyre"/>
                  <w:sz w:val="24"/>
                  <w:szCs w:val="24"/>
                </w:rPr>
                <m:t>τ</m:t>
              </m:r>
            </m:e>
          </m:d>
          <m:r>
            <w:rPr>
              <w:rFonts w:ascii="DejaVu Math TeX Gyre" w:hAnsi="DejaVu Math TeX Gyre" w:hint="eastAsia"/>
              <w:sz w:val="24"/>
              <w:szCs w:val="24"/>
            </w:rPr>
            <m:t>=</m:t>
          </m:r>
          <m:sSup>
            <m:sSupPr>
              <m:ctrlPr>
                <w:rPr>
                  <w:rFonts w:ascii="DejaVu Math TeX Gyre" w:hAnsi="DejaVu Math TeX Gyre"/>
                  <w:i/>
                  <w:sz w:val="24"/>
                  <w:szCs w:val="24"/>
                </w:rPr>
              </m:ctrlPr>
            </m:sSupPr>
            <m:e>
              <m:r>
                <w:rPr>
                  <w:rFonts w:ascii="DejaVu Math TeX Gyre" w:hAnsi="DejaVu Math TeX Gyre"/>
                  <w:sz w:val="24"/>
                  <w:szCs w:val="24"/>
                </w:rPr>
                <m:t>μ</m:t>
              </m:r>
            </m:e>
            <m:sup>
              <m:r>
                <w:rPr>
                  <w:rFonts w:ascii="DejaVu Math TeX Gyre" w:eastAsia="微软雅黑" w:hAnsi="DejaVu Math TeX Gyre" w:cs="微软雅黑" w:hint="eastAsia"/>
                  <w:sz w:val="24"/>
                  <w:szCs w:val="24"/>
                </w:rPr>
                <m:t>-</m:t>
              </m:r>
              <m:r>
                <w:rPr>
                  <w:rFonts w:ascii="DejaVu Math TeX Gyre" w:hAnsi="DejaVu Math TeX Gyre" w:hint="eastAsia"/>
                  <w:sz w:val="24"/>
                  <w:szCs w:val="24"/>
                </w:rPr>
                <m:t>1</m:t>
              </m:r>
            </m:sup>
          </m:sSup>
          <w:bookmarkEnd w:id="31"/>
          <w:bookmarkEnd w:id="32"/>
          <m:r>
            <w:rPr>
              <w:rFonts w:ascii="DejaVu Math TeX Gyre" w:hAnsi="DejaVu Math TeX Gyre"/>
              <w:sz w:val="24"/>
              <w:szCs w:val="24"/>
            </w:rPr>
            <m:t>;</m:t>
          </m:r>
        </m:oMath>
      </m:oMathPara>
    </w:p>
    <w:p w:rsidR="009D266C" w:rsidRPr="00E677CA" w:rsidRDefault="009D266C" w:rsidP="00C26046">
      <w:pPr>
        <w:spacing w:line="360" w:lineRule="auto"/>
        <w:ind w:firstLineChars="200" w:firstLine="480"/>
        <w:rPr>
          <w:sz w:val="24"/>
          <w:szCs w:val="24"/>
        </w:rPr>
      </w:pPr>
      <w:r>
        <w:rPr>
          <w:rFonts w:hint="eastAsia"/>
          <w:sz w:val="24"/>
          <w:szCs w:val="24"/>
        </w:rPr>
        <w:t>相对于</w:t>
      </w:r>
      <w:r w:rsidR="004A7BB8">
        <w:rPr>
          <w:rFonts w:hint="eastAsia"/>
          <w:sz w:val="24"/>
          <w:szCs w:val="24"/>
        </w:rPr>
        <w:t>恢复过程，由于个体的接触模式各异，个体的感染过程要复杂得多。经典</w:t>
      </w:r>
      <m:oMath>
        <m:r>
          <w:rPr>
            <w:rFonts w:ascii="DejaVu Math TeX Gyre" w:hAnsi="DejaVu Math TeX Gyre"/>
            <w:sz w:val="24"/>
            <w:szCs w:val="24"/>
          </w:rPr>
          <m:t>SIS</m:t>
        </m:r>
      </m:oMath>
      <w:r w:rsidR="004A7BB8">
        <w:rPr>
          <w:rFonts w:hint="eastAsia"/>
          <w:sz w:val="24"/>
          <w:szCs w:val="24"/>
        </w:rPr>
        <w:t>与</w:t>
      </w:r>
      <m:oMath>
        <m:r>
          <w:rPr>
            <w:rFonts w:ascii="DejaVu Math TeX Gyre" w:hAnsi="DejaVu Math TeX Gyre"/>
            <w:sz w:val="24"/>
            <w:szCs w:val="24"/>
          </w:rPr>
          <m:t>SIR</m:t>
        </m:r>
      </m:oMath>
      <w:r w:rsidR="004A7BB8">
        <w:rPr>
          <w:rFonts w:hint="eastAsia"/>
          <w:sz w:val="24"/>
          <w:szCs w:val="24"/>
        </w:rPr>
        <w:t>中假设每个个体等概率的与其他个体相接触</w:t>
      </w:r>
      <w:r w:rsidR="008D580C">
        <w:rPr>
          <w:rFonts w:hint="eastAsia"/>
          <w:sz w:val="24"/>
          <w:szCs w:val="24"/>
        </w:rPr>
        <w:t>——随机接触（R</w:t>
      </w:r>
      <w:r w:rsidR="008D580C">
        <w:rPr>
          <w:sz w:val="24"/>
          <w:szCs w:val="24"/>
        </w:rPr>
        <w:t>andom Contact</w:t>
      </w:r>
      <w:r w:rsidR="008D580C">
        <w:rPr>
          <w:rFonts w:hint="eastAsia"/>
          <w:sz w:val="24"/>
          <w:szCs w:val="24"/>
        </w:rPr>
        <w:t>）</w:t>
      </w:r>
      <w:r w:rsidR="004A7BB8">
        <w:rPr>
          <w:rFonts w:hint="eastAsia"/>
          <w:sz w:val="24"/>
          <w:szCs w:val="24"/>
        </w:rPr>
        <w:t>，因此人群中感染状态个体人群数量越多，个体被感染的概率</w:t>
      </w:r>
      <w:r w:rsidR="00E677CA">
        <w:rPr>
          <w:rFonts w:hint="eastAsia"/>
          <w:sz w:val="24"/>
          <w:szCs w:val="24"/>
        </w:rPr>
        <w:t>也就越大，其·感染概率或者感染速率为：</w:t>
      </w:r>
      <w:r w:rsidR="00E677CA">
        <w:rPr>
          <w:sz w:val="24"/>
          <w:szCs w:val="24"/>
        </w:rPr>
        <w:br/>
      </w:r>
      <m:oMathPara>
        <m:oMath>
          <m:r>
            <w:rPr>
              <w:rFonts w:ascii="DejaVu Math TeX Gyre" w:hAnsi="DejaVu Math TeX Gyre"/>
              <w:sz w:val="24"/>
              <w:szCs w:val="24"/>
            </w:rPr>
            <m:t>α</m:t>
          </m:r>
          <m:r>
            <w:rPr>
              <w:rFonts w:ascii="DejaVu Math TeX Gyre" w:hAnsi="DejaVu Math TeX Gyre" w:hint="eastAsia"/>
              <w:sz w:val="24"/>
              <w:szCs w:val="24"/>
            </w:rPr>
            <m:t>=</m:t>
          </m:r>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hint="eastAsia"/>
                  <w:sz w:val="24"/>
                  <w:szCs w:val="24"/>
                </w:rPr>
                <m:t>k</m:t>
              </m:r>
            </m:e>
          </m:d>
          <w:bookmarkStart w:id="39" w:name="OLE_LINK82"/>
          <m:f>
            <m:fPr>
              <m:ctrlPr>
                <w:rPr>
                  <w:rFonts w:ascii="DejaVu Math TeX Gyre" w:hAnsi="DejaVu Math TeX Gyre"/>
                  <w:i/>
                  <w:sz w:val="24"/>
                  <w:szCs w:val="24"/>
                </w:rPr>
              </m:ctrlPr>
            </m:fPr>
            <m:num>
              <m:sSup>
                <m:sSupPr>
                  <m:ctrlPr>
                    <w:rPr>
                      <w:rFonts w:ascii="DejaVu Math TeX Gyre" w:hAnsi="DejaVu Math TeX Gyre"/>
                      <w:i/>
                      <w:sz w:val="24"/>
                      <w:szCs w:val="24"/>
                    </w:rPr>
                  </m:ctrlPr>
                </m:sSupPr>
                <m:e>
                  <m:r>
                    <w:rPr>
                      <w:rFonts w:ascii="DejaVu Math TeX Gyre" w:hAnsi="DejaVu Math TeX Gyre"/>
                      <w:sz w:val="24"/>
                      <w:szCs w:val="24"/>
                    </w:rPr>
                    <m:t>N</m:t>
                  </m:r>
                </m:e>
                <m:sup>
                  <m:r>
                    <w:rPr>
                      <w:rFonts w:ascii="DejaVu Math TeX Gyre" w:hAnsi="DejaVu Math TeX Gyre"/>
                      <w:sz w:val="24"/>
                      <w:szCs w:val="24"/>
                    </w:rPr>
                    <m:t>I</m:t>
                  </m:r>
                </m:sup>
              </m:sSup>
            </m:num>
            <m:den>
              <m:r>
                <w:rPr>
                  <w:rFonts w:ascii="DejaVu Math TeX Gyre" w:hAnsi="DejaVu Math TeX Gyre"/>
                  <w:sz w:val="24"/>
                  <w:szCs w:val="24"/>
                </w:rPr>
                <m:t>N</m:t>
              </m:r>
            </m:den>
          </m:f>
          <w:bookmarkEnd w:id="39"/>
          <m:r>
            <w:rPr>
              <w:rFonts w:ascii="DejaVu Math TeX Gyre" w:hAnsi="DejaVu Math TeX Gyre"/>
              <w:sz w:val="24"/>
              <w:szCs w:val="24"/>
            </w:rPr>
            <m:t>;</m:t>
          </m:r>
        </m:oMath>
      </m:oMathPara>
    </w:p>
    <w:p w:rsidR="00E677CA" w:rsidRDefault="00E677CA" w:rsidP="00C26046">
      <w:pPr>
        <w:spacing w:line="360" w:lineRule="auto"/>
        <w:ind w:firstLineChars="200" w:firstLine="480"/>
        <w:rPr>
          <w:sz w:val="24"/>
          <w:szCs w:val="24"/>
        </w:rPr>
      </w:pPr>
      <w:r>
        <w:rPr>
          <w:rFonts w:hint="eastAsia"/>
          <w:sz w:val="24"/>
          <w:szCs w:val="24"/>
        </w:rPr>
        <w:t>其中</w:t>
      </w:r>
      <m:oMath>
        <m:r>
          <w:rPr>
            <w:rFonts w:ascii="DejaVu Math TeX Gyre" w:hAnsi="DejaVu Math TeX Gyre"/>
            <w:sz w:val="24"/>
            <w:szCs w:val="24"/>
          </w:rPr>
          <m:t>β</m:t>
        </m:r>
      </m:oMath>
      <w:r>
        <w:rPr>
          <w:rFonts w:hint="eastAsia"/>
          <w:sz w:val="24"/>
          <w:szCs w:val="24"/>
        </w:rPr>
        <w:t>为每次接触时被感染的概率，</w:t>
      </w:r>
      <m:oMath>
        <m:d>
          <m:dPr>
            <m:begChr m:val="〈"/>
            <m:endChr m:val="〉"/>
            <m:ctrlPr>
              <w:rPr>
                <w:rFonts w:ascii="DejaVu Math TeX Gyre" w:hAnsi="DejaVu Math TeX Gyre"/>
                <w:sz w:val="24"/>
                <w:szCs w:val="24"/>
              </w:rPr>
            </m:ctrlPr>
          </m:dPr>
          <m:e>
            <m:r>
              <w:rPr>
                <w:rFonts w:ascii="DejaVu Math TeX Gyre" w:hAnsi="DejaVu Math TeX Gyre" w:hint="eastAsia"/>
                <w:sz w:val="24"/>
                <w:szCs w:val="24"/>
              </w:rPr>
              <m:t>k</m:t>
            </m:r>
          </m:e>
        </m:d>
      </m:oMath>
      <w:r>
        <w:rPr>
          <w:rFonts w:hint="eastAsia"/>
          <w:sz w:val="24"/>
          <w:szCs w:val="24"/>
        </w:rPr>
        <w:t>为每个个体的平均接触人数，</w:t>
      </w:r>
      <m:oMath>
        <m:f>
          <m:fPr>
            <m:ctrlPr>
              <w:rPr>
                <w:rFonts w:ascii="DejaVu Math TeX Gyre" w:hAnsi="DejaVu Math TeX Gyre"/>
                <w:i/>
                <w:sz w:val="24"/>
                <w:szCs w:val="24"/>
              </w:rPr>
            </m:ctrlPr>
          </m:fPr>
          <m:num>
            <m:sSup>
              <m:sSupPr>
                <m:ctrlPr>
                  <w:rPr>
                    <w:rFonts w:ascii="DejaVu Math TeX Gyre" w:hAnsi="DejaVu Math TeX Gyre"/>
                    <w:i/>
                    <w:sz w:val="24"/>
                    <w:szCs w:val="24"/>
                  </w:rPr>
                </m:ctrlPr>
              </m:sSupPr>
              <m:e>
                <m:r>
                  <w:rPr>
                    <w:rFonts w:ascii="DejaVu Math TeX Gyre" w:hAnsi="DejaVu Math TeX Gyre"/>
                    <w:sz w:val="24"/>
                    <w:szCs w:val="24"/>
                  </w:rPr>
                  <m:t>N</m:t>
                </m:r>
              </m:e>
              <m:sup>
                <m:r>
                  <w:rPr>
                    <w:rFonts w:ascii="DejaVu Math TeX Gyre" w:hAnsi="DejaVu Math TeX Gyre"/>
                    <w:sz w:val="24"/>
                    <w:szCs w:val="24"/>
                  </w:rPr>
                  <m:t>I</m:t>
                </m:r>
              </m:sup>
            </m:sSup>
          </m:num>
          <m:den>
            <m:r>
              <w:rPr>
                <w:rFonts w:ascii="DejaVu Math TeX Gyre" w:hAnsi="DejaVu Math TeX Gyre"/>
                <w:sz w:val="24"/>
                <w:szCs w:val="24"/>
              </w:rPr>
              <m:t>N</m:t>
            </m:r>
          </m:den>
        </m:f>
      </m:oMath>
      <w:r>
        <w:rPr>
          <w:rFonts w:hint="eastAsia"/>
          <w:sz w:val="24"/>
          <w:szCs w:val="24"/>
        </w:rPr>
        <w:t>表示人口中感染个体的比例。</w:t>
      </w:r>
    </w:p>
    <w:p w:rsidR="00B3262B" w:rsidRDefault="00B3262B" w:rsidP="00C26046">
      <w:pPr>
        <w:pStyle w:val="5"/>
      </w:pPr>
      <w:r>
        <w:rPr>
          <w:rFonts w:hint="eastAsia"/>
        </w:rPr>
        <w:t>3.1.2</w:t>
      </w:r>
      <w:r>
        <w:t xml:space="preserve"> SI</w:t>
      </w:r>
      <w:r>
        <w:rPr>
          <w:rFonts w:hint="eastAsia"/>
        </w:rPr>
        <w:t>、</w:t>
      </w:r>
      <w:r>
        <w:t>SIS</w:t>
      </w:r>
      <w:r>
        <w:rPr>
          <w:rFonts w:hint="eastAsia"/>
        </w:rPr>
        <w:t>与SIR传播模型</w:t>
      </w:r>
    </w:p>
    <w:p w:rsidR="007B53E5" w:rsidRPr="003A3660" w:rsidRDefault="007B53E5" w:rsidP="00C26046">
      <w:pPr>
        <w:pStyle w:val="6"/>
      </w:pPr>
      <w:r>
        <w:t>SI</w:t>
      </w:r>
      <w:r>
        <w:rPr>
          <w:rFonts w:hint="eastAsia"/>
        </w:rPr>
        <w:t>（susceptible-infected）传播模型</w:t>
      </w:r>
    </w:p>
    <w:p w:rsidR="007B53E5" w:rsidRPr="00BA2EF3" w:rsidRDefault="007B53E5" w:rsidP="00C26046">
      <w:pPr>
        <w:spacing w:line="360" w:lineRule="auto"/>
        <w:ind w:firstLineChars="200" w:firstLine="480"/>
        <w:rPr>
          <w:sz w:val="24"/>
          <w:szCs w:val="24"/>
        </w:rPr>
      </w:pPr>
      <w:r w:rsidRPr="00BA2EF3">
        <w:rPr>
          <w:rFonts w:hint="eastAsia"/>
          <w:sz w:val="24"/>
          <w:szCs w:val="24"/>
        </w:rPr>
        <w:t>假设某地爆发传染疾病，该地区总人口数为</w:t>
      </w:r>
      <m:oMath>
        <m:r>
          <m:rPr>
            <m:sty m:val="p"/>
          </m:rPr>
          <w:rPr>
            <w:rFonts w:ascii="DejaVu Math TeX Gyre" w:hAnsi="DejaVu Math TeX Gyre"/>
            <w:sz w:val="24"/>
            <w:szCs w:val="24"/>
          </w:rPr>
          <m:t>N</m:t>
        </m:r>
      </m:oMath>
      <w:r w:rsidRPr="00BA2EF3">
        <w:rPr>
          <w:rFonts w:hint="eastAsia"/>
          <w:sz w:val="24"/>
          <w:szCs w:val="24"/>
        </w:rPr>
        <w:t>，</w:t>
      </w:r>
      <m:oMath>
        <m:sSub>
          <m:sSubPr>
            <m:ctrlPr>
              <w:rPr>
                <w:rFonts w:ascii="DejaVu Math TeX Gyre" w:hAnsi="DejaVu Math TeX Gyre"/>
                <w:sz w:val="24"/>
                <w:szCs w:val="24"/>
              </w:rPr>
            </m:ctrlPr>
          </m:sSubPr>
          <m:e>
            <m:r>
              <w:rPr>
                <w:rFonts w:ascii="DejaVu Math TeX Gyre" w:hAnsi="DejaVu Math TeX Gyre"/>
                <w:sz w:val="24"/>
                <w:szCs w:val="24"/>
              </w:rPr>
              <m:t>S</m:t>
            </m:r>
          </m:e>
          <m:sub>
            <m:r>
              <w:rPr>
                <w:rFonts w:ascii="DejaVu Math TeX Gyre" w:hAnsi="DejaVu Math TeX Gyre"/>
                <w:sz w:val="24"/>
                <w:szCs w:val="24"/>
              </w:rPr>
              <m:t>t</m:t>
            </m:r>
          </m:sub>
        </m:sSub>
      </m:oMath>
      <w:r w:rsidRPr="00BA2EF3">
        <w:rPr>
          <w:rFonts w:hint="eastAsia"/>
          <w:sz w:val="24"/>
          <w:szCs w:val="24"/>
        </w:rPr>
        <w:t>为t时刻处于易感群体</w:t>
      </w:r>
      <m:oMath>
        <m:r>
          <w:rPr>
            <w:rFonts w:ascii="DejaVu Math TeX Gyre" w:hAnsi="DejaVu Math TeX Gyre"/>
            <w:sz w:val="24"/>
            <w:szCs w:val="24"/>
          </w:rPr>
          <m:t>S</m:t>
        </m:r>
      </m:oMath>
      <w:r w:rsidRPr="00BA2EF3">
        <w:rPr>
          <w:rFonts w:hint="eastAsia"/>
          <w:sz w:val="24"/>
          <w:szCs w:val="24"/>
        </w:rPr>
        <w:t>的人口数，</w:t>
      </w:r>
      <m:oMath>
        <m:sSub>
          <m:sSubPr>
            <m:ctrlPr>
              <w:rPr>
                <w:rFonts w:ascii="DejaVu Math TeX Gyre" w:hAnsi="DejaVu Math TeX Gyre"/>
                <w:sz w:val="24"/>
                <w:szCs w:val="24"/>
              </w:rPr>
            </m:ctrlPr>
          </m:sSubPr>
          <m:e>
            <m:r>
              <w:rPr>
                <w:rFonts w:ascii="DejaVu Math TeX Gyre" w:hAnsi="DejaVu Math TeX Gyre"/>
                <w:sz w:val="24"/>
                <w:szCs w:val="24"/>
              </w:rPr>
              <m:t>I</m:t>
            </m:r>
          </m:e>
          <m:sub>
            <m:r>
              <w:rPr>
                <w:rFonts w:ascii="DejaVu Math TeX Gyre" w:hAnsi="DejaVu Math TeX Gyre" w:hint="eastAsia"/>
                <w:sz w:val="24"/>
                <w:szCs w:val="24"/>
              </w:rPr>
              <m:t>t</m:t>
            </m:r>
          </m:sub>
        </m:sSub>
      </m:oMath>
      <w:r w:rsidRPr="00BA2EF3">
        <w:rPr>
          <w:rFonts w:hint="eastAsia"/>
          <w:sz w:val="24"/>
          <w:szCs w:val="24"/>
        </w:rPr>
        <w:t>为t时刻处于感染群体</w:t>
      </w:r>
      <m:oMath>
        <m:r>
          <w:rPr>
            <w:rFonts w:ascii="DejaVu Math TeX Gyre" w:hAnsi="DejaVu Math TeX Gyre"/>
            <w:sz w:val="24"/>
            <w:szCs w:val="24"/>
          </w:rPr>
          <m:t>I</m:t>
        </m:r>
      </m:oMath>
      <w:r w:rsidRPr="00BA2EF3">
        <w:rPr>
          <w:rFonts w:hint="eastAsia"/>
          <w:sz w:val="24"/>
          <w:szCs w:val="24"/>
        </w:rPr>
        <w:t>的人口数。则在感染初始时刻</w:t>
      </w:r>
      <m:oMath>
        <m:r>
          <m:rPr>
            <m:sty m:val="p"/>
          </m:rPr>
          <w:rPr>
            <w:rFonts w:ascii="DejaVu Math TeX Gyre" w:hAnsi="DejaVu Math TeX Gyre"/>
            <w:sz w:val="24"/>
            <w:szCs w:val="24"/>
          </w:rPr>
          <m:t>t=0</m:t>
        </m:r>
      </m:oMath>
      <w:r w:rsidRPr="00BA2EF3">
        <w:rPr>
          <w:rFonts w:hint="eastAsia"/>
          <w:sz w:val="24"/>
          <w:szCs w:val="24"/>
        </w:rPr>
        <w:t>，</w:t>
      </w:r>
      <m:oMath>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0</m:t>
            </m:r>
          </m:sub>
        </m:sSub>
        <m:r>
          <w:rPr>
            <w:rFonts w:ascii="DejaVu Math TeX Gyre" w:hAnsi="DejaVu Math TeX Gyre"/>
            <w:sz w:val="24"/>
            <w:szCs w:val="24"/>
          </w:rPr>
          <m:t>=N</m:t>
        </m:r>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0</m:t>
            </m:r>
          </m:sub>
        </m:sSub>
        <m:r>
          <w:rPr>
            <w:rFonts w:ascii="DejaVu Math TeX Gyre" w:hAnsi="DejaVu Math TeX Gyre"/>
            <w:sz w:val="24"/>
            <w:szCs w:val="24"/>
          </w:rPr>
          <m:t>=0</m:t>
        </m:r>
      </m:oMath>
      <w:r w:rsidRPr="00BA2EF3">
        <w:rPr>
          <w:rFonts w:hint="eastAsia"/>
          <w:i/>
          <w:sz w:val="24"/>
          <w:szCs w:val="24"/>
        </w:rPr>
        <w:t>，</w:t>
      </w:r>
      <w:r w:rsidRPr="00BA2EF3">
        <w:rPr>
          <w:rFonts w:hint="eastAsia"/>
          <w:sz w:val="24"/>
          <w:szCs w:val="24"/>
        </w:rPr>
        <w:t>且假设每个个体单位时间平均接触</w:t>
      </w:r>
      <m:oMath>
        <m:d>
          <m:dPr>
            <m:begChr m:val="〈"/>
            <m:endChr m:val="〉"/>
            <m:ctrlPr>
              <w:rPr>
                <w:rFonts w:ascii="DejaVu Math TeX Gyre" w:hAnsi="DejaVu Math TeX Gyre"/>
                <w:sz w:val="24"/>
                <w:szCs w:val="24"/>
              </w:rPr>
            </m:ctrlPr>
          </m:dPr>
          <m:e>
            <m:r>
              <w:rPr>
                <w:rFonts w:ascii="DejaVu Math TeX Gyre" w:hAnsi="DejaVu Math TeX Gyre"/>
                <w:sz w:val="24"/>
                <w:szCs w:val="24"/>
              </w:rPr>
              <m:t>k</m:t>
            </m:r>
          </m:e>
        </m:d>
      </m:oMath>
      <w:r w:rsidRPr="00BA2EF3">
        <w:rPr>
          <w:rFonts w:hint="eastAsia"/>
          <w:sz w:val="24"/>
          <w:szCs w:val="24"/>
        </w:rPr>
        <w:t>个人，且疾病在单位时间内由感染者传染给健康人的概率为</w:t>
      </w:r>
      <m:oMath>
        <m:r>
          <w:rPr>
            <w:rFonts w:ascii="DejaVu Math TeX Gyre" w:hAnsi="DejaVu Math TeX Gyre"/>
            <w:sz w:val="24"/>
            <w:szCs w:val="24"/>
          </w:rPr>
          <m:t>β</m:t>
        </m:r>
      </m:oMath>
      <w:r w:rsidRPr="00BA2EF3">
        <w:rPr>
          <w:rFonts w:hint="eastAsia"/>
          <w:sz w:val="24"/>
          <w:szCs w:val="24"/>
        </w:rPr>
        <w:t>，</w:t>
      </w:r>
      <m:oMath>
        <m:r>
          <m:rPr>
            <m:sty m:val="p"/>
          </m:rPr>
          <w:rPr>
            <w:rFonts w:ascii="DejaVu Math TeX Gyre" w:hAnsi="DejaVu Math TeX Gyre"/>
            <w:sz w:val="24"/>
            <w:szCs w:val="24"/>
          </w:rPr>
          <m:t xml:space="preserve"> </m:t>
        </m:r>
        <m:r>
          <w:rPr>
            <w:rFonts w:ascii="DejaVu Math TeX Gyre" w:hAnsi="DejaVu Math TeX Gyre"/>
            <w:sz w:val="24"/>
            <w:szCs w:val="24"/>
          </w:rPr>
          <m:t>S</m:t>
        </m:r>
        <m:box>
          <m:boxPr>
            <m:opEmu m:val="1"/>
            <m:ctrlPr>
              <w:rPr>
                <w:rFonts w:ascii="DejaVu Math TeX Gyre" w:hAnsi="DejaVu Math TeX Gyre"/>
                <w:i/>
                <w:sz w:val="24"/>
                <w:szCs w:val="24"/>
              </w:rPr>
            </m:ctrlPr>
          </m:boxPr>
          <m:e>
            <m:box>
              <m:boxPr>
                <m:opEmu m:val="1"/>
                <m:ctrlPr>
                  <w:rPr>
                    <w:rFonts w:ascii="DejaVu Math TeX Gyre" w:hAnsi="DejaVu Math TeX Gyre"/>
                    <w:i/>
                    <w:sz w:val="24"/>
                    <w:szCs w:val="24"/>
                  </w:rPr>
                </m:ctrlPr>
              </m:boxPr>
              <m:e>
                <m:groupChr>
                  <m:groupChrPr>
                    <m:chr m:val="→"/>
                    <m:vertJc m:val="bot"/>
                    <m:ctrlPr>
                      <w:rPr>
                        <w:rFonts w:ascii="DejaVu Math TeX Gyre" w:hAnsi="DejaVu Math TeX Gyre"/>
                        <w:i/>
                        <w:sz w:val="24"/>
                        <w:szCs w:val="24"/>
                      </w:rPr>
                    </m:ctrlPr>
                  </m:groupChrPr>
                  <m:e>
                    <m:r>
                      <w:rPr>
                        <w:rFonts w:ascii="DejaVu Math TeX Gyre" w:hAnsi="DejaVu Math TeX Gyre" w:hint="eastAsia"/>
                        <w:sz w:val="24"/>
                        <w:szCs w:val="24"/>
                      </w:rPr>
                      <m:t>β</m:t>
                    </m:r>
                  </m:e>
                </m:groupChr>
              </m:e>
            </m:box>
          </m:e>
        </m:box>
        <m:r>
          <w:rPr>
            <w:rFonts w:ascii="DejaVu Math TeX Gyre" w:hAnsi="DejaVu Math TeX Gyre"/>
            <w:sz w:val="24"/>
            <w:szCs w:val="24"/>
          </w:rPr>
          <m:t>I</m:t>
        </m:r>
      </m:oMath>
      <w:r w:rsidRPr="00BA2EF3">
        <w:rPr>
          <w:rFonts w:hint="eastAsia"/>
          <w:sz w:val="24"/>
          <w:szCs w:val="24"/>
        </w:rPr>
        <w:t>。</w:t>
      </w:r>
    </w:p>
    <w:p w:rsidR="007B53E5" w:rsidRPr="00BA2EF3" w:rsidRDefault="007B53E5" w:rsidP="00C26046">
      <w:pPr>
        <w:rPr>
          <w:sz w:val="24"/>
          <w:szCs w:val="24"/>
        </w:rPr>
      </w:pPr>
      <w:r w:rsidRPr="00BA2EF3">
        <w:rPr>
          <w:rFonts w:hint="eastAsia"/>
          <w:sz w:val="24"/>
          <w:szCs w:val="24"/>
        </w:rPr>
        <w:t>则</w:t>
      </w:r>
      <m:oMath>
        <m:r>
          <m:rPr>
            <m:sty m:val="p"/>
          </m:rPr>
          <w:rPr>
            <w:rFonts w:ascii="DejaVu Math TeX Gyre" w:hAnsi="DejaVu Math TeX Gyre"/>
            <w:sz w:val="24"/>
            <w:szCs w:val="24"/>
          </w:rPr>
          <m:t>t</m:t>
        </m:r>
      </m:oMath>
      <w:r w:rsidRPr="00BA2EF3">
        <w:rPr>
          <w:rFonts w:hint="eastAsia"/>
          <w:sz w:val="24"/>
          <w:szCs w:val="24"/>
        </w:rPr>
        <w:t>时刻下感染个体数量的变化率</w:t>
      </w:r>
      <m:oMath>
        <m:box>
          <m:boxPr>
            <m:diff m:val="1"/>
            <m:ctrlPr>
              <w:rPr>
                <w:rFonts w:ascii="DejaVu Math TeX Gyre" w:hAnsi="DejaVu Math TeX Gyre"/>
                <w:sz w:val="24"/>
                <w:szCs w:val="24"/>
              </w:rPr>
            </m:ctrlPr>
          </m:boxPr>
          <m:e>
            <m:r>
              <w:rPr>
                <w:rFonts w:ascii="DejaVu Math TeX Gyre" w:hAnsi="DejaVu Math TeX Gyre"/>
                <w:sz w:val="24"/>
                <w:szCs w:val="24"/>
              </w:rPr>
              <m:t>d</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t</m:t>
                </m:r>
              </m:sub>
            </m:sSub>
          </m:e>
        </m:box>
      </m:oMath>
      <w:r w:rsidRPr="00BA2EF3">
        <w:rPr>
          <w:rFonts w:hint="eastAsia"/>
          <w:sz w:val="24"/>
          <w:szCs w:val="24"/>
        </w:rPr>
        <w:t>:</w:t>
      </w:r>
      <w:r w:rsidRPr="00BA2EF3">
        <w:rPr>
          <w:sz w:val="24"/>
          <w:szCs w:val="24"/>
        </w:rPr>
        <w:br/>
      </w:r>
      <m:oMathPara>
        <m:oMath>
          <m:f>
            <m:fPr>
              <m:ctrlPr>
                <w:rPr>
                  <w:rFonts w:ascii="DejaVu Math TeX Gyre" w:hAnsi="DejaVu Math TeX Gyre"/>
                  <w:sz w:val="24"/>
                  <w:szCs w:val="24"/>
                </w:rPr>
              </m:ctrlPr>
            </m:fPr>
            <m:num>
              <m:box>
                <m:boxPr>
                  <m:diff m:val="1"/>
                  <m:ctrlPr>
                    <w:rPr>
                      <w:rFonts w:ascii="DejaVu Math TeX Gyre" w:hAnsi="DejaVu Math TeX Gyre"/>
                      <w:i/>
                      <w:sz w:val="24"/>
                      <w:szCs w:val="24"/>
                    </w:rPr>
                  </m:ctrlPr>
                </m:boxPr>
                <m:e>
                  <m:r>
                    <w:rPr>
                      <w:rFonts w:ascii="DejaVu Math TeX Gyre" w:hAnsi="DejaVu Math TeX Gyre"/>
                      <w:sz w:val="24"/>
                      <w:szCs w:val="24"/>
                    </w:rPr>
                    <m:t>d</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t</m:t>
                      </m:r>
                    </m:sub>
                  </m:sSub>
                </m:e>
              </m:box>
            </m:num>
            <m:den>
              <m:r>
                <w:rPr>
                  <w:rFonts w:ascii="DejaVu Math TeX Gyre" w:hAnsi="DejaVu Math TeX Gyre"/>
                  <w:sz w:val="24"/>
                  <w:szCs w:val="24"/>
                </w:rPr>
                <m:t>dt</m:t>
              </m:r>
            </m:den>
          </m:f>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f>
            <m:fPr>
              <m:ctrlPr>
                <w:rPr>
                  <w:rFonts w:ascii="DejaVu Math TeX Gyre" w:hAnsi="DejaVu Math TeX Gyre"/>
                  <w:i/>
                  <w:sz w:val="24"/>
                  <w:szCs w:val="24"/>
                </w:rPr>
              </m:ctrlPr>
            </m:fPr>
            <m:num>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t</m:t>
                  </m:r>
                </m:sub>
              </m:sSub>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t</m:t>
                  </m:r>
                </m:sub>
              </m:sSub>
            </m:num>
            <m:den>
              <m:r>
                <w:rPr>
                  <w:rFonts w:ascii="DejaVu Math TeX Gyre" w:hAnsi="DejaVu Math TeX Gyre"/>
                  <w:sz w:val="24"/>
                  <w:szCs w:val="24"/>
                </w:rPr>
                <m:t>N</m:t>
              </m:r>
            </m:den>
          </m:f>
        </m:oMath>
      </m:oMathPara>
    </w:p>
    <w:p w:rsidR="007B53E5" w:rsidRPr="005807C0" w:rsidRDefault="007B53E5" w:rsidP="00C26046">
      <w:pPr>
        <w:rPr>
          <w:sz w:val="24"/>
          <w:szCs w:val="24"/>
        </w:rPr>
      </w:pPr>
      <w:r w:rsidRPr="00BA2EF3">
        <w:rPr>
          <w:rFonts w:hint="eastAsia"/>
          <w:sz w:val="24"/>
          <w:szCs w:val="24"/>
        </w:rPr>
        <w:t>或写密度的变化率</w:t>
      </w:r>
      <w:r w:rsidRPr="00BA2EF3">
        <w:rPr>
          <w:sz w:val="24"/>
          <w:szCs w:val="24"/>
        </w:rPr>
        <w:br/>
      </w:r>
      <m:oMathPara>
        <m:oMath>
          <m:f>
            <m:fPr>
              <m:ctrlPr>
                <w:rPr>
                  <w:rFonts w:ascii="DejaVu Math TeX Gyre" w:hAnsi="DejaVu Math TeX Gyre"/>
                  <w:sz w:val="24"/>
                  <w:szCs w:val="24"/>
                </w:rPr>
              </m:ctrlPr>
            </m:fPr>
            <m:num>
              <m:r>
                <w:rPr>
                  <w:rFonts w:ascii="DejaVu Math TeX Gyre" w:hAnsi="DejaVu Math TeX Gyre" w:hint="eastAsia"/>
                  <w:sz w:val="24"/>
                  <w:szCs w:val="24"/>
                </w:rPr>
                <m:t>d</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t</m:t>
                  </m:r>
                </m:sub>
              </m:sSub>
            </m:num>
            <m:den>
              <m:r>
                <w:rPr>
                  <w:rFonts w:ascii="DejaVu Math TeX Gyre" w:hAnsi="DejaVu Math TeX Gyre"/>
                  <w:sz w:val="24"/>
                  <w:szCs w:val="24"/>
                </w:rPr>
                <m:t>dt</m:t>
              </m:r>
            </m:den>
          </m:f>
          <m:r>
            <w:rPr>
              <w:rFonts w:ascii="DejaVu Math TeX Gyre" w:hAnsi="DejaVu Math TeX Gyre"/>
              <w:sz w:val="24"/>
              <w:szCs w:val="24"/>
            </w:rPr>
            <m:t>=</m:t>
          </m:r>
          <w:bookmarkStart w:id="40" w:name="OLE_LINK19"/>
          <w:bookmarkStart w:id="41" w:name="OLE_LINK20"/>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r>
            <w:rPr>
              <w:rFonts w:ascii="DejaVu Math TeX Gyre" w:hAnsi="DejaVu Math TeX Gyre"/>
              <w:sz w:val="24"/>
              <w:szCs w:val="24"/>
            </w:rPr>
            <m:t>si</m:t>
          </m:r>
          <w:bookmarkEnd w:id="40"/>
          <w:bookmarkEnd w:id="41"/>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d>
            <m:dPr>
              <m:ctrlPr>
                <w:rPr>
                  <w:rFonts w:ascii="DejaVu Math TeX Gyre" w:hAnsi="DejaVu Math TeX Gyre"/>
                  <w:i/>
                  <w:sz w:val="24"/>
                  <w:szCs w:val="24"/>
                </w:rPr>
              </m:ctrlPr>
            </m:dPr>
            <m:e>
              <m:r>
                <w:rPr>
                  <w:rFonts w:ascii="DejaVu Math TeX Gyre" w:hAnsi="DejaVu Math TeX Gyre"/>
                  <w:sz w:val="24"/>
                  <w:szCs w:val="24"/>
                </w:rPr>
                <m:t>1-i</m:t>
              </m:r>
            </m:e>
          </m:d>
          <m:r>
            <w:rPr>
              <w:rFonts w:ascii="DejaVu Math TeX Gyre" w:hAnsi="DejaVu Math TeX Gyre"/>
              <w:sz w:val="24"/>
              <w:szCs w:val="24"/>
            </w:rPr>
            <m:t>i;</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t</m:t>
              </m:r>
            </m:sub>
          </m:sSub>
          <m:r>
            <w:rPr>
              <w:rFonts w:ascii="DejaVu Math TeX Gyre" w:hAnsi="DejaVu Math TeX Gyre"/>
              <w:sz w:val="24"/>
              <w:szCs w:val="24"/>
            </w:rPr>
            <m:t>=</m:t>
          </m:r>
          <m:f>
            <m:fPr>
              <m:ctrlPr>
                <w:rPr>
                  <w:rFonts w:ascii="DejaVu Math TeX Gyre" w:hAnsi="DejaVu Math TeX Gyre"/>
                  <w:i/>
                  <w:sz w:val="24"/>
                  <w:szCs w:val="24"/>
                </w:rPr>
              </m:ctrlPr>
            </m:fPr>
            <m:num>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t</m:t>
                  </m:r>
                </m:sub>
              </m:sSub>
            </m:num>
            <m:den>
              <m:r>
                <w:rPr>
                  <w:rFonts w:ascii="DejaVu Math TeX Gyre" w:hAnsi="DejaVu Math TeX Gyre"/>
                  <w:sz w:val="24"/>
                  <w:szCs w:val="24"/>
                </w:rPr>
                <m:t>N</m:t>
              </m:r>
            </m:den>
          </m:f>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t</m:t>
              </m:r>
            </m:sub>
          </m:sSub>
          <m:r>
            <w:rPr>
              <w:rFonts w:ascii="DejaVu Math TeX Gyre" w:hAnsi="DejaVu Math TeX Gyre"/>
              <w:sz w:val="24"/>
              <w:szCs w:val="24"/>
            </w:rPr>
            <m:t>=</m:t>
          </m:r>
          <m:f>
            <m:fPr>
              <m:ctrlPr>
                <w:rPr>
                  <w:rFonts w:ascii="DejaVu Math TeX Gyre" w:hAnsi="DejaVu Math TeX Gyre"/>
                  <w:i/>
                  <w:sz w:val="24"/>
                  <w:szCs w:val="24"/>
                </w:rPr>
              </m:ctrlPr>
            </m:fPr>
            <m:num>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t</m:t>
                  </m:r>
                </m:sub>
              </m:sSub>
            </m:num>
            <m:den>
              <m:r>
                <w:rPr>
                  <w:rFonts w:ascii="DejaVu Math TeX Gyre" w:hAnsi="DejaVu Math TeX Gyre"/>
                  <w:sz w:val="24"/>
                  <w:szCs w:val="24"/>
                </w:rPr>
                <m:t>N</m:t>
              </m:r>
            </m:den>
          </m:f>
          <m:r>
            <w:rPr>
              <w:rFonts w:ascii="DejaVu Math TeX Gyre" w:hAnsi="DejaVu Math TeX Gyre" w:hint="eastAsia"/>
              <w:sz w:val="24"/>
              <w:szCs w:val="24"/>
            </w:rPr>
            <m:t>;</m:t>
          </m:r>
        </m:oMath>
      </m:oMathPara>
    </w:p>
    <w:p w:rsidR="007B53E5" w:rsidRPr="00BA2EF3" w:rsidRDefault="007B53E5" w:rsidP="00C26046">
      <w:pPr>
        <w:spacing w:line="360" w:lineRule="auto"/>
        <w:ind w:firstLineChars="200" w:firstLine="480"/>
        <w:rPr>
          <w:sz w:val="24"/>
          <w:szCs w:val="24"/>
        </w:rPr>
      </w:pPr>
      <w:r w:rsidRPr="00BA2EF3">
        <w:rPr>
          <w:rFonts w:hint="eastAsia"/>
          <w:sz w:val="24"/>
          <w:szCs w:val="24"/>
        </w:rPr>
        <w:t>其中</w:t>
      </w:r>
      <m:oMath>
        <m:f>
          <m:fPr>
            <m:ctrlPr>
              <w:rPr>
                <w:rFonts w:ascii="DejaVu Math TeX Gyre" w:hAnsi="DejaVu Math TeX Gyre"/>
                <w:sz w:val="24"/>
                <w:szCs w:val="24"/>
              </w:rPr>
            </m:ctrlPr>
          </m:fPr>
          <m:num>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t</m:t>
                </m:r>
              </m:sub>
            </m:sSub>
          </m:num>
          <m:den>
            <m:r>
              <w:rPr>
                <w:rFonts w:ascii="DejaVu Math TeX Gyre" w:hAnsi="DejaVu Math TeX Gyre"/>
                <w:sz w:val="24"/>
                <w:szCs w:val="24"/>
              </w:rPr>
              <m:t>N</m:t>
            </m:r>
          </m:den>
        </m:f>
      </m:oMath>
      <w:r w:rsidRPr="00BA2EF3">
        <w:rPr>
          <w:rFonts w:hint="eastAsia"/>
          <w:sz w:val="24"/>
          <w:szCs w:val="24"/>
        </w:rPr>
        <w:t>为每个感染个体接触的个体处于易感状态的概率，</w:t>
      </w:r>
      <m:oMath>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hint="eastAsia"/>
                <w:sz w:val="24"/>
                <w:szCs w:val="24"/>
              </w:rPr>
              <m:t>k</m:t>
            </m:r>
          </m:e>
        </m:d>
      </m:oMath>
      <w:r w:rsidRPr="00BA2EF3">
        <w:rPr>
          <w:rFonts w:hint="eastAsia"/>
          <w:sz w:val="24"/>
          <w:szCs w:val="24"/>
        </w:rPr>
        <w:t>称为传播率。</w:t>
      </w:r>
    </w:p>
    <w:p w:rsidR="007B53E5" w:rsidRPr="00BA2EF3" w:rsidRDefault="007B53E5" w:rsidP="00C26046">
      <w:pPr>
        <w:rPr>
          <w:sz w:val="24"/>
          <w:szCs w:val="24"/>
        </w:rPr>
      </w:pPr>
      <w:r w:rsidRPr="00BA2EF3">
        <w:rPr>
          <w:rFonts w:hint="eastAsia"/>
          <w:sz w:val="24"/>
          <w:szCs w:val="24"/>
        </w:rPr>
        <w:t>求解微分方程得到：</w:t>
      </w:r>
      <w:r w:rsidRPr="00BA2EF3">
        <w:rPr>
          <w:sz w:val="24"/>
          <w:szCs w:val="24"/>
        </w:rPr>
        <w:br/>
      </w:r>
      <m:oMathPara>
        <m:oMath>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t</m:t>
              </m:r>
            </m:sub>
          </m:sSub>
          <m:r>
            <w:rPr>
              <w:rFonts w:ascii="DejaVu Math TeX Gyre" w:hAnsi="DejaVu Math TeX Gyre"/>
              <w:sz w:val="24"/>
              <w:szCs w:val="24"/>
            </w:rPr>
            <m:t>=</m:t>
          </m:r>
          <m:f>
            <m:fPr>
              <m:ctrlPr>
                <w:rPr>
                  <w:rFonts w:ascii="DejaVu Math TeX Gyre" w:hAnsi="DejaVu Math TeX Gyre"/>
                  <w:i/>
                  <w:sz w:val="24"/>
                  <w:szCs w:val="24"/>
                </w:rPr>
              </m:ctrlPr>
            </m:fPr>
            <m:num>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0</m:t>
                  </m:r>
                </m:sub>
              </m:sSub>
              <m:sSup>
                <m:sSupPr>
                  <m:ctrlPr>
                    <w:rPr>
                      <w:rFonts w:ascii="DejaVu Math TeX Gyre" w:hAnsi="DejaVu Math TeX Gyre"/>
                      <w:i/>
                      <w:sz w:val="24"/>
                      <w:szCs w:val="24"/>
                    </w:rPr>
                  </m:ctrlPr>
                </m:sSupPr>
                <m:e>
                  <m:r>
                    <w:rPr>
                      <w:rFonts w:ascii="DejaVu Math TeX Gyre" w:hAnsi="DejaVu Math TeX Gyre"/>
                      <w:sz w:val="24"/>
                      <w:szCs w:val="24"/>
                    </w:rPr>
                    <m:t>e</m:t>
                  </m:r>
                </m:e>
                <m:sup>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r>
                    <w:rPr>
                      <w:rFonts w:ascii="DejaVu Math TeX Gyre" w:hAnsi="DejaVu Math TeX Gyre"/>
                      <w:sz w:val="24"/>
                      <w:szCs w:val="24"/>
                    </w:rPr>
                    <m:t>t</m:t>
                  </m:r>
                </m:sup>
              </m:sSup>
            </m:num>
            <m:den>
              <m:r>
                <w:rPr>
                  <w:rFonts w:ascii="DejaVu Math TeX Gyre" w:hAnsi="DejaVu Math TeX Gyre"/>
                  <w:sz w:val="24"/>
                  <w:szCs w:val="24"/>
                </w:rPr>
                <m:t>1-</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0</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0</m:t>
                  </m:r>
                </m:sub>
              </m:sSub>
              <m:sSup>
                <m:sSupPr>
                  <m:ctrlPr>
                    <w:rPr>
                      <w:rFonts w:ascii="DejaVu Math TeX Gyre" w:hAnsi="DejaVu Math TeX Gyre"/>
                      <w:i/>
                      <w:sz w:val="24"/>
                      <w:szCs w:val="24"/>
                    </w:rPr>
                  </m:ctrlPr>
                </m:sSupPr>
                <m:e>
                  <m:r>
                    <w:rPr>
                      <w:rFonts w:ascii="DejaVu Math TeX Gyre" w:hAnsi="DejaVu Math TeX Gyre"/>
                      <w:sz w:val="24"/>
                      <w:szCs w:val="24"/>
                    </w:rPr>
                    <m:t>e</m:t>
                  </m:r>
                </m:e>
                <m:sup>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r>
                    <w:rPr>
                      <w:rFonts w:ascii="DejaVu Math TeX Gyre" w:hAnsi="DejaVu Math TeX Gyre"/>
                      <w:sz w:val="24"/>
                      <w:szCs w:val="24"/>
                    </w:rPr>
                    <m:t>t</m:t>
                  </m:r>
                </m:sup>
              </m:sSup>
            </m:den>
          </m:f>
        </m:oMath>
      </m:oMathPara>
    </w:p>
    <w:p w:rsidR="007B53E5" w:rsidRDefault="00BA2EF3" w:rsidP="00C26046">
      <w:pPr>
        <w:rPr>
          <w:sz w:val="24"/>
          <w:szCs w:val="24"/>
        </w:rPr>
      </w:pPr>
      <w:r>
        <w:rPr>
          <w:rFonts w:hint="eastAsia"/>
          <w:sz w:val="24"/>
          <w:szCs w:val="24"/>
        </w:rPr>
        <w:t>一般来说，此方程会产生一条S型的“Logistic增长曲线”，表示感染者的比例随着时间的变化，</w:t>
      </w:r>
      <w:r w:rsidR="007359C9">
        <w:rPr>
          <w:rFonts w:hint="eastAsia"/>
          <w:sz w:val="24"/>
          <w:szCs w:val="24"/>
        </w:rPr>
        <w:t>如图所示，</w:t>
      </w:r>
      <m:oMath>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hint="eastAsia"/>
                <w:sz w:val="24"/>
                <w:szCs w:val="24"/>
              </w:rPr>
              <m:t>k</m:t>
            </m:r>
          </m:e>
        </m:d>
        <m:r>
          <w:rPr>
            <w:rFonts w:ascii="DejaVu Math TeX Gyre" w:hAnsi="DejaVu Math TeX Gyre" w:hint="eastAsia"/>
            <w:sz w:val="24"/>
            <w:szCs w:val="24"/>
          </w:rPr>
          <m:t>=0.15</m:t>
        </m:r>
        <m:r>
          <w:rPr>
            <w:rFonts w:ascii="DejaVu Math TeX Gyre" w:hAnsi="DejaVu Math TeX Gyre" w:hint="eastAsia"/>
            <w:sz w:val="24"/>
            <w:szCs w:val="24"/>
          </w:rPr>
          <m:t>，</m:t>
        </m:r>
        <m:sSub>
          <m:sSubPr>
            <m:ctrlPr>
              <w:rPr>
                <w:rFonts w:ascii="Cambria Math" w:hAnsi="Cambria Math"/>
                <w:i/>
                <w:sz w:val="24"/>
                <w:szCs w:val="24"/>
              </w:rPr>
            </m:ctrlPr>
          </m:sSubPr>
          <m:e>
            <m:r>
              <w:rPr>
                <w:rFonts w:ascii="Cambria Math" w:hAnsi="Cambria Math" w:hint="eastAsia"/>
                <w:sz w:val="24"/>
                <w:szCs w:val="24"/>
              </w:rPr>
              <m:t>i</m:t>
            </m:r>
          </m:e>
          <m:sub>
            <m:r>
              <w:rPr>
                <w:rFonts w:ascii="Cambria Math" w:hAnsi="Cambria Math"/>
                <w:sz w:val="24"/>
                <w:szCs w:val="24"/>
              </w:rPr>
              <m:t>0</m:t>
            </m:r>
          </m:sub>
        </m:sSub>
        <m:r>
          <w:rPr>
            <w:rFonts w:ascii="Cambria Math" w:hAnsi="Cambria Math"/>
            <w:sz w:val="24"/>
            <w:szCs w:val="24"/>
          </w:rPr>
          <m:t>=0.001</m:t>
        </m:r>
      </m:oMath>
      <w:r w:rsidR="007359C9">
        <w:rPr>
          <w:rFonts w:hint="eastAsia"/>
          <w:sz w:val="24"/>
          <w:szCs w:val="24"/>
        </w:rPr>
        <w:t>，曲线在初始时期以指数形式增长，当易感人群的数量越来越少时，增长逐渐达到饱和，最终曲线收敛到1。</w:t>
      </w:r>
    </w:p>
    <w:p w:rsidR="00BA2EF3" w:rsidRPr="00BA2EF3" w:rsidRDefault="00BA2EF3" w:rsidP="00C26046">
      <w:pPr>
        <w:rPr>
          <w:sz w:val="24"/>
          <w:szCs w:val="24"/>
        </w:rPr>
      </w:pPr>
      <w:r>
        <w:rPr>
          <w:rFonts w:hint="eastAsia"/>
          <w:noProof/>
          <w:sz w:val="24"/>
          <w:szCs w:val="24"/>
        </w:rPr>
        <w:drawing>
          <wp:inline distT="0" distB="0" distL="0" distR="0">
            <wp:extent cx="5274310" cy="258445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DEM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584450"/>
                    </a:xfrm>
                    <a:prstGeom prst="rect">
                      <a:avLst/>
                    </a:prstGeom>
                  </pic:spPr>
                </pic:pic>
              </a:graphicData>
            </a:graphic>
          </wp:inline>
        </w:drawing>
      </w:r>
    </w:p>
    <w:p w:rsidR="007B53E5" w:rsidRDefault="007B53E5" w:rsidP="00C26046">
      <w:pPr>
        <w:pStyle w:val="6"/>
      </w:pPr>
      <w:r>
        <w:t>S</w:t>
      </w:r>
      <w:bookmarkStart w:id="42" w:name="OLE_LINK7"/>
      <w:bookmarkStart w:id="43" w:name="OLE_LINK8"/>
      <w:r>
        <w:t>IS</w:t>
      </w:r>
      <w:r>
        <w:rPr>
          <w:rFonts w:hint="eastAsia"/>
        </w:rPr>
        <w:t>（sus</w:t>
      </w:r>
      <w:r>
        <w:t>ceptible-infected-susceptible</w:t>
      </w:r>
      <w:r>
        <w:rPr>
          <w:rFonts w:hint="eastAsia"/>
        </w:rPr>
        <w:t>）</w:t>
      </w:r>
      <w:bookmarkStart w:id="44" w:name="OLE_LINK9"/>
      <w:bookmarkStart w:id="45" w:name="OLE_LINK10"/>
      <w:r>
        <w:rPr>
          <w:rFonts w:hint="eastAsia"/>
        </w:rPr>
        <w:t>传</w:t>
      </w:r>
      <w:bookmarkEnd w:id="42"/>
      <w:bookmarkEnd w:id="43"/>
      <w:r>
        <w:rPr>
          <w:rFonts w:hint="eastAsia"/>
        </w:rPr>
        <w:t>播</w:t>
      </w:r>
      <w:bookmarkEnd w:id="44"/>
      <w:bookmarkEnd w:id="45"/>
      <w:r>
        <w:rPr>
          <w:rFonts w:hint="eastAsia"/>
        </w:rPr>
        <w:t>模型</w:t>
      </w:r>
    </w:p>
    <w:p w:rsidR="007B53E5" w:rsidRPr="00E61955" w:rsidRDefault="007B53E5" w:rsidP="00C26046">
      <w:pPr>
        <w:spacing w:line="360" w:lineRule="auto"/>
        <w:ind w:firstLineChars="200" w:firstLine="480"/>
        <w:rPr>
          <w:sz w:val="28"/>
          <w:szCs w:val="28"/>
        </w:rPr>
      </w:pPr>
      <w:r w:rsidRPr="00CE77B6">
        <w:rPr>
          <w:rFonts w:hint="eastAsia"/>
          <w:sz w:val="24"/>
          <w:szCs w:val="24"/>
        </w:rPr>
        <w:t>通常情况下，对于大多数流感，人们可以通过医疗手段以及自身的免疫抵抗能力而得到痊愈。因此，我们在传播模型中考虑恢复(</w:t>
      </w:r>
      <w:r w:rsidRPr="00CE77B6">
        <w:rPr>
          <w:sz w:val="24"/>
          <w:szCs w:val="24"/>
        </w:rPr>
        <w:t>recover</w:t>
      </w:r>
      <w:r w:rsidRPr="00CE77B6">
        <w:rPr>
          <w:rFonts w:hint="eastAsia"/>
          <w:sz w:val="24"/>
          <w:szCs w:val="24"/>
        </w:rPr>
        <w:t>)因素。</w:t>
      </w:r>
      <m:oMath>
        <m:r>
          <w:rPr>
            <w:rFonts w:ascii="DejaVu Math TeX Gyre" w:hAnsi="DejaVu Math TeX Gyre"/>
            <w:sz w:val="24"/>
            <w:szCs w:val="24"/>
          </w:rPr>
          <m:t>SIS</m:t>
        </m:r>
      </m:oMath>
      <w:r w:rsidRPr="00CE77B6">
        <w:rPr>
          <w:rFonts w:hint="eastAsia"/>
          <w:sz w:val="24"/>
          <w:szCs w:val="24"/>
        </w:rPr>
        <w:t>传播模型中t时刻下感染个体变化率可以写成：</w:t>
      </w:r>
      <w:r w:rsidRPr="00CE77B6">
        <w:rPr>
          <w:sz w:val="24"/>
          <w:szCs w:val="24"/>
        </w:rPr>
        <w:br/>
      </w:r>
      <m:oMathPara>
        <m:oMath>
          <m:f>
            <m:fPr>
              <m:ctrlPr>
                <w:rPr>
                  <w:rFonts w:ascii="DejaVu Math TeX Gyre" w:hAnsi="DejaVu Math TeX Gyre"/>
                  <w:sz w:val="24"/>
                  <w:szCs w:val="24"/>
                </w:rPr>
              </m:ctrlPr>
            </m:fPr>
            <m:num>
              <m:box>
                <m:boxPr>
                  <m:diff m:val="1"/>
                  <m:ctrlPr>
                    <w:rPr>
                      <w:rFonts w:ascii="DejaVu Math TeX Gyre" w:hAnsi="DejaVu Math TeX Gyre"/>
                      <w:i/>
                      <w:sz w:val="24"/>
                      <w:szCs w:val="24"/>
                    </w:rPr>
                  </m:ctrlPr>
                </m:boxPr>
                <m:e>
                  <m:r>
                    <w:rPr>
                      <w:rFonts w:ascii="DejaVu Math TeX Gyre" w:hAnsi="DejaVu Math TeX Gyre"/>
                      <w:sz w:val="24"/>
                      <w:szCs w:val="24"/>
                    </w:rPr>
                    <m:t>d</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t</m:t>
                      </m:r>
                    </m:sub>
                  </m:sSub>
                </m:e>
              </m:box>
            </m:num>
            <m:den>
              <m:r>
                <w:rPr>
                  <w:rFonts w:ascii="DejaVu Math TeX Gyre" w:hAnsi="DejaVu Math TeX Gyre"/>
                  <w:sz w:val="24"/>
                  <w:szCs w:val="24"/>
                </w:rPr>
                <m:t>dt</m:t>
              </m:r>
            </m:den>
          </m:f>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r>
            <w:rPr>
              <w:rFonts w:ascii="DejaVu Math TeX Gyre" w:hAnsi="DejaVu Math TeX Gyre"/>
              <w:sz w:val="24"/>
              <w:szCs w:val="24"/>
            </w:rPr>
            <m:t>i</m:t>
          </m:r>
          <m:d>
            <m:dPr>
              <m:ctrlPr>
                <w:rPr>
                  <w:rFonts w:ascii="DejaVu Math TeX Gyre" w:hAnsi="DejaVu Math TeX Gyre"/>
                  <w:i/>
                  <w:sz w:val="24"/>
                  <w:szCs w:val="24"/>
                </w:rPr>
              </m:ctrlPr>
            </m:dPr>
            <m:e>
              <m:r>
                <w:rPr>
                  <w:rFonts w:ascii="DejaVu Math TeX Gyre" w:hAnsi="DejaVu Math TeX Gyre"/>
                  <w:sz w:val="24"/>
                  <w:szCs w:val="24"/>
                </w:rPr>
                <m:t>1-i</m:t>
              </m:r>
            </m:e>
          </m:d>
          <m:r>
            <w:rPr>
              <w:rFonts w:ascii="DejaVu Math TeX Gyre" w:hAnsi="DejaVu Math TeX Gyre"/>
              <w:sz w:val="24"/>
              <w:szCs w:val="24"/>
            </w:rPr>
            <m:t>-μi</m:t>
          </m:r>
          <m:r>
            <m:rPr>
              <m:sty m:val="p"/>
            </m:rPr>
            <w:rPr>
              <w:rFonts w:ascii="DejaVu Math TeX Gyre" w:hAnsi="DejaVu Math TeX Gyre"/>
              <w:sz w:val="24"/>
              <w:szCs w:val="24"/>
            </w:rPr>
            <m:t>;</m:t>
          </m:r>
        </m:oMath>
      </m:oMathPara>
    </w:p>
    <w:p w:rsidR="004B1A6A" w:rsidRPr="00CE77B6" w:rsidRDefault="007B53E5" w:rsidP="00C26046">
      <w:pPr>
        <w:spacing w:line="360" w:lineRule="auto"/>
        <w:ind w:firstLineChars="200" w:firstLine="480"/>
        <w:rPr>
          <w:sz w:val="24"/>
          <w:szCs w:val="24"/>
        </w:rPr>
      </w:pPr>
      <w:bookmarkStart w:id="46" w:name="OLE_LINK13"/>
      <w:r w:rsidRPr="00CE77B6">
        <w:rPr>
          <w:rFonts w:hint="eastAsia"/>
          <w:sz w:val="24"/>
          <w:szCs w:val="24"/>
        </w:rPr>
        <w:lastRenderedPageBreak/>
        <w:t>其中</w:t>
      </w:r>
      <w:bookmarkEnd w:id="46"/>
      <m:oMath>
        <m:r>
          <w:rPr>
            <w:rFonts w:ascii="DejaVu Math TeX Gyre" w:hAnsi="DejaVu Math TeX Gyre"/>
            <w:sz w:val="24"/>
            <w:szCs w:val="24"/>
          </w:rPr>
          <m:t>μ</m:t>
        </m:r>
      </m:oMath>
      <w:r w:rsidRPr="00CE77B6">
        <w:rPr>
          <w:rFonts w:hint="eastAsia"/>
          <w:sz w:val="24"/>
          <w:szCs w:val="24"/>
        </w:rPr>
        <w:t>为恢复速率</w:t>
      </w:r>
      <w:bookmarkStart w:id="47" w:name="OLE_LINK83"/>
      <w:bookmarkStart w:id="48" w:name="OLE_LINK84"/>
      <w:r w:rsidRPr="00CE77B6">
        <w:rPr>
          <w:rFonts w:hint="eastAsia"/>
          <w:sz w:val="24"/>
          <w:szCs w:val="24"/>
        </w:rPr>
        <w:t>，</w:t>
      </w:r>
      <m:oMath>
        <m:r>
          <w:rPr>
            <w:rFonts w:ascii="DejaVu Math TeX Gyre" w:hAnsi="DejaVu Math TeX Gyre"/>
            <w:sz w:val="24"/>
            <w:szCs w:val="24"/>
          </w:rPr>
          <m:t>μ</m:t>
        </m:r>
        <m:r>
          <m:rPr>
            <m:sty m:val="p"/>
          </m:rPr>
          <w:rPr>
            <w:rFonts w:ascii="DejaVu Math TeX Gyre" w:hAnsi="DejaVu Math TeX Gyre" w:hint="eastAsia"/>
            <w:sz w:val="24"/>
            <w:szCs w:val="24"/>
          </w:rPr>
          <m:t>=</m:t>
        </m:r>
        <m:r>
          <w:rPr>
            <w:rFonts w:ascii="DejaVu Math TeX Gyre" w:hAnsi="DejaVu Math TeX Gyre" w:hint="eastAsia"/>
            <w:sz w:val="24"/>
            <w:szCs w:val="24"/>
          </w:rPr>
          <m:t>P</m:t>
        </m:r>
        <m:d>
          <m:dPr>
            <m:ctrlPr>
              <w:rPr>
                <w:rFonts w:ascii="DejaVu Math TeX Gyre" w:hAnsi="DejaVu Math TeX Gyre"/>
                <w:sz w:val="24"/>
                <w:szCs w:val="24"/>
              </w:rPr>
            </m:ctrlPr>
          </m:dPr>
          <m:e>
            <m:r>
              <w:rPr>
                <w:rFonts w:ascii="DejaVu Math TeX Gyre" w:hAnsi="DejaVu Math TeX Gyre"/>
                <w:sz w:val="24"/>
                <w:szCs w:val="24"/>
              </w:rPr>
              <m:t>S,t+</m:t>
            </m:r>
            <m:box>
              <m:boxPr>
                <m:diff m:val="1"/>
                <m:ctrlPr>
                  <w:rPr>
                    <w:rFonts w:ascii="DejaVu Math TeX Gyre" w:hAnsi="DejaVu Math TeX Gyre"/>
                    <w:i/>
                    <w:sz w:val="24"/>
                    <w:szCs w:val="24"/>
                  </w:rPr>
                </m:ctrlPr>
              </m:boxPr>
              <m:e>
                <m:r>
                  <w:rPr>
                    <w:rFonts w:ascii="DejaVu Math TeX Gyre" w:hAnsi="DejaVu Math TeX Gyre"/>
                    <w:sz w:val="24"/>
                    <w:szCs w:val="24"/>
                  </w:rPr>
                  <m:t>dt</m:t>
                </m:r>
              </m:e>
            </m:box>
          </m:e>
          <m:e>
            <m:r>
              <w:rPr>
                <w:rFonts w:ascii="DejaVu Math TeX Gyre" w:hAnsi="DejaVu Math TeX Gyre"/>
                <w:sz w:val="24"/>
                <w:szCs w:val="24"/>
              </w:rPr>
              <m:t>I,t</m:t>
            </m:r>
          </m:e>
        </m:d>
      </m:oMath>
      <w:r w:rsidRPr="00CE77B6">
        <w:rPr>
          <w:rFonts w:hint="eastAsia"/>
          <w:sz w:val="24"/>
          <w:szCs w:val="24"/>
        </w:rPr>
        <w:t>，</w:t>
      </w:r>
      <m:oMath>
        <m:sSup>
          <m:sSupPr>
            <m:ctrlPr>
              <w:rPr>
                <w:rFonts w:ascii="DejaVu Math TeX Gyre" w:hAnsi="DejaVu Math TeX Gyre"/>
                <w:sz w:val="24"/>
                <w:szCs w:val="24"/>
              </w:rPr>
            </m:ctrlPr>
          </m:sSupPr>
          <m:e>
            <m:r>
              <w:rPr>
                <w:rFonts w:ascii="DejaVu Math TeX Gyre" w:hAnsi="DejaVu Math TeX Gyre"/>
                <w:sz w:val="24"/>
                <w:szCs w:val="24"/>
              </w:rPr>
              <m:t>μ</m:t>
            </m:r>
          </m:e>
          <m:sup>
            <m:r>
              <w:rPr>
                <w:rFonts w:ascii="微软雅黑" w:eastAsia="微软雅黑" w:hAnsi="微软雅黑" w:cs="微软雅黑" w:hint="eastAsia"/>
                <w:sz w:val="24"/>
                <w:szCs w:val="24"/>
              </w:rPr>
              <m:t>-</m:t>
            </m:r>
            <m:r>
              <w:rPr>
                <w:rFonts w:ascii="DejaVu Math TeX Gyre" w:hAnsi="DejaVu Math TeX Gyre" w:hint="eastAsia"/>
                <w:sz w:val="24"/>
                <w:szCs w:val="24"/>
              </w:rPr>
              <m:t>1</m:t>
            </m:r>
          </m:sup>
        </m:sSup>
      </m:oMath>
      <w:r w:rsidRPr="00CE77B6">
        <w:rPr>
          <w:rFonts w:hint="eastAsia"/>
          <w:sz w:val="24"/>
          <w:szCs w:val="24"/>
        </w:rPr>
        <w:t>为个体处于感染状态下的时长。</w:t>
      </w:r>
      <w:bookmarkEnd w:id="47"/>
      <w:bookmarkEnd w:id="48"/>
      <w:r w:rsidRPr="00CE77B6">
        <w:rPr>
          <w:rFonts w:hint="eastAsia"/>
          <w:sz w:val="24"/>
          <w:szCs w:val="24"/>
        </w:rPr>
        <w:t>求解微分方程得到</w:t>
      </w:r>
      <m:oMath>
        <m:sSub>
          <m:sSubPr>
            <m:ctrlPr>
              <w:rPr>
                <w:rFonts w:ascii="DejaVu Math TeX Gyre" w:hAnsi="DejaVu Math TeX Gyre"/>
                <w:sz w:val="24"/>
                <w:szCs w:val="24"/>
              </w:rPr>
            </m:ctrlPr>
          </m:sSubPr>
          <m:e>
            <m:r>
              <w:rPr>
                <w:rFonts w:ascii="DejaVu Math TeX Gyre" w:hAnsi="DejaVu Math TeX Gyre"/>
                <w:sz w:val="24"/>
                <w:szCs w:val="24"/>
              </w:rPr>
              <m:t>i</m:t>
            </m:r>
          </m:e>
          <m:sub>
            <m:r>
              <w:rPr>
                <w:rFonts w:ascii="DejaVu Math TeX Gyre" w:hAnsi="DejaVu Math TeX Gyre"/>
                <w:sz w:val="24"/>
                <w:szCs w:val="24"/>
              </w:rPr>
              <m:t>t</m:t>
            </m:r>
          </m:sub>
        </m:sSub>
        <m:r>
          <m:rPr>
            <m:sty m:val="p"/>
          </m:rPr>
          <w:rPr>
            <w:rFonts w:ascii="DejaVu Math TeX Gyre" w:hAnsi="DejaVu Math TeX Gyre"/>
            <w:sz w:val="24"/>
            <w:szCs w:val="24"/>
          </w:rPr>
          <m:t>=</m:t>
        </m:r>
        <m:d>
          <m:dPr>
            <m:ctrlPr>
              <w:rPr>
                <w:rFonts w:ascii="DejaVu Math TeX Gyre" w:hAnsi="DejaVu Math TeX Gyre"/>
                <w:sz w:val="24"/>
                <w:szCs w:val="24"/>
              </w:rPr>
            </m:ctrlPr>
          </m:dPr>
          <m:e>
            <m:r>
              <w:rPr>
                <w:rFonts w:ascii="DejaVu Math TeX Gyre" w:hAnsi="DejaVu Math TeX Gyre"/>
                <w:sz w:val="24"/>
                <w:szCs w:val="24"/>
              </w:rPr>
              <m:t>1-</m:t>
            </m:r>
            <m:f>
              <m:fPr>
                <m:ctrlPr>
                  <w:rPr>
                    <w:rFonts w:ascii="DejaVu Math TeX Gyre" w:hAnsi="DejaVu Math TeX Gyre"/>
                    <w:i/>
                    <w:sz w:val="24"/>
                    <w:szCs w:val="24"/>
                  </w:rPr>
                </m:ctrlPr>
              </m:fPr>
              <m:num>
                <m:r>
                  <w:rPr>
                    <w:rFonts w:ascii="DejaVu Math TeX Gyre" w:hAnsi="DejaVu Math TeX Gyre"/>
                    <w:sz w:val="24"/>
                    <w:szCs w:val="24"/>
                  </w:rPr>
                  <m:t>μ</m:t>
                </m:r>
              </m:num>
              <m:den>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den>
            </m:f>
          </m:e>
        </m:d>
        <m:f>
          <m:fPr>
            <m:ctrlPr>
              <w:rPr>
                <w:rFonts w:ascii="DejaVu Math TeX Gyre" w:hAnsi="DejaVu Math TeX Gyre"/>
                <w:i/>
                <w:sz w:val="24"/>
                <w:szCs w:val="24"/>
              </w:rPr>
            </m:ctrlPr>
          </m:fPr>
          <m:num>
            <m:r>
              <w:rPr>
                <w:rFonts w:ascii="DejaVu Math TeX Gyre" w:hAnsi="DejaVu Math TeX Gyre"/>
                <w:sz w:val="24"/>
                <w:szCs w:val="24"/>
              </w:rPr>
              <m:t>C</m:t>
            </m:r>
            <m:sSup>
              <m:sSupPr>
                <m:ctrlPr>
                  <w:rPr>
                    <w:rFonts w:ascii="DejaVu Math TeX Gyre" w:hAnsi="DejaVu Math TeX Gyre"/>
                    <w:i/>
                    <w:sz w:val="24"/>
                    <w:szCs w:val="24"/>
                  </w:rPr>
                </m:ctrlPr>
              </m:sSupPr>
              <m:e>
                <m:r>
                  <w:rPr>
                    <w:rFonts w:ascii="DejaVu Math TeX Gyre" w:hAnsi="DejaVu Math TeX Gyre"/>
                    <w:sz w:val="24"/>
                    <w:szCs w:val="24"/>
                  </w:rPr>
                  <m:t>e</m:t>
                </m:r>
              </m:e>
              <m:sup>
                <m:d>
                  <m:dPr>
                    <m:ctrlPr>
                      <w:rPr>
                        <w:rFonts w:ascii="DejaVu Math TeX Gyre" w:hAnsi="DejaVu Math TeX Gyre"/>
                        <w:i/>
                        <w:sz w:val="24"/>
                        <w:szCs w:val="24"/>
                      </w:rPr>
                    </m:ctrlPr>
                  </m:dPr>
                  <m:e>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r>
                      <w:rPr>
                        <w:rFonts w:ascii="DejaVu Math TeX Gyre" w:hAnsi="DejaVu Math TeX Gyre"/>
                        <w:sz w:val="24"/>
                        <w:szCs w:val="24"/>
                      </w:rPr>
                      <m:t>-μ</m:t>
                    </m:r>
                  </m:e>
                </m:d>
                <m:r>
                  <w:rPr>
                    <w:rFonts w:ascii="DejaVu Math TeX Gyre" w:hAnsi="DejaVu Math TeX Gyre"/>
                    <w:sz w:val="24"/>
                    <w:szCs w:val="24"/>
                  </w:rPr>
                  <m:t>t</m:t>
                </m:r>
              </m:sup>
            </m:sSup>
          </m:num>
          <m:den>
            <m:r>
              <w:rPr>
                <w:rFonts w:ascii="DejaVu Math TeX Gyre" w:hAnsi="DejaVu Math TeX Gyre"/>
                <w:sz w:val="24"/>
                <w:szCs w:val="24"/>
              </w:rPr>
              <m:t>1+C</m:t>
            </m:r>
            <m:sSup>
              <m:sSupPr>
                <m:ctrlPr>
                  <w:rPr>
                    <w:rFonts w:ascii="DejaVu Math TeX Gyre" w:hAnsi="DejaVu Math TeX Gyre"/>
                    <w:i/>
                    <w:sz w:val="24"/>
                    <w:szCs w:val="24"/>
                  </w:rPr>
                </m:ctrlPr>
              </m:sSupPr>
              <m:e>
                <m:r>
                  <w:rPr>
                    <w:rFonts w:ascii="DejaVu Math TeX Gyre" w:hAnsi="DejaVu Math TeX Gyre"/>
                    <w:sz w:val="24"/>
                    <w:szCs w:val="24"/>
                  </w:rPr>
                  <m:t>e</m:t>
                </m:r>
              </m:e>
              <m:sup>
                <m:d>
                  <m:dPr>
                    <m:ctrlPr>
                      <w:rPr>
                        <w:rFonts w:ascii="DejaVu Math TeX Gyre" w:hAnsi="DejaVu Math TeX Gyre"/>
                        <w:i/>
                        <w:sz w:val="24"/>
                        <w:szCs w:val="24"/>
                      </w:rPr>
                    </m:ctrlPr>
                  </m:dPr>
                  <m:e>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r>
                      <w:rPr>
                        <w:rFonts w:ascii="DejaVu Math TeX Gyre" w:hAnsi="DejaVu Math TeX Gyre"/>
                        <w:sz w:val="24"/>
                        <w:szCs w:val="24"/>
                      </w:rPr>
                      <m:t>-μ</m:t>
                    </m:r>
                  </m:e>
                </m:d>
                <m:r>
                  <w:rPr>
                    <w:rFonts w:ascii="DejaVu Math TeX Gyre" w:hAnsi="DejaVu Math TeX Gyre"/>
                    <w:sz w:val="24"/>
                    <w:szCs w:val="24"/>
                  </w:rPr>
                  <m:t>t</m:t>
                </m:r>
              </m:sup>
            </m:sSup>
          </m:den>
        </m:f>
        <m:r>
          <m:rPr>
            <m:sty m:val="p"/>
          </m:rPr>
          <w:rPr>
            <w:rFonts w:ascii="DejaVu Math TeX Gyre" w:hAnsi="DejaVu Math TeX Gyre" w:hint="eastAsia"/>
            <w:sz w:val="24"/>
            <w:szCs w:val="24"/>
          </w:rPr>
          <m:t>，</m:t>
        </m:r>
        <m:r>
          <w:rPr>
            <w:rFonts w:ascii="DejaVu Math TeX Gyre" w:hAnsi="DejaVu Math TeX Gyre"/>
            <w:sz w:val="24"/>
            <w:szCs w:val="24"/>
          </w:rPr>
          <m:t>C=</m:t>
        </m:r>
        <m:f>
          <m:fPr>
            <m:ctrlPr>
              <w:rPr>
                <w:rFonts w:ascii="DejaVu Math TeX Gyre" w:hAnsi="DejaVu Math TeX Gyre"/>
                <w:i/>
                <w:sz w:val="24"/>
                <w:szCs w:val="24"/>
              </w:rPr>
            </m:ctrlPr>
          </m:fPr>
          <m:num>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sSub>
              <m:sSubPr>
                <m:ctrlPr>
                  <w:rPr>
                    <w:rFonts w:ascii="DejaVu Math TeX Gyre" w:hAnsi="DejaVu Math TeX Gyre"/>
                    <w:i/>
                    <w:sz w:val="24"/>
                    <w:szCs w:val="24"/>
                  </w:rPr>
                </m:ctrlPr>
              </m:sSubPr>
              <m:e>
                <m:r>
                  <w:rPr>
                    <w:rFonts w:ascii="DejaVu Math TeX Gyre" w:hAnsi="DejaVu Math TeX Gyre" w:hint="eastAsia"/>
                    <w:sz w:val="24"/>
                    <w:szCs w:val="24"/>
                  </w:rPr>
                  <m:t>i</m:t>
                </m:r>
              </m:e>
              <m:sub>
                <m:r>
                  <w:rPr>
                    <w:rFonts w:ascii="DejaVu Math TeX Gyre" w:hAnsi="DejaVu Math TeX Gyre"/>
                    <w:sz w:val="24"/>
                    <w:szCs w:val="24"/>
                  </w:rPr>
                  <m:t>0</m:t>
                </m:r>
              </m:sub>
            </m:sSub>
          </m:num>
          <m:den>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r>
              <w:rPr>
                <w:rFonts w:ascii="DejaVu Math TeX Gyre" w:hAnsi="DejaVu Math TeX Gyre"/>
                <w:sz w:val="24"/>
                <w:szCs w:val="24"/>
              </w:rPr>
              <m:t>-μ-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0</m:t>
                </m:r>
              </m:sub>
            </m:sSub>
          </m:den>
        </m:f>
      </m:oMath>
      <w:r w:rsidR="00083B0F">
        <w:rPr>
          <w:rFonts w:hint="eastAsia"/>
          <w:sz w:val="24"/>
          <w:szCs w:val="24"/>
        </w:rPr>
        <w:t>。</w:t>
      </w:r>
    </w:p>
    <w:p w:rsidR="007B53E5" w:rsidRDefault="007B53E5" w:rsidP="00C26046">
      <w:pPr>
        <w:rPr>
          <w:b/>
          <w:sz w:val="28"/>
          <w:szCs w:val="28"/>
        </w:rPr>
      </w:pPr>
      <w:r>
        <w:rPr>
          <w:rFonts w:hint="eastAsia"/>
          <w:b/>
          <w:sz w:val="28"/>
          <w:szCs w:val="28"/>
        </w:rPr>
        <w:t>局部疾病态（Endemic State）</w:t>
      </w:r>
    </w:p>
    <w:p w:rsidR="007B53E5" w:rsidRDefault="007B53E5" w:rsidP="00C26046">
      <w:pPr>
        <w:spacing w:line="360" w:lineRule="auto"/>
        <w:ind w:firstLineChars="200" w:firstLine="480"/>
        <w:rPr>
          <w:sz w:val="24"/>
          <w:szCs w:val="24"/>
        </w:rPr>
      </w:pPr>
      <w:r w:rsidRPr="007359C9">
        <w:rPr>
          <w:rFonts w:hint="eastAsia"/>
          <w:sz w:val="24"/>
          <w:szCs w:val="24"/>
        </w:rPr>
        <w:t>由方程分析可知，当恢复速率较低时</w:t>
      </w:r>
      <m:oMath>
        <m:d>
          <m:dPr>
            <m:ctrlPr>
              <w:rPr>
                <w:rFonts w:ascii="DejaVu Math TeX Gyre" w:hAnsi="DejaVu Math TeX Gyre"/>
                <w:sz w:val="24"/>
                <w:szCs w:val="24"/>
              </w:rPr>
            </m:ctrlPr>
          </m:dPr>
          <m:e>
            <m:r>
              <w:rPr>
                <w:rFonts w:ascii="DejaVu Math TeX Gyre" w:hAnsi="DejaVu Math TeX Gyre"/>
                <w:sz w:val="24"/>
                <w:szCs w:val="24"/>
              </w:rPr>
              <m:t>μ</m:t>
            </m:r>
            <m:r>
              <w:rPr>
                <w:rFonts w:ascii="DejaVu Math TeX Gyre" w:hAnsi="DejaVu Math TeX Gyre" w:hint="eastAsia"/>
                <w:sz w:val="24"/>
                <w:szCs w:val="24"/>
              </w:rPr>
              <m:t>&lt;</m:t>
            </m:r>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e>
        </m:d>
      </m:oMath>
      <w:r w:rsidRPr="007359C9">
        <w:rPr>
          <w:rFonts w:hint="eastAsia"/>
          <w:sz w:val="24"/>
          <w:szCs w:val="24"/>
        </w:rPr>
        <w:t>，最终曲线会进入动态平衡状态</w:t>
      </w:r>
      <m:oMath>
        <m:f>
          <m:fPr>
            <m:ctrlPr>
              <w:rPr>
                <w:rFonts w:ascii="DejaVu Math TeX Gyre" w:hAnsi="DejaVu Math TeX Gyre"/>
                <w:i/>
                <w:sz w:val="24"/>
                <w:szCs w:val="24"/>
              </w:rPr>
            </m:ctrlPr>
          </m:fPr>
          <m:num>
            <m:r>
              <w:rPr>
                <w:rFonts w:ascii="DejaVu Math TeX Gyre" w:hAnsi="DejaVu Math TeX Gyre"/>
                <w:sz w:val="24"/>
                <w:szCs w:val="24"/>
              </w:rPr>
              <m:t>d</m:t>
            </m:r>
            <m:sSub>
              <m:sSubPr>
                <m:ctrlPr>
                  <w:rPr>
                    <w:rFonts w:ascii="DejaVu Math TeX Gyre" w:hAnsi="DejaVu Math TeX Gyre"/>
                    <w:i/>
                    <w:sz w:val="24"/>
                    <w:szCs w:val="24"/>
                  </w:rPr>
                </m:ctrlPr>
              </m:sSubPr>
              <m:e>
                <m:r>
                  <w:rPr>
                    <w:rFonts w:ascii="DejaVu Math TeX Gyre" w:hAnsi="DejaVu Math TeX Gyre" w:hint="eastAsia"/>
                    <w:sz w:val="24"/>
                    <w:szCs w:val="24"/>
                  </w:rPr>
                  <m:t>i</m:t>
                </m:r>
              </m:e>
              <m:sub>
                <m:r>
                  <w:rPr>
                    <w:rFonts w:ascii="DejaVu Math TeX Gyre" w:hAnsi="DejaVu Math TeX Gyre"/>
                    <w:sz w:val="24"/>
                    <w:szCs w:val="24"/>
                  </w:rPr>
                  <m:t>t</m:t>
                </m:r>
              </m:sub>
            </m:sSub>
          </m:num>
          <m:den>
            <m:r>
              <w:rPr>
                <w:rFonts w:ascii="DejaVu Math TeX Gyre" w:hAnsi="DejaVu Math TeX Gyre"/>
                <w:sz w:val="24"/>
                <w:szCs w:val="24"/>
              </w:rPr>
              <m:t>dt</m:t>
            </m:r>
          </m:den>
        </m:f>
        <m:r>
          <w:rPr>
            <w:rFonts w:ascii="DejaVu Math TeX Gyre" w:hAnsi="DejaVu Math TeX Gyre"/>
            <w:sz w:val="24"/>
            <w:szCs w:val="24"/>
          </w:rPr>
          <m:t>=0</m:t>
        </m:r>
      </m:oMath>
      <w:r w:rsidRPr="007359C9">
        <w:rPr>
          <w:rFonts w:hint="eastAsia"/>
          <w:sz w:val="24"/>
          <w:szCs w:val="24"/>
        </w:rPr>
        <w:t>，感染人口比例将达到一个定值</w:t>
      </w:r>
      <w:bookmarkStart w:id="49" w:name="OLE_LINK21"/>
      <w:bookmarkStart w:id="50" w:name="OLE_LINK22"/>
      <m:oMath>
        <m:func>
          <m:funcPr>
            <m:ctrlPr>
              <w:rPr>
                <w:rFonts w:ascii="DejaVu Math TeX Gyre" w:hAnsi="DejaVu Math TeX Gyre"/>
                <w:sz w:val="24"/>
                <w:szCs w:val="24"/>
              </w:rPr>
            </m:ctrlPr>
          </m:funcPr>
          <m:fName>
            <m:limLow>
              <m:limLowPr>
                <m:ctrlPr>
                  <w:rPr>
                    <w:rFonts w:ascii="DejaVu Math TeX Gyre" w:hAnsi="DejaVu Math TeX Gyre"/>
                    <w:sz w:val="24"/>
                    <w:szCs w:val="24"/>
                  </w:rPr>
                </m:ctrlPr>
              </m:limLowPr>
              <m:e>
                <m:r>
                  <m:rPr>
                    <m:sty m:val="p"/>
                  </m:rPr>
                  <w:rPr>
                    <w:rFonts w:ascii="DejaVu Math TeX Gyre" w:hAnsi="DejaVu Math TeX Gyre"/>
                    <w:sz w:val="24"/>
                    <w:szCs w:val="24"/>
                  </w:rPr>
                  <m:t>lim</m:t>
                </m:r>
              </m:e>
              <m:lim>
                <m:box>
                  <m:boxPr>
                    <m:opEmu m:val="1"/>
                    <m:ctrlPr>
                      <w:rPr>
                        <w:rFonts w:ascii="DejaVu Math TeX Gyre" w:hAnsi="DejaVu Math TeX Gyre"/>
                        <w:i/>
                        <w:sz w:val="24"/>
                        <w:szCs w:val="24"/>
                      </w:rPr>
                    </m:ctrlPr>
                  </m:boxPr>
                  <m:e>
                    <m:r>
                      <w:rPr>
                        <w:rFonts w:ascii="DejaVu Math TeX Gyre" w:hAnsi="DejaVu Math TeX Gyre"/>
                        <w:sz w:val="24"/>
                        <w:szCs w:val="24"/>
                      </w:rPr>
                      <m:t>t→∞</m:t>
                    </m:r>
                  </m:e>
                </m:box>
              </m:lim>
            </m:limLow>
          </m:fName>
          <m:e>
            <m:sSub>
              <m:sSubPr>
                <m:ctrlPr>
                  <w:rPr>
                    <w:rFonts w:ascii="DejaVu Math TeX Gyre" w:hAnsi="DejaVu Math TeX Gyre"/>
                    <w:i/>
                    <w:sz w:val="24"/>
                    <w:szCs w:val="24"/>
                  </w:rPr>
                </m:ctrlPr>
              </m:sSubPr>
              <m:e>
                <m:r>
                  <w:rPr>
                    <w:rFonts w:ascii="DejaVu Math TeX Gyre" w:hAnsi="DejaVu Math TeX Gyre" w:hint="eastAsia"/>
                    <w:sz w:val="24"/>
                    <w:szCs w:val="24"/>
                  </w:rPr>
                  <m:t>i</m:t>
                </m:r>
              </m:e>
              <m:sub>
                <m:r>
                  <w:rPr>
                    <w:rFonts w:ascii="DejaVu Math TeX Gyre" w:hAnsi="DejaVu Math TeX Gyre" w:hint="eastAsia"/>
                    <w:sz w:val="24"/>
                    <w:szCs w:val="24"/>
                  </w:rPr>
                  <m:t>t</m:t>
                </m:r>
              </m:sub>
            </m:sSub>
            <m:r>
              <w:rPr>
                <w:rFonts w:ascii="DejaVu Math TeX Gyre" w:hAnsi="DejaVu Math TeX Gyre"/>
                <w:sz w:val="24"/>
                <w:szCs w:val="24"/>
              </w:rPr>
              <m:t>=c</m:t>
            </m:r>
          </m:e>
        </m:func>
        <w:bookmarkEnd w:id="49"/>
        <w:bookmarkEnd w:id="50"/>
        <m:r>
          <w:rPr>
            <w:rFonts w:ascii="DejaVu Math TeX Gyre" w:hAnsi="DejaVu Math TeX Gyre"/>
            <w:sz w:val="24"/>
            <w:szCs w:val="24"/>
          </w:rPr>
          <m:t>&lt;1</m:t>
        </m:r>
      </m:oMath>
      <w:r w:rsidRPr="007359C9">
        <w:rPr>
          <w:rFonts w:hint="eastAsia"/>
          <w:sz w:val="24"/>
          <w:szCs w:val="24"/>
        </w:rPr>
        <w:t>。这意味只有一部分会处于感染状态，且</w:t>
      </w:r>
      <m:oMath>
        <m:sSub>
          <m:sSubPr>
            <m:ctrlPr>
              <w:rPr>
                <w:rFonts w:ascii="DejaVu Math TeX Gyre" w:hAnsi="DejaVu Math TeX Gyre"/>
                <w:sz w:val="24"/>
                <w:szCs w:val="24"/>
              </w:rPr>
            </m:ctrlPr>
          </m:sSubPr>
          <m:e>
            <m:r>
              <w:rPr>
                <w:rFonts w:ascii="DejaVu Math TeX Gyre" w:hAnsi="DejaVu Math TeX Gyre"/>
                <w:sz w:val="24"/>
                <w:szCs w:val="24"/>
              </w:rPr>
              <m:t>i</m:t>
            </m:r>
          </m:e>
          <m:sub>
            <m:r>
              <w:rPr>
                <w:rFonts w:ascii="DejaVu Math TeX Gyre" w:hAnsi="DejaVu Math TeX Gyre"/>
                <w:sz w:val="24"/>
                <w:szCs w:val="24"/>
              </w:rPr>
              <m:t>∞</m:t>
            </m:r>
          </m:sub>
        </m:sSub>
        <m:r>
          <m:rPr>
            <m:sty m:val="p"/>
          </m:rPr>
          <w:rPr>
            <w:rFonts w:ascii="DejaVu Math TeX Gyre" w:hAnsi="DejaVu Math TeX Gyre"/>
            <w:sz w:val="24"/>
            <w:szCs w:val="24"/>
          </w:rPr>
          <m:t>=1-</m:t>
        </m:r>
        <m:f>
          <m:fPr>
            <m:ctrlPr>
              <w:rPr>
                <w:rFonts w:ascii="DejaVu Math TeX Gyre" w:hAnsi="DejaVu Math TeX Gyre"/>
                <w:sz w:val="24"/>
                <w:szCs w:val="24"/>
              </w:rPr>
            </m:ctrlPr>
          </m:fPr>
          <m:num>
            <m:r>
              <w:rPr>
                <w:rFonts w:ascii="DejaVu Math TeX Gyre" w:hAnsi="DejaVu Math TeX Gyre"/>
                <w:sz w:val="24"/>
                <w:szCs w:val="24"/>
              </w:rPr>
              <m:t>μ</m:t>
            </m:r>
          </m:num>
          <m:den>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den>
        </m:f>
      </m:oMath>
      <w:r w:rsidRPr="007359C9">
        <w:rPr>
          <w:rFonts w:hint="eastAsia"/>
          <w:sz w:val="24"/>
          <w:szCs w:val="24"/>
        </w:rPr>
        <w:t>。</w:t>
      </w:r>
    </w:p>
    <w:p w:rsidR="00CD0A19" w:rsidRDefault="00CD0A19" w:rsidP="00C26046">
      <w:pPr>
        <w:spacing w:line="360" w:lineRule="auto"/>
        <w:ind w:firstLineChars="200" w:firstLine="480"/>
        <w:jc w:val="center"/>
        <w:rPr>
          <w:sz w:val="24"/>
          <w:szCs w:val="24"/>
        </w:rPr>
      </w:pPr>
      <w:r>
        <w:rPr>
          <w:rFonts w:hint="eastAsia"/>
          <w:noProof/>
          <w:sz w:val="24"/>
          <w:szCs w:val="24"/>
        </w:rPr>
        <w:drawing>
          <wp:inline distT="0" distB="0" distL="0" distR="0">
            <wp:extent cx="5274310" cy="2868930"/>
            <wp:effectExtent l="0" t="0" r="254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IS_DEM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868930"/>
                    </a:xfrm>
                    <a:prstGeom prst="rect">
                      <a:avLst/>
                    </a:prstGeom>
                  </pic:spPr>
                </pic:pic>
              </a:graphicData>
            </a:graphic>
          </wp:inline>
        </w:drawing>
      </w:r>
    </w:p>
    <w:p w:rsidR="00CD0A19" w:rsidRPr="00397E3F" w:rsidRDefault="00CD0A19" w:rsidP="00C26046">
      <w:pPr>
        <w:spacing w:line="360" w:lineRule="auto"/>
        <w:ind w:firstLineChars="200" w:firstLine="480"/>
        <w:jc w:val="left"/>
        <w:rPr>
          <w:sz w:val="24"/>
          <w:szCs w:val="24"/>
        </w:rPr>
      </w:pPr>
      <w:r>
        <w:rPr>
          <w:rFonts w:hint="eastAsia"/>
          <w:sz w:val="24"/>
          <w:szCs w:val="24"/>
        </w:rPr>
        <w:t>如图所示，</w:t>
      </w:r>
      <m:oMath>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hint="eastAsia"/>
                <w:sz w:val="24"/>
                <w:szCs w:val="24"/>
              </w:rPr>
              <m:t>k</m:t>
            </m:r>
          </m:e>
        </m:d>
        <m:r>
          <w:rPr>
            <w:rFonts w:ascii="DejaVu Math TeX Gyre" w:hAnsi="DejaVu Math TeX Gyre" w:hint="eastAsia"/>
            <w:sz w:val="24"/>
            <w:szCs w:val="24"/>
          </w:rPr>
          <m:t>=0.75</m:t>
        </m:r>
        <m:r>
          <w:rPr>
            <w:rFonts w:ascii="DejaVu Math TeX Gyre" w:hAnsi="DejaVu Math TeX Gyre" w:hint="eastAsia"/>
            <w:sz w:val="24"/>
            <w:szCs w:val="24"/>
          </w:rPr>
          <m:t>，</m:t>
        </m:r>
        <m:sSub>
          <m:sSubPr>
            <m:ctrlPr>
              <w:rPr>
                <w:rFonts w:ascii="Cambria Math" w:hAnsi="Cambria Math"/>
                <w:i/>
                <w:sz w:val="24"/>
                <w:szCs w:val="24"/>
              </w:rPr>
            </m:ctrlPr>
          </m:sSubPr>
          <m:e>
            <m:r>
              <w:rPr>
                <w:rFonts w:ascii="Cambria Math" w:hAnsi="Cambria Math" w:hint="eastAsia"/>
                <w:sz w:val="24"/>
                <w:szCs w:val="24"/>
              </w:rPr>
              <m:t>i</m:t>
            </m:r>
          </m:e>
          <m:sub>
            <m:r>
              <w:rPr>
                <w:rFonts w:ascii="Cambria Math" w:hAnsi="Cambria Math"/>
                <w:sz w:val="24"/>
                <w:szCs w:val="24"/>
              </w:rPr>
              <m:t>0</m:t>
            </m:r>
          </m:sub>
        </m:sSub>
        <m:r>
          <w:rPr>
            <w:rFonts w:ascii="Cambria Math" w:hAnsi="Cambria Math"/>
            <w:sz w:val="24"/>
            <w:szCs w:val="24"/>
          </w:rPr>
          <m:t>=0.00</m:t>
        </m:r>
        <m:r>
          <w:rPr>
            <w:rFonts w:ascii="Cambria Math" w:hAnsi="Cambria Math" w:hint="eastAsia"/>
            <w:sz w:val="24"/>
            <w:szCs w:val="24"/>
          </w:rPr>
          <m:t>0</m:t>
        </m:r>
        <m:r>
          <w:rPr>
            <w:rFonts w:ascii="Cambria Math" w:hAnsi="Cambria Math"/>
            <w:sz w:val="24"/>
            <w:szCs w:val="24"/>
          </w:rPr>
          <m:t>1</m:t>
        </m:r>
        <m:r>
          <w:rPr>
            <w:rFonts w:ascii="Cambria Math" w:hAnsi="Cambria Math" w:hint="eastAsia"/>
            <w:sz w:val="24"/>
            <w:szCs w:val="24"/>
          </w:rPr>
          <m:t>，</m:t>
        </m:r>
        <m:r>
          <w:rPr>
            <w:rFonts w:ascii="DejaVu Math TeX Gyre" w:hAnsi="DejaVu Math TeX Gyre"/>
            <w:sz w:val="24"/>
            <w:szCs w:val="24"/>
          </w:rPr>
          <m:t>μ</m:t>
        </m:r>
        <m:r>
          <w:rPr>
            <w:rFonts w:ascii="Cambria Math" w:hAnsi="Cambria Math" w:hint="eastAsia"/>
            <w:sz w:val="24"/>
            <w:szCs w:val="24"/>
          </w:rPr>
          <m:t>=0.143</m:t>
        </m:r>
      </m:oMath>
      <w:r w:rsidR="00397E3F">
        <w:rPr>
          <w:rFonts w:hint="eastAsia"/>
          <w:sz w:val="24"/>
          <w:szCs w:val="24"/>
        </w:rPr>
        <w:t>，感染者的变化也表现出了“Logistic增长型”，与</w:t>
      </w:r>
      <m:oMath>
        <m:r>
          <w:rPr>
            <w:rFonts w:ascii="DejaVu Math TeX Gyre" w:hAnsi="DejaVu Math TeX Gyre"/>
            <w:sz w:val="24"/>
            <w:szCs w:val="24"/>
          </w:rPr>
          <m:t>SI</m:t>
        </m:r>
      </m:oMath>
      <w:r w:rsidR="00397E3F">
        <w:rPr>
          <w:rFonts w:hint="eastAsia"/>
          <w:sz w:val="24"/>
          <w:szCs w:val="24"/>
        </w:rPr>
        <w:t>不同的是，最终感染人数收敛于一个小于1的值，在传染病学术语中，这个值代表的状态为地方病态。</w:t>
      </w:r>
    </w:p>
    <w:p w:rsidR="007B53E5" w:rsidRDefault="007B53E5" w:rsidP="00C26046">
      <w:pPr>
        <w:rPr>
          <w:b/>
          <w:sz w:val="28"/>
          <w:szCs w:val="28"/>
        </w:rPr>
      </w:pPr>
      <w:r>
        <w:rPr>
          <w:rFonts w:hint="eastAsia"/>
          <w:b/>
          <w:sz w:val="28"/>
          <w:szCs w:val="28"/>
        </w:rPr>
        <w:t>全局治愈态（Disease-free State）</w:t>
      </w:r>
    </w:p>
    <w:p w:rsidR="007B53E5" w:rsidRPr="007359C9" w:rsidRDefault="007B53E5" w:rsidP="00C26046">
      <w:pPr>
        <w:spacing w:line="360" w:lineRule="auto"/>
        <w:ind w:firstLineChars="200" w:firstLine="480"/>
        <w:rPr>
          <w:sz w:val="24"/>
          <w:szCs w:val="24"/>
        </w:rPr>
      </w:pPr>
      <w:r w:rsidRPr="007359C9">
        <w:rPr>
          <w:rFonts w:hint="eastAsia"/>
          <w:sz w:val="24"/>
          <w:szCs w:val="24"/>
        </w:rPr>
        <w:t>当个体恢复速率</w:t>
      </w:r>
      <w:bookmarkStart w:id="51" w:name="OLE_LINK23"/>
      <w:bookmarkStart w:id="52" w:name="OLE_LINK24"/>
      <m:oMath>
        <m:r>
          <w:rPr>
            <w:rFonts w:ascii="DejaVu Math TeX Gyre" w:hAnsi="DejaVu Math TeX Gyre"/>
            <w:sz w:val="24"/>
            <w:szCs w:val="24"/>
          </w:rPr>
          <m:t>μ</m:t>
        </m:r>
        <w:bookmarkEnd w:id="51"/>
        <w:bookmarkEnd w:id="52"/>
        <m:r>
          <m:rPr>
            <m:sty m:val="p"/>
          </m:rPr>
          <w:rPr>
            <w:rFonts w:ascii="DejaVu Math TeX Gyre" w:hAnsi="DejaVu Math TeX Gyre" w:hint="eastAsia"/>
            <w:sz w:val="24"/>
            <w:szCs w:val="24"/>
          </w:rPr>
          <m:t>&gt;</m:t>
        </m:r>
        <m:r>
          <w:rPr>
            <w:rFonts w:ascii="DejaVu Math TeX Gyre" w:hAnsi="DejaVu Math TeX Gyre"/>
            <w:sz w:val="24"/>
            <w:szCs w:val="24"/>
          </w:rPr>
          <m:t>β</m:t>
        </m:r>
        <m:d>
          <m:dPr>
            <m:begChr m:val="〈"/>
            <m:endChr m:val="〉"/>
            <m:ctrlPr>
              <w:rPr>
                <w:rFonts w:ascii="DejaVu Math TeX Gyre" w:hAnsi="DejaVu Math TeX Gyre"/>
                <w:sz w:val="24"/>
                <w:szCs w:val="24"/>
              </w:rPr>
            </m:ctrlPr>
          </m:dPr>
          <m:e>
            <m:r>
              <w:rPr>
                <w:rFonts w:ascii="DejaVu Math TeX Gyre" w:hAnsi="DejaVu Math TeX Gyre"/>
                <w:sz w:val="24"/>
                <w:szCs w:val="24"/>
              </w:rPr>
              <m:t>k</m:t>
            </m:r>
          </m:e>
        </m:d>
      </m:oMath>
      <w:r w:rsidRPr="007359C9">
        <w:rPr>
          <w:rFonts w:hint="eastAsia"/>
          <w:sz w:val="24"/>
          <w:szCs w:val="24"/>
        </w:rPr>
        <w:t>时，感染人口的比例随着时间将会以指数速率下降，感染人口最终都会被治愈，</w:t>
      </w:r>
      <m:oMath>
        <m:func>
          <m:funcPr>
            <m:ctrlPr>
              <w:rPr>
                <w:rFonts w:ascii="DejaVu Math TeX Gyre" w:hAnsi="DejaVu Math TeX Gyre"/>
                <w:sz w:val="24"/>
                <w:szCs w:val="24"/>
              </w:rPr>
            </m:ctrlPr>
          </m:funcPr>
          <m:fName>
            <m:limLow>
              <m:limLowPr>
                <m:ctrlPr>
                  <w:rPr>
                    <w:rFonts w:ascii="DejaVu Math TeX Gyre" w:hAnsi="DejaVu Math TeX Gyre"/>
                    <w:sz w:val="24"/>
                    <w:szCs w:val="24"/>
                  </w:rPr>
                </m:ctrlPr>
              </m:limLowPr>
              <m:e>
                <m:r>
                  <m:rPr>
                    <m:sty m:val="p"/>
                  </m:rPr>
                  <w:rPr>
                    <w:rFonts w:ascii="DejaVu Math TeX Gyre" w:hAnsi="DejaVu Math TeX Gyre"/>
                    <w:sz w:val="24"/>
                    <w:szCs w:val="24"/>
                  </w:rPr>
                  <m:t>lim</m:t>
                </m:r>
              </m:e>
              <m:lim>
                <m:box>
                  <m:boxPr>
                    <m:opEmu m:val="1"/>
                    <m:ctrlPr>
                      <w:rPr>
                        <w:rFonts w:ascii="DejaVu Math TeX Gyre" w:hAnsi="DejaVu Math TeX Gyre"/>
                        <w:i/>
                        <w:sz w:val="24"/>
                        <w:szCs w:val="24"/>
                      </w:rPr>
                    </m:ctrlPr>
                  </m:boxPr>
                  <m:e>
                    <m:r>
                      <w:rPr>
                        <w:rFonts w:ascii="DejaVu Math TeX Gyre" w:hAnsi="DejaVu Math TeX Gyre"/>
                        <w:sz w:val="24"/>
                        <w:szCs w:val="24"/>
                      </w:rPr>
                      <m:t>t→∞</m:t>
                    </m:r>
                  </m:e>
                </m:box>
              </m:lim>
            </m:limLow>
          </m:fName>
          <m:e>
            <m:sSub>
              <m:sSubPr>
                <m:ctrlPr>
                  <w:rPr>
                    <w:rFonts w:ascii="DejaVu Math TeX Gyre" w:hAnsi="DejaVu Math TeX Gyre"/>
                    <w:i/>
                    <w:sz w:val="24"/>
                    <w:szCs w:val="24"/>
                  </w:rPr>
                </m:ctrlPr>
              </m:sSubPr>
              <m:e>
                <m:r>
                  <w:rPr>
                    <w:rFonts w:ascii="DejaVu Math TeX Gyre" w:hAnsi="DejaVu Math TeX Gyre" w:hint="eastAsia"/>
                    <w:sz w:val="24"/>
                    <w:szCs w:val="24"/>
                  </w:rPr>
                  <m:t>i</m:t>
                </m:r>
              </m:e>
              <m:sub>
                <m:r>
                  <w:rPr>
                    <w:rFonts w:ascii="DejaVu Math TeX Gyre" w:hAnsi="DejaVu Math TeX Gyre"/>
                    <w:sz w:val="24"/>
                    <w:szCs w:val="24"/>
                  </w:rPr>
                  <m:t>t</m:t>
                </m:r>
              </m:sub>
            </m:sSub>
            <m:r>
              <w:rPr>
                <w:rFonts w:ascii="DejaVu Math TeX Gyre" w:hAnsi="DejaVu Math TeX Gyre"/>
                <w:sz w:val="24"/>
                <w:szCs w:val="24"/>
              </w:rPr>
              <m:t>=</m:t>
            </m:r>
            <m:r>
              <w:rPr>
                <w:rFonts w:ascii="DejaVu Math TeX Gyre" w:hAnsi="DejaVu Math TeX Gyre" w:hint="eastAsia"/>
                <w:sz w:val="24"/>
                <w:szCs w:val="24"/>
              </w:rPr>
              <m:t>0</m:t>
            </m:r>
          </m:e>
        </m:func>
      </m:oMath>
      <w:r w:rsidRPr="007359C9">
        <w:rPr>
          <w:rFonts w:hint="eastAsia"/>
          <w:sz w:val="24"/>
          <w:szCs w:val="24"/>
        </w:rPr>
        <w:t>。</w:t>
      </w:r>
    </w:p>
    <w:p w:rsidR="007B53E5" w:rsidRDefault="008C73EE" w:rsidP="00C26046">
      <w:pPr>
        <w:pStyle w:val="6"/>
      </w:pPr>
      <w:r>
        <w:t>S</w:t>
      </w:r>
      <w:r w:rsidR="007B53E5">
        <w:t>IR</w:t>
      </w:r>
      <w:r w:rsidR="007B53E5">
        <w:rPr>
          <w:rFonts w:hint="eastAsia"/>
        </w:rPr>
        <w:t>（susceptible-infected-recover）传播模型</w:t>
      </w:r>
    </w:p>
    <w:p w:rsidR="007B53E5" w:rsidRPr="00C37716" w:rsidRDefault="007B53E5" w:rsidP="00C26046">
      <w:pPr>
        <w:spacing w:line="360" w:lineRule="auto"/>
        <w:ind w:firstLineChars="200" w:firstLine="480"/>
        <w:rPr>
          <w:sz w:val="24"/>
          <w:szCs w:val="24"/>
        </w:rPr>
      </w:pPr>
      <w:r w:rsidRPr="007359C9">
        <w:rPr>
          <w:rFonts w:hint="eastAsia"/>
          <w:sz w:val="24"/>
          <w:szCs w:val="24"/>
        </w:rPr>
        <w:t>对于多种流行病，被感染的个体在恢复之后会产生抗体，不会再受到传染。</w:t>
      </w:r>
      <w:r w:rsidRPr="007359C9">
        <w:rPr>
          <w:rFonts w:hint="eastAsia"/>
          <w:sz w:val="24"/>
          <w:szCs w:val="24"/>
        </w:rPr>
        <w:lastRenderedPageBreak/>
        <w:t>因此，个体会由感染状态进入完全恢复状态而不是再次进入易感状态。进入恢复状态的个体不会再次受到传染，也不会将疾病传染给其他人。</w:t>
      </w:r>
      <w:r w:rsidRPr="007359C9">
        <w:rPr>
          <w:sz w:val="24"/>
          <w:szCs w:val="24"/>
        </w:rPr>
        <w:t>SIR</w:t>
      </w:r>
      <w:r w:rsidRPr="007359C9">
        <w:rPr>
          <w:rFonts w:hint="eastAsia"/>
          <w:sz w:val="24"/>
          <w:szCs w:val="24"/>
        </w:rPr>
        <w:t>模型用微分方程表示为：</w:t>
      </w:r>
      <w:r w:rsidRPr="007359C9">
        <w:rPr>
          <w:sz w:val="24"/>
          <w:szCs w:val="24"/>
        </w:rPr>
        <w:br/>
      </w:r>
      <w:bookmarkStart w:id="53" w:name="OLE_LINK27"/>
      <w:bookmarkStart w:id="54" w:name="OLE_LINK28"/>
      <m:oMathPara>
        <m:oMathParaPr>
          <m:jc m:val="center"/>
        </m:oMathParaPr>
        <m:oMath>
          <m:d>
            <m:dPr>
              <m:begChr m:val="{"/>
              <m:endChr m:val=""/>
              <m:ctrlPr>
                <w:rPr>
                  <w:rFonts w:ascii="DejaVu Math TeX Gyre" w:hAnsi="DejaVu Math TeX Gyre"/>
                  <w:sz w:val="24"/>
                  <w:szCs w:val="24"/>
                </w:rPr>
              </m:ctrlPr>
            </m:dPr>
            <m:e>
              <m:eqArr>
                <m:eqArrPr>
                  <m:ctrlPr>
                    <w:rPr>
                      <w:rFonts w:ascii="DejaVu Math TeX Gyre" w:hAnsi="DejaVu Math TeX Gyre"/>
                      <w:sz w:val="24"/>
                      <w:szCs w:val="24"/>
                    </w:rPr>
                  </m:ctrlPr>
                </m:eqArrPr>
                <m:e>
                  <m:f>
                    <m:fPr>
                      <m:ctrlPr>
                        <w:rPr>
                          <w:rFonts w:ascii="DejaVu Math TeX Gyre" w:hAnsi="DejaVu Math TeX Gyre"/>
                          <w:i/>
                          <w:sz w:val="24"/>
                          <w:szCs w:val="24"/>
                        </w:rPr>
                      </m:ctrlPr>
                    </m:fPr>
                    <m:num>
                      <m:r>
                        <w:rPr>
                          <w:rFonts w:ascii="DejaVu Math TeX Gyre" w:hAnsi="DejaVu Math TeX Gyre"/>
                          <w:sz w:val="24"/>
                          <w:szCs w:val="24"/>
                        </w:rPr>
                        <m:t>d</m:t>
                      </m:r>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t</m:t>
                          </m:r>
                        </m:sub>
                      </m:sSub>
                    </m:num>
                    <m:den>
                      <m:r>
                        <w:rPr>
                          <w:rFonts w:ascii="DejaVu Math TeX Gyre" w:hAnsi="DejaVu Math TeX Gyre"/>
                          <w:sz w:val="24"/>
                          <w:szCs w:val="24"/>
                        </w:rPr>
                        <m:t>dt</m:t>
                      </m:r>
                    </m:den>
                  </m:f>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r>
                    <w:rPr>
                      <w:rFonts w:ascii="DejaVu Math TeX Gyre" w:hAnsi="DejaVu Math TeX Gyre"/>
                      <w:sz w:val="24"/>
                      <w:szCs w:val="24"/>
                    </w:rPr>
                    <m:t>i</m:t>
                  </m:r>
                  <m:d>
                    <m:dPr>
                      <m:ctrlPr>
                        <w:rPr>
                          <w:rFonts w:ascii="DejaVu Math TeX Gyre" w:hAnsi="DejaVu Math TeX Gyre"/>
                          <w:i/>
                          <w:sz w:val="24"/>
                          <w:szCs w:val="24"/>
                        </w:rPr>
                      </m:ctrlPr>
                    </m:dPr>
                    <m:e>
                      <m:r>
                        <w:rPr>
                          <w:rFonts w:ascii="DejaVu Math TeX Gyre" w:hAnsi="DejaVu Math TeX Gyre"/>
                          <w:sz w:val="24"/>
                          <w:szCs w:val="24"/>
                        </w:rPr>
                        <m:t>1-i-r</m:t>
                      </m:r>
                    </m:e>
                  </m:d>
                </m:e>
                <m:e>
                  <m:f>
                    <m:fPr>
                      <m:ctrlPr>
                        <w:rPr>
                          <w:rFonts w:ascii="DejaVu Math TeX Gyre" w:hAnsi="DejaVu Math TeX Gyre"/>
                          <w:i/>
                          <w:sz w:val="24"/>
                          <w:szCs w:val="24"/>
                        </w:rPr>
                      </m:ctrlPr>
                    </m:fPr>
                    <m:num>
                      <m:r>
                        <w:rPr>
                          <w:rFonts w:ascii="DejaVu Math TeX Gyre" w:hAnsi="DejaVu Math TeX Gyre"/>
                          <w:sz w:val="24"/>
                          <w:szCs w:val="24"/>
                        </w:rPr>
                        <m:t>d</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t</m:t>
                          </m:r>
                        </m:sub>
                      </m:sSub>
                    </m:num>
                    <m:den>
                      <m:r>
                        <w:rPr>
                          <w:rFonts w:ascii="DejaVu Math TeX Gyre" w:hAnsi="DejaVu Math TeX Gyre"/>
                          <w:sz w:val="24"/>
                          <w:szCs w:val="24"/>
                        </w:rPr>
                        <m:t>dt</m:t>
                      </m:r>
                    </m:den>
                  </m:f>
                  <m:r>
                    <w:rPr>
                      <w:rFonts w:ascii="DejaVu Math TeX Gyre" w:hAnsi="DejaVu Math TeX Gyre"/>
                      <w:sz w:val="24"/>
                      <w:szCs w:val="24"/>
                    </w:rPr>
                    <m:t>=-μi+β</m:t>
                  </m:r>
                  <m:d>
                    <m:dPr>
                      <m:begChr m:val="〈"/>
                      <m:endChr m:val="〉"/>
                      <m:ctrlPr>
                        <w:rPr>
                          <w:rFonts w:ascii="DejaVu Math TeX Gyre" w:hAnsi="DejaVu Math TeX Gyre"/>
                          <w:i/>
                          <w:sz w:val="24"/>
                          <w:szCs w:val="24"/>
                        </w:rPr>
                      </m:ctrlPr>
                    </m:dPr>
                    <m:e>
                      <m:r>
                        <w:rPr>
                          <w:rFonts w:ascii="DejaVu Math TeX Gyre" w:hAnsi="DejaVu Math TeX Gyre"/>
                          <w:sz w:val="24"/>
                          <w:szCs w:val="24"/>
                        </w:rPr>
                        <m:t>k</m:t>
                      </m:r>
                    </m:e>
                  </m:d>
                  <m:r>
                    <w:rPr>
                      <w:rFonts w:ascii="DejaVu Math TeX Gyre" w:hAnsi="DejaVu Math TeX Gyre"/>
                      <w:sz w:val="24"/>
                      <w:szCs w:val="24"/>
                    </w:rPr>
                    <m:t>i</m:t>
                  </m:r>
                  <m:d>
                    <m:dPr>
                      <m:ctrlPr>
                        <w:rPr>
                          <w:rFonts w:ascii="DejaVu Math TeX Gyre" w:hAnsi="DejaVu Math TeX Gyre"/>
                          <w:i/>
                          <w:sz w:val="24"/>
                          <w:szCs w:val="24"/>
                        </w:rPr>
                      </m:ctrlPr>
                    </m:dPr>
                    <m:e>
                      <m:r>
                        <w:rPr>
                          <w:rFonts w:ascii="DejaVu Math TeX Gyre" w:hAnsi="DejaVu Math TeX Gyre"/>
                          <w:sz w:val="24"/>
                          <w:szCs w:val="24"/>
                        </w:rPr>
                        <m:t>1-i-r</m:t>
                      </m:r>
                    </m:e>
                  </m:d>
                </m:e>
                <m:e>
                  <m:f>
                    <m:fPr>
                      <m:ctrlPr>
                        <w:rPr>
                          <w:rFonts w:ascii="DejaVu Math TeX Gyre" w:hAnsi="DejaVu Math TeX Gyre"/>
                          <w:i/>
                          <w:sz w:val="24"/>
                          <w:szCs w:val="24"/>
                        </w:rPr>
                      </m:ctrlPr>
                    </m:fPr>
                    <m:num>
                      <m:r>
                        <w:rPr>
                          <w:rFonts w:ascii="DejaVu Math TeX Gyre" w:hAnsi="DejaVu Math TeX Gyre"/>
                          <w:sz w:val="24"/>
                          <w:szCs w:val="24"/>
                        </w:rPr>
                        <m:t>d</m:t>
                      </m:r>
                      <m:sSub>
                        <m:sSubPr>
                          <m:ctrlPr>
                            <w:rPr>
                              <w:rFonts w:ascii="DejaVu Math TeX Gyre" w:hAnsi="DejaVu Math TeX Gyre"/>
                              <w:i/>
                              <w:sz w:val="24"/>
                              <w:szCs w:val="24"/>
                            </w:rPr>
                          </m:ctrlPr>
                        </m:sSubPr>
                        <m:e>
                          <m:r>
                            <w:rPr>
                              <w:rFonts w:ascii="DejaVu Math TeX Gyre" w:hAnsi="DejaVu Math TeX Gyre"/>
                              <w:sz w:val="24"/>
                              <w:szCs w:val="24"/>
                            </w:rPr>
                            <m:t>r</m:t>
                          </m:r>
                        </m:e>
                        <m:sub>
                          <m:r>
                            <w:rPr>
                              <w:rFonts w:ascii="DejaVu Math TeX Gyre" w:hAnsi="DejaVu Math TeX Gyre"/>
                              <w:sz w:val="24"/>
                              <w:szCs w:val="24"/>
                            </w:rPr>
                            <m:t>t</m:t>
                          </m:r>
                        </m:sub>
                      </m:sSub>
                    </m:num>
                    <m:den>
                      <m:r>
                        <w:rPr>
                          <w:rFonts w:ascii="DejaVu Math TeX Gyre" w:hAnsi="DejaVu Math TeX Gyre"/>
                          <w:sz w:val="24"/>
                          <w:szCs w:val="24"/>
                        </w:rPr>
                        <m:t>dt</m:t>
                      </m:r>
                    </m:den>
                  </m:f>
                  <m:r>
                    <w:rPr>
                      <w:rFonts w:ascii="DejaVu Math TeX Gyre" w:hAnsi="DejaVu Math TeX Gyre"/>
                      <w:sz w:val="24"/>
                      <w:szCs w:val="24"/>
                    </w:rPr>
                    <m:t>=μi</m:t>
                  </m:r>
                  <m:r>
                    <w:rPr>
                      <w:rFonts w:ascii="DejaVu Math TeX Gyre" w:hAnsi="DejaVu Math TeX Gyre" w:hint="eastAsia"/>
                      <w:sz w:val="24"/>
                      <w:szCs w:val="24"/>
                    </w:rPr>
                    <m:t>;</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t</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r</m:t>
                      </m:r>
                    </m:e>
                    <m:sub>
                      <m:r>
                        <w:rPr>
                          <w:rFonts w:ascii="DejaVu Math TeX Gyre" w:hAnsi="DejaVu Math TeX Gyre"/>
                          <w:sz w:val="24"/>
                          <w:szCs w:val="24"/>
                        </w:rPr>
                        <m:t>t</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t</m:t>
                      </m:r>
                    </m:sub>
                  </m:sSub>
                  <m:r>
                    <w:rPr>
                      <w:rFonts w:ascii="DejaVu Math TeX Gyre" w:hAnsi="DejaVu Math TeX Gyre"/>
                      <w:sz w:val="24"/>
                      <w:szCs w:val="24"/>
                    </w:rPr>
                    <m:t>=1</m:t>
                  </m:r>
                </m:e>
              </m:eqArr>
            </m:e>
          </m:d>
        </m:oMath>
      </m:oMathPara>
    </w:p>
    <w:p w:rsidR="00C37716" w:rsidRPr="00397E3F" w:rsidRDefault="00C37716" w:rsidP="00C26046">
      <w:pPr>
        <w:spacing w:line="360" w:lineRule="auto"/>
        <w:ind w:firstLineChars="200" w:firstLine="480"/>
        <w:rPr>
          <w:sz w:val="24"/>
          <w:szCs w:val="24"/>
        </w:rPr>
      </w:pPr>
      <w:r>
        <w:rPr>
          <w:rFonts w:hint="eastAsia"/>
          <w:sz w:val="24"/>
          <w:szCs w:val="24"/>
        </w:rPr>
        <w:t>如图所示，左图中</w:t>
      </w:r>
      <m:oMath>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hint="eastAsia"/>
                <w:sz w:val="24"/>
                <w:szCs w:val="24"/>
              </w:rPr>
              <m:t>k</m:t>
            </m:r>
          </m:e>
        </m:d>
        <m:r>
          <w:rPr>
            <w:rFonts w:ascii="DejaVu Math TeX Gyre" w:hAnsi="DejaVu Math TeX Gyre" w:hint="eastAsia"/>
            <w:sz w:val="24"/>
            <w:szCs w:val="24"/>
          </w:rPr>
          <m:t>=0.75</m:t>
        </m:r>
        <m:r>
          <w:rPr>
            <w:rFonts w:ascii="DejaVu Math TeX Gyre" w:hAnsi="DejaVu Math TeX Gyre" w:hint="eastAsia"/>
            <w:sz w:val="24"/>
            <w:szCs w:val="24"/>
          </w:rPr>
          <m:t>，</m:t>
        </m:r>
        <m:sSub>
          <m:sSubPr>
            <m:ctrlPr>
              <w:rPr>
                <w:rFonts w:ascii="Cambria Math" w:hAnsi="Cambria Math"/>
                <w:i/>
                <w:sz w:val="24"/>
                <w:szCs w:val="24"/>
              </w:rPr>
            </m:ctrlPr>
          </m:sSubPr>
          <m:e>
            <m:r>
              <w:rPr>
                <w:rFonts w:ascii="Cambria Math" w:hAnsi="Cambria Math" w:hint="eastAsia"/>
                <w:sz w:val="24"/>
                <w:szCs w:val="24"/>
              </w:rPr>
              <m:t>i</m:t>
            </m:r>
          </m:e>
          <m:sub>
            <m:r>
              <w:rPr>
                <w:rFonts w:ascii="Cambria Math" w:hAnsi="Cambria Math"/>
                <w:sz w:val="24"/>
                <w:szCs w:val="24"/>
              </w:rPr>
              <m:t>0</m:t>
            </m:r>
          </m:sub>
        </m:sSub>
        <m:r>
          <w:rPr>
            <w:rFonts w:ascii="Cambria Math" w:hAnsi="Cambria Math"/>
            <w:sz w:val="24"/>
            <w:szCs w:val="24"/>
          </w:rPr>
          <m:t>=0.00</m:t>
        </m:r>
        <m:r>
          <w:rPr>
            <w:rFonts w:ascii="Cambria Math" w:hAnsi="Cambria Math" w:hint="eastAsia"/>
            <w:sz w:val="24"/>
            <w:szCs w:val="24"/>
          </w:rPr>
          <m:t>0</m:t>
        </m:r>
        <m:r>
          <w:rPr>
            <w:rFonts w:ascii="Cambria Math" w:hAnsi="Cambria Math"/>
            <w:sz w:val="24"/>
            <w:szCs w:val="24"/>
          </w:rPr>
          <m:t>1</m:t>
        </m:r>
        <m:r>
          <w:rPr>
            <w:rFonts w:ascii="Cambria Math" w:hAnsi="Cambria Math" w:hint="eastAsia"/>
            <w:sz w:val="24"/>
            <w:szCs w:val="24"/>
          </w:rPr>
          <m:t>，</m:t>
        </m:r>
        <m:r>
          <w:rPr>
            <w:rFonts w:ascii="DejaVu Math TeX Gyre" w:hAnsi="DejaVu Math TeX Gyre"/>
            <w:sz w:val="24"/>
            <w:szCs w:val="24"/>
          </w:rPr>
          <m:t>μ</m:t>
        </m:r>
        <m:r>
          <w:rPr>
            <w:rFonts w:ascii="Cambria Math" w:hAnsi="Cambria Math" w:hint="eastAsia"/>
            <w:sz w:val="24"/>
            <w:szCs w:val="24"/>
          </w:rPr>
          <m:t>=0.143</m:t>
        </m:r>
      </m:oMath>
      <w:r>
        <w:rPr>
          <w:rFonts w:hint="eastAsia"/>
          <w:sz w:val="24"/>
          <w:szCs w:val="24"/>
        </w:rPr>
        <w:t>，右图中</w:t>
      </w:r>
      <m:oMath>
        <m:r>
          <w:rPr>
            <w:rFonts w:ascii="DejaVu Math TeX Gyre" w:hAnsi="DejaVu Math TeX Gyre"/>
            <w:sz w:val="24"/>
            <w:szCs w:val="24"/>
          </w:rPr>
          <m:t>β</m:t>
        </m:r>
        <m:d>
          <m:dPr>
            <m:begChr m:val="〈"/>
            <m:endChr m:val="〉"/>
            <m:ctrlPr>
              <w:rPr>
                <w:rFonts w:ascii="DejaVu Math TeX Gyre" w:hAnsi="DejaVu Math TeX Gyre"/>
                <w:i/>
                <w:sz w:val="24"/>
                <w:szCs w:val="24"/>
              </w:rPr>
            </m:ctrlPr>
          </m:dPr>
          <m:e>
            <m:r>
              <w:rPr>
                <w:rFonts w:ascii="DejaVu Math TeX Gyre" w:hAnsi="DejaVu Math TeX Gyre" w:hint="eastAsia"/>
                <w:sz w:val="24"/>
                <w:szCs w:val="24"/>
              </w:rPr>
              <m:t>k</m:t>
            </m:r>
          </m:e>
        </m:d>
        <m:r>
          <w:rPr>
            <w:rFonts w:ascii="DejaVu Math TeX Gyre" w:hAnsi="DejaVu Math TeX Gyre" w:hint="eastAsia"/>
            <w:sz w:val="24"/>
            <w:szCs w:val="24"/>
          </w:rPr>
          <m:t>=0.55</m:t>
        </m:r>
        <m:r>
          <w:rPr>
            <w:rFonts w:ascii="DejaVu Math TeX Gyre" w:hAnsi="DejaVu Math TeX Gyre" w:hint="eastAsia"/>
            <w:sz w:val="24"/>
            <w:szCs w:val="24"/>
          </w:rPr>
          <m:t>，</m:t>
        </m:r>
        <m:sSub>
          <m:sSubPr>
            <m:ctrlPr>
              <w:rPr>
                <w:rFonts w:ascii="Cambria Math" w:hAnsi="Cambria Math"/>
                <w:i/>
                <w:sz w:val="24"/>
                <w:szCs w:val="24"/>
              </w:rPr>
            </m:ctrlPr>
          </m:sSubPr>
          <m:e>
            <m:r>
              <w:rPr>
                <w:rFonts w:ascii="Cambria Math" w:hAnsi="Cambria Math" w:hint="eastAsia"/>
                <w:sz w:val="24"/>
                <w:szCs w:val="24"/>
              </w:rPr>
              <m:t>i</m:t>
            </m:r>
          </m:e>
          <m:sub>
            <m:r>
              <w:rPr>
                <w:rFonts w:ascii="Cambria Math" w:hAnsi="Cambria Math"/>
                <w:sz w:val="24"/>
                <w:szCs w:val="24"/>
              </w:rPr>
              <m:t>0</m:t>
            </m:r>
          </m:sub>
        </m:sSub>
        <m:r>
          <w:rPr>
            <w:rFonts w:ascii="Cambria Math" w:hAnsi="Cambria Math"/>
            <w:sz w:val="24"/>
            <w:szCs w:val="24"/>
          </w:rPr>
          <m:t>=0.00</m:t>
        </m:r>
        <m:r>
          <w:rPr>
            <w:rFonts w:ascii="Cambria Math" w:hAnsi="Cambria Math" w:hint="eastAsia"/>
            <w:sz w:val="24"/>
            <w:szCs w:val="24"/>
          </w:rPr>
          <m:t>0</m:t>
        </m:r>
        <m:r>
          <w:rPr>
            <w:rFonts w:ascii="Cambria Math" w:hAnsi="Cambria Math"/>
            <w:sz w:val="24"/>
            <w:szCs w:val="24"/>
          </w:rPr>
          <m:t>1</m:t>
        </m:r>
        <m:r>
          <w:rPr>
            <w:rFonts w:ascii="Cambria Math" w:hAnsi="Cambria Math" w:hint="eastAsia"/>
            <w:sz w:val="24"/>
            <w:szCs w:val="24"/>
          </w:rPr>
          <m:t>，</m:t>
        </m:r>
        <m:r>
          <w:rPr>
            <w:rFonts w:ascii="DejaVu Math TeX Gyre" w:hAnsi="DejaVu Math TeX Gyre"/>
            <w:sz w:val="24"/>
            <w:szCs w:val="24"/>
          </w:rPr>
          <m:t>μ</m:t>
        </m:r>
        <m:r>
          <w:rPr>
            <w:rFonts w:ascii="Cambria Math" w:hAnsi="Cambria Math" w:hint="eastAsia"/>
            <w:sz w:val="24"/>
            <w:szCs w:val="24"/>
          </w:rPr>
          <m:t>=0.243</m:t>
        </m:r>
      </m:oMath>
      <w:r>
        <w:rPr>
          <w:rFonts w:hint="eastAsia"/>
          <w:sz w:val="24"/>
          <w:szCs w:val="24"/>
        </w:rPr>
        <w:t>。</w:t>
      </w:r>
      <w:r w:rsidR="00A85DAB">
        <w:rPr>
          <w:rFonts w:hint="eastAsia"/>
          <w:sz w:val="24"/>
          <w:szCs w:val="24"/>
        </w:rPr>
        <w:t>左图中，基本所有的人群都被感染过，最终都得到了治愈；而在右图中，有部分人群在疾病传播的整个过程中都没有被感染过。</w:t>
      </w:r>
    </w:p>
    <w:bookmarkEnd w:id="53"/>
    <w:bookmarkEnd w:id="54"/>
    <w:p w:rsidR="007B53E5" w:rsidRDefault="00C37716" w:rsidP="00C26046">
      <w:pPr>
        <w:spacing w:line="360" w:lineRule="auto"/>
        <w:ind w:firstLineChars="200" w:firstLine="560"/>
        <w:rPr>
          <w:sz w:val="28"/>
          <w:szCs w:val="28"/>
        </w:rPr>
      </w:pPr>
      <w:r>
        <w:rPr>
          <w:rFonts w:hint="eastAsia"/>
          <w:noProof/>
          <w:sz w:val="28"/>
          <w:szCs w:val="28"/>
        </w:rPr>
        <w:drawing>
          <wp:inline distT="0" distB="0" distL="0" distR="0">
            <wp:extent cx="5275385" cy="2515114"/>
            <wp:effectExtent l="0" t="0" r="190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IR_DEMON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09044" cy="2531161"/>
                    </a:xfrm>
                    <a:prstGeom prst="rect">
                      <a:avLst/>
                    </a:prstGeom>
                  </pic:spPr>
                </pic:pic>
              </a:graphicData>
            </a:graphic>
          </wp:inline>
        </w:drawing>
      </w:r>
    </w:p>
    <w:p w:rsidR="00A85DAB" w:rsidRPr="003A3660" w:rsidRDefault="00A85DAB" w:rsidP="00C26046">
      <w:pPr>
        <w:spacing w:line="360" w:lineRule="auto"/>
        <w:ind w:firstLineChars="200" w:firstLine="560"/>
        <w:rPr>
          <w:sz w:val="28"/>
          <w:szCs w:val="28"/>
        </w:rPr>
      </w:pPr>
    </w:p>
    <w:p w:rsidR="007B53E5" w:rsidRDefault="00B3262B" w:rsidP="00C26046">
      <w:pPr>
        <w:pStyle w:val="3"/>
      </w:pPr>
      <w:r>
        <w:rPr>
          <w:rFonts w:hint="eastAsia"/>
        </w:rPr>
        <w:t>3.2</w:t>
      </w:r>
      <w:r w:rsidR="007B53E5">
        <w:t xml:space="preserve"> </w:t>
      </w:r>
      <w:r>
        <w:rPr>
          <w:rFonts w:hint="eastAsia"/>
        </w:rPr>
        <w:t>疾病</w:t>
      </w:r>
      <w:r w:rsidR="007B53E5">
        <w:rPr>
          <w:rFonts w:hint="eastAsia"/>
        </w:rPr>
        <w:t>空间传播模型</w:t>
      </w:r>
    </w:p>
    <w:p w:rsidR="007B53E5" w:rsidRDefault="00B473AA" w:rsidP="00C26046">
      <w:pPr>
        <w:pStyle w:val="4"/>
      </w:pPr>
      <w:r>
        <w:rPr>
          <w:rFonts w:hint="eastAsia"/>
        </w:rPr>
        <w:t>3</w:t>
      </w:r>
      <w:r w:rsidR="007B53E5">
        <w:rPr>
          <w:rFonts w:hint="eastAsia"/>
        </w:rPr>
        <w:t>.3.1 反应扩散现象</w:t>
      </w:r>
    </w:p>
    <w:p w:rsidR="007B53E5" w:rsidRPr="00B473AA" w:rsidRDefault="007B53E5" w:rsidP="00C26046">
      <w:pPr>
        <w:spacing w:line="360" w:lineRule="auto"/>
        <w:ind w:firstLineChars="200" w:firstLine="480"/>
        <w:rPr>
          <w:sz w:val="24"/>
          <w:szCs w:val="24"/>
        </w:rPr>
      </w:pPr>
      <w:r w:rsidRPr="00B473AA">
        <w:rPr>
          <w:rFonts w:hint="eastAsia"/>
          <w:sz w:val="24"/>
          <w:szCs w:val="24"/>
        </w:rPr>
        <w:t>从物理、化学到生物、再到人口的宏观流动与疾病传播动力学，反应扩散方程被用来描述各种现象。从微观上来看，反应扩散过程是由粒子（不同个体、信</w:t>
      </w:r>
      <w:r w:rsidRPr="00B473AA">
        <w:rPr>
          <w:rFonts w:hint="eastAsia"/>
          <w:sz w:val="24"/>
          <w:szCs w:val="24"/>
        </w:rPr>
        <w:lastRenderedPageBreak/>
        <w:t>息流等）之间的扩散与相互作用形成的。图7表示了最基本的一类反应过程，对每个方格(</w:t>
      </w:r>
      <w:r w:rsidRPr="00B473AA">
        <w:rPr>
          <w:sz w:val="24"/>
          <w:szCs w:val="24"/>
        </w:rPr>
        <w:t>grid</w:t>
      </w:r>
      <w:r w:rsidRPr="00B473AA">
        <w:rPr>
          <w:rFonts w:hint="eastAsia"/>
          <w:sz w:val="24"/>
          <w:szCs w:val="24"/>
        </w:rPr>
        <w:t>)中给定不同的初始参数（反应速率，扩散速率等），整个系统会涌现（emerge）截然不同的现象</w:t>
      </w:r>
      <w:r w:rsidR="00C26046">
        <w:rPr>
          <w:sz w:val="24"/>
          <w:szCs w:val="24"/>
        </w:rPr>
        <w:fldChar w:fldCharType="begin"/>
      </w:r>
      <w:r w:rsidR="00C26046">
        <w:rPr>
          <w:sz w:val="24"/>
          <w:szCs w:val="24"/>
        </w:rPr>
        <w:instrText xml:space="preserve"> ADDIN ZOTERO_ITEM CSL_CITATION {"citationID":"aapllo9lhc","properties":{"formattedCitation":"[32]","plainCitation":"[32]"},"citationItems":[{"id":381,"uris":["http://zotero.org/users/3436635/items/E343UJ67"],"uri":["http://zotero.org/users/3436635/items/E343UJ67"],"itemData":{"id":381,"type":"article-journal","title":"Properties of the reaction front in an $A+B\\ensuremath{\\rightarrow}C$ type reaction-diffusion process","container-title":"Physical Review A","page":"3151-3154","volume":"38","issue":"6","source":"APS","abstract":"We study the motion of a reaction front formed by a process, A+B→C, in which the reagents are transported by diffusion and the reaction kinetics is of second order. A scaling description valid in the long-time limit is derived analytically, and it is found that the center (xf) and the width (w) of the front scale with time as xf</w:instrText>
      </w:r>
      <w:r w:rsidR="00C26046">
        <w:rPr>
          <w:rFonts w:ascii="Cambria Math" w:hAnsi="Cambria Math" w:cs="Cambria Math"/>
          <w:sz w:val="24"/>
          <w:szCs w:val="24"/>
        </w:rPr>
        <w:instrText>∼</w:instrText>
      </w:r>
      <w:r w:rsidR="00C26046">
        <w:rPr>
          <w:rFonts w:ascii="等线" w:eastAsia="等线" w:hAnsi="等线" w:cs="等线" w:hint="eastAsia"/>
          <w:sz w:val="24"/>
          <w:szCs w:val="24"/>
        </w:rPr>
        <w:instrText>√</w:instrText>
      </w:r>
      <w:r w:rsidR="00C26046">
        <w:rPr>
          <w:sz w:val="24"/>
          <w:szCs w:val="24"/>
        </w:rPr>
        <w:instrText>t and w</w:instrText>
      </w:r>
      <w:r w:rsidR="00C26046">
        <w:rPr>
          <w:rFonts w:ascii="Cambria Math" w:hAnsi="Cambria Math" w:cs="Cambria Math"/>
          <w:sz w:val="24"/>
          <w:szCs w:val="24"/>
        </w:rPr>
        <w:instrText>∼</w:instrText>
      </w:r>
      <w:r w:rsidR="00C26046">
        <w:rPr>
          <w:sz w:val="24"/>
          <w:szCs w:val="24"/>
        </w:rPr>
        <w:instrText>t16, while the production rate of C at xf is proportional to t</w:instrText>
      </w:r>
      <w:r w:rsidR="00C26046">
        <w:rPr>
          <w:rFonts w:ascii="微软雅黑" w:eastAsia="微软雅黑" w:hAnsi="微软雅黑" w:cs="微软雅黑" w:hint="eastAsia"/>
          <w:sz w:val="24"/>
          <w:szCs w:val="24"/>
        </w:rPr>
        <w:instrText>−</w:instrText>
      </w:r>
      <w:r w:rsidR="00C26046">
        <w:rPr>
          <w:sz w:val="24"/>
          <w:szCs w:val="24"/>
        </w:rPr>
        <w:instrText xml:space="preserve">23.","DOI":"10.1103/PhysRevA.38.3151","journalAbbreviation":"Phys. Rev. A","author":[{"family":"Gálfi","given":"L."},{"family":"Rácz","given":"Z."}],"issued":{"date-parts":[["1988",9,1]]}}}],"schema":"https://github.com/citation-style-language/schema/raw/master/csl-citation.json"} </w:instrText>
      </w:r>
      <w:r w:rsidR="00C26046">
        <w:rPr>
          <w:sz w:val="24"/>
          <w:szCs w:val="24"/>
        </w:rPr>
        <w:fldChar w:fldCharType="separate"/>
      </w:r>
      <w:r w:rsidR="00C26046" w:rsidRPr="00C26046">
        <w:rPr>
          <w:rFonts w:ascii="等线" w:eastAsia="等线" w:hAnsi="等线"/>
          <w:sz w:val="24"/>
        </w:rPr>
        <w:t>[32]</w:t>
      </w:r>
      <w:r w:rsidR="00C26046">
        <w:rPr>
          <w:sz w:val="24"/>
          <w:szCs w:val="24"/>
        </w:rPr>
        <w:fldChar w:fldCharType="end"/>
      </w:r>
      <w:r w:rsidRPr="00B473AA">
        <w:rPr>
          <w:rFonts w:hint="eastAsia"/>
          <w:sz w:val="24"/>
          <w:szCs w:val="24"/>
        </w:rPr>
        <w:t>。</w:t>
      </w:r>
    </w:p>
    <w:p w:rsidR="007B53E5" w:rsidRDefault="007B53E5" w:rsidP="00C26046">
      <w:pPr>
        <w:keepNext/>
      </w:pPr>
      <w:r>
        <w:rPr>
          <w:noProof/>
        </w:rPr>
        <w:drawing>
          <wp:inline distT="0" distB="0" distL="0" distR="0" wp14:anchorId="7C13C6DA" wp14:editId="1DC083AC">
            <wp:extent cx="5274310" cy="3200400"/>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reShot Capture 3 - Reaction-Diffusion Tutorial - http___www.karlsims.com_rd.htm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3200400"/>
                    </a:xfrm>
                    <a:prstGeom prst="rect">
                      <a:avLst/>
                    </a:prstGeom>
                  </pic:spPr>
                </pic:pic>
              </a:graphicData>
            </a:graphic>
          </wp:inline>
        </w:drawing>
      </w:r>
    </w:p>
    <w:p w:rsidR="007B53E5" w:rsidRDefault="007B53E5" w:rsidP="00C26046">
      <w:pPr>
        <w:pStyle w:val="a3"/>
      </w:pPr>
      <w:r>
        <w:t xml:space="preserve">Figure </w:t>
      </w:r>
      <w:r w:rsidR="00E04B6F">
        <w:fldChar w:fldCharType="begin"/>
      </w:r>
      <w:r w:rsidR="00E04B6F">
        <w:instrText xml:space="preserve"> SEQ Figure \* ARABIC </w:instrText>
      </w:r>
      <w:r w:rsidR="00E04B6F">
        <w:fldChar w:fldCharType="separate"/>
      </w:r>
      <w:r w:rsidR="001E6E53">
        <w:rPr>
          <w:noProof/>
        </w:rPr>
        <w:t>2</w:t>
      </w:r>
      <w:r w:rsidR="00E04B6F">
        <w:rPr>
          <w:noProof/>
        </w:rPr>
        <w:fldChar w:fldCharType="end"/>
      </w:r>
    </w:p>
    <w:p w:rsidR="007B53E5" w:rsidRDefault="007B53E5" w:rsidP="00C26046">
      <w:pPr>
        <w:keepNext/>
      </w:pPr>
      <w:r>
        <w:rPr>
          <w:rFonts w:hint="eastAsia"/>
          <w:noProof/>
        </w:rPr>
        <w:drawing>
          <wp:inline distT="0" distB="0" distL="0" distR="0" wp14:anchorId="7D88154D" wp14:editId="68A63789">
            <wp:extent cx="5274310" cy="2432050"/>
            <wp:effectExtent l="0" t="0" r="254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reShot Capture 11 - Reaction-Diffusion Tutorial - http___www.karlsims.com_rd.html.png"/>
                    <pic:cNvPicPr/>
                  </pic:nvPicPr>
                  <pic:blipFill>
                    <a:blip r:embed="rId21">
                      <a:extLst>
                        <a:ext uri="{28A0092B-C50C-407E-A947-70E740481C1C}">
                          <a14:useLocalDpi xmlns:a14="http://schemas.microsoft.com/office/drawing/2010/main" val="0"/>
                        </a:ext>
                      </a:extLst>
                    </a:blip>
                    <a:stretch>
                      <a:fillRect/>
                    </a:stretch>
                  </pic:blipFill>
                  <pic:spPr>
                    <a:xfrm>
                      <a:off x="0" y="0"/>
                      <a:ext cx="5274310" cy="2432050"/>
                    </a:xfrm>
                    <a:prstGeom prst="rect">
                      <a:avLst/>
                    </a:prstGeom>
                  </pic:spPr>
                </pic:pic>
              </a:graphicData>
            </a:graphic>
          </wp:inline>
        </w:drawing>
      </w:r>
    </w:p>
    <w:p w:rsidR="007B53E5" w:rsidRDefault="007B53E5" w:rsidP="00C26046">
      <w:pPr>
        <w:pStyle w:val="a3"/>
      </w:pPr>
      <w:r>
        <w:t xml:space="preserve">Figure </w:t>
      </w:r>
      <w:r w:rsidR="00E04B6F">
        <w:fldChar w:fldCharType="begin"/>
      </w:r>
      <w:r w:rsidR="00E04B6F">
        <w:instrText xml:space="preserve"> SEQ Figure \* ARABIC </w:instrText>
      </w:r>
      <w:r w:rsidR="00E04B6F">
        <w:fldChar w:fldCharType="separate"/>
      </w:r>
      <w:r w:rsidR="001E6E53">
        <w:rPr>
          <w:noProof/>
        </w:rPr>
        <w:t>3</w:t>
      </w:r>
      <w:r w:rsidR="00E04B6F">
        <w:rPr>
          <w:noProof/>
        </w:rPr>
        <w:fldChar w:fldCharType="end"/>
      </w:r>
    </w:p>
    <w:p w:rsidR="007B53E5" w:rsidRPr="00C26046" w:rsidRDefault="007B53E5" w:rsidP="00C26046">
      <w:pPr>
        <w:spacing w:line="360" w:lineRule="auto"/>
        <w:ind w:firstLineChars="200" w:firstLine="480"/>
        <w:rPr>
          <w:sz w:val="24"/>
          <w:szCs w:val="24"/>
        </w:rPr>
      </w:pPr>
      <w:r w:rsidRPr="00C26046">
        <w:rPr>
          <w:rFonts w:hint="eastAsia"/>
          <w:sz w:val="24"/>
          <w:szCs w:val="24"/>
        </w:rPr>
        <w:t>人口的移动以及疾病的空间传播是一类反应扩散现象，可以用反应扩散方程来描述这一过程</w:t>
      </w:r>
      <w:r w:rsidR="00C26046">
        <w:rPr>
          <w:sz w:val="24"/>
          <w:szCs w:val="24"/>
        </w:rPr>
        <w:fldChar w:fldCharType="begin"/>
      </w:r>
      <w:r w:rsidR="00C26046">
        <w:rPr>
          <w:sz w:val="24"/>
          <w:szCs w:val="24"/>
        </w:rPr>
        <w:instrText xml:space="preserve"> ADDIN ZOTERO_ITEM CSL_CITATION {"citationID":"a2phj0e52pl","properties":{"formattedCitation":"[33]","plainCitation":"[33]"},"citationItems":[{"id":56,"uris":["http://zotero.org/users/3436635/items/FZWJNPQA"],"uri":["http://zotero.org/users/3436635/items/FZWJNPQA"],"itemData":{"id":56,"type":"article-journal","title":"Epidemic processes in complex networks","container-title":"Reviews of Modern Physics","page":"925-979","volume":"87","issue":"3","source":"APS","abstract":"In recent years the research community has accumulated overwhelming evidence for the emergence of complex and heterogeneous connectivity patterns in a wide range of biological and sociotechnical systems. The complex properties of real-world networks have a profound impact on the behavior of equilibrium and nonequilibrium phenomena occurring in various systems, and the study of epidemic spreading is central to our understanding of the unfolding of dynamical processes in complex networks. The theoretical analysis of epidemic spreading in heterogeneous networks requires the development of novel analytical frameworks, and it has produced results of conceptual and practical relevance. A coherent and comprehensive review of the vast research activity concerning epidemic processes is presented, detailing the successful theoretical approaches as well as making their limits and assumptions clear. Physicists, mathematicians, epidemiologists, computer, and social scientists share a common interest in studying epidemic spreading and rely on similar models for the description of the diffusion of pathogens, knowledge, and innovation. For this reason, while focusing on the main results and the paradigmatic models in infectious disease modeling, the major results concerning generalized social contagion processes are also presented. Finally, the research activity at the forefront in the study of epidemic spreading in coevolving, coupled, and time-varying networks is reported.","DOI":"10.1103/RevModPhys.87.925","journalAbbreviation":"Rev. Mod. Phys.","author":[{"family":"Pastor-Satorras","given":"Romualdo"},{"family":"Castellano","given":"Claudio"},{"family":"Van Mieghem","given":"Piet"},{"family":"Vespignani","given":"Alessandro"}],"issued":{"date-parts":[["2015"]]}}}],"schema":"https://github.com/citation-style-language/schema/raw/master/csl-citation.json"} </w:instrText>
      </w:r>
      <w:r w:rsidR="00C26046">
        <w:rPr>
          <w:sz w:val="24"/>
          <w:szCs w:val="24"/>
        </w:rPr>
        <w:fldChar w:fldCharType="separate"/>
      </w:r>
      <w:r w:rsidR="00C26046" w:rsidRPr="00C26046">
        <w:rPr>
          <w:rFonts w:ascii="等线" w:eastAsia="等线" w:hAnsi="等线"/>
          <w:sz w:val="24"/>
        </w:rPr>
        <w:t>[33]</w:t>
      </w:r>
      <w:r w:rsidR="00C26046">
        <w:rPr>
          <w:sz w:val="24"/>
          <w:szCs w:val="24"/>
        </w:rPr>
        <w:fldChar w:fldCharType="end"/>
      </w:r>
      <w:r w:rsidRPr="00C26046">
        <w:rPr>
          <w:rFonts w:hint="eastAsia"/>
          <w:sz w:val="24"/>
          <w:szCs w:val="24"/>
        </w:rPr>
        <w:t>。反应系中的粒子代表在不同地点（城市区域、国家地区等）之间进行移动的个体，个体在疾病传播过过程中所处的状态（S,I等）代表不同的</w:t>
      </w:r>
      <w:r w:rsidRPr="00C26046">
        <w:rPr>
          <w:rFonts w:hint="eastAsia"/>
          <w:sz w:val="24"/>
          <w:szCs w:val="24"/>
        </w:rPr>
        <w:lastRenderedPageBreak/>
        <w:t>粒子，在同一区域内，个体的状态随着“反应”而不断地变化。</w:t>
      </w:r>
    </w:p>
    <w:p w:rsidR="007B53E5" w:rsidRPr="00C26046" w:rsidRDefault="007B53E5" w:rsidP="00C26046">
      <w:pPr>
        <w:spacing w:line="360" w:lineRule="auto"/>
        <w:ind w:firstLineChars="200" w:firstLine="480"/>
        <w:rPr>
          <w:sz w:val="24"/>
          <w:szCs w:val="24"/>
        </w:rPr>
      </w:pPr>
      <w:r w:rsidRPr="00C26046">
        <w:rPr>
          <w:rFonts w:hint="eastAsia"/>
          <w:sz w:val="24"/>
          <w:szCs w:val="24"/>
        </w:rPr>
        <w:t>利用反应扩散模型来描述传染病的传播特征是近年来兴起的一种方法，模型参数依赖于交通基础建设情况，人口移动模式（Human</w:t>
      </w:r>
      <w:r w:rsidRPr="00C26046">
        <w:rPr>
          <w:sz w:val="24"/>
          <w:szCs w:val="24"/>
        </w:rPr>
        <w:t xml:space="preserve"> mobility pattern</w:t>
      </w:r>
      <w:r w:rsidRPr="00C26046">
        <w:rPr>
          <w:rFonts w:hint="eastAsia"/>
          <w:sz w:val="24"/>
          <w:szCs w:val="24"/>
        </w:rPr>
        <w:t>），交通网络结构等</w:t>
      </w:r>
      <w:r w:rsidR="00C26046">
        <w:rPr>
          <w:sz w:val="24"/>
          <w:szCs w:val="24"/>
        </w:rPr>
        <w:fldChar w:fldCharType="begin"/>
      </w:r>
      <w:r w:rsidR="00C26046">
        <w:rPr>
          <w:sz w:val="24"/>
          <w:szCs w:val="24"/>
        </w:rPr>
        <w:instrText xml:space="preserve"> ADDIN ZOTERO_ITEM CSL_CITATION {"citationID":"a217rjchrkd","properties":{"formattedCitation":"[34]","plainCitation":"[34]"},"citationItems":[{"id":378,"uris":["http://zotero.org/users/3436635/items/E9FS7PQE"],"uri":["http://zotero.org/users/3436635/items/E9FS7PQE"],"itemData":{"id":378,"type":"article-journal","title":"Saving Human Lives: What Complexity Science and Information Systems can Contribute","container-title":"Journal of Statistical Physics","page":"735-781","volume":"158","issue":"3","source":"link.springer.com","abstract":"We discuss models and data of crowd disasters, crime, terrorism, war and disease spreading to show that conventional recipes, such as deterrence strategies, are often not effective and sufficient to contain them. Many common approaches do not provide a good picture of the actual system behavior, because they neglect feedback loops, instabilities and cascade effects. The complex and often counter-intuitive behavior of social systems and their macro-level collective dynamics can be better understood by means of complexity science. We highlight that a suitable system design and management can help to stop undesirable cascade effects and to enable favorable kinds of self-organization in the system. In such a way, complexity science can help to save human lives.","DOI":"10.1007/s10955-014-1024-9","ISSN":"0022-4715, 1572-9613","shortTitle":"Saving Human Lives","journalAbbreviation":"J Stat Phys","language":"en","author":[{"family":"Helbing","given":"Dirk"},{"family":"Brockmann","given":"Dirk"},{"family":"Chadefaux","given":"Thomas"},{"family":"Donnay","given":"Karsten"},{"family":"Blanke","given":"Ulf"},{"family":"Woolley-Meza","given":"Olivia"},{"family":"Moussaid","given":"Mehdi"},{"family":"Johansson","given":"Anders"},{"family":"Krause","given":"Jens"},{"family":"Schutte","given":"Sebastian"},{"family":"Perc","given":"Matjaž"}],"issued":{"date-parts":[["2015",2,1]]}}}],"schema":"https://github.com/citation-style-language/schema/raw/master/csl-citation.json"} </w:instrText>
      </w:r>
      <w:r w:rsidR="00C26046">
        <w:rPr>
          <w:sz w:val="24"/>
          <w:szCs w:val="24"/>
        </w:rPr>
        <w:fldChar w:fldCharType="separate"/>
      </w:r>
      <w:r w:rsidR="00C26046" w:rsidRPr="00C26046">
        <w:rPr>
          <w:rFonts w:ascii="等线" w:eastAsia="等线" w:hAnsi="等线"/>
          <w:sz w:val="24"/>
        </w:rPr>
        <w:t>[34]</w:t>
      </w:r>
      <w:r w:rsidR="00C26046">
        <w:rPr>
          <w:sz w:val="24"/>
          <w:szCs w:val="24"/>
        </w:rPr>
        <w:fldChar w:fldCharType="end"/>
      </w:r>
      <w:r w:rsidRPr="00C26046">
        <w:rPr>
          <w:rFonts w:hint="eastAsia"/>
          <w:sz w:val="24"/>
          <w:szCs w:val="24"/>
        </w:rPr>
        <w:t>。由于缺乏精确地参数数据，研究人员通常利用理想的模型参数来对问题进行研究，例如利用随机网络模型和晶格网络模型来模拟这一过程。</w:t>
      </w:r>
      <w:bookmarkStart w:id="55" w:name="OLE_LINK5"/>
      <w:bookmarkStart w:id="56" w:name="OLE_LINK6"/>
      <w:r w:rsidRPr="00C26046">
        <w:rPr>
          <w:rFonts w:hint="eastAsia"/>
          <w:sz w:val="24"/>
          <w:szCs w:val="24"/>
        </w:rPr>
        <w:t>随着技术的兴起，尤其是基于智能手机的定位技术使得人们能够逐步理解个体间的交流方式，以及流动模式。人们通过数据分析发现，无论是从局部还是大范围来看，人口的流动方式，交通运输网络结构都表现出典型的复杂网络（Complex</w:t>
      </w:r>
      <w:r w:rsidRPr="00C26046">
        <w:rPr>
          <w:sz w:val="24"/>
          <w:szCs w:val="24"/>
        </w:rPr>
        <w:t xml:space="preserve"> N</w:t>
      </w:r>
      <w:r w:rsidRPr="00C26046">
        <w:rPr>
          <w:rFonts w:hint="eastAsia"/>
          <w:sz w:val="24"/>
          <w:szCs w:val="24"/>
        </w:rPr>
        <w:t>etwork）性质（自组织性、异质性</w:t>
      </w:r>
      <w:r w:rsidRPr="00C26046">
        <w:rPr>
          <w:sz w:val="24"/>
          <w:szCs w:val="24"/>
        </w:rPr>
        <w:t>）</w:t>
      </w:r>
      <w:r w:rsidRPr="00C26046">
        <w:rPr>
          <w:rFonts w:hint="eastAsia"/>
          <w:sz w:val="24"/>
          <w:szCs w:val="24"/>
        </w:rPr>
        <w:t>，城市间的航空运输网络、城乡通勤交通网络的度分布都具有长尾性（Hea</w:t>
      </w:r>
      <w:bookmarkEnd w:id="55"/>
      <w:bookmarkEnd w:id="56"/>
      <w:r w:rsidRPr="00C26046">
        <w:rPr>
          <w:rFonts w:hint="eastAsia"/>
          <w:sz w:val="24"/>
          <w:szCs w:val="24"/>
        </w:rPr>
        <w:t>vy-tailed）</w:t>
      </w:r>
      <w:r w:rsidR="00F22963">
        <w:rPr>
          <w:sz w:val="24"/>
          <w:szCs w:val="24"/>
        </w:rPr>
        <w:fldChar w:fldCharType="begin"/>
      </w:r>
      <w:r w:rsidR="00F22963">
        <w:rPr>
          <w:sz w:val="24"/>
          <w:szCs w:val="24"/>
        </w:rPr>
        <w:instrText xml:space="preserve"> ADDIN ZOTERO_ITEM CSL_CITATION {"citationID":"0MLBKMTn","properties":{"formattedCitation":"[35]","plainCitation":"[35]"},"citationItems":[{"id":393,"uris":["http://zotero.org/users/3436635/items/IWVIDW89"],"uri":["http://zotero.org/users/3436635/items/IWVIDW89"],"itemData":{"id":393,"type":"webpage","title":"城市交通网络拓扑结构复杂性研究--《北京交通大学》2008年博士论文","URL":"http://cdmd.cnki.com.cn/article/cdmd-10004-2009069010.htm","accessed":{"date-parts":[["2017",4,10]]}}}],"schema":"https://github.com/citation-style-language/schema/raw/master/csl-citation.json"} </w:instrText>
      </w:r>
      <w:r w:rsidR="00F22963">
        <w:rPr>
          <w:sz w:val="24"/>
          <w:szCs w:val="24"/>
        </w:rPr>
        <w:fldChar w:fldCharType="separate"/>
      </w:r>
      <w:r w:rsidR="00F22963" w:rsidRPr="00F22963">
        <w:rPr>
          <w:rFonts w:ascii="等线" w:eastAsia="等线" w:hAnsi="等线"/>
          <w:sz w:val="24"/>
        </w:rPr>
        <w:t>[35]</w:t>
      </w:r>
      <w:r w:rsidR="00F22963">
        <w:rPr>
          <w:sz w:val="24"/>
          <w:szCs w:val="24"/>
        </w:rPr>
        <w:fldChar w:fldCharType="end"/>
      </w:r>
      <w:r w:rsidR="00F22963">
        <w:rPr>
          <w:rFonts w:hint="eastAsia"/>
          <w:sz w:val="24"/>
          <w:szCs w:val="24"/>
        </w:rPr>
        <w:t>，</w:t>
      </w:r>
      <w:r w:rsidRPr="00C26046">
        <w:rPr>
          <w:rFonts w:hint="eastAsia"/>
          <w:sz w:val="24"/>
          <w:szCs w:val="24"/>
        </w:rPr>
        <w:t>。传统的模型假设不再符合实际情况，于是研究学者们提出了异质网络中的反应扩散模型</w:t>
      </w:r>
    </w:p>
    <w:p w:rsidR="007B53E5" w:rsidRDefault="00976931" w:rsidP="00C26046">
      <w:pPr>
        <w:pStyle w:val="4"/>
      </w:pPr>
      <w:r>
        <w:rPr>
          <w:rFonts w:hint="eastAsia"/>
        </w:rPr>
        <w:t>3</w:t>
      </w:r>
      <w:r w:rsidR="007B53E5">
        <w:rPr>
          <w:rFonts w:hint="eastAsia"/>
        </w:rPr>
        <w:t>.3.2</w:t>
      </w:r>
      <w:r w:rsidR="007B53E5">
        <w:t xml:space="preserve"> </w:t>
      </w:r>
      <w:r w:rsidR="007B53E5">
        <w:rPr>
          <w:rFonts w:hint="eastAsia"/>
        </w:rPr>
        <w:t>复合种群模型</w:t>
      </w:r>
    </w:p>
    <w:p w:rsidR="007B53E5" w:rsidRDefault="007B53E5" w:rsidP="00AD2968">
      <w:pPr>
        <w:spacing w:line="360" w:lineRule="auto"/>
        <w:ind w:firstLineChars="200" w:firstLine="480"/>
        <w:rPr>
          <w:sz w:val="24"/>
          <w:szCs w:val="24"/>
        </w:rPr>
      </w:pPr>
      <w:r w:rsidRPr="00AD2968">
        <w:rPr>
          <w:rFonts w:hint="eastAsia"/>
          <w:b/>
          <w:sz w:val="24"/>
          <w:szCs w:val="24"/>
        </w:rPr>
        <w:t>复合种群</w:t>
      </w:r>
      <w:r w:rsidR="00AD2968">
        <w:rPr>
          <w:rFonts w:hint="eastAsia"/>
          <w:sz w:val="24"/>
          <w:szCs w:val="24"/>
        </w:rPr>
        <w:t>（Meta-population）</w:t>
      </w:r>
      <w:r w:rsidRPr="00976931">
        <w:rPr>
          <w:rFonts w:hint="eastAsia"/>
          <w:sz w:val="24"/>
          <w:szCs w:val="24"/>
        </w:rPr>
        <w:t>最种群生态学、景观生态学和保护生物学等领域的一个重要的概念。复合种群是由空间上彼此隔离，而在功能上又相互联系的两个或两个以上的同种群块构成的群缀块系统</w:t>
      </w:r>
      <w:r w:rsidR="00AD2968">
        <w:rPr>
          <w:sz w:val="24"/>
          <w:szCs w:val="24"/>
        </w:rPr>
        <w:fldChar w:fldCharType="begin"/>
      </w:r>
      <w:r w:rsidR="00AD2968">
        <w:rPr>
          <w:sz w:val="24"/>
          <w:szCs w:val="24"/>
        </w:rPr>
        <w:instrText xml:space="preserve"> ADDIN ZOTERO_ITEM CSL_CITATION {"citationID":"a1n8fh69b6p","properties":{"formattedCitation":"[36]","plainCitation":"[36]"},"citationItems":[{"id":395,"uris":["http://zotero.org/users/3436635/items/G4AG4SPJ"],"uri":["http://zotero.org/users/3436635/items/G4AG4SPJ"],"itemData":{"id":395,"type":"article","title":"Wu_2000-metapop.pdf","URL":"http://leml.la.asu.edu/jingle/Wu-Publications-PDFs/2000-2001/Wu_2000-metapop.pdf","accessed":{"date-parts":[["2017",4,10]]}}}],"schema":"https://github.com/citation-style-language/schema/raw/master/csl-citation.json"} </w:instrText>
      </w:r>
      <w:r w:rsidR="00AD2968">
        <w:rPr>
          <w:sz w:val="24"/>
          <w:szCs w:val="24"/>
        </w:rPr>
        <w:fldChar w:fldCharType="separate"/>
      </w:r>
      <w:r w:rsidR="00AD2968" w:rsidRPr="00AD2968">
        <w:rPr>
          <w:rFonts w:ascii="等线" w:eastAsia="等线" w:hAnsi="等线"/>
          <w:sz w:val="24"/>
        </w:rPr>
        <w:t>[36]</w:t>
      </w:r>
      <w:r w:rsidR="00AD2968">
        <w:rPr>
          <w:sz w:val="24"/>
          <w:szCs w:val="24"/>
        </w:rPr>
        <w:fldChar w:fldCharType="end"/>
      </w:r>
      <w:r w:rsidR="00976931">
        <w:rPr>
          <w:rFonts w:hint="eastAsia"/>
          <w:sz w:val="24"/>
          <w:szCs w:val="24"/>
        </w:rPr>
        <w:t>。抽象上来看，现实生活中的城市</w:t>
      </w:r>
      <w:r w:rsidRPr="00976931">
        <w:rPr>
          <w:rFonts w:hint="eastAsia"/>
          <w:sz w:val="24"/>
          <w:szCs w:val="24"/>
        </w:rPr>
        <w:t>也是复合种群的一种，各个城市之间在空间上彼此隔离，而城市之间由交通设施联系在一起。</w:t>
      </w:r>
      <w:r w:rsidR="00F63377">
        <w:rPr>
          <w:rFonts w:hint="eastAsia"/>
          <w:sz w:val="24"/>
          <w:szCs w:val="24"/>
        </w:rPr>
        <w:t>在经典疾病传播模型中，研究的是单个个体（患者）的疾病传播过程</w:t>
      </w:r>
      <w:r w:rsidR="00F63377">
        <w:rPr>
          <w:sz w:val="24"/>
          <w:szCs w:val="24"/>
        </w:rPr>
        <w:fldChar w:fldCharType="begin"/>
      </w:r>
      <w:r w:rsidR="00F63377">
        <w:rPr>
          <w:sz w:val="24"/>
          <w:szCs w:val="24"/>
        </w:rPr>
        <w:instrText xml:space="preserve"> ADDIN ZOTERO_ITEM CSL_CITATION {"citationID":"a2ngethlgjv","properties":{"formattedCitation":"[33]","plainCitation":"[33]"},"citationItems":[{"id":56,"uris":["http://zotero.org/users/3436635/items/FZWJNPQA"],"uri":["http://zotero.org/users/3436635/items/FZWJNPQA"],"itemData":{"id":56,"type":"article-journal","title":"Epidemic processes in complex networks","container-title":"Reviews of Modern Physics","page":"925-979","volume":"87","issue":"3","source":"APS","abstract":"In recent years the research community has accumulated overwhelming evidence for the emergence of complex and heterogeneous connectivity patterns in a wide range of biological and sociotechnical systems. The complex properties of real-world networks have a profound impact on the behavior of equilibrium and nonequilibrium phenomena occurring in various systems, and the study of epidemic spreading is central to our understanding of the unfolding of dynamical processes in complex networks. The theoretical analysis of epidemic spreading in heterogeneous networks requires the development of novel analytical frameworks, and it has produced results of conceptual and practical relevance. A coherent and comprehensive review of the vast research activity concerning epidemic processes is presented, detailing the successful theoretical approaches as well as making their limits and assumptions clear. Physicists, mathematicians, epidemiologists, computer, and social scientists share a common interest in studying epidemic spreading and rely on similar models for the description of the diffusion of pathogens, knowledge, and innovation. For this reason, while focusing on the main results and the paradigmatic models in infectious disease modeling, the major results concerning generalized social contagion processes are also presented. Finally, the research activity at the forefront in the study of epidemic spreading in coevolving, coupled, and time-varying networks is reported.","DOI":"10.1103/RevModPhys.87.925","journalAbbreviation":"Rev. Mod. Phys.","author":[{"family":"Pastor-Satorras","given":"Romualdo"},{"family":"Castellano","given":"Claudio"},{"family":"Van Mieghem","given":"Piet"},{"family":"Vespignani","given":"Alessandro"}],"issued":{"date-parts":[["2015"]]}}}],"schema":"https://github.com/citation-style-language/schema/raw/master/csl-citation.json"} </w:instrText>
      </w:r>
      <w:r w:rsidR="00F63377">
        <w:rPr>
          <w:sz w:val="24"/>
          <w:szCs w:val="24"/>
        </w:rPr>
        <w:fldChar w:fldCharType="separate"/>
      </w:r>
      <w:r w:rsidR="00F63377" w:rsidRPr="00F63377">
        <w:rPr>
          <w:rFonts w:ascii="等线" w:eastAsia="等线" w:hAnsi="等线"/>
          <w:sz w:val="24"/>
        </w:rPr>
        <w:t>[33]</w:t>
      </w:r>
      <w:r w:rsidR="00F63377">
        <w:rPr>
          <w:sz w:val="24"/>
          <w:szCs w:val="24"/>
        </w:rPr>
        <w:fldChar w:fldCharType="end"/>
      </w:r>
      <w:r w:rsidR="00F63377">
        <w:rPr>
          <w:rFonts w:hint="eastAsia"/>
          <w:sz w:val="24"/>
          <w:szCs w:val="24"/>
        </w:rPr>
        <w:t>。而在复合种群模型中，考虑疾病在城市、地区之间的传播过程时，将单个个体看作成一个区域，多个个体在区域之内随机游走，最终沿着路径在一个区域运动至另外一个区域。</w:t>
      </w:r>
    </w:p>
    <w:p w:rsidR="0089064B" w:rsidRDefault="0089064B" w:rsidP="007E347A">
      <w:pPr>
        <w:spacing w:line="360" w:lineRule="auto"/>
        <w:ind w:firstLineChars="200" w:firstLine="480"/>
        <w:jc w:val="center"/>
        <w:rPr>
          <w:sz w:val="24"/>
          <w:szCs w:val="24"/>
        </w:rPr>
      </w:pPr>
      <w:r>
        <w:rPr>
          <w:rFonts w:hint="eastAsia"/>
          <w:noProof/>
          <w:sz w:val="24"/>
          <w:szCs w:val="24"/>
        </w:rPr>
        <w:lastRenderedPageBreak/>
        <w:drawing>
          <wp:inline distT="0" distB="0" distL="0" distR="0">
            <wp:extent cx="3328246" cy="3930162"/>
            <wp:effectExtent l="0" t="0" r="571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a-population.bmp"/>
                    <pic:cNvPicPr/>
                  </pic:nvPicPr>
                  <pic:blipFill>
                    <a:blip r:embed="rId22">
                      <a:extLst>
                        <a:ext uri="{28A0092B-C50C-407E-A947-70E740481C1C}">
                          <a14:useLocalDpi xmlns:a14="http://schemas.microsoft.com/office/drawing/2010/main" val="0"/>
                        </a:ext>
                      </a:extLst>
                    </a:blip>
                    <a:stretch>
                      <a:fillRect/>
                    </a:stretch>
                  </pic:blipFill>
                  <pic:spPr>
                    <a:xfrm>
                      <a:off x="0" y="0"/>
                      <a:ext cx="3334360" cy="3937382"/>
                    </a:xfrm>
                    <a:prstGeom prst="rect">
                      <a:avLst/>
                    </a:prstGeom>
                  </pic:spPr>
                </pic:pic>
              </a:graphicData>
            </a:graphic>
          </wp:inline>
        </w:drawing>
      </w:r>
    </w:p>
    <w:p w:rsidR="007E347A" w:rsidRPr="007E347A" w:rsidRDefault="007E347A" w:rsidP="007E347A">
      <w:pPr>
        <w:spacing w:line="360" w:lineRule="auto"/>
        <w:ind w:firstLineChars="200" w:firstLine="480"/>
        <w:jc w:val="left"/>
        <w:rPr>
          <w:rFonts w:ascii="DejaVu Math TeX Gyre" w:hAnsi="DejaVu Math TeX Gyre"/>
          <w:sz w:val="24"/>
          <w:szCs w:val="24"/>
        </w:rPr>
      </w:pPr>
      <w:r>
        <w:rPr>
          <w:rFonts w:hint="eastAsia"/>
          <w:sz w:val="24"/>
          <w:szCs w:val="24"/>
        </w:rPr>
        <w:t>如图所示，a中为复合种群传播模式的宏观表现，整个区域被分割为各个子区域，疾病从</w:t>
      </w:r>
      <w:r w:rsidRPr="007E347A">
        <w:rPr>
          <w:rFonts w:ascii="DejaVu Math TeX Gyre" w:hAnsi="DejaVu Math TeX Gyre"/>
          <w:i/>
          <w:sz w:val="24"/>
          <w:szCs w:val="24"/>
        </w:rPr>
        <w:t>i</w:t>
      </w:r>
      <w:r>
        <w:rPr>
          <w:rFonts w:hint="eastAsia"/>
          <w:sz w:val="24"/>
          <w:szCs w:val="24"/>
        </w:rPr>
        <w:t>区域传播至</w:t>
      </w:r>
      <w:r w:rsidRPr="007E347A">
        <w:rPr>
          <w:rFonts w:ascii="DejaVu Math TeX Gyre" w:hAnsi="DejaVu Math TeX Gyre"/>
          <w:i/>
          <w:sz w:val="24"/>
          <w:szCs w:val="24"/>
        </w:rPr>
        <w:t>j</w:t>
      </w:r>
      <w:r>
        <w:rPr>
          <w:rFonts w:hint="eastAsia"/>
          <w:sz w:val="24"/>
          <w:szCs w:val="24"/>
        </w:rPr>
        <w:t>区域。</w:t>
      </w:r>
      <w:r>
        <w:rPr>
          <w:sz w:val="24"/>
          <w:szCs w:val="24"/>
        </w:rPr>
        <w:t>B</w:t>
      </w:r>
      <w:r>
        <w:rPr>
          <w:rFonts w:hint="eastAsia"/>
          <w:sz w:val="24"/>
          <w:szCs w:val="24"/>
        </w:rPr>
        <w:t>中为传播过程的微观表现，区域</w:t>
      </w:r>
      <w:r>
        <w:rPr>
          <w:rFonts w:ascii="DejaVu Math TeX Gyre" w:hAnsi="DejaVu Math TeX Gyre" w:hint="eastAsia"/>
          <w:i/>
          <w:sz w:val="24"/>
          <w:szCs w:val="24"/>
        </w:rPr>
        <w:t>i</w:t>
      </w:r>
      <w:r w:rsidRPr="007E347A">
        <w:rPr>
          <w:rFonts w:ascii="DejaVu Math TeX Gyre" w:hAnsi="DejaVu Math TeX Gyre"/>
          <w:i/>
          <w:sz w:val="24"/>
          <w:szCs w:val="24"/>
        </w:rPr>
        <w:t>,j</w:t>
      </w:r>
      <w:r>
        <w:rPr>
          <w:rFonts w:hint="eastAsia"/>
          <w:sz w:val="24"/>
          <w:szCs w:val="24"/>
        </w:rPr>
        <w:t>区域之间，存在个体的移动交换过程，在同一个区域之内，整体的感染过程符合反应扩散过程。</w:t>
      </w:r>
    </w:p>
    <w:p w:rsidR="007B53E5" w:rsidRDefault="007B53E5" w:rsidP="00C26046">
      <w:pPr>
        <w:pStyle w:val="5"/>
      </w:pPr>
      <w:r>
        <w:rPr>
          <w:rFonts w:hint="eastAsia"/>
        </w:rPr>
        <w:t>复合种群SIS传播扩散模型</w:t>
      </w:r>
    </w:p>
    <w:p w:rsidR="007B53E5" w:rsidRPr="00AD2968" w:rsidRDefault="007B53E5" w:rsidP="00AD2968">
      <w:pPr>
        <w:spacing w:line="360" w:lineRule="auto"/>
        <w:ind w:firstLineChars="200" w:firstLine="480"/>
        <w:jc w:val="left"/>
        <w:rPr>
          <w:sz w:val="24"/>
          <w:szCs w:val="24"/>
        </w:rPr>
      </w:pPr>
      <w:r w:rsidRPr="00AD2968">
        <w:rPr>
          <w:rFonts w:hint="eastAsia"/>
          <w:sz w:val="24"/>
          <w:szCs w:val="24"/>
        </w:rPr>
        <w:t>根据地理特征将区域划分为</w:t>
      </w:r>
      <m:oMath>
        <m:r>
          <w:rPr>
            <w:rFonts w:ascii="DejaVu Math TeX Gyre" w:hAnsi="DejaVu Math TeX Gyre" w:hint="eastAsia"/>
            <w:sz w:val="24"/>
            <w:szCs w:val="24"/>
          </w:rPr>
          <m:t>n</m:t>
        </m:r>
        <m:r>
          <w:rPr>
            <w:rFonts w:ascii="DejaVu Math TeX Gyre" w:hAnsi="DejaVu Math TeX Gyre"/>
            <w:sz w:val="24"/>
            <w:szCs w:val="24"/>
          </w:rPr>
          <m:t>=1,…,N</m:t>
        </m:r>
      </m:oMath>
      <w:r w:rsidRPr="00AD2968">
        <w:rPr>
          <w:rFonts w:hint="eastAsia"/>
          <w:sz w:val="24"/>
          <w:szCs w:val="24"/>
        </w:rPr>
        <w:t>个子区域，每个子区域之间通过交通运输联通起来。假设每个子区域之内，个体的交流模式是同质混合的（homogeneous</w:t>
      </w:r>
      <w:r w:rsidRPr="00AD2968">
        <w:rPr>
          <w:sz w:val="24"/>
          <w:szCs w:val="24"/>
        </w:rPr>
        <w:t xml:space="preserve"> </w:t>
      </w:r>
      <w:r w:rsidRPr="00AD2968">
        <w:rPr>
          <w:rFonts w:hint="eastAsia"/>
          <w:sz w:val="24"/>
          <w:szCs w:val="24"/>
        </w:rPr>
        <w:t>mixed），</w:t>
      </w:r>
      <w:bookmarkStart w:id="57" w:name="OLE_LINK38"/>
      <w:bookmarkStart w:id="58" w:name="OLE_LINK39"/>
      <w:r w:rsidRPr="00AD2968">
        <w:rPr>
          <w:rFonts w:hint="eastAsia"/>
          <w:sz w:val="24"/>
          <w:szCs w:val="24"/>
        </w:rPr>
        <w:t>复</w:t>
      </w:r>
      <w:bookmarkStart w:id="59" w:name="OLE_LINK36"/>
      <w:bookmarkStart w:id="60" w:name="OLE_LINK37"/>
      <w:r w:rsidRPr="00AD2968">
        <w:rPr>
          <w:rFonts w:hint="eastAsia"/>
          <w:sz w:val="24"/>
          <w:szCs w:val="24"/>
        </w:rPr>
        <w:t>合种群中SIS模型反应扩散过程表示为：</w:t>
      </w:r>
      <w:r w:rsidRPr="00AD2968">
        <w:rPr>
          <w:sz w:val="24"/>
          <w:szCs w:val="24"/>
        </w:rPr>
        <w:br/>
      </w:r>
      <m:oMathPara>
        <m:oMath>
          <m:sSub>
            <m:sSubPr>
              <m:ctrlPr>
                <w:rPr>
                  <w:rFonts w:ascii="DejaVu Math TeX Gyre" w:hAnsi="DejaVu Math TeX Gyre"/>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box>
            <m:boxPr>
              <m:opEmu m:val="1"/>
              <m:ctrlPr>
                <w:rPr>
                  <w:rFonts w:ascii="DejaVu Math TeX Gyre" w:hAnsi="DejaVu Math TeX Gyre"/>
                  <w:i/>
                  <w:sz w:val="24"/>
                  <w:szCs w:val="24"/>
                </w:rPr>
              </m:ctrlPr>
            </m:boxPr>
            <m:e>
              <m:groupChr>
                <m:groupChrPr>
                  <m:chr m:val="→"/>
                  <m:vertJc m:val="bot"/>
                  <m:ctrlPr>
                    <w:rPr>
                      <w:rFonts w:ascii="DejaVu Math TeX Gyre" w:hAnsi="DejaVu Math TeX Gyre"/>
                      <w:i/>
                      <w:sz w:val="24"/>
                      <w:szCs w:val="24"/>
                    </w:rPr>
                  </m:ctrlPr>
                </m:groupChrPr>
                <m:e>
                  <m:r>
                    <w:rPr>
                      <w:rFonts w:ascii="DejaVu Math TeX Gyre" w:hAnsi="DejaVu Math TeX Gyre"/>
                      <w:sz w:val="24"/>
                      <w:szCs w:val="24"/>
                    </w:rPr>
                    <m:t>β</m:t>
                  </m:r>
                </m:e>
              </m:groupChr>
              <m:r>
                <w:rPr>
                  <w:rFonts w:ascii="DejaVu Math TeX Gyre" w:hAnsi="DejaVu Math TeX Gyre" w:hint="eastAsia"/>
                  <w:sz w:val="24"/>
                  <w:szCs w:val="24"/>
                </w:rPr>
                <m:t>2</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hint="eastAsia"/>
                      <w:sz w:val="24"/>
                      <w:szCs w:val="24"/>
                    </w:rPr>
                    <m:t>n</m:t>
                  </m:r>
                </m:sub>
              </m:sSub>
            </m:e>
          </m:box>
        </m:oMath>
      </m:oMathPara>
    </w:p>
    <w:p w:rsidR="007B53E5" w:rsidRPr="00AD2968" w:rsidRDefault="00E04B6F" w:rsidP="00AD2968">
      <w:pPr>
        <w:spacing w:line="360" w:lineRule="auto"/>
        <w:ind w:firstLine="200"/>
        <w:rPr>
          <w:sz w:val="24"/>
          <w:szCs w:val="24"/>
        </w:rPr>
      </w:pPr>
      <m:oMathPara>
        <m:oMath>
          <m:sSub>
            <m:sSubPr>
              <m:ctrlPr>
                <w:rPr>
                  <w:rFonts w:ascii="DejaVu Math TeX Gyre" w:hAnsi="DejaVu Math TeX Gyre"/>
                  <w:sz w:val="24"/>
                  <w:szCs w:val="24"/>
                </w:rPr>
              </m:ctrlPr>
            </m:sSubPr>
            <m:e>
              <m:r>
                <w:rPr>
                  <w:rFonts w:ascii="DejaVu Math TeX Gyre" w:hAnsi="DejaVu Math TeX Gyre"/>
                  <w:sz w:val="24"/>
                  <w:szCs w:val="24"/>
                </w:rPr>
                <m:t>I</m:t>
              </m:r>
            </m:e>
            <m:sub>
              <m:r>
                <w:rPr>
                  <w:rFonts w:ascii="DejaVu Math TeX Gyre" w:hAnsi="DejaVu Math TeX Gyre" w:hint="eastAsia"/>
                  <w:sz w:val="24"/>
                  <w:szCs w:val="24"/>
                </w:rPr>
                <m:t>n</m:t>
              </m:r>
            </m:sub>
          </m:sSub>
          <m:box>
            <m:boxPr>
              <m:opEmu m:val="1"/>
              <m:ctrlPr>
                <w:rPr>
                  <w:rFonts w:ascii="DejaVu Math TeX Gyre" w:hAnsi="DejaVu Math TeX Gyre"/>
                  <w:i/>
                  <w:sz w:val="24"/>
                  <w:szCs w:val="24"/>
                </w:rPr>
              </m:ctrlPr>
            </m:boxPr>
            <m:e>
              <m:groupChr>
                <m:groupChrPr>
                  <m:chr m:val="→"/>
                  <m:vertJc m:val="bot"/>
                  <m:ctrlPr>
                    <w:rPr>
                      <w:rFonts w:ascii="DejaVu Math TeX Gyre" w:hAnsi="DejaVu Math TeX Gyre"/>
                      <w:i/>
                      <w:sz w:val="24"/>
                      <w:szCs w:val="24"/>
                    </w:rPr>
                  </m:ctrlPr>
                </m:groupChrPr>
                <m:e>
                  <m:r>
                    <w:rPr>
                      <w:rFonts w:ascii="DejaVu Math TeX Gyre" w:hAnsi="DejaVu Math TeX Gyre"/>
                      <w:sz w:val="24"/>
                      <w:szCs w:val="24"/>
                    </w:rPr>
                    <m:t>μ</m:t>
                  </m:r>
                </m:e>
              </m:groupChr>
            </m:e>
          </m:box>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oMath>
      </m:oMathPara>
    </w:p>
    <w:p w:rsidR="007B53E5" w:rsidRPr="00AD2968" w:rsidRDefault="00E04B6F" w:rsidP="00AD2968">
      <w:pPr>
        <w:spacing w:line="360" w:lineRule="auto"/>
        <w:ind w:firstLine="200"/>
        <w:rPr>
          <w:sz w:val="24"/>
          <w:szCs w:val="24"/>
        </w:rPr>
      </w:pPr>
      <m:oMathPara>
        <m:oMath>
          <m:sSub>
            <m:sSubPr>
              <m:ctrlPr>
                <w:rPr>
                  <w:rFonts w:ascii="DejaVu Math TeX Gyre" w:hAnsi="DejaVu Math TeX Gyre"/>
                  <w:sz w:val="24"/>
                  <w:szCs w:val="24"/>
                </w:rPr>
              </m:ctrlPr>
            </m:sSubPr>
            <m:e>
              <m:r>
                <w:rPr>
                  <w:rFonts w:ascii="DejaVu Math TeX Gyre" w:hAnsi="DejaVu Math TeX Gyre"/>
                  <w:sz w:val="24"/>
                  <w:szCs w:val="24"/>
                </w:rPr>
                <m:t>X</m:t>
              </m:r>
            </m:e>
            <m:sub>
              <m:r>
                <w:rPr>
                  <w:rFonts w:ascii="DejaVu Math TeX Gyre" w:hAnsi="DejaVu Math TeX Gyre" w:hint="eastAsia"/>
                  <w:sz w:val="24"/>
                  <w:szCs w:val="24"/>
                </w:rPr>
                <m:t>m</m:t>
              </m:r>
            </m:sub>
          </m:sSub>
          <m:box>
            <m:boxPr>
              <m:opEmu m:val="1"/>
              <m:ctrlPr>
                <w:rPr>
                  <w:rFonts w:ascii="DejaVu Math TeX Gyre" w:hAnsi="DejaVu Math TeX Gyre"/>
                  <w:i/>
                  <w:sz w:val="24"/>
                  <w:szCs w:val="24"/>
                </w:rPr>
              </m:ctrlPr>
            </m:boxPr>
            <m:e>
              <m:groupChr>
                <m:groupChrPr>
                  <m:chr m:val="→"/>
                  <m:vertJc m:val="bot"/>
                  <m:ctrlPr>
                    <w:rPr>
                      <w:rFonts w:ascii="DejaVu Math TeX Gyre" w:hAnsi="DejaVu Math TeX Gyre"/>
                      <w:i/>
                      <w:sz w:val="24"/>
                      <w:szCs w:val="24"/>
                    </w:rPr>
                  </m:ctrlPr>
                </m:groupChrPr>
                <m:e>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e>
              </m:groupChr>
            </m:e>
          </m:box>
          <m:sSub>
            <m:sSubPr>
              <m:ctrlPr>
                <w:rPr>
                  <w:rFonts w:ascii="DejaVu Math TeX Gyre" w:hAnsi="DejaVu Math TeX Gyre"/>
                  <w:i/>
                  <w:sz w:val="24"/>
                  <w:szCs w:val="24"/>
                </w:rPr>
              </m:ctrlPr>
            </m:sSubPr>
            <m:e>
              <m:r>
                <w:rPr>
                  <w:rFonts w:ascii="DejaVu Math TeX Gyre" w:hAnsi="DejaVu Math TeX Gyre"/>
                  <w:sz w:val="24"/>
                  <w:szCs w:val="24"/>
                </w:rPr>
                <m:t>X</m:t>
              </m:r>
            </m:e>
            <m:sub>
              <m:r>
                <w:rPr>
                  <w:rFonts w:ascii="DejaVu Math TeX Gyre" w:hAnsi="DejaVu Math TeX Gyre"/>
                  <w:sz w:val="24"/>
                  <w:szCs w:val="24"/>
                </w:rPr>
                <m:t>n</m:t>
              </m:r>
            </m:sub>
          </m:sSub>
        </m:oMath>
      </m:oMathPara>
    </w:p>
    <w:bookmarkEnd w:id="57"/>
    <w:bookmarkEnd w:id="58"/>
    <w:bookmarkEnd w:id="59"/>
    <w:bookmarkEnd w:id="60"/>
    <w:p w:rsidR="007B53E5" w:rsidRPr="00AD2968" w:rsidRDefault="007B53E5" w:rsidP="00AD2968">
      <w:pPr>
        <w:spacing w:line="360" w:lineRule="auto"/>
        <w:ind w:firstLineChars="200" w:firstLine="480"/>
        <w:rPr>
          <w:sz w:val="24"/>
          <w:szCs w:val="24"/>
        </w:rPr>
      </w:pPr>
      <m:oMath>
        <m:r>
          <w:rPr>
            <w:rFonts w:ascii="DejaVu Math TeX Gyre" w:hAnsi="DejaVu Math TeX Gyre"/>
            <w:sz w:val="24"/>
            <w:szCs w:val="24"/>
          </w:rPr>
          <w:lastRenderedPageBreak/>
          <m:t>α</m:t>
        </m:r>
      </m:oMath>
      <w:r w:rsidRPr="00AD2968">
        <w:rPr>
          <w:sz w:val="24"/>
          <w:szCs w:val="24"/>
        </w:rPr>
        <w:t xml:space="preserve"> </w:t>
      </w:r>
      <w:r w:rsidRPr="00AD2968">
        <w:rPr>
          <w:rFonts w:hint="eastAsia"/>
          <w:sz w:val="24"/>
          <w:szCs w:val="24"/>
        </w:rPr>
        <w:t>为区域n内疾病的传播速率（</w:t>
      </w:r>
      <w:bookmarkStart w:id="61" w:name="OLE_LINK16"/>
      <w:r w:rsidRPr="00AD2968">
        <w:rPr>
          <w:rFonts w:hint="eastAsia"/>
          <w:sz w:val="24"/>
          <w:szCs w:val="24"/>
        </w:rPr>
        <w:t>反应速率</w:t>
      </w:r>
      <w:bookmarkEnd w:id="61"/>
      <w:r w:rsidRPr="00AD2968">
        <w:rPr>
          <w:rFonts w:hint="eastAsia"/>
          <w:sz w:val="24"/>
          <w:szCs w:val="24"/>
        </w:rPr>
        <w:t>）</w:t>
      </w:r>
      <w:r w:rsidRPr="00AD2968">
        <w:rPr>
          <w:rFonts w:hint="eastAsia"/>
          <w:i/>
          <w:sz w:val="24"/>
          <w:szCs w:val="24"/>
        </w:rPr>
        <w:t>，</w:t>
      </w:r>
      <m:oMath>
        <m:r>
          <w:rPr>
            <w:rFonts w:ascii="DejaVu Math TeX Gyre" w:hAnsi="DejaVu Math TeX Gyre"/>
            <w:sz w:val="24"/>
            <w:szCs w:val="24"/>
          </w:rPr>
          <m:t>β</m:t>
        </m:r>
      </m:oMath>
      <w:r w:rsidRPr="00AD2968">
        <w:rPr>
          <w:rFonts w:hint="eastAsia"/>
          <w:sz w:val="24"/>
          <w:szCs w:val="24"/>
        </w:rPr>
        <w:t>为区域n内疾病的恢复速率，</w:t>
      </w:r>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hint="eastAsia"/>
                <w:sz w:val="24"/>
                <w:szCs w:val="24"/>
              </w:rPr>
              <m:t>nm</m:t>
            </m:r>
          </m:sub>
        </m:sSub>
      </m:oMath>
      <w:r w:rsidRPr="00AD2968">
        <w:rPr>
          <w:rFonts w:hint="eastAsia"/>
          <w:sz w:val="24"/>
          <w:szCs w:val="24"/>
        </w:rPr>
        <w:t>为m区域至n区域的人流量率，也可是一个概率：</w:t>
      </w:r>
      <w:r w:rsidRPr="00AD2968">
        <w:rPr>
          <w:sz w:val="24"/>
          <w:szCs w:val="24"/>
        </w:rPr>
        <w:br/>
      </w:r>
      <m:oMathPara>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hint="eastAsia"/>
                  <w:sz w:val="24"/>
                  <w:szCs w:val="24"/>
                </w:rPr>
                <m:t>nm</m:t>
              </m:r>
            </m:sub>
          </m:sSub>
          <m:r>
            <w:rPr>
              <w:rFonts w:ascii="DejaVu Math TeX Gyre" w:hAnsi="DejaVu Math TeX Gyre"/>
              <w:sz w:val="24"/>
              <w:szCs w:val="24"/>
            </w:rPr>
            <m:t>=P</m:t>
          </m:r>
          <m:d>
            <m:dPr>
              <m:ctrlPr>
                <w:rPr>
                  <w:rFonts w:ascii="DejaVu Math TeX Gyre" w:hAnsi="DejaVu Math TeX Gyre"/>
                  <w:i/>
                  <w:sz w:val="24"/>
                  <w:szCs w:val="24"/>
                </w:rPr>
              </m:ctrlPr>
            </m:dPr>
            <m:e>
              <m:sSub>
                <m:sSubPr>
                  <m:ctrlPr>
                    <w:rPr>
                      <w:rFonts w:ascii="DejaVu Math TeX Gyre" w:hAnsi="DejaVu Math TeX Gyre"/>
                      <w:i/>
                      <w:sz w:val="24"/>
                      <w:szCs w:val="24"/>
                    </w:rPr>
                  </m:ctrlPr>
                </m:sSubPr>
                <m:e>
                  <m:r>
                    <w:rPr>
                      <w:rFonts w:ascii="DejaVu Math TeX Gyre" w:hAnsi="DejaVu Math TeX Gyre"/>
                      <w:sz w:val="24"/>
                      <w:szCs w:val="24"/>
                    </w:rPr>
                    <m:t>X</m:t>
                  </m:r>
                </m:e>
                <m:sub>
                  <m:r>
                    <w:rPr>
                      <w:rFonts w:ascii="DejaVu Math TeX Gyre" w:hAnsi="DejaVu Math TeX Gyre"/>
                      <w:sz w:val="24"/>
                      <w:szCs w:val="24"/>
                    </w:rPr>
                    <m:t>n</m:t>
                  </m:r>
                </m:sub>
              </m:sSub>
              <m:r>
                <w:rPr>
                  <w:rFonts w:ascii="DejaVu Math TeX Gyre" w:hAnsi="DejaVu Math TeX Gyre"/>
                  <w:sz w:val="24"/>
                  <w:szCs w:val="24"/>
                </w:rPr>
                <m:t>,</m:t>
              </m:r>
              <w:bookmarkStart w:id="62" w:name="OLE_LINK17"/>
              <w:bookmarkStart w:id="63" w:name="OLE_LINK31"/>
              <m:r>
                <w:rPr>
                  <w:rFonts w:ascii="DejaVu Math TeX Gyre" w:hAnsi="DejaVu Math TeX Gyre"/>
                  <w:sz w:val="24"/>
                  <w:szCs w:val="24"/>
                </w:rPr>
                <m:t>t+∆t</m:t>
              </m:r>
              <w:bookmarkEnd w:id="62"/>
              <w:bookmarkEnd w:id="63"/>
            </m:e>
            <m:e>
              <m:sSub>
                <m:sSubPr>
                  <m:ctrlPr>
                    <w:rPr>
                      <w:rFonts w:ascii="DejaVu Math TeX Gyre" w:hAnsi="DejaVu Math TeX Gyre"/>
                      <w:i/>
                      <w:sz w:val="24"/>
                      <w:szCs w:val="24"/>
                    </w:rPr>
                  </m:ctrlPr>
                </m:sSubPr>
                <m:e>
                  <m:r>
                    <w:rPr>
                      <w:rFonts w:ascii="DejaVu Math TeX Gyre" w:hAnsi="DejaVu Math TeX Gyre"/>
                      <w:sz w:val="24"/>
                      <w:szCs w:val="24"/>
                    </w:rPr>
                    <m:t>X</m:t>
                  </m:r>
                </m:e>
                <m:sub>
                  <m:r>
                    <w:rPr>
                      <w:rFonts w:ascii="DejaVu Math TeX Gyre" w:hAnsi="DejaVu Math TeX Gyre"/>
                      <w:sz w:val="24"/>
                      <w:szCs w:val="24"/>
                    </w:rPr>
                    <m:t>m</m:t>
                  </m:r>
                </m:sub>
              </m:sSub>
              <m:r>
                <w:rPr>
                  <w:rFonts w:ascii="DejaVu Math TeX Gyre" w:hAnsi="DejaVu Math TeX Gyre" w:hint="eastAsia"/>
                  <w:sz w:val="24"/>
                  <w:szCs w:val="24"/>
                </w:rPr>
                <m:t>,</m:t>
              </m:r>
              <m:r>
                <w:rPr>
                  <w:rFonts w:ascii="DejaVu Math TeX Gyre" w:hAnsi="DejaVu Math TeX Gyre"/>
                  <w:sz w:val="24"/>
                  <w:szCs w:val="24"/>
                </w:rPr>
                <m:t>t</m:t>
              </m:r>
            </m:e>
          </m:d>
        </m:oMath>
      </m:oMathPara>
    </w:p>
    <w:p w:rsidR="007B53E5" w:rsidRPr="00AD2968" w:rsidRDefault="007B53E5" w:rsidP="00AD2968">
      <w:pPr>
        <w:spacing w:line="360" w:lineRule="auto"/>
        <w:ind w:firstLineChars="200" w:firstLine="480"/>
        <w:rPr>
          <w:sz w:val="24"/>
          <w:szCs w:val="24"/>
        </w:rPr>
      </w:pPr>
      <w:r w:rsidRPr="00AD2968">
        <w:rPr>
          <w:rFonts w:hint="eastAsia"/>
          <w:sz w:val="24"/>
          <w:szCs w:val="24"/>
        </w:rPr>
        <w:t>表示</w:t>
      </w:r>
      <m:oMath>
        <m:r>
          <w:rPr>
            <w:rFonts w:ascii="DejaVu Math TeX Gyre" w:hAnsi="DejaVu Math TeX Gyre" w:hint="eastAsia"/>
            <w:sz w:val="24"/>
            <w:szCs w:val="24"/>
          </w:rPr>
          <m:t>t</m:t>
        </m:r>
      </m:oMath>
      <w:r w:rsidRPr="00AD2968">
        <w:rPr>
          <w:rFonts w:hint="eastAsia"/>
          <w:sz w:val="24"/>
          <w:szCs w:val="24"/>
        </w:rPr>
        <w:t>时刻下，某个体处于区域m时，</w:t>
      </w:r>
      <m:oMath>
        <m:r>
          <w:rPr>
            <w:rFonts w:ascii="DejaVu Math TeX Gyre" w:hAnsi="DejaVu Math TeX Gyre"/>
            <w:sz w:val="24"/>
            <w:szCs w:val="24"/>
          </w:rPr>
          <m:t>t+∆t</m:t>
        </m:r>
      </m:oMath>
      <w:r w:rsidRPr="00AD2968">
        <w:rPr>
          <w:rFonts w:hint="eastAsia"/>
          <w:sz w:val="24"/>
          <w:szCs w:val="24"/>
        </w:rPr>
        <w:t>时刻下该个体移动至区域n的概率。</w:t>
      </w:r>
    </w:p>
    <w:p w:rsidR="007B53E5" w:rsidRPr="00AD2968" w:rsidRDefault="007B53E5" w:rsidP="00AD2968">
      <w:pPr>
        <w:spacing w:line="360" w:lineRule="auto"/>
        <w:ind w:firstLineChars="200" w:firstLine="480"/>
        <w:rPr>
          <w:sz w:val="24"/>
          <w:szCs w:val="24"/>
        </w:rPr>
      </w:pPr>
      <w:bookmarkStart w:id="64" w:name="OLE_LINK40"/>
      <w:bookmarkStart w:id="65" w:name="OLE_LINK41"/>
      <w:r w:rsidRPr="00AD2968">
        <w:rPr>
          <w:rFonts w:hint="eastAsia"/>
          <w:sz w:val="24"/>
          <w:szCs w:val="24"/>
        </w:rPr>
        <w:t>对于单个子区域，</w:t>
      </w:r>
      <w:r w:rsidRPr="007E347A">
        <w:rPr>
          <w:rFonts w:ascii="DejaVu Math TeX Gyre" w:hAnsi="DejaVu Math TeX Gyre"/>
          <w:i/>
          <w:sz w:val="24"/>
          <w:szCs w:val="24"/>
        </w:rPr>
        <w:t>SIS</w:t>
      </w:r>
      <w:r w:rsidRPr="00AD2968">
        <w:rPr>
          <w:rFonts w:hint="eastAsia"/>
          <w:sz w:val="24"/>
          <w:szCs w:val="24"/>
        </w:rPr>
        <w:t>反应过程为：</w:t>
      </w:r>
      <w:r w:rsidRPr="00AD2968">
        <w:rPr>
          <w:sz w:val="24"/>
          <w:szCs w:val="24"/>
        </w:rPr>
        <w:br/>
      </w:r>
      <m:oMathPara>
        <m:oMath>
          <m:d>
            <m:dPr>
              <m:begChr m:val="{"/>
              <m:endChr m:val=""/>
              <m:ctrlPr>
                <w:rPr>
                  <w:rFonts w:ascii="DejaVu Math TeX Gyre" w:hAnsi="DejaVu Math TeX Gyre"/>
                  <w:i/>
                  <w:sz w:val="24"/>
                  <w:szCs w:val="24"/>
                </w:rPr>
              </m:ctrlPr>
            </m:dPr>
            <m:e>
              <m:eqArr>
                <m:eqArrPr>
                  <m:ctrlPr>
                    <w:rPr>
                      <w:rFonts w:ascii="DejaVu Math TeX Gyre" w:hAnsi="DejaVu Math TeX Gyre"/>
                      <w:i/>
                      <w:sz w:val="24"/>
                      <w:szCs w:val="24"/>
                    </w:rPr>
                  </m:ctrlPr>
                </m:eqArrPr>
                <m:e>
                  <m:f>
                    <m:fPr>
                      <m:ctrlPr>
                        <w:rPr>
                          <w:rFonts w:ascii="DejaVu Math TeX Gyre" w:hAnsi="DejaVu Math TeX Gyre"/>
                          <w:sz w:val="24"/>
                          <w:szCs w:val="24"/>
                        </w:rPr>
                      </m:ctrlPr>
                    </m:fPr>
                    <m:num>
                      <m:r>
                        <w:rPr>
                          <w:rFonts w:ascii="DejaVu Math TeX Gyre" w:hAnsi="DejaVu Math TeX Gyre" w:hint="eastAsia"/>
                          <w:sz w:val="24"/>
                          <w:szCs w:val="24"/>
                        </w:rPr>
                        <m:t>d</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num>
                    <m:den>
                      <m:r>
                        <w:rPr>
                          <w:rFonts w:ascii="DejaVu Math TeX Gyre" w:hAnsi="DejaVu Math TeX Gyre"/>
                          <w:sz w:val="24"/>
                          <w:szCs w:val="24"/>
                        </w:rPr>
                        <m:t>dt</m:t>
                      </m:r>
                    </m:den>
                  </m:f>
                  <m:r>
                    <w:rPr>
                      <w:rFonts w:ascii="DejaVu Math TeX Gyre" w:hAnsi="DejaVu Math TeX Gyre"/>
                      <w:sz w:val="24"/>
                      <w:szCs w:val="24"/>
                    </w:rPr>
                    <m:t>=β</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r>
                    <w:rPr>
                      <w:rFonts w:ascii="DejaVu Math TeX Gyre" w:hAnsi="DejaVu Math TeX Gyre"/>
                      <w:sz w:val="24"/>
                      <w:szCs w:val="24"/>
                    </w:rPr>
                    <m:t>-μ</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r>
                    <w:rPr>
                      <w:rFonts w:ascii="DejaVu Math TeX Gyre" w:hAnsi="DejaVu Math TeX Gyre"/>
                      <w:sz w:val="24"/>
                      <w:szCs w:val="24"/>
                    </w:rPr>
                    <m:t>+</m:t>
                  </m:r>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m≠n</m:t>
                      </m:r>
                    </m:sub>
                    <m:sup/>
                    <m:e>
                      <w:bookmarkStart w:id="66" w:name="OLE_LINK32"/>
                      <w:bookmarkStart w:id="67" w:name="OLE_LINK33"/>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m</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mn</m:t>
                          </m:r>
                        </m:sub>
                      </m:sSub>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r>
                        <w:rPr>
                          <w:rFonts w:ascii="DejaVu Math TeX Gyre" w:hAnsi="DejaVu Math TeX Gyre"/>
                          <w:sz w:val="24"/>
                          <w:szCs w:val="24"/>
                        </w:rPr>
                        <m:t>)</m:t>
                      </m:r>
                      <w:bookmarkEnd w:id="66"/>
                      <w:bookmarkEnd w:id="67"/>
                    </m:e>
                  </m:nary>
                </m:e>
                <m:e>
                  <m:f>
                    <m:fPr>
                      <m:ctrlPr>
                        <w:rPr>
                          <w:rFonts w:ascii="DejaVu Math TeX Gyre" w:hAnsi="DejaVu Math TeX Gyre"/>
                          <w:sz w:val="24"/>
                          <w:szCs w:val="24"/>
                        </w:rPr>
                      </m:ctrlPr>
                    </m:fPr>
                    <m:num>
                      <m:r>
                        <w:rPr>
                          <w:rFonts w:ascii="DejaVu Math TeX Gyre" w:hAnsi="DejaVu Math TeX Gyre"/>
                          <w:sz w:val="24"/>
                          <w:szCs w:val="24"/>
                        </w:rPr>
                        <m:t>d</m:t>
                      </m:r>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num>
                    <m:den>
                      <m:r>
                        <w:rPr>
                          <w:rFonts w:ascii="DejaVu Math TeX Gyre" w:hAnsi="DejaVu Math TeX Gyre"/>
                          <w:sz w:val="24"/>
                          <w:szCs w:val="24"/>
                        </w:rPr>
                        <m:t>dt</m:t>
                      </m:r>
                    </m:den>
                  </m:f>
                  <m:r>
                    <w:rPr>
                      <w:rFonts w:ascii="DejaVu Math TeX Gyre" w:hAnsi="DejaVu Math TeX Gyre"/>
                      <w:sz w:val="24"/>
                      <w:szCs w:val="24"/>
                    </w:rPr>
                    <m:t>=-β</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r>
                    <w:rPr>
                      <w:rFonts w:ascii="DejaVu Math TeX Gyre" w:hAnsi="DejaVu Math TeX Gyre" w:hint="eastAsia"/>
                      <w:sz w:val="24"/>
                      <w:szCs w:val="24"/>
                    </w:rPr>
                    <m:t>+</m:t>
                  </m:r>
                  <m:nary>
                    <m:naryPr>
                      <m:chr m:val="∑"/>
                      <m:limLoc m:val="undOvr"/>
                      <m:supHide m:val="1"/>
                      <m:ctrlPr>
                        <w:rPr>
                          <w:rFonts w:ascii="DejaVu Math TeX Gyre" w:hAnsi="DejaVu Math TeX Gyre"/>
                          <w:i/>
                          <w:sz w:val="24"/>
                          <w:szCs w:val="24"/>
                        </w:rPr>
                      </m:ctrlPr>
                    </m:naryPr>
                    <m:sub>
                      <m:r>
                        <w:rPr>
                          <w:rFonts w:ascii="DejaVu Math TeX Gyre" w:hAnsi="DejaVu Math TeX Gyre" w:hint="eastAsia"/>
                          <w:sz w:val="24"/>
                          <w:szCs w:val="24"/>
                        </w:rPr>
                        <m:t>m</m:t>
                      </m:r>
                      <m:r>
                        <w:rPr>
                          <w:rFonts w:ascii="DejaVu Math TeX Gyre" w:hAnsi="DejaVu Math TeX Gyre"/>
                          <w:sz w:val="24"/>
                          <w:szCs w:val="24"/>
                        </w:rPr>
                        <m:t>≠n</m:t>
                      </m:r>
                    </m:sub>
                    <m:sup/>
                    <m:e>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m</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mn</m:t>
                          </m:r>
                        </m:sub>
                      </m:sSub>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r>
                        <w:rPr>
                          <w:rFonts w:ascii="DejaVu Math TeX Gyre" w:hAnsi="DejaVu Math TeX Gyre"/>
                          <w:sz w:val="24"/>
                          <w:szCs w:val="24"/>
                        </w:rPr>
                        <m:t>)</m:t>
                      </m:r>
                    </m:e>
                  </m:nary>
                </m:e>
              </m:eqArr>
            </m:e>
          </m:d>
        </m:oMath>
      </m:oMathPara>
    </w:p>
    <w:p w:rsidR="007B53E5" w:rsidRPr="00AD2968" w:rsidRDefault="007B53E5" w:rsidP="00AD2968">
      <w:pPr>
        <w:spacing w:line="360" w:lineRule="auto"/>
        <w:ind w:firstLineChars="200" w:firstLine="480"/>
        <w:rPr>
          <w:sz w:val="24"/>
          <w:szCs w:val="24"/>
        </w:rPr>
      </w:pPr>
      <w:bookmarkStart w:id="68" w:name="OLE_LINK34"/>
      <w:bookmarkStart w:id="69" w:name="OLE_LINK35"/>
      <w:bookmarkEnd w:id="64"/>
      <w:bookmarkEnd w:id="65"/>
      <w:r w:rsidRPr="00AD2968">
        <w:rPr>
          <w:rFonts w:hint="eastAsia"/>
          <w:sz w:val="24"/>
          <w:szCs w:val="24"/>
        </w:rPr>
        <w:t>方程组中求和部分分别为n区域净流入感染者的比例与净流入易感者的比例。</w:t>
      </w:r>
    </w:p>
    <w:p w:rsidR="007B53E5" w:rsidRPr="00AD2968" w:rsidRDefault="007B53E5" w:rsidP="00AD2968">
      <w:pPr>
        <w:spacing w:line="360" w:lineRule="auto"/>
        <w:ind w:firstLineChars="200" w:firstLine="480"/>
        <w:rPr>
          <w:sz w:val="24"/>
          <w:szCs w:val="24"/>
        </w:rPr>
      </w:pPr>
      <w:r w:rsidRPr="00AD2968">
        <w:rPr>
          <w:rFonts w:hint="eastAsia"/>
          <w:sz w:val="24"/>
          <w:szCs w:val="24"/>
        </w:rPr>
        <w:t>当</w:t>
      </w:r>
      <w:bookmarkStart w:id="70" w:name="OLE_LINK43"/>
      <w:bookmarkStart w:id="71" w:name="OLE_LINK44"/>
      <m:oMath>
        <m:sSub>
          <m:sSubPr>
            <m:ctrlPr>
              <w:rPr>
                <w:rFonts w:ascii="DejaVu Math TeX Gyre" w:hAnsi="DejaVu Math TeX Gyre"/>
                <w:sz w:val="24"/>
                <w:szCs w:val="24"/>
              </w:rPr>
            </m:ctrlPr>
          </m:sSubPr>
          <m:e>
            <m:r>
              <w:rPr>
                <w:rFonts w:ascii="DejaVu Math TeX Gyre" w:hAnsi="DejaVu Math TeX Gyre"/>
                <w:sz w:val="24"/>
                <w:szCs w:val="24"/>
              </w:rPr>
              <m:t>R</m:t>
            </m:r>
          </m:e>
          <m:sub>
            <m:r>
              <w:rPr>
                <w:rFonts w:ascii="DejaVu Math TeX Gyre" w:hAnsi="DejaVu Math TeX Gyre" w:hint="eastAsia"/>
                <w:sz w:val="24"/>
                <w:szCs w:val="24"/>
              </w:rPr>
              <m:t>0</m:t>
            </m:r>
          </m:sub>
        </m:sSub>
        <m:r>
          <w:rPr>
            <w:rFonts w:ascii="DejaVu Math TeX Gyre" w:hAnsi="DejaVu Math TeX Gyre" w:hint="eastAsia"/>
            <w:sz w:val="24"/>
            <w:szCs w:val="24"/>
          </w:rPr>
          <m:t>=</m:t>
        </m:r>
        <m:f>
          <m:fPr>
            <m:ctrlPr>
              <w:rPr>
                <w:rFonts w:ascii="DejaVu Math TeX Gyre" w:hAnsi="DejaVu Math TeX Gyre"/>
                <w:sz w:val="24"/>
                <w:szCs w:val="24"/>
              </w:rPr>
            </m:ctrlPr>
          </m:fPr>
          <m:num>
            <m:r>
              <w:rPr>
                <w:rFonts w:ascii="DejaVu Math TeX Gyre" w:hAnsi="DejaVu Math TeX Gyre"/>
                <w:sz w:val="24"/>
                <w:szCs w:val="24"/>
              </w:rPr>
              <m:t>β</m:t>
            </m:r>
          </m:num>
          <m:den>
            <m:r>
              <w:rPr>
                <w:rFonts w:ascii="DejaVu Math TeX Gyre" w:hAnsi="DejaVu Math TeX Gyre"/>
                <w:sz w:val="24"/>
                <w:szCs w:val="24"/>
              </w:rPr>
              <m:t>μ</m:t>
            </m:r>
          </m:den>
        </m:f>
        <m:r>
          <w:rPr>
            <w:rFonts w:ascii="DejaVu Math TeX Gyre" w:hAnsi="DejaVu Math TeX Gyre" w:hint="eastAsia"/>
            <w:sz w:val="24"/>
            <w:szCs w:val="24"/>
          </w:rPr>
          <m:t>&gt;</m:t>
        </m:r>
        <m:r>
          <w:rPr>
            <w:rFonts w:ascii="DejaVu Math TeX Gyre" w:hAnsi="DejaVu Math TeX Gyre"/>
            <w:sz w:val="24"/>
            <w:szCs w:val="24"/>
          </w:rPr>
          <m:t>1</m:t>
        </m:r>
      </m:oMath>
      <w:bookmarkEnd w:id="70"/>
      <w:bookmarkEnd w:id="71"/>
      <w:r w:rsidRPr="00AD2968">
        <w:rPr>
          <w:rFonts w:hint="eastAsia"/>
          <w:sz w:val="24"/>
          <w:szCs w:val="24"/>
        </w:rPr>
        <w:t>时，只要</w:t>
      </w:r>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hint="eastAsia"/>
                <w:sz w:val="24"/>
                <w:szCs w:val="24"/>
              </w:rPr>
              <m:t>nm</m:t>
            </m:r>
          </m:sub>
        </m:sSub>
        <m:r>
          <w:rPr>
            <w:rFonts w:ascii="DejaVu Math TeX Gyre" w:hAnsi="DejaVu Math TeX Gyre"/>
            <w:sz w:val="24"/>
            <w:szCs w:val="24"/>
          </w:rPr>
          <m:t>&gt;0</m:t>
        </m:r>
      </m:oMath>
      <w:bookmarkEnd w:id="68"/>
      <w:bookmarkEnd w:id="69"/>
      <w:r w:rsidRPr="00AD2968">
        <w:rPr>
          <w:rFonts w:hint="eastAsia"/>
          <w:sz w:val="24"/>
          <w:szCs w:val="24"/>
        </w:rPr>
        <w:t>，疾病会一直存在于复合种群之中。</w:t>
      </w:r>
    </w:p>
    <w:p w:rsidR="007B53E5" w:rsidRPr="008649D0" w:rsidRDefault="007B53E5" w:rsidP="00C26046">
      <w:pPr>
        <w:pStyle w:val="5"/>
      </w:pPr>
      <w:r>
        <w:rPr>
          <w:rFonts w:hint="eastAsia"/>
        </w:rPr>
        <w:t>复合种群SIR传播扩散模型</w:t>
      </w:r>
    </w:p>
    <w:p w:rsidR="007B53E5" w:rsidRPr="007E347A" w:rsidRDefault="007B53E5" w:rsidP="007E347A">
      <w:pPr>
        <w:spacing w:line="360" w:lineRule="auto"/>
        <w:ind w:firstLineChars="200" w:firstLine="480"/>
        <w:rPr>
          <w:sz w:val="24"/>
          <w:szCs w:val="24"/>
        </w:rPr>
      </w:pPr>
      <w:r w:rsidRPr="007E347A">
        <w:rPr>
          <w:rFonts w:hint="eastAsia"/>
          <w:sz w:val="24"/>
          <w:szCs w:val="24"/>
        </w:rPr>
        <w:t>与复合种群SIS传播扩散模型类似，SIR传播扩散模式里个体会进入恢复状态</w:t>
      </w:r>
      <m:oMath>
        <m:r>
          <w:rPr>
            <w:rFonts w:ascii="DejaVu Math TeX Gyre" w:hAnsi="DejaVu Math TeX Gyre"/>
            <w:sz w:val="24"/>
            <w:szCs w:val="24"/>
          </w:rPr>
          <m:t>R</m:t>
        </m:r>
      </m:oMath>
      <w:r w:rsidRPr="007E347A">
        <w:rPr>
          <w:rFonts w:hint="eastAsia"/>
          <w:sz w:val="24"/>
          <w:szCs w:val="24"/>
        </w:rPr>
        <w:t>而不会参与反应过程。复合种群中SIR模型反应扩散过程表示为：</w:t>
      </w:r>
      <w:r w:rsidRPr="007E347A">
        <w:rPr>
          <w:sz w:val="24"/>
          <w:szCs w:val="24"/>
        </w:rPr>
        <w:br/>
      </w:r>
      <m:oMathPara>
        <m:oMath>
          <m:sSub>
            <m:sSubPr>
              <m:ctrlPr>
                <w:rPr>
                  <w:rFonts w:ascii="DejaVu Math TeX Gyre" w:hAnsi="DejaVu Math TeX Gyre"/>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box>
            <m:boxPr>
              <m:opEmu m:val="1"/>
              <m:ctrlPr>
                <w:rPr>
                  <w:rFonts w:ascii="DejaVu Math TeX Gyre" w:hAnsi="DejaVu Math TeX Gyre"/>
                  <w:i/>
                  <w:sz w:val="24"/>
                  <w:szCs w:val="24"/>
                </w:rPr>
              </m:ctrlPr>
            </m:boxPr>
            <m:e>
              <m:groupChr>
                <m:groupChrPr>
                  <m:chr m:val="→"/>
                  <m:vertJc m:val="bot"/>
                  <m:ctrlPr>
                    <w:rPr>
                      <w:rFonts w:ascii="DejaVu Math TeX Gyre" w:hAnsi="DejaVu Math TeX Gyre"/>
                      <w:i/>
                      <w:sz w:val="24"/>
                      <w:szCs w:val="24"/>
                    </w:rPr>
                  </m:ctrlPr>
                </m:groupChrPr>
                <m:e>
                  <m:r>
                    <w:rPr>
                      <w:rFonts w:ascii="DejaVu Math TeX Gyre" w:hAnsi="DejaVu Math TeX Gyre"/>
                      <w:sz w:val="24"/>
                      <w:szCs w:val="24"/>
                    </w:rPr>
                    <m:t>β</m:t>
                  </m:r>
                </m:e>
              </m:groupChr>
              <m:r>
                <w:rPr>
                  <w:rFonts w:ascii="DejaVu Math TeX Gyre" w:hAnsi="DejaVu Math TeX Gyre" w:hint="eastAsia"/>
                  <w:sz w:val="24"/>
                  <w:szCs w:val="24"/>
                </w:rPr>
                <m:t>2</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hint="eastAsia"/>
                      <w:sz w:val="24"/>
                      <w:szCs w:val="24"/>
                    </w:rPr>
                    <m:t>n</m:t>
                  </m:r>
                </m:sub>
              </m:sSub>
            </m:e>
          </m:box>
        </m:oMath>
      </m:oMathPara>
    </w:p>
    <w:p w:rsidR="007B53E5" w:rsidRPr="007E347A" w:rsidRDefault="00E04B6F" w:rsidP="007E347A">
      <w:pPr>
        <w:spacing w:line="360" w:lineRule="auto"/>
        <w:ind w:firstLineChars="200" w:firstLine="480"/>
        <w:rPr>
          <w:sz w:val="24"/>
          <w:szCs w:val="24"/>
        </w:rPr>
      </w:pPr>
      <m:oMathPara>
        <m:oMath>
          <m:sSub>
            <m:sSubPr>
              <m:ctrlPr>
                <w:rPr>
                  <w:rFonts w:ascii="DejaVu Math TeX Gyre" w:hAnsi="DejaVu Math TeX Gyre"/>
                  <w:sz w:val="24"/>
                  <w:szCs w:val="24"/>
                </w:rPr>
              </m:ctrlPr>
            </m:sSubPr>
            <m:e>
              <m:r>
                <w:rPr>
                  <w:rFonts w:ascii="DejaVu Math TeX Gyre" w:hAnsi="DejaVu Math TeX Gyre"/>
                  <w:sz w:val="24"/>
                  <w:szCs w:val="24"/>
                </w:rPr>
                <m:t>I</m:t>
              </m:r>
            </m:e>
            <m:sub>
              <m:r>
                <w:rPr>
                  <w:rFonts w:ascii="DejaVu Math TeX Gyre" w:hAnsi="DejaVu Math TeX Gyre" w:hint="eastAsia"/>
                  <w:sz w:val="24"/>
                  <w:szCs w:val="24"/>
                </w:rPr>
                <m:t>n</m:t>
              </m:r>
            </m:sub>
          </m:sSub>
          <m:box>
            <m:boxPr>
              <m:opEmu m:val="1"/>
              <m:ctrlPr>
                <w:rPr>
                  <w:rFonts w:ascii="DejaVu Math TeX Gyre" w:hAnsi="DejaVu Math TeX Gyre"/>
                  <w:i/>
                  <w:sz w:val="24"/>
                  <w:szCs w:val="24"/>
                </w:rPr>
              </m:ctrlPr>
            </m:boxPr>
            <m:e>
              <m:groupChr>
                <m:groupChrPr>
                  <m:chr m:val="→"/>
                  <m:vertJc m:val="bot"/>
                  <m:ctrlPr>
                    <w:rPr>
                      <w:rFonts w:ascii="DejaVu Math TeX Gyre" w:hAnsi="DejaVu Math TeX Gyre"/>
                      <w:i/>
                      <w:sz w:val="24"/>
                      <w:szCs w:val="24"/>
                    </w:rPr>
                  </m:ctrlPr>
                </m:groupChrPr>
                <m:e>
                  <m:r>
                    <w:rPr>
                      <w:rFonts w:ascii="DejaVu Math TeX Gyre" w:hAnsi="DejaVu Math TeX Gyre"/>
                      <w:sz w:val="24"/>
                      <w:szCs w:val="24"/>
                    </w:rPr>
                    <m:t>μ</m:t>
                  </m:r>
                </m:e>
              </m:groupChr>
            </m:e>
          </m:box>
          <m:sSub>
            <m:sSubPr>
              <m:ctrlPr>
                <w:rPr>
                  <w:rFonts w:ascii="DejaVu Math TeX Gyre" w:hAnsi="DejaVu Math TeX Gyre"/>
                  <w:i/>
                  <w:sz w:val="24"/>
                  <w:szCs w:val="24"/>
                </w:rPr>
              </m:ctrlPr>
            </m:sSubPr>
            <m:e>
              <m:r>
                <w:rPr>
                  <w:rFonts w:ascii="DejaVu Math TeX Gyre" w:hAnsi="DejaVu Math TeX Gyre"/>
                  <w:sz w:val="24"/>
                  <w:szCs w:val="24"/>
                </w:rPr>
                <m:t>R</m:t>
              </m:r>
            </m:e>
            <m:sub>
              <m:r>
                <w:rPr>
                  <w:rFonts w:ascii="DejaVu Math TeX Gyre" w:hAnsi="DejaVu Math TeX Gyre"/>
                  <w:sz w:val="24"/>
                  <w:szCs w:val="24"/>
                </w:rPr>
                <m:t>n</m:t>
              </m:r>
            </m:sub>
          </m:sSub>
        </m:oMath>
      </m:oMathPara>
    </w:p>
    <w:p w:rsidR="007B53E5" w:rsidRPr="007E347A" w:rsidRDefault="00E04B6F" w:rsidP="007E347A">
      <w:pPr>
        <w:spacing w:line="360" w:lineRule="auto"/>
        <w:ind w:firstLineChars="200" w:firstLine="480"/>
        <w:rPr>
          <w:sz w:val="24"/>
          <w:szCs w:val="24"/>
        </w:rPr>
      </w:pPr>
      <m:oMathPara>
        <m:oMath>
          <m:sSub>
            <m:sSubPr>
              <m:ctrlPr>
                <w:rPr>
                  <w:rFonts w:ascii="DejaVu Math TeX Gyre" w:hAnsi="DejaVu Math TeX Gyre"/>
                  <w:sz w:val="24"/>
                  <w:szCs w:val="24"/>
                </w:rPr>
              </m:ctrlPr>
            </m:sSubPr>
            <m:e>
              <m:r>
                <w:rPr>
                  <w:rFonts w:ascii="DejaVu Math TeX Gyre" w:hAnsi="DejaVu Math TeX Gyre"/>
                  <w:sz w:val="24"/>
                  <w:szCs w:val="24"/>
                </w:rPr>
                <m:t>X</m:t>
              </m:r>
            </m:e>
            <m:sub>
              <m:r>
                <w:rPr>
                  <w:rFonts w:ascii="DejaVu Math TeX Gyre" w:hAnsi="DejaVu Math TeX Gyre" w:hint="eastAsia"/>
                  <w:sz w:val="24"/>
                  <w:szCs w:val="24"/>
                </w:rPr>
                <m:t>m</m:t>
              </m:r>
            </m:sub>
          </m:sSub>
          <m:box>
            <m:boxPr>
              <m:opEmu m:val="1"/>
              <m:ctrlPr>
                <w:rPr>
                  <w:rFonts w:ascii="DejaVu Math TeX Gyre" w:hAnsi="DejaVu Math TeX Gyre"/>
                  <w:i/>
                  <w:sz w:val="24"/>
                  <w:szCs w:val="24"/>
                </w:rPr>
              </m:ctrlPr>
            </m:boxPr>
            <m:e>
              <m:groupChr>
                <m:groupChrPr>
                  <m:chr m:val="→"/>
                  <m:vertJc m:val="bot"/>
                  <m:ctrlPr>
                    <w:rPr>
                      <w:rFonts w:ascii="DejaVu Math TeX Gyre" w:hAnsi="DejaVu Math TeX Gyre"/>
                      <w:i/>
                      <w:sz w:val="24"/>
                      <w:szCs w:val="24"/>
                    </w:rPr>
                  </m:ctrlPr>
                </m:groupChrPr>
                <m:e>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e>
              </m:groupChr>
            </m:e>
          </m:box>
          <m:sSub>
            <m:sSubPr>
              <m:ctrlPr>
                <w:rPr>
                  <w:rFonts w:ascii="DejaVu Math TeX Gyre" w:hAnsi="DejaVu Math TeX Gyre"/>
                  <w:i/>
                  <w:sz w:val="24"/>
                  <w:szCs w:val="24"/>
                </w:rPr>
              </m:ctrlPr>
            </m:sSubPr>
            <m:e>
              <m:r>
                <w:rPr>
                  <w:rFonts w:ascii="DejaVu Math TeX Gyre" w:hAnsi="DejaVu Math TeX Gyre"/>
                  <w:sz w:val="24"/>
                  <w:szCs w:val="24"/>
                </w:rPr>
                <m:t>X</m:t>
              </m:r>
            </m:e>
            <m:sub>
              <m:r>
                <w:rPr>
                  <w:rFonts w:ascii="DejaVu Math TeX Gyre" w:hAnsi="DejaVu Math TeX Gyre"/>
                  <w:sz w:val="24"/>
                  <w:szCs w:val="24"/>
                </w:rPr>
                <m:t>n</m:t>
              </m:r>
            </m:sub>
          </m:sSub>
        </m:oMath>
      </m:oMathPara>
    </w:p>
    <w:p w:rsidR="007B53E5" w:rsidRPr="007E347A" w:rsidRDefault="007B53E5" w:rsidP="007E347A">
      <w:pPr>
        <w:spacing w:line="360" w:lineRule="auto"/>
        <w:ind w:firstLineChars="200" w:firstLine="480"/>
        <w:rPr>
          <w:sz w:val="24"/>
          <w:szCs w:val="24"/>
        </w:rPr>
      </w:pPr>
      <w:r w:rsidRPr="007E347A">
        <w:rPr>
          <w:rFonts w:hint="eastAsia"/>
          <w:sz w:val="24"/>
          <w:szCs w:val="24"/>
        </w:rPr>
        <w:t>对于单个子区域，SIR反应过程为：</w:t>
      </w:r>
      <w:r w:rsidRPr="007E347A">
        <w:rPr>
          <w:sz w:val="24"/>
          <w:szCs w:val="24"/>
        </w:rPr>
        <w:br/>
      </w:r>
      <m:oMathPara>
        <m:oMath>
          <m:d>
            <m:dPr>
              <m:begChr m:val="{"/>
              <m:endChr m:val=""/>
              <m:ctrlPr>
                <w:rPr>
                  <w:rFonts w:ascii="DejaVu Math TeX Gyre" w:hAnsi="DejaVu Math TeX Gyre"/>
                  <w:i/>
                  <w:sz w:val="24"/>
                  <w:szCs w:val="24"/>
                </w:rPr>
              </m:ctrlPr>
            </m:dPr>
            <m:e>
              <m:eqArr>
                <m:eqArrPr>
                  <m:ctrlPr>
                    <w:rPr>
                      <w:rFonts w:ascii="DejaVu Math TeX Gyre" w:hAnsi="DejaVu Math TeX Gyre"/>
                      <w:i/>
                      <w:sz w:val="24"/>
                      <w:szCs w:val="24"/>
                    </w:rPr>
                  </m:ctrlPr>
                </m:eqArrPr>
                <m:e>
                  <m:f>
                    <m:fPr>
                      <m:ctrlPr>
                        <w:rPr>
                          <w:rFonts w:ascii="DejaVu Math TeX Gyre" w:hAnsi="DejaVu Math TeX Gyre"/>
                          <w:sz w:val="24"/>
                          <w:szCs w:val="24"/>
                        </w:rPr>
                      </m:ctrlPr>
                    </m:fPr>
                    <m:num>
                      <m:r>
                        <w:rPr>
                          <w:rFonts w:ascii="DejaVu Math TeX Gyre" w:hAnsi="DejaVu Math TeX Gyre" w:hint="eastAsia"/>
                          <w:sz w:val="24"/>
                          <w:szCs w:val="24"/>
                        </w:rPr>
                        <m:t>d</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num>
                    <m:den>
                      <m:r>
                        <w:rPr>
                          <w:rFonts w:ascii="DejaVu Math TeX Gyre" w:hAnsi="DejaVu Math TeX Gyre"/>
                          <w:sz w:val="24"/>
                          <w:szCs w:val="24"/>
                        </w:rPr>
                        <m:t>dt</m:t>
                      </m:r>
                    </m:den>
                  </m:f>
                  <m:r>
                    <w:rPr>
                      <w:rFonts w:ascii="DejaVu Math TeX Gyre" w:hAnsi="DejaVu Math TeX Gyre"/>
                      <w:sz w:val="24"/>
                      <w:szCs w:val="24"/>
                    </w:rPr>
                    <m:t>=α</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r>
                    <w:rPr>
                      <w:rFonts w:ascii="DejaVu Math TeX Gyre" w:hAnsi="DejaVu Math TeX Gyre"/>
                      <w:sz w:val="24"/>
                      <w:szCs w:val="24"/>
                    </w:rPr>
                    <m:t>-μ</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r>
                    <w:rPr>
                      <w:rFonts w:ascii="DejaVu Math TeX Gyre" w:hAnsi="DejaVu Math TeX Gyre"/>
                      <w:sz w:val="24"/>
                      <w:szCs w:val="24"/>
                    </w:rPr>
                    <m:t>+</m:t>
                  </m:r>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m≠n</m:t>
                      </m:r>
                    </m:sub>
                    <m:sup/>
                    <m:e>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m</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mn</m:t>
                          </m:r>
                        </m:sub>
                      </m:sSub>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r>
                        <w:rPr>
                          <w:rFonts w:ascii="DejaVu Math TeX Gyre" w:hAnsi="DejaVu Math TeX Gyre"/>
                          <w:sz w:val="24"/>
                          <w:szCs w:val="24"/>
                        </w:rPr>
                        <m:t>)</m:t>
                      </m:r>
                    </m:e>
                  </m:nary>
                </m:e>
                <m:e>
                  <m:f>
                    <m:fPr>
                      <m:ctrlPr>
                        <w:rPr>
                          <w:rFonts w:ascii="DejaVu Math TeX Gyre" w:hAnsi="DejaVu Math TeX Gyre"/>
                          <w:sz w:val="24"/>
                          <w:szCs w:val="24"/>
                        </w:rPr>
                      </m:ctrlPr>
                    </m:fPr>
                    <m:num>
                      <m:r>
                        <w:rPr>
                          <w:rFonts w:ascii="DejaVu Math TeX Gyre" w:hAnsi="DejaVu Math TeX Gyre"/>
                          <w:sz w:val="24"/>
                          <w:szCs w:val="24"/>
                        </w:rPr>
                        <m:t>d</m:t>
                      </m:r>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num>
                    <m:den>
                      <m:r>
                        <w:rPr>
                          <w:rFonts w:ascii="DejaVu Math TeX Gyre" w:hAnsi="DejaVu Math TeX Gyre"/>
                          <w:sz w:val="24"/>
                          <w:szCs w:val="24"/>
                        </w:rPr>
                        <m:t>dt</m:t>
                      </m:r>
                    </m:den>
                  </m:f>
                  <m:r>
                    <w:rPr>
                      <w:rFonts w:ascii="DejaVu Math TeX Gyre" w:hAnsi="DejaVu Math TeX Gyre"/>
                      <w:sz w:val="24"/>
                      <w:szCs w:val="24"/>
                    </w:rPr>
                    <m:t>=-α</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r>
                    <w:rPr>
                      <w:rFonts w:ascii="DejaVu Math TeX Gyre" w:hAnsi="DejaVu Math TeX Gyre" w:hint="eastAsia"/>
                      <w:sz w:val="24"/>
                      <w:szCs w:val="24"/>
                    </w:rPr>
                    <m:t>+</m:t>
                  </m:r>
                  <w:bookmarkStart w:id="72" w:name="OLE_LINK42"/>
                  <m:nary>
                    <m:naryPr>
                      <m:chr m:val="∑"/>
                      <m:limLoc m:val="undOvr"/>
                      <m:supHide m:val="1"/>
                      <m:ctrlPr>
                        <w:rPr>
                          <w:rFonts w:ascii="DejaVu Math TeX Gyre" w:hAnsi="DejaVu Math TeX Gyre"/>
                          <w:i/>
                          <w:sz w:val="24"/>
                          <w:szCs w:val="24"/>
                        </w:rPr>
                      </m:ctrlPr>
                    </m:naryPr>
                    <m:sub>
                      <m:r>
                        <w:rPr>
                          <w:rFonts w:ascii="DejaVu Math TeX Gyre" w:hAnsi="DejaVu Math TeX Gyre" w:hint="eastAsia"/>
                          <w:sz w:val="24"/>
                          <w:szCs w:val="24"/>
                        </w:rPr>
                        <m:t>m</m:t>
                      </m:r>
                      <m:r>
                        <w:rPr>
                          <w:rFonts w:ascii="DejaVu Math TeX Gyre" w:hAnsi="DejaVu Math TeX Gyre"/>
                          <w:sz w:val="24"/>
                          <w:szCs w:val="24"/>
                        </w:rPr>
                        <m:t>≠n</m:t>
                      </m:r>
                    </m:sub>
                    <m:sup/>
                    <m:e>
                      <m:d>
                        <m:dPr>
                          <m:ctrlPr>
                            <w:rPr>
                              <w:rFonts w:ascii="DejaVu Math TeX Gyre" w:hAnsi="DejaVu Math TeX Gyre"/>
                              <w:i/>
                              <w:sz w:val="24"/>
                              <w:szCs w:val="24"/>
                            </w:rPr>
                          </m:ctrlPr>
                        </m:dPr>
                        <m:e>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m</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mn</m:t>
                              </m:r>
                            </m:sub>
                          </m:sSub>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e>
                      </m:d>
                    </m:e>
                  </m:nary>
                  <w:bookmarkEnd w:id="72"/>
                  <m:ctrlPr>
                    <w:rPr>
                      <w:rFonts w:ascii="Cambria Math" w:eastAsia="Cambria Math" w:hAnsi="Cambria Math" w:cs="Cambria Math"/>
                      <w:i/>
                      <w:sz w:val="24"/>
                      <w:szCs w:val="24"/>
                    </w:rPr>
                  </m:ctrlPr>
                </m:e>
                <m:e>
                  <m:f>
                    <m:fPr>
                      <m:ctrlPr>
                        <w:rPr>
                          <w:rFonts w:ascii="Cambria Math" w:eastAsia="Cambria Math" w:hAnsi="Cambria Math" w:cs="Cambria Math"/>
                          <w:i/>
                          <w:sz w:val="24"/>
                          <w:szCs w:val="24"/>
                        </w:rPr>
                      </m:ctrlPr>
                    </m:fPr>
                    <m:num>
                      <m:r>
                        <w:rPr>
                          <w:rFonts w:ascii="DejaVu Math TeX Gyre" w:hAnsi="DejaVu Math TeX Gyre" w:cs="Cambria Math" w:hint="eastAsia"/>
                          <w:sz w:val="24"/>
                          <w:szCs w:val="24"/>
                        </w:rPr>
                        <m:t>d</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n</m:t>
                          </m:r>
                        </m:sub>
                      </m:sSub>
                    </m:num>
                    <m:den>
                      <m:r>
                        <w:rPr>
                          <w:rFonts w:ascii="Cambria Math" w:eastAsia="Cambria Math" w:hAnsi="Cambria Math" w:cs="Cambria Math"/>
                          <w:sz w:val="24"/>
                          <w:szCs w:val="24"/>
                        </w:rPr>
                        <m:t>dt</m:t>
                      </m:r>
                    </m:den>
                  </m:f>
                  <m:r>
                    <w:rPr>
                      <w:rFonts w:ascii="Cambria Math" w:eastAsia="Cambria Math" w:hAnsi="Cambria Math" w:cs="Cambria Math"/>
                      <w:sz w:val="24"/>
                      <w:szCs w:val="24"/>
                    </w:rPr>
                    <m:t>=</m:t>
                  </m:r>
                  <m:r>
                    <w:rPr>
                      <w:rFonts w:ascii="DejaVu Math TeX Gyre" w:eastAsia="Cambria Math" w:hAnsi="DejaVu Math TeX Gyre" w:cs="Cambria Math"/>
                      <w:sz w:val="24"/>
                      <w:szCs w:val="24"/>
                    </w:rPr>
                    <m:t>μ</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n</m:t>
                      </m:r>
                    </m:sub>
                  </m:sSub>
                  <m:r>
                    <w:rPr>
                      <w:rFonts w:ascii="Cambria Math" w:eastAsia="Cambria Math" w:hAnsi="Cambria Math" w:cs="Cambria Math"/>
                      <w:sz w:val="24"/>
                      <w:szCs w:val="24"/>
                    </w:rPr>
                    <m:t>+</m:t>
                  </m:r>
                  <m:nary>
                    <m:naryPr>
                      <m:chr m:val="∑"/>
                      <m:limLoc m:val="undOvr"/>
                      <m:supHide m:val="1"/>
                      <m:ctrlPr>
                        <w:rPr>
                          <w:rFonts w:ascii="DejaVu Math TeX Gyre" w:eastAsia="宋体" w:hAnsi="DejaVu Math TeX Gyre" w:cs="宋体"/>
                          <w:i/>
                          <w:sz w:val="24"/>
                          <w:szCs w:val="24"/>
                        </w:rPr>
                      </m:ctrlPr>
                    </m:naryPr>
                    <m:sub>
                      <m:r>
                        <w:rPr>
                          <w:rFonts w:ascii="DejaVu Math TeX Gyre" w:hAnsi="DejaVu Math TeX Gyre"/>
                          <w:kern w:val="0"/>
                          <w:sz w:val="24"/>
                          <w:szCs w:val="24"/>
                        </w:rPr>
                        <m:t>m≠n</m:t>
                      </m:r>
                    </m:sub>
                    <m:sup/>
                    <m:e>
                      <m:d>
                        <m:dPr>
                          <m:ctrlPr>
                            <w:rPr>
                              <w:rFonts w:ascii="DejaVu Math TeX Gyre" w:eastAsia="宋体" w:hAnsi="DejaVu Math TeX Gyre" w:cs="宋体"/>
                              <w:i/>
                              <w:sz w:val="24"/>
                              <w:szCs w:val="24"/>
                            </w:rPr>
                          </m:ctrlPr>
                        </m:dPr>
                        <m:e>
                          <m:sSub>
                            <m:sSubPr>
                              <m:ctrlPr>
                                <w:rPr>
                                  <w:rFonts w:ascii="DejaVu Math TeX Gyre" w:eastAsia="宋体" w:hAnsi="DejaVu Math TeX Gyre" w:cs="宋体"/>
                                  <w:i/>
                                  <w:sz w:val="24"/>
                                  <w:szCs w:val="24"/>
                                </w:rPr>
                              </m:ctrlPr>
                            </m:sSubPr>
                            <m:e>
                              <m:r>
                                <w:rPr>
                                  <w:rFonts w:ascii="DejaVu Math TeX Gyre" w:hAnsi="DejaVu Math TeX Gyre"/>
                                  <w:kern w:val="0"/>
                                  <w:sz w:val="24"/>
                                  <w:szCs w:val="24"/>
                                </w:rPr>
                                <m:t>ω</m:t>
                              </m:r>
                            </m:e>
                            <m:sub>
                              <m:r>
                                <w:rPr>
                                  <w:rFonts w:ascii="DejaVu Math TeX Gyre" w:hAnsi="DejaVu Math TeX Gyre"/>
                                  <w:kern w:val="0"/>
                                  <w:sz w:val="24"/>
                                  <w:szCs w:val="24"/>
                                </w:rPr>
                                <m:t>nm</m:t>
                              </m:r>
                            </m:sub>
                          </m:sSub>
                          <m:sSub>
                            <m:sSubPr>
                              <m:ctrlPr>
                                <w:rPr>
                                  <w:rFonts w:ascii="DejaVu Math TeX Gyre" w:eastAsia="宋体" w:hAnsi="DejaVu Math TeX Gyre" w:cs="宋体"/>
                                  <w:i/>
                                  <w:sz w:val="24"/>
                                  <w:szCs w:val="24"/>
                                </w:rPr>
                              </m:ctrlPr>
                            </m:sSubPr>
                            <m:e>
                              <m:r>
                                <w:rPr>
                                  <w:rFonts w:ascii="DejaVu Math TeX Gyre" w:hAnsi="DejaVu Math TeX Gyre"/>
                                  <w:kern w:val="0"/>
                                  <w:sz w:val="24"/>
                                  <w:szCs w:val="24"/>
                                </w:rPr>
                                <m:t>r</m:t>
                              </m:r>
                            </m:e>
                            <m:sub>
                              <m:r>
                                <w:rPr>
                                  <w:rFonts w:ascii="DejaVu Math TeX Gyre" w:hAnsi="DejaVu Math TeX Gyre"/>
                                  <w:kern w:val="0"/>
                                  <w:sz w:val="24"/>
                                  <w:szCs w:val="24"/>
                                </w:rPr>
                                <m:t>m</m:t>
                              </m:r>
                            </m:sub>
                          </m:sSub>
                          <m:r>
                            <w:rPr>
                              <w:rFonts w:ascii="DejaVu Math TeX Gyre" w:hAnsi="DejaVu Math TeX Gyre"/>
                              <w:kern w:val="0"/>
                              <w:sz w:val="24"/>
                              <w:szCs w:val="24"/>
                            </w:rPr>
                            <m:t>-</m:t>
                          </m:r>
                          <m:sSub>
                            <m:sSubPr>
                              <m:ctrlPr>
                                <w:rPr>
                                  <w:rFonts w:ascii="DejaVu Math TeX Gyre" w:eastAsia="宋体" w:hAnsi="DejaVu Math TeX Gyre" w:cs="宋体"/>
                                  <w:i/>
                                  <w:sz w:val="24"/>
                                  <w:szCs w:val="24"/>
                                </w:rPr>
                              </m:ctrlPr>
                            </m:sSubPr>
                            <m:e>
                              <m:r>
                                <w:rPr>
                                  <w:rFonts w:ascii="DejaVu Math TeX Gyre" w:hAnsi="DejaVu Math TeX Gyre"/>
                                  <w:kern w:val="0"/>
                                  <w:sz w:val="24"/>
                                  <w:szCs w:val="24"/>
                                </w:rPr>
                                <m:t>ω</m:t>
                              </m:r>
                            </m:e>
                            <m:sub>
                              <m:r>
                                <w:rPr>
                                  <w:rFonts w:ascii="DejaVu Math TeX Gyre" w:hAnsi="DejaVu Math TeX Gyre"/>
                                  <w:kern w:val="0"/>
                                  <w:sz w:val="24"/>
                                  <w:szCs w:val="24"/>
                                </w:rPr>
                                <m:t>mn</m:t>
                              </m:r>
                            </m:sub>
                          </m:sSub>
                          <m:sSub>
                            <m:sSubPr>
                              <m:ctrlPr>
                                <w:rPr>
                                  <w:rFonts w:ascii="DejaVu Math TeX Gyre" w:eastAsia="宋体" w:hAnsi="DejaVu Math TeX Gyre" w:cs="宋体"/>
                                  <w:i/>
                                  <w:sz w:val="24"/>
                                  <w:szCs w:val="24"/>
                                </w:rPr>
                              </m:ctrlPr>
                            </m:sSubPr>
                            <m:e>
                              <m:r>
                                <w:rPr>
                                  <w:rFonts w:ascii="DejaVu Math TeX Gyre" w:hAnsi="DejaVu Math TeX Gyre"/>
                                  <w:kern w:val="0"/>
                                  <w:sz w:val="24"/>
                                  <w:szCs w:val="24"/>
                                </w:rPr>
                                <m:t>r</m:t>
                              </m:r>
                            </m:e>
                            <m:sub>
                              <m:r>
                                <w:rPr>
                                  <w:rFonts w:ascii="DejaVu Math TeX Gyre" w:hAnsi="DejaVu Math TeX Gyre"/>
                                  <w:kern w:val="0"/>
                                  <w:sz w:val="24"/>
                                  <w:szCs w:val="24"/>
                                </w:rPr>
                                <m:t>n</m:t>
                              </m:r>
                            </m:sub>
                          </m:sSub>
                        </m:e>
                      </m:d>
                    </m:e>
                  </m:nary>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n</m:t>
                      </m:r>
                    </m:sub>
                  </m:sSub>
                  <m:r>
                    <w:rPr>
                      <w:rFonts w:ascii="DejaVu Math TeX Gyre" w:hAnsi="DejaVu Math TeX Gyre" w:cs="Cambria Math" w:hint="eastAsia"/>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n</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n</m:t>
                      </m:r>
                    </m:sub>
                  </m:sSub>
                  <m:r>
                    <w:rPr>
                      <w:rFonts w:ascii="Cambria Math" w:eastAsia="Cambria Math" w:hAnsi="Cambria Math" w:cs="Cambria Math"/>
                      <w:sz w:val="24"/>
                      <w:szCs w:val="24"/>
                    </w:rPr>
                    <m:t>=1</m:t>
                  </m:r>
                  <m:r>
                    <w:rPr>
                      <w:rFonts w:ascii="DejaVu Math TeX Gyre" w:hAnsi="DejaVu Math TeX Gyre" w:cs="Cambria Math" w:hint="eastAsia"/>
                      <w:sz w:val="24"/>
                      <w:szCs w:val="24"/>
                    </w:rPr>
                    <m:t>,</m:t>
                  </m:r>
                  <m:r>
                    <w:rPr>
                      <w:rFonts w:ascii="DejaVu Math TeX Gyre" w:hAnsi="DejaVu Math TeX Gyre" w:cs="Cambria Math"/>
                      <w:sz w:val="24"/>
                      <w:szCs w:val="24"/>
                    </w:rPr>
                    <m:t>for all n</m:t>
                  </m:r>
                </m:e>
              </m:eqArr>
            </m:e>
          </m:d>
        </m:oMath>
      </m:oMathPara>
    </w:p>
    <w:p w:rsidR="007B53E5" w:rsidRPr="007E347A" w:rsidRDefault="007B53E5" w:rsidP="007B53E5">
      <w:pPr>
        <w:spacing w:line="360" w:lineRule="auto"/>
        <w:ind w:firstLineChars="200" w:firstLine="480"/>
        <w:rPr>
          <w:sz w:val="24"/>
          <w:szCs w:val="24"/>
        </w:rPr>
      </w:pPr>
      <w:r w:rsidRPr="007E347A">
        <w:rPr>
          <w:rFonts w:hint="eastAsia"/>
          <w:sz w:val="24"/>
          <w:szCs w:val="24"/>
        </w:rPr>
        <w:t>相对于SIS传播模式，SIR模式下的疾病传播特征会有意思的多，除了</w:t>
      </w:r>
      <m:oMath>
        <m:sSub>
          <m:sSubPr>
            <m:ctrlPr>
              <w:rPr>
                <w:rFonts w:ascii="DejaVu Math TeX Gyre" w:hAnsi="DejaVu Math TeX Gyre"/>
                <w:sz w:val="24"/>
                <w:szCs w:val="24"/>
              </w:rPr>
            </m:ctrlPr>
          </m:sSubPr>
          <m:e>
            <m:r>
              <w:rPr>
                <w:rFonts w:ascii="DejaVu Math TeX Gyre" w:hAnsi="DejaVu Math TeX Gyre"/>
                <w:sz w:val="24"/>
                <w:szCs w:val="24"/>
              </w:rPr>
              <m:t>R</m:t>
            </m:r>
          </m:e>
          <m:sub>
            <m:r>
              <w:rPr>
                <w:rFonts w:ascii="DejaVu Math TeX Gyre" w:hAnsi="DejaVu Math TeX Gyre" w:hint="eastAsia"/>
                <w:sz w:val="24"/>
                <w:szCs w:val="24"/>
              </w:rPr>
              <m:t>0</m:t>
            </m:r>
          </m:sub>
        </m:sSub>
        <m:r>
          <w:rPr>
            <w:rFonts w:ascii="DejaVu Math TeX Gyre" w:hAnsi="DejaVu Math TeX Gyre" w:hint="eastAsia"/>
            <w:sz w:val="24"/>
            <w:szCs w:val="24"/>
          </w:rPr>
          <m:t>=</m:t>
        </m:r>
        <m:f>
          <m:fPr>
            <m:ctrlPr>
              <w:rPr>
                <w:rFonts w:ascii="DejaVu Math TeX Gyre" w:hAnsi="DejaVu Math TeX Gyre"/>
                <w:sz w:val="24"/>
                <w:szCs w:val="24"/>
              </w:rPr>
            </m:ctrlPr>
          </m:fPr>
          <m:num>
            <m:r>
              <w:rPr>
                <w:rFonts w:ascii="DejaVu Math TeX Gyre" w:hAnsi="DejaVu Math TeX Gyre"/>
                <w:sz w:val="24"/>
                <w:szCs w:val="24"/>
              </w:rPr>
              <m:t>β</m:t>
            </m:r>
          </m:num>
          <m:den>
            <m:r>
              <w:rPr>
                <w:rFonts w:ascii="DejaVu Math TeX Gyre" w:hAnsi="DejaVu Math TeX Gyre"/>
                <w:sz w:val="24"/>
                <w:szCs w:val="24"/>
              </w:rPr>
              <m:t>μ</m:t>
            </m:r>
          </m:den>
        </m:f>
        <m:r>
          <w:rPr>
            <w:rFonts w:ascii="DejaVu Math TeX Gyre" w:hAnsi="DejaVu Math TeX Gyre" w:hint="eastAsia"/>
            <w:sz w:val="24"/>
            <w:szCs w:val="24"/>
          </w:rPr>
          <m:t>&gt;</m:t>
        </m:r>
        <m:r>
          <w:rPr>
            <w:rFonts w:ascii="DejaVu Math TeX Gyre" w:hAnsi="DejaVu Math TeX Gyre"/>
            <w:sz w:val="24"/>
            <w:szCs w:val="24"/>
          </w:rPr>
          <m:t>1</m:t>
        </m:r>
      </m:oMath>
      <w:r w:rsidRPr="007E347A">
        <w:rPr>
          <w:rFonts w:hint="eastAsia"/>
          <w:sz w:val="24"/>
          <w:szCs w:val="24"/>
        </w:rPr>
        <w:t>是保证疾病能够传播的条件之外，还存在与拓扑结构有关的全局入侵阈值（Invasion</w:t>
      </w:r>
      <w:r w:rsidRPr="007E347A">
        <w:rPr>
          <w:sz w:val="24"/>
          <w:szCs w:val="24"/>
        </w:rPr>
        <w:t xml:space="preserve"> threshold</w:t>
      </w:r>
      <w:r w:rsidRPr="007E347A">
        <w:rPr>
          <w:rFonts w:hint="eastAsia"/>
          <w:sz w:val="24"/>
          <w:szCs w:val="24"/>
        </w:rPr>
        <w:t>）</w:t>
      </w:r>
      <m:oMath>
        <m:sSub>
          <m:sSubPr>
            <m:ctrlPr>
              <w:rPr>
                <w:rFonts w:ascii="DejaVu Math TeX Gyre" w:hAnsi="DejaVu Math TeX Gyre"/>
                <w:sz w:val="24"/>
                <w:szCs w:val="24"/>
              </w:rPr>
            </m:ctrlPr>
          </m:sSubPr>
          <m:e>
            <m:r>
              <w:rPr>
                <w:rFonts w:ascii="DejaVu Math TeX Gyre" w:hAnsi="DejaVu Math TeX Gyre" w:hint="eastAsia"/>
                <w:sz w:val="24"/>
                <w:szCs w:val="24"/>
              </w:rPr>
              <m:t>p</m:t>
            </m:r>
          </m:e>
          <m:sub>
            <m:r>
              <w:rPr>
                <w:rFonts w:ascii="DejaVu Math TeX Gyre" w:hAnsi="DejaVu Math TeX Gyre" w:hint="eastAsia"/>
                <w:sz w:val="24"/>
                <w:szCs w:val="24"/>
              </w:rPr>
              <m:t>c</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p</m:t>
            </m:r>
          </m:e>
          <m:sub>
            <m:r>
              <w:rPr>
                <w:rFonts w:ascii="DejaVu Math TeX Gyre" w:hAnsi="DejaVu Math TeX Gyre"/>
                <w:sz w:val="24"/>
                <w:szCs w:val="24"/>
              </w:rPr>
              <m:t>c</m:t>
            </m:r>
          </m:sub>
        </m:sSub>
        <m:r>
          <w:rPr>
            <w:rFonts w:ascii="DejaVu Math TeX Gyre" w:hAnsi="DejaVu Math TeX Gyre"/>
            <w:sz w:val="24"/>
            <w:szCs w:val="24"/>
          </w:rPr>
          <m:t>&gt;0</m:t>
        </m:r>
      </m:oMath>
      <w:r w:rsidRPr="007E347A">
        <w:rPr>
          <w:rFonts w:hint="eastAsia"/>
          <w:sz w:val="24"/>
          <w:szCs w:val="24"/>
        </w:rPr>
        <w:t>；当</w:t>
      </w:r>
      <m:oMath>
        <m:sSub>
          <m:sSubPr>
            <m:ctrlPr>
              <w:rPr>
                <w:rFonts w:ascii="DejaVu Math TeX Gyre" w:hAnsi="DejaVu Math TeX Gyre"/>
                <w:sz w:val="24"/>
                <w:szCs w:val="24"/>
              </w:rPr>
            </m:ctrlPr>
          </m:sSubPr>
          <m:e>
            <m:r>
              <w:rPr>
                <w:rFonts w:ascii="DejaVu Math TeX Gyre" w:hAnsi="DejaVu Math TeX Gyre" w:hint="eastAsia"/>
                <w:sz w:val="24"/>
                <w:szCs w:val="24"/>
              </w:rPr>
              <m:t>0&lt;</m:t>
            </m:r>
            <m:r>
              <w:rPr>
                <w:rFonts w:ascii="DejaVu Math TeX Gyre" w:hAnsi="DejaVu Math TeX Gyre"/>
                <w:sz w:val="24"/>
                <w:szCs w:val="24"/>
              </w:rPr>
              <m:t>ω</m:t>
            </m:r>
          </m:e>
          <m:sub>
            <m:r>
              <w:rPr>
                <w:rFonts w:ascii="DejaVu Math TeX Gyre" w:hAnsi="DejaVu Math TeX Gyre" w:hint="eastAsia"/>
                <w:sz w:val="24"/>
                <w:szCs w:val="24"/>
              </w:rPr>
              <m:t>nm</m:t>
            </m:r>
          </m:sub>
        </m:sSub>
        <m:r>
          <w:rPr>
            <w:rFonts w:ascii="DejaVu Math TeX Gyre" w:hAnsi="DejaVu Math TeX Gyre"/>
            <w:sz w:val="24"/>
            <w:szCs w:val="24"/>
          </w:rPr>
          <m:t>&lt;</m:t>
        </m:r>
        <m:sSub>
          <m:sSubPr>
            <m:ctrlPr>
              <w:rPr>
                <w:rFonts w:ascii="DejaVu Math TeX Gyre" w:hAnsi="DejaVu Math TeX Gyre"/>
                <w:i/>
                <w:sz w:val="24"/>
                <w:szCs w:val="24"/>
              </w:rPr>
            </m:ctrlPr>
          </m:sSubPr>
          <m:e>
            <m:r>
              <w:rPr>
                <w:rFonts w:ascii="DejaVu Math TeX Gyre" w:hAnsi="DejaVu Math TeX Gyre" w:hint="eastAsia"/>
                <w:sz w:val="24"/>
                <w:szCs w:val="24"/>
              </w:rPr>
              <m:t>p</m:t>
            </m:r>
          </m:e>
          <m:sub>
            <m:r>
              <w:rPr>
                <w:rFonts w:ascii="DejaVu Math TeX Gyre" w:hAnsi="DejaVu Math TeX Gyre"/>
                <w:sz w:val="24"/>
                <w:szCs w:val="24"/>
              </w:rPr>
              <m:t>c</m:t>
            </m:r>
          </m:sub>
        </m:sSub>
      </m:oMath>
      <w:r w:rsidRPr="007E347A">
        <w:rPr>
          <w:rFonts w:hint="eastAsia"/>
          <w:sz w:val="24"/>
          <w:szCs w:val="24"/>
        </w:rPr>
        <w:t>时，疾病无法由初始感染区域m传播至区域</w:t>
      </w:r>
      <w:r w:rsidR="00BA521A">
        <w:rPr>
          <w:rFonts w:hint="eastAsia"/>
          <w:sz w:val="24"/>
          <w:szCs w:val="24"/>
        </w:rPr>
        <w:t>n</w:t>
      </w:r>
      <w:r w:rsidRPr="007E347A">
        <w:rPr>
          <w:rFonts w:hint="eastAsia"/>
          <w:sz w:val="24"/>
          <w:szCs w:val="24"/>
        </w:rPr>
        <w:t>。</w:t>
      </w:r>
    </w:p>
    <w:p w:rsidR="007B53E5" w:rsidRPr="005150C7" w:rsidRDefault="007B53E5" w:rsidP="007B53E5">
      <w:pPr>
        <w:rPr>
          <w:sz w:val="28"/>
          <w:szCs w:val="28"/>
        </w:rPr>
      </w:pPr>
    </w:p>
    <w:p w:rsidR="00942E94" w:rsidRDefault="00A85DAB" w:rsidP="00B473AA">
      <w:pPr>
        <w:pStyle w:val="2"/>
        <w:numPr>
          <w:ilvl w:val="0"/>
          <w:numId w:val="6"/>
        </w:numPr>
      </w:pPr>
      <w:r>
        <w:rPr>
          <w:rFonts w:hint="eastAsia"/>
        </w:rPr>
        <w:t>网络科学理论初步</w:t>
      </w:r>
    </w:p>
    <w:p w:rsidR="007B53E5" w:rsidRDefault="002D641B" w:rsidP="007B53E5">
      <w:pPr>
        <w:jc w:val="right"/>
        <w:rPr>
          <w:i/>
          <w:sz w:val="15"/>
          <w:szCs w:val="28"/>
        </w:rPr>
      </w:pPr>
      <w:r w:rsidRPr="002D641B">
        <w:rPr>
          <w:rFonts w:hint="eastAsia"/>
          <w:i/>
          <w:sz w:val="15"/>
          <w:szCs w:val="28"/>
        </w:rPr>
        <w:t>还原论作为一种范式已经过时，复杂性作为一个领域也疲惫不堪。而复杂系统的基于数据的模型也正在提供一种新鲜的视角，并快速发展成为一个全新的学科：网络科学</w:t>
      </w:r>
      <w:r>
        <w:rPr>
          <w:rFonts w:hint="eastAsia"/>
          <w:i/>
          <w:sz w:val="15"/>
          <w:szCs w:val="28"/>
        </w:rPr>
        <w:t>——Alber</w:t>
      </w:r>
      <w:r>
        <w:rPr>
          <w:i/>
          <w:sz w:val="15"/>
          <w:szCs w:val="28"/>
        </w:rPr>
        <w:t>-Laszlo Barabasi</w:t>
      </w:r>
    </w:p>
    <w:p w:rsidR="007B53E5" w:rsidRPr="00A85DAB" w:rsidRDefault="008D580C" w:rsidP="007B53E5">
      <w:pPr>
        <w:spacing w:line="360" w:lineRule="auto"/>
        <w:ind w:firstLineChars="200" w:firstLine="480"/>
        <w:jc w:val="left"/>
        <w:rPr>
          <w:sz w:val="24"/>
          <w:szCs w:val="24"/>
        </w:rPr>
      </w:pPr>
      <w:r>
        <w:rPr>
          <w:rFonts w:hint="eastAsia"/>
          <w:sz w:val="24"/>
          <w:szCs w:val="24"/>
        </w:rPr>
        <w:t>现实生活中，</w:t>
      </w:r>
      <w:r w:rsidR="008A5137">
        <w:rPr>
          <w:rFonts w:hint="eastAsia"/>
          <w:sz w:val="24"/>
          <w:szCs w:val="24"/>
        </w:rPr>
        <w:t>个体特征差异以及接触模式的差异使得经典传播模型中的前提假设（随机接触）在面对实际情况时。网络科学理论给个体接触模式的研究提供了全新的理论框架，本章简要介绍了与疾病传播模型相关的网络科学基本理论。</w:t>
      </w:r>
    </w:p>
    <w:p w:rsidR="00942E94" w:rsidRDefault="007B53E5" w:rsidP="004D2224">
      <w:pPr>
        <w:pStyle w:val="3"/>
      </w:pPr>
      <w:r>
        <w:rPr>
          <w:rFonts w:hint="eastAsia"/>
        </w:rPr>
        <w:t>4</w:t>
      </w:r>
      <w:r w:rsidR="004D2224">
        <w:rPr>
          <w:rFonts w:hint="eastAsia"/>
        </w:rPr>
        <w:t>.1</w:t>
      </w:r>
      <w:r w:rsidR="004D2224">
        <w:t xml:space="preserve"> </w:t>
      </w:r>
      <w:r w:rsidR="002D641B">
        <w:rPr>
          <w:rFonts w:hint="eastAsia"/>
        </w:rPr>
        <w:t>网络的表示</w:t>
      </w:r>
      <w:r w:rsidR="00D53A1E">
        <w:rPr>
          <w:rFonts w:hint="eastAsia"/>
        </w:rPr>
        <w:t>方法</w:t>
      </w:r>
    </w:p>
    <w:p w:rsidR="002D641B" w:rsidRDefault="002D641B" w:rsidP="008A5137">
      <w:pPr>
        <w:spacing w:line="360" w:lineRule="auto"/>
        <w:ind w:firstLineChars="200" w:firstLine="480"/>
        <w:rPr>
          <w:sz w:val="24"/>
          <w:szCs w:val="24"/>
        </w:rPr>
      </w:pPr>
      <w:r w:rsidRPr="008A5137">
        <w:rPr>
          <w:rFonts w:hint="eastAsia"/>
          <w:sz w:val="24"/>
          <w:szCs w:val="24"/>
        </w:rPr>
        <w:t>网络表示了事物间的交流关系，是对实际系统的一种简化表示,它能将系统简化成一种只保留“连接模式”等基本特征的抽象结构</w:t>
      </w:r>
      <w:r w:rsidR="008A5137" w:rsidRPr="008A5137">
        <w:rPr>
          <w:sz w:val="24"/>
          <w:szCs w:val="24"/>
        </w:rPr>
        <w:fldChar w:fldCharType="begin"/>
      </w:r>
      <w:r w:rsidR="00AD2968">
        <w:rPr>
          <w:sz w:val="24"/>
          <w:szCs w:val="24"/>
        </w:rPr>
        <w:instrText xml:space="preserve"> ADDIN ZOTERO_ITEM CSL_CITATION {"citationID":"RvaPUEMQ","properties":{"formattedCitation":"[37]","plainCitation":"[37]"},"citationItems":[{"id":17,"uris":["http://zotero.org/users/3436635/items/62WKP7MX"],"uri":["http://zotero.org/users/3436635/items/62WKP7MX"],"itemData":{"id":17,"type":"book","title":"Networks: an introduction","publisher":"Oxford University Press","publisher-place":"Oxford ; New York","number-of-pages":"772","source":"Library of Congress ISBN","event-place":"Oxford ; New York","abstract":"\"The scientific study of networks, including computer networks, social networks, and biological networks, has received an enormous amount of interest in the last few years. The rise of the Internet and the wide availability of inexpensive computers have made it possible to gather and analyze network data on a large scale, and the development of a variety of new theoretical tools has allowed us to extract new knowledge from many different kinds of networks. The study of networks is broadly interdisciplinary and important developments have occurred in many fields, including mathematics, physics, computer and information sciences, biology, and the social sciences. This book brings together for the first time the most important breakthroughs in each of these fields and presents them in a coherent fashion, highlighting the strong interconnections between work in different areas. Subjects covered include the measurement and structure of networks in many branches of science, methods for analyzing network data, including methods developed in physics, statistics, and sociology, the fundamentals of graph theory, computer algorithms, and spectral methods, mathematical models of networks, including random graph models and generative models, and theories of dynamical processes taking place on networks\"--","ISBN":"978-0-19-920665-0","call-number":"T57.85 .N523 2010","note":"OCLC: ocn456837194","shortTitle":"Networks","author":[{"family":"Newman","given":"M. E. J."}],"issued":{"date-parts":[["2010"]]}}}],"schema":"https://github.com/citation-style-language/schema/raw/master/csl-citation.json"} </w:instrText>
      </w:r>
      <w:r w:rsidR="008A5137" w:rsidRPr="008A5137">
        <w:rPr>
          <w:sz w:val="24"/>
          <w:szCs w:val="24"/>
        </w:rPr>
        <w:fldChar w:fldCharType="separate"/>
      </w:r>
      <w:r w:rsidR="00AD2968" w:rsidRPr="00AD2968">
        <w:rPr>
          <w:rFonts w:ascii="等线" w:eastAsia="等线" w:hAnsi="等线"/>
          <w:sz w:val="24"/>
        </w:rPr>
        <w:t>[37]</w:t>
      </w:r>
      <w:r w:rsidR="008A5137" w:rsidRPr="008A5137">
        <w:rPr>
          <w:sz w:val="24"/>
          <w:szCs w:val="24"/>
        </w:rPr>
        <w:fldChar w:fldCharType="end"/>
      </w:r>
      <w:r w:rsidRPr="008A5137">
        <w:rPr>
          <w:rFonts w:hint="eastAsia"/>
          <w:sz w:val="24"/>
          <w:szCs w:val="24"/>
        </w:rPr>
        <w:t>。</w:t>
      </w:r>
      <w:r w:rsidR="00AA7D99" w:rsidRPr="008A5137">
        <w:rPr>
          <w:rFonts w:hint="eastAsia"/>
          <w:sz w:val="24"/>
          <w:szCs w:val="24"/>
        </w:rPr>
        <w:t>网络在数学中称为图（Graph），是由多个顶点（Ve</w:t>
      </w:r>
      <w:r w:rsidR="00AA7D99" w:rsidRPr="008A5137">
        <w:rPr>
          <w:sz w:val="24"/>
          <w:szCs w:val="24"/>
        </w:rPr>
        <w:t>r</w:t>
      </w:r>
      <w:r w:rsidR="00AA7D99" w:rsidRPr="008A5137">
        <w:rPr>
          <w:rFonts w:hint="eastAsia"/>
          <w:sz w:val="24"/>
          <w:szCs w:val="24"/>
        </w:rPr>
        <w:t>tex）以及连接各顶点之间的连边（edge）组成的集合G=（V,E）。</w:t>
      </w:r>
      <w:r w:rsidR="008A5137">
        <w:rPr>
          <w:rFonts w:hint="eastAsia"/>
          <w:sz w:val="24"/>
          <w:szCs w:val="24"/>
        </w:rPr>
        <w:t>每个顶点在物理上</w:t>
      </w:r>
      <w:r w:rsidR="00FD7E15">
        <w:rPr>
          <w:rFonts w:hint="eastAsia"/>
          <w:sz w:val="24"/>
          <w:szCs w:val="24"/>
        </w:rPr>
        <w:t>表现为一个实体，顶点之间的连边代表实体</w:t>
      </w:r>
      <w:r w:rsidR="00FD7E15">
        <w:rPr>
          <w:rFonts w:hint="eastAsia"/>
          <w:sz w:val="24"/>
          <w:szCs w:val="24"/>
        </w:rPr>
        <w:lastRenderedPageBreak/>
        <w:t>之间的联系，如图所示上海轨道交通网络（部分），顶点为各个地铁站点，连边表示两个站点之间有直接地铁线路连接，若两个顶点之间不存在连边，则表示两个站点之间无法直达。</w:t>
      </w:r>
    </w:p>
    <w:p w:rsidR="00B96685" w:rsidRDefault="00FD7E15" w:rsidP="00FD7E15">
      <w:pPr>
        <w:spacing w:line="360" w:lineRule="auto"/>
        <w:ind w:firstLineChars="200" w:firstLine="480"/>
        <w:rPr>
          <w:sz w:val="24"/>
          <w:szCs w:val="24"/>
        </w:rPr>
      </w:pPr>
      <w:r>
        <w:rPr>
          <w:rFonts w:hint="eastAsia"/>
          <w:noProof/>
          <w:sz w:val="24"/>
          <w:szCs w:val="24"/>
        </w:rPr>
        <w:drawing>
          <wp:inline distT="0" distB="0" distL="0" distR="0">
            <wp:extent cx="5274310" cy="423164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inbgsh_new.gif"/>
                    <pic:cNvPicPr/>
                  </pic:nvPicPr>
                  <pic:blipFill>
                    <a:blip r:embed="rId23">
                      <a:extLst>
                        <a:ext uri="{28A0092B-C50C-407E-A947-70E740481C1C}">
                          <a14:useLocalDpi xmlns:a14="http://schemas.microsoft.com/office/drawing/2010/main" val="0"/>
                        </a:ext>
                      </a:extLst>
                    </a:blip>
                    <a:stretch>
                      <a:fillRect/>
                    </a:stretch>
                  </pic:blipFill>
                  <pic:spPr>
                    <a:xfrm>
                      <a:off x="0" y="0"/>
                      <a:ext cx="5274310" cy="4231640"/>
                    </a:xfrm>
                    <a:prstGeom prst="rect">
                      <a:avLst/>
                    </a:prstGeom>
                  </pic:spPr>
                </pic:pic>
              </a:graphicData>
            </a:graphic>
          </wp:inline>
        </w:drawing>
      </w:r>
    </w:p>
    <w:p w:rsidR="00DE01E8" w:rsidRPr="00FD7E15" w:rsidRDefault="00DE01E8" w:rsidP="00FD7E15">
      <w:pPr>
        <w:spacing w:line="360" w:lineRule="auto"/>
        <w:ind w:firstLineChars="200" w:firstLine="480"/>
        <w:rPr>
          <w:sz w:val="24"/>
          <w:szCs w:val="24"/>
        </w:rPr>
      </w:pPr>
      <w:r>
        <w:rPr>
          <w:rFonts w:hint="eastAsia"/>
          <w:sz w:val="24"/>
          <w:szCs w:val="24"/>
        </w:rPr>
        <w:t>根据连边的性质与方向，</w:t>
      </w:r>
    </w:p>
    <w:p w:rsidR="00B77941" w:rsidRPr="00E52528" w:rsidRDefault="00EE1294" w:rsidP="00E52528">
      <w:pPr>
        <w:rPr>
          <w:b/>
          <w:sz w:val="24"/>
          <w:szCs w:val="24"/>
        </w:rPr>
      </w:pPr>
      <w:r w:rsidRPr="00E52528">
        <w:rPr>
          <w:rFonts w:hint="eastAsia"/>
          <w:b/>
          <w:sz w:val="24"/>
          <w:szCs w:val="24"/>
        </w:rPr>
        <w:t>边</w:t>
      </w:r>
      <w:r w:rsidR="00B77941" w:rsidRPr="00E52528">
        <w:rPr>
          <w:rFonts w:hint="eastAsia"/>
          <w:b/>
          <w:sz w:val="24"/>
          <w:szCs w:val="24"/>
        </w:rPr>
        <w:t>表示法</w:t>
      </w:r>
    </w:p>
    <w:p w:rsidR="00EE1294" w:rsidRPr="00FD7E15" w:rsidRDefault="00EE1294" w:rsidP="00E52528">
      <w:pPr>
        <w:spacing w:line="360" w:lineRule="auto"/>
        <w:ind w:firstLineChars="200" w:firstLine="480"/>
        <w:jc w:val="left"/>
        <w:rPr>
          <w:sz w:val="24"/>
          <w:szCs w:val="24"/>
        </w:rPr>
      </w:pPr>
      <w:r w:rsidRPr="00FD7E15">
        <w:rPr>
          <w:rFonts w:hint="eastAsia"/>
          <w:sz w:val="24"/>
          <w:szCs w:val="24"/>
        </w:rPr>
        <w:t>如果用（i，j）表示顶点i和顶点j之间的边，那么给定顶点的个数以及边列表，就能表示一个完整的网络。如图所示的网络，其边表示为{（0，3），（3，2），（3，1），（1，2），（2，4）}。</w:t>
      </w:r>
    </w:p>
    <w:p w:rsidR="00EE1294" w:rsidRPr="00E52528" w:rsidRDefault="00DE01E8" w:rsidP="00E52528">
      <w:pPr>
        <w:rPr>
          <w:b/>
          <w:sz w:val="24"/>
          <w:szCs w:val="24"/>
        </w:rPr>
      </w:pPr>
      <w:r w:rsidRPr="00E52528">
        <w:rPr>
          <w:rFonts w:hint="eastAsia"/>
          <w:b/>
          <w:sz w:val="24"/>
          <w:szCs w:val="24"/>
        </w:rPr>
        <w:t>邻接矩阵表示法</w:t>
      </w:r>
    </w:p>
    <w:p w:rsidR="007D3CD3" w:rsidRPr="00E52528" w:rsidRDefault="00EE1294" w:rsidP="007D3CD3">
      <w:pPr>
        <w:rPr>
          <w:sz w:val="24"/>
          <w:szCs w:val="24"/>
        </w:rPr>
      </w:pPr>
      <w:r w:rsidRPr="00E52528">
        <w:rPr>
          <w:rFonts w:hint="eastAsia"/>
          <w:sz w:val="24"/>
          <w:szCs w:val="24"/>
        </w:rPr>
        <w:t>有</w:t>
      </w:r>
      <w:r w:rsidRPr="00E52528">
        <w:rPr>
          <w:rFonts w:ascii="DejaVu Math TeX Gyre" w:hAnsi="DejaVu Math TeX Gyre"/>
          <w:i/>
          <w:sz w:val="24"/>
          <w:szCs w:val="24"/>
        </w:rPr>
        <w:t>n</w:t>
      </w:r>
      <w:r w:rsidRPr="00E52528">
        <w:rPr>
          <w:rFonts w:hint="eastAsia"/>
          <w:sz w:val="24"/>
          <w:szCs w:val="24"/>
        </w:rPr>
        <w:t>个顶点的图的邻接矩阵为一个</w:t>
      </w:r>
      <w:r w:rsidRPr="00E52528">
        <w:rPr>
          <w:rFonts w:ascii="DejaVu Math TeX Gyre" w:hAnsi="DejaVu Math TeX Gyre"/>
          <w:i/>
          <w:sz w:val="24"/>
          <w:szCs w:val="24"/>
        </w:rPr>
        <w:t>n</w:t>
      </w:r>
      <w:r w:rsidRPr="00E52528">
        <w:rPr>
          <w:rFonts w:hint="eastAsia"/>
          <w:sz w:val="24"/>
          <w:szCs w:val="24"/>
        </w:rPr>
        <w:t>阶方阵</w:t>
      </w:r>
      <m:oMath>
        <m:sSub>
          <m:sSubPr>
            <m:ctrlPr>
              <w:rPr>
                <w:rFonts w:ascii="Cambria Math" w:eastAsia="Cambria Math" w:hAnsi="Cambria Math"/>
                <w:b/>
                <w:i/>
                <w:sz w:val="24"/>
                <w:szCs w:val="24"/>
              </w:rPr>
            </m:ctrlPr>
          </m:sSubPr>
          <m:e>
            <m:r>
              <m:rPr>
                <m:sty m:val="bi"/>
              </m:rPr>
              <w:rPr>
                <w:rFonts w:ascii="Cambria Math" w:eastAsia="Cambria Math" w:hAnsi="Cambria Math"/>
                <w:sz w:val="24"/>
                <w:szCs w:val="24"/>
              </w:rPr>
              <m:t>A</m:t>
            </m:r>
          </m:e>
          <m:sub>
            <m:r>
              <m:rPr>
                <m:sty m:val="bi"/>
              </m:rPr>
              <w:rPr>
                <w:rFonts w:ascii="Cambria Math" w:eastAsia="Cambria Math" w:hAnsi="Cambria Math" w:hint="eastAsia"/>
                <w:sz w:val="24"/>
                <w:szCs w:val="24"/>
              </w:rPr>
              <m:t>n</m:t>
            </m:r>
            <m:r>
              <m:rPr>
                <m:sty m:val="bi"/>
              </m:rPr>
              <w:rPr>
                <w:rFonts w:ascii="Cambria Math" w:eastAsia="Cambria Math" w:hAnsi="Cambria Math"/>
                <w:sz w:val="24"/>
                <w:szCs w:val="24"/>
              </w:rPr>
              <m:t>×n</m:t>
            </m:r>
          </m:sub>
        </m:sSub>
      </m:oMath>
      <w:r w:rsidRPr="00E52528">
        <w:rPr>
          <w:rFonts w:hint="eastAsia"/>
          <w:sz w:val="24"/>
          <w:szCs w:val="24"/>
        </w:rPr>
        <w:t>，</w:t>
      </w:r>
      <m:oMath>
        <m:r>
          <m:rPr>
            <m:sty m:val="bi"/>
          </m:rPr>
          <w:rPr>
            <w:rFonts w:ascii="Cambria Math" w:eastAsia="Cambria Math" w:hAnsi="Cambria Math"/>
            <w:sz w:val="24"/>
            <w:szCs w:val="24"/>
          </w:rPr>
          <m:t>A</m:t>
        </m:r>
      </m:oMath>
      <w:r w:rsidRPr="00E52528">
        <w:rPr>
          <w:rFonts w:hint="eastAsia"/>
          <w:sz w:val="24"/>
          <w:szCs w:val="24"/>
        </w:rPr>
        <w:t>中各个元素含义为：</w:t>
      </w:r>
      <w:r w:rsidR="00493DD8" w:rsidRPr="00E52528">
        <w:rPr>
          <w:sz w:val="24"/>
          <w:szCs w:val="24"/>
        </w:rPr>
        <w:br/>
      </w:r>
      <m:oMathPara>
        <m:oMathParaPr>
          <m:jc m:val="center"/>
        </m:oMathParaPr>
        <m:oMath>
          <m:sSub>
            <m:sSubPr>
              <m:ctrlPr>
                <w:rPr>
                  <w:rFonts w:ascii="DejaVu Math TeX Gyre" w:hAnsi="DejaVu Math TeX Gyre"/>
                  <w:b/>
                  <w:i/>
                  <w:sz w:val="24"/>
                  <w:szCs w:val="24"/>
                </w:rPr>
              </m:ctrlPr>
            </m:sSubPr>
            <m:e>
              <m:r>
                <m:rPr>
                  <m:sty m:val="bi"/>
                </m:rPr>
                <w:rPr>
                  <w:rFonts w:ascii="DejaVu Math TeX Gyre" w:hAnsi="DejaVu Math TeX Gyre"/>
                  <w:sz w:val="24"/>
                  <w:szCs w:val="24"/>
                </w:rPr>
                <m:t>A</m:t>
              </m:r>
            </m:e>
            <m:sub>
              <m:r>
                <m:rPr>
                  <m:sty m:val="bi"/>
                </m:rPr>
                <w:rPr>
                  <w:rFonts w:ascii="DejaVu Math TeX Gyre" w:hAnsi="DejaVu Math TeX Gyre"/>
                  <w:sz w:val="24"/>
                  <w:szCs w:val="24"/>
                </w:rPr>
                <m:t>ij</m:t>
              </m:r>
            </m:sub>
          </m:sSub>
          <m:r>
            <m:rPr>
              <m:sty m:val="bi"/>
            </m:rPr>
            <w:rPr>
              <w:rFonts w:ascii="DejaVu Math TeX Gyre" w:hAnsi="DejaVu Math TeX Gyre" w:hint="eastAsia"/>
              <w:sz w:val="24"/>
              <w:szCs w:val="24"/>
            </w:rPr>
            <m:t>=</m:t>
          </m:r>
          <m:d>
            <m:dPr>
              <m:begChr m:val="{"/>
              <m:endChr m:val=""/>
              <m:ctrlPr>
                <w:rPr>
                  <w:rFonts w:ascii="DejaVu Math TeX Gyre" w:hAnsi="DejaVu Math TeX Gyre"/>
                  <w:i/>
                  <w:sz w:val="24"/>
                  <w:szCs w:val="24"/>
                </w:rPr>
              </m:ctrlPr>
            </m:dPr>
            <m:e>
              <m:eqArr>
                <m:eqArrPr>
                  <m:ctrlPr>
                    <w:rPr>
                      <w:rFonts w:ascii="DejaVu Math TeX Gyre" w:hAnsi="DejaVu Math TeX Gyre"/>
                      <w:i/>
                      <w:sz w:val="24"/>
                      <w:szCs w:val="24"/>
                    </w:rPr>
                  </m:ctrlPr>
                </m:eqArrPr>
                <m:e>
                  <m:r>
                    <w:rPr>
                      <w:rFonts w:ascii="DejaVu Math TeX Gyre" w:hAnsi="DejaVu Math TeX Gyre"/>
                      <w:sz w:val="24"/>
                      <w:szCs w:val="24"/>
                    </w:rPr>
                    <m:t xml:space="preserve">1,   </m:t>
                  </m:r>
                  <m:r>
                    <w:rPr>
                      <w:rFonts w:ascii="DejaVu Math TeX Gyre" w:hAnsi="DejaVu Math TeX Gyre"/>
                      <w:sz w:val="24"/>
                      <w:szCs w:val="24"/>
                    </w:rPr>
                    <m:t>如果顶点</m:t>
                  </m:r>
                  <m:r>
                    <w:rPr>
                      <w:rFonts w:ascii="DejaVu Math TeX Gyre" w:hAnsi="DejaVu Math TeX Gyre"/>
                      <w:sz w:val="24"/>
                      <w:szCs w:val="24"/>
                    </w:rPr>
                    <m:t>i</m:t>
                  </m:r>
                  <m:r>
                    <w:rPr>
                      <w:rFonts w:ascii="DejaVu Math TeX Gyre" w:hAnsi="DejaVu Math TeX Gyre"/>
                      <w:sz w:val="24"/>
                      <w:szCs w:val="24"/>
                    </w:rPr>
                    <m:t>与顶点</m:t>
                  </m:r>
                  <m:r>
                    <w:rPr>
                      <w:rFonts w:ascii="DejaVu Math TeX Gyre" w:hAnsi="DejaVu Math TeX Gyre"/>
                      <w:sz w:val="24"/>
                      <w:szCs w:val="24"/>
                    </w:rPr>
                    <m:t>j</m:t>
                  </m:r>
                  <m:r>
                    <w:rPr>
                      <w:rFonts w:ascii="DejaVu Math TeX Gyre" w:hAnsi="DejaVu Math TeX Gyre"/>
                      <w:sz w:val="24"/>
                      <w:szCs w:val="24"/>
                    </w:rPr>
                    <m:t>之间存在一条连边</m:t>
                  </m:r>
                  <m:r>
                    <w:rPr>
                      <w:rFonts w:ascii="DejaVu Math TeX Gyre" w:hAnsi="DejaVu Math TeX Gyre"/>
                      <w:sz w:val="24"/>
                      <w:szCs w:val="24"/>
                    </w:rPr>
                    <m:t>,</m:t>
                  </m:r>
                  <m:r>
                    <w:rPr>
                      <w:rFonts w:ascii="DejaVu Math TeX Gyre" w:hAnsi="DejaVu Math TeX Gyre"/>
                      <w:sz w:val="24"/>
                      <w:szCs w:val="24"/>
                    </w:rPr>
                    <m:t>或</m:t>
                  </m:r>
                  <m:r>
                    <w:rPr>
                      <w:rFonts w:ascii="DejaVu Math TeX Gyre" w:hAnsi="DejaVu Math TeX Gyre"/>
                      <w:sz w:val="24"/>
                      <w:szCs w:val="24"/>
                    </w:rPr>
                    <m:t>i</m:t>
                  </m:r>
                  <m:r>
                    <w:rPr>
                      <w:rFonts w:ascii="DejaVu Math TeX Gyre" w:hAnsi="DejaVu Math TeX Gyre"/>
                      <w:sz w:val="24"/>
                      <w:szCs w:val="24"/>
                    </w:rPr>
                    <m:t>指向</m:t>
                  </m:r>
                  <m:r>
                    <w:rPr>
                      <w:rFonts w:ascii="DejaVu Math TeX Gyre" w:hAnsi="DejaVu Math TeX Gyre"/>
                      <w:sz w:val="24"/>
                      <w:szCs w:val="24"/>
                    </w:rPr>
                    <m:t>j</m:t>
                  </m:r>
                </m:e>
                <m:e>
                  <m:r>
                    <w:rPr>
                      <w:rFonts w:ascii="DejaVu Math TeX Gyre" w:hAnsi="DejaVu Math TeX Gyre"/>
                      <w:sz w:val="24"/>
                      <w:szCs w:val="24"/>
                    </w:rPr>
                    <m:t>0</m:t>
                  </m:r>
                  <m:r>
                    <w:rPr>
                      <w:rFonts w:ascii="DejaVu Math TeX Gyre" w:hAnsi="DejaVu Math TeX Gyre"/>
                      <w:sz w:val="24"/>
                      <w:szCs w:val="24"/>
                    </w:rPr>
                    <m:t>，</m:t>
                  </m:r>
                  <m:r>
                    <w:rPr>
                      <w:rFonts w:ascii="DejaVu Math TeX Gyre" w:hAnsi="DejaVu Math TeX Gyre"/>
                      <w:sz w:val="24"/>
                      <w:szCs w:val="24"/>
                    </w:rPr>
                    <m:t xml:space="preserve">   </m:t>
                  </m:r>
                  <m:r>
                    <w:rPr>
                      <w:rFonts w:ascii="DejaVu Math TeX Gyre" w:hAnsi="DejaVu Math TeX Gyre"/>
                      <w:sz w:val="24"/>
                      <w:szCs w:val="24"/>
                    </w:rPr>
                    <m:t>其他</m:t>
                  </m:r>
                  <m:r>
                    <w:rPr>
                      <w:rFonts w:ascii="DejaVu Math TeX Gyre" w:hAnsi="DejaVu Math TeX Gyre"/>
                      <w:sz w:val="24"/>
                      <w:szCs w:val="24"/>
                    </w:rPr>
                    <m:t xml:space="preserve">                          </m:t>
                  </m:r>
                </m:e>
              </m:eqArr>
            </m:e>
          </m:d>
        </m:oMath>
      </m:oMathPara>
    </w:p>
    <w:p w:rsidR="00493DD8" w:rsidRPr="00E52528" w:rsidRDefault="00493DD8" w:rsidP="007D3CD3">
      <w:pPr>
        <w:rPr>
          <w:sz w:val="24"/>
          <w:szCs w:val="24"/>
        </w:rPr>
      </w:pPr>
      <w:r w:rsidRPr="00E52528">
        <w:rPr>
          <w:rFonts w:hint="eastAsia"/>
          <w:sz w:val="24"/>
          <w:szCs w:val="24"/>
        </w:rPr>
        <w:lastRenderedPageBreak/>
        <w:t>例如图4所示网络的邻接矩阵为：</w:t>
      </w:r>
    </w:p>
    <w:p w:rsidR="00493DD8" w:rsidRPr="00E52528" w:rsidRDefault="00493DD8" w:rsidP="007D3CD3">
      <w:pPr>
        <w:rPr>
          <w:sz w:val="24"/>
          <w:szCs w:val="24"/>
        </w:rPr>
      </w:pPr>
      <m:oMathPara>
        <m:oMath>
          <m:r>
            <w:rPr>
              <w:rFonts w:ascii="DejaVu Math TeX Gyre" w:hAnsi="DejaVu Math TeX Gyre"/>
              <w:sz w:val="24"/>
              <w:szCs w:val="24"/>
            </w:rPr>
            <m:t>A=</m:t>
          </m:r>
          <m:d>
            <m:dPr>
              <m:begChr m:val="["/>
              <m:endChr m:val="]"/>
              <m:ctrlPr>
                <w:rPr>
                  <w:rFonts w:ascii="DejaVu Math TeX Gyre" w:hAnsi="DejaVu Math TeX Gyre"/>
                  <w:sz w:val="24"/>
                  <w:szCs w:val="24"/>
                </w:rPr>
              </m:ctrlPr>
            </m:dPr>
            <m:e>
              <m:m>
                <m:mPr>
                  <m:mcs>
                    <m:mc>
                      <m:mcPr>
                        <m:count m:val="5"/>
                        <m:mcJc m:val="center"/>
                      </m:mcPr>
                    </m:mc>
                  </m:mcs>
                  <m:ctrlPr>
                    <w:rPr>
                      <w:rFonts w:ascii="DejaVu Math TeX Gyre" w:hAnsi="DejaVu Math TeX Gyre"/>
                      <w:sz w:val="24"/>
                      <w:szCs w:val="24"/>
                    </w:rPr>
                  </m:ctrlPr>
                </m:mPr>
                <m:mr>
                  <m:e>
                    <m:r>
                      <w:rPr>
                        <w:rFonts w:ascii="DejaVu Math TeX Gyre" w:hAnsi="DejaVu Math TeX Gyre" w:hint="eastAsia"/>
                        <w:sz w:val="24"/>
                        <w:szCs w:val="24"/>
                      </w:rPr>
                      <m:t>0</m:t>
                    </m:r>
                    <m:ctrlPr>
                      <w:rPr>
                        <w:rFonts w:ascii="Cambria Math" w:eastAsia="Cambria Math" w:hAnsi="Cambria Math" w:cs="Cambria Math"/>
                        <w:i/>
                        <w:sz w:val="24"/>
                        <w:szCs w:val="24"/>
                      </w:rPr>
                    </m:ctrlPr>
                  </m:e>
                  <m:e>
                    <m:r>
                      <w:rPr>
                        <w:rFonts w:ascii="DejaVu Math TeX Gyre" w:hAnsi="DejaVu Math TeX Gyre" w:cs="Cambria Math" w:hint="eastAsia"/>
                        <w:sz w:val="24"/>
                        <w:szCs w:val="24"/>
                      </w:rPr>
                      <m:t>0</m:t>
                    </m:r>
                    <m:ctrlPr>
                      <w:rPr>
                        <w:rFonts w:ascii="Cambria Math" w:eastAsia="Cambria Math" w:hAnsi="Cambria Math" w:cs="Cambria Math"/>
                        <w:i/>
                        <w:sz w:val="24"/>
                        <w:szCs w:val="24"/>
                      </w:rPr>
                    </m:ctrlPr>
                  </m:e>
                  <m:e>
                    <m:r>
                      <w:rPr>
                        <w:rFonts w:ascii="DejaVu Math TeX Gyre" w:hAnsi="DejaVu Math TeX Gyre" w:cs="Cambria Math" w:hint="eastAsia"/>
                        <w:sz w:val="24"/>
                        <w:szCs w:val="24"/>
                      </w:rPr>
                      <m:t>0</m:t>
                    </m:r>
                    <m:ctrlPr>
                      <w:rPr>
                        <w:rFonts w:ascii="Cambria Math" w:eastAsia="Cambria Math" w:hAnsi="Cambria Math" w:cs="Cambria Math"/>
                        <w:i/>
                        <w:sz w:val="24"/>
                        <w:szCs w:val="24"/>
                      </w:rPr>
                    </m:ctrlPr>
                  </m:e>
                  <m:e>
                    <m:r>
                      <w:rPr>
                        <w:rFonts w:ascii="DejaVu Math TeX Gyre" w:hAnsi="DejaVu Math TeX Gyre" w:cs="Cambria Math" w:hint="eastAsia"/>
                        <w:sz w:val="24"/>
                        <w:szCs w:val="24"/>
                      </w:rPr>
                      <m:t>1</m:t>
                    </m:r>
                    <m:ctrlPr>
                      <w:rPr>
                        <w:rFonts w:ascii="Cambria Math" w:eastAsia="Cambria Math" w:hAnsi="Cambria Math" w:cs="Cambria Math"/>
                        <w:i/>
                        <w:sz w:val="24"/>
                        <w:szCs w:val="24"/>
                      </w:rPr>
                    </m:ctrlPr>
                  </m:e>
                  <m:e>
                    <m:r>
                      <w:rPr>
                        <w:rFonts w:ascii="DejaVu Math TeX Gyre" w:hAnsi="DejaVu Math TeX Gyre" w:cs="Cambria Math" w:hint="eastAsia"/>
                        <w:sz w:val="24"/>
                        <w:szCs w:val="24"/>
                      </w:rPr>
                      <m:t>0</m:t>
                    </m:r>
                    <m:ctrlPr>
                      <w:rPr>
                        <w:rFonts w:ascii="Cambria Math" w:eastAsia="Cambria Math" w:hAnsi="Cambria Math" w:cs="Cambria Math"/>
                        <w:i/>
                        <w:sz w:val="24"/>
                        <w:szCs w:val="24"/>
                      </w:rPr>
                    </m:ctrlPr>
                  </m:e>
                </m:mr>
                <m:mr>
                  <m:e>
                    <m:r>
                      <w:rPr>
                        <w:rFonts w:ascii="DejaVu Math TeX Gyre" w:hAnsi="DejaVu Math TeX Gyre" w:cs="Cambria Math" w:hint="eastAsia"/>
                        <w:sz w:val="24"/>
                        <w:szCs w:val="24"/>
                      </w:rPr>
                      <m:t>0</m:t>
                    </m:r>
                    <m:ctrlPr>
                      <w:rPr>
                        <w:rFonts w:ascii="Cambria Math" w:eastAsia="Cambria Math" w:hAnsi="Cambria Math" w:cs="Cambria Math"/>
                        <w:i/>
                        <w:sz w:val="24"/>
                        <w:szCs w:val="24"/>
                      </w:rPr>
                    </m:ctrlPr>
                  </m:e>
                  <m:e>
                    <m:r>
                      <w:rPr>
                        <w:rFonts w:ascii="DejaVu Math TeX Gyre" w:hAnsi="DejaVu Math TeX Gyre" w:cs="Cambria Math" w:hint="eastAsia"/>
                        <w:sz w:val="24"/>
                        <w:szCs w:val="24"/>
                      </w:rPr>
                      <m:t>0</m:t>
                    </m:r>
                    <m:ctrlPr>
                      <w:rPr>
                        <w:rFonts w:ascii="Cambria Math" w:eastAsia="Cambria Math" w:hAnsi="Cambria Math" w:cs="Cambria Math"/>
                        <w:i/>
                        <w:sz w:val="24"/>
                        <w:szCs w:val="24"/>
                      </w:rPr>
                    </m:ctrlPr>
                  </m:e>
                  <m:e>
                    <m:r>
                      <w:rPr>
                        <w:rFonts w:ascii="DejaVu Math TeX Gyre" w:hAnsi="DejaVu Math TeX Gyre" w:cs="Cambria Math" w:hint="eastAsia"/>
                        <w:sz w:val="24"/>
                        <w:szCs w:val="24"/>
                      </w:rPr>
                      <m:t>1</m:t>
                    </m:r>
                    <m:ctrlPr>
                      <w:rPr>
                        <w:rFonts w:ascii="Cambria Math" w:eastAsia="Cambria Math" w:hAnsi="Cambria Math" w:cs="Cambria Math"/>
                        <w:i/>
                        <w:sz w:val="24"/>
                        <w:szCs w:val="24"/>
                      </w:rPr>
                    </m:ctrlPr>
                  </m:e>
                  <m:e>
                    <m:r>
                      <w:rPr>
                        <w:rFonts w:ascii="DejaVu Math TeX Gyre" w:hAnsi="DejaVu Math TeX Gyre" w:cs="Cambria Math" w:hint="eastAsia"/>
                        <w:sz w:val="24"/>
                        <w:szCs w:val="24"/>
                      </w:rPr>
                      <m:t>1</m:t>
                    </m:r>
                    <m:ctrlPr>
                      <w:rPr>
                        <w:rFonts w:ascii="Cambria Math" w:eastAsia="Cambria Math" w:hAnsi="Cambria Math" w:cs="Cambria Math"/>
                        <w:i/>
                        <w:sz w:val="24"/>
                        <w:szCs w:val="24"/>
                      </w:rPr>
                    </m:ctrlPr>
                  </m:e>
                  <m:e>
                    <m:r>
                      <w:rPr>
                        <w:rFonts w:ascii="DejaVu Math TeX Gyre" w:hAnsi="DejaVu Math TeX Gyre" w:cs="Cambria Math" w:hint="eastAsia"/>
                        <w:sz w:val="24"/>
                        <w:szCs w:val="24"/>
                      </w:rPr>
                      <m:t>0</m:t>
                    </m:r>
                    <m:ctrlPr>
                      <w:rPr>
                        <w:rFonts w:ascii="Cambria Math" w:eastAsia="Cambria Math" w:hAnsi="Cambria Math" w:cs="Cambria Math"/>
                        <w:i/>
                        <w:sz w:val="24"/>
                        <w:szCs w:val="24"/>
                      </w:rPr>
                    </m:ctrlPr>
                  </m:e>
                </m:mr>
                <m:mr>
                  <m:e>
                    <m:r>
                      <w:rPr>
                        <w:rFonts w:ascii="DejaVu Math TeX Gyre" w:hAnsi="DejaVu Math TeX Gyre" w:cs="Cambria Math" w:hint="eastAsia"/>
                        <w:sz w:val="24"/>
                        <w:szCs w:val="24"/>
                      </w:rPr>
                      <m:t>0</m:t>
                    </m:r>
                    <m:ctrlPr>
                      <w:rPr>
                        <w:rFonts w:ascii="Cambria Math" w:eastAsia="Cambria Math" w:hAnsi="Cambria Math" w:cs="Cambria Math" w:hint="eastAsia"/>
                        <w:i/>
                        <w:sz w:val="24"/>
                        <w:szCs w:val="24"/>
                      </w:rPr>
                    </m:ctrlPr>
                  </m:e>
                  <m:e>
                    <m:r>
                      <w:rPr>
                        <w:rFonts w:ascii="DejaVu Math TeX Gyre" w:hAnsi="DejaVu Math TeX Gyre" w:cs="Cambria Math" w:hint="eastAsia"/>
                        <w:sz w:val="24"/>
                        <w:szCs w:val="24"/>
                      </w:rPr>
                      <m:t>1</m:t>
                    </m:r>
                    <m:ctrlPr>
                      <w:rPr>
                        <w:rFonts w:ascii="Cambria Math" w:eastAsia="Cambria Math" w:hAnsi="Cambria Math" w:cs="Cambria Math" w:hint="eastAsia"/>
                        <w:i/>
                        <w:sz w:val="24"/>
                        <w:szCs w:val="24"/>
                      </w:rPr>
                    </m:ctrlPr>
                  </m:e>
                  <m:e>
                    <m:r>
                      <w:rPr>
                        <w:rFonts w:ascii="DejaVu Math TeX Gyre" w:hAnsi="DejaVu Math TeX Gyre" w:cs="Cambria Math" w:hint="eastAsia"/>
                        <w:sz w:val="24"/>
                        <w:szCs w:val="24"/>
                      </w:rPr>
                      <m:t>0</m:t>
                    </m:r>
                    <m:ctrlPr>
                      <w:rPr>
                        <w:rFonts w:ascii="Cambria Math" w:eastAsia="Cambria Math" w:hAnsi="Cambria Math" w:cs="Cambria Math" w:hint="eastAsia"/>
                        <w:i/>
                        <w:sz w:val="24"/>
                        <w:szCs w:val="24"/>
                      </w:rPr>
                    </m:ctrlPr>
                  </m:e>
                  <m:e>
                    <m:r>
                      <w:rPr>
                        <w:rFonts w:ascii="DejaVu Math TeX Gyre" w:hAnsi="DejaVu Math TeX Gyre" w:cs="Cambria Math" w:hint="eastAsia"/>
                        <w:sz w:val="24"/>
                        <w:szCs w:val="24"/>
                      </w:rPr>
                      <m:t>1</m:t>
                    </m:r>
                    <m:ctrlPr>
                      <w:rPr>
                        <w:rFonts w:ascii="Cambria Math" w:eastAsia="Cambria Math" w:hAnsi="Cambria Math" w:cs="Cambria Math" w:hint="eastAsia"/>
                        <w:i/>
                        <w:sz w:val="24"/>
                        <w:szCs w:val="24"/>
                      </w:rPr>
                    </m:ctrlPr>
                  </m:e>
                  <m:e>
                    <m:r>
                      <w:rPr>
                        <w:rFonts w:ascii="DejaVu Math TeX Gyre" w:hAnsi="DejaVu Math TeX Gyre" w:cs="Cambria Math" w:hint="eastAsia"/>
                        <w:sz w:val="24"/>
                        <w:szCs w:val="24"/>
                      </w:rPr>
                      <m:t>1</m:t>
                    </m:r>
                    <m:ctrlPr>
                      <w:rPr>
                        <w:rFonts w:ascii="Cambria Math" w:eastAsia="Cambria Math" w:hAnsi="Cambria Math" w:cs="Cambria Math" w:hint="eastAsia"/>
                        <w:i/>
                        <w:sz w:val="24"/>
                        <w:szCs w:val="24"/>
                      </w:rPr>
                    </m:ctrlPr>
                  </m:e>
                </m:mr>
                <m:mr>
                  <m:e>
                    <m:r>
                      <w:rPr>
                        <w:rFonts w:ascii="DejaVu Math TeX Gyre" w:hAnsi="DejaVu Math TeX Gyre" w:hint="eastAsia"/>
                        <w:sz w:val="24"/>
                        <w:szCs w:val="24"/>
                      </w:rPr>
                      <m:t>1</m:t>
                    </m:r>
                  </m:e>
                  <m:e>
                    <m:r>
                      <w:rPr>
                        <w:rFonts w:ascii="DejaVu Math TeX Gyre" w:hAnsi="DejaVu Math TeX Gyre" w:hint="eastAsia"/>
                        <w:sz w:val="24"/>
                        <w:szCs w:val="24"/>
                      </w:rPr>
                      <m:t>1</m:t>
                    </m:r>
                    <m:ctrlPr>
                      <w:rPr>
                        <w:rFonts w:ascii="Cambria Math" w:eastAsia="Cambria Math" w:hAnsi="Cambria Math" w:cs="Cambria Math" w:hint="eastAsia"/>
                        <w:i/>
                        <w:sz w:val="24"/>
                        <w:szCs w:val="24"/>
                      </w:rPr>
                    </m:ctrlPr>
                  </m:e>
                  <m:e>
                    <m:r>
                      <w:rPr>
                        <w:rFonts w:ascii="DejaVu Math TeX Gyre" w:hAnsi="DejaVu Math TeX Gyre" w:cs="Cambria Math" w:hint="eastAsia"/>
                        <w:sz w:val="24"/>
                        <w:szCs w:val="24"/>
                      </w:rPr>
                      <m:t>1</m:t>
                    </m:r>
                    <m:ctrlPr>
                      <w:rPr>
                        <w:rFonts w:ascii="Cambria Math" w:eastAsia="Cambria Math" w:hAnsi="Cambria Math" w:cs="Cambria Math" w:hint="eastAsia"/>
                        <w:i/>
                        <w:sz w:val="24"/>
                        <w:szCs w:val="24"/>
                      </w:rPr>
                    </m:ctrlPr>
                  </m:e>
                  <m:e>
                    <m:r>
                      <w:rPr>
                        <w:rFonts w:ascii="DejaVu Math TeX Gyre" w:hAnsi="DejaVu Math TeX Gyre" w:cs="Cambria Math" w:hint="eastAsia"/>
                        <w:sz w:val="24"/>
                        <w:szCs w:val="24"/>
                      </w:rPr>
                      <m:t>1</m:t>
                    </m:r>
                    <m:ctrlPr>
                      <w:rPr>
                        <w:rFonts w:ascii="Cambria Math" w:eastAsia="Cambria Math" w:hAnsi="Cambria Math" w:cs="Cambria Math" w:hint="eastAsia"/>
                        <w:i/>
                        <w:sz w:val="24"/>
                        <w:szCs w:val="24"/>
                      </w:rPr>
                    </m:ctrlPr>
                  </m:e>
                  <m:e>
                    <m:r>
                      <w:rPr>
                        <w:rFonts w:ascii="DejaVu Math TeX Gyre" w:hAnsi="DejaVu Math TeX Gyre" w:hint="eastAsia"/>
                        <w:sz w:val="24"/>
                        <w:szCs w:val="24"/>
                      </w:rPr>
                      <m:t>0</m:t>
                    </m:r>
                  </m:e>
                </m:mr>
                <m:mr>
                  <m:e>
                    <m:r>
                      <w:rPr>
                        <w:rFonts w:ascii="DejaVu Math TeX Gyre" w:hAnsi="DejaVu Math TeX Gyre" w:hint="eastAsia"/>
                        <w:sz w:val="24"/>
                        <w:szCs w:val="24"/>
                      </w:rPr>
                      <m:t>0</m:t>
                    </m:r>
                  </m:e>
                  <m:e>
                    <m:r>
                      <w:rPr>
                        <w:rFonts w:ascii="DejaVu Math TeX Gyre" w:hAnsi="DejaVu Math TeX Gyre" w:hint="eastAsia"/>
                        <w:sz w:val="24"/>
                        <w:szCs w:val="24"/>
                      </w:rPr>
                      <m:t>0</m:t>
                    </m:r>
                    <m:ctrlPr>
                      <w:rPr>
                        <w:rFonts w:ascii="Cambria Math" w:eastAsia="Cambria Math" w:hAnsi="Cambria Math" w:cs="Cambria Math"/>
                        <w:i/>
                        <w:sz w:val="24"/>
                        <w:szCs w:val="24"/>
                      </w:rPr>
                    </m:ctrlPr>
                  </m:e>
                  <m:e>
                    <m:r>
                      <w:rPr>
                        <w:rFonts w:ascii="DejaVu Math TeX Gyre" w:hAnsi="DejaVu Math TeX Gyre" w:cs="Cambria Math" w:hint="eastAsia"/>
                        <w:sz w:val="24"/>
                        <w:szCs w:val="24"/>
                      </w:rPr>
                      <m:t>1</m:t>
                    </m:r>
                    <m:ctrlPr>
                      <w:rPr>
                        <w:rFonts w:ascii="Cambria Math" w:eastAsia="Cambria Math" w:hAnsi="Cambria Math" w:cs="Cambria Math"/>
                        <w:i/>
                        <w:sz w:val="24"/>
                        <w:szCs w:val="24"/>
                      </w:rPr>
                    </m:ctrlPr>
                  </m:e>
                  <m:e>
                    <m:r>
                      <w:rPr>
                        <w:rFonts w:ascii="DejaVu Math TeX Gyre" w:hAnsi="DejaVu Math TeX Gyre" w:cs="Cambria Math" w:hint="eastAsia"/>
                        <w:sz w:val="24"/>
                        <w:szCs w:val="24"/>
                      </w:rPr>
                      <m:t>0</m:t>
                    </m:r>
                    <m:ctrlPr>
                      <w:rPr>
                        <w:rFonts w:ascii="Cambria Math" w:eastAsia="Cambria Math" w:hAnsi="Cambria Math" w:cs="Cambria Math"/>
                        <w:i/>
                        <w:sz w:val="24"/>
                        <w:szCs w:val="24"/>
                      </w:rPr>
                    </m:ctrlPr>
                  </m:e>
                  <m:e>
                    <m:r>
                      <w:rPr>
                        <w:rFonts w:ascii="DejaVu Math TeX Gyre" w:hAnsi="DejaVu Math TeX Gyre" w:cs="Cambria Math" w:hint="eastAsia"/>
                        <w:sz w:val="24"/>
                        <w:szCs w:val="24"/>
                      </w:rPr>
                      <m:t>0</m:t>
                    </m:r>
                  </m:e>
                </m:mr>
              </m:m>
            </m:e>
          </m:d>
        </m:oMath>
      </m:oMathPara>
    </w:p>
    <w:p w:rsidR="00DE01E8" w:rsidRDefault="00DE01E8" w:rsidP="00DE01E8">
      <w:pPr>
        <w:jc w:val="center"/>
        <w:rPr>
          <w:sz w:val="28"/>
          <w:szCs w:val="28"/>
        </w:rPr>
      </w:pPr>
      <w:r>
        <w:rPr>
          <w:rFonts w:hint="eastAsia"/>
          <w:noProof/>
          <w:sz w:val="28"/>
          <w:szCs w:val="28"/>
        </w:rPr>
        <w:drawing>
          <wp:inline distT="0" distB="0" distL="0" distR="0">
            <wp:extent cx="3903785" cy="2827495"/>
            <wp:effectExtent l="95250" t="95250" r="97155" b="12573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_1.tif"/>
                    <pic:cNvPicPr/>
                  </pic:nvPicPr>
                  <pic:blipFill>
                    <a:blip r:embed="rId24">
                      <a:extLst>
                        <a:ext uri="{28A0092B-C50C-407E-A947-70E740481C1C}">
                          <a14:useLocalDpi xmlns:a14="http://schemas.microsoft.com/office/drawing/2010/main" val="0"/>
                        </a:ext>
                      </a:extLst>
                    </a:blip>
                    <a:stretch>
                      <a:fillRect/>
                    </a:stretch>
                  </pic:blipFill>
                  <pic:spPr>
                    <a:xfrm>
                      <a:off x="0" y="0"/>
                      <a:ext cx="3911446" cy="2833044"/>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52528" w:rsidRDefault="00E52528" w:rsidP="00E52528">
      <w:pPr>
        <w:rPr>
          <w:b/>
          <w:sz w:val="24"/>
          <w:szCs w:val="24"/>
        </w:rPr>
      </w:pPr>
      <w:r w:rsidRPr="00E52528">
        <w:rPr>
          <w:rFonts w:hint="eastAsia"/>
          <w:b/>
          <w:sz w:val="24"/>
          <w:szCs w:val="24"/>
        </w:rPr>
        <w:t>有向网络</w:t>
      </w:r>
    </w:p>
    <w:p w:rsidR="00E52528" w:rsidRDefault="00E52528" w:rsidP="00E52528">
      <w:pPr>
        <w:spacing w:line="360" w:lineRule="auto"/>
        <w:ind w:firstLineChars="200" w:firstLine="480"/>
        <w:rPr>
          <w:sz w:val="24"/>
          <w:szCs w:val="24"/>
        </w:rPr>
      </w:pPr>
      <w:r w:rsidRPr="00E52528">
        <w:rPr>
          <w:rFonts w:hint="eastAsia"/>
          <w:sz w:val="24"/>
          <w:szCs w:val="24"/>
        </w:rPr>
        <w:t>有向网络</w:t>
      </w:r>
      <w:r>
        <w:rPr>
          <w:rFonts w:hint="eastAsia"/>
          <w:sz w:val="24"/>
          <w:szCs w:val="24"/>
        </w:rPr>
        <w:t>（Di</w:t>
      </w:r>
      <w:r>
        <w:rPr>
          <w:sz w:val="24"/>
          <w:szCs w:val="24"/>
        </w:rPr>
        <w:t>rected network</w:t>
      </w:r>
      <w:r>
        <w:rPr>
          <w:rFonts w:hint="eastAsia"/>
          <w:sz w:val="24"/>
          <w:szCs w:val="24"/>
        </w:rPr>
        <w:t>）或有向图（Directed graph）有时简称为digraph，在这类网络中，每条边都有方向，从一个顶点指向另外一个顶点。例如在万维网中，网页的链接都具有方向性；食物网络中，边也具有方向性</w:t>
      </w:r>
      <w:r>
        <w:rPr>
          <w:sz w:val="24"/>
          <w:szCs w:val="24"/>
        </w:rPr>
        <w:fldChar w:fldCharType="begin"/>
      </w:r>
      <w:r w:rsidR="00AD2968">
        <w:rPr>
          <w:sz w:val="24"/>
          <w:szCs w:val="24"/>
        </w:rPr>
        <w:instrText xml:space="preserve"> ADDIN ZOTERO_ITEM CSL_CITATION {"citationID":"OktpqVhF","properties":{"formattedCitation":"[37]","plainCitation":"[37]"},"citationItems":[{"id":17,"uris":["http://zotero.org/users/3436635/items/62WKP7MX"],"uri":["http://zotero.org/users/3436635/items/62WKP7MX"],"itemData":{"id":17,"type":"book","title":"Networks: an introduction","publisher":"Oxford University Press","publisher-place":"Oxford ; New York","number-of-pages":"772","source":"Library of Congress ISBN","event-place":"Oxford ; New York","abstract":"\"The scientific study of networks, including computer networks, social networks, and biological networks, has received an enormous amount of interest in the last few years. The rise of the Internet and the wide availability of inexpensive computers have made it possible to gather and analyze network data on a large scale, and the development of a variety of new theoretical tools has allowed us to extract new knowledge from many different kinds of networks. The study of networks is broadly interdisciplinary and important developments have occurred in many fields, including mathematics, physics, computer and information sciences, biology, and the social sciences. This book brings together for the first time the most important breakthroughs in each of these fields and presents them in a coherent fashion, highlighting the strong interconnections between work in different areas. Subjects covered include the measurement and structure of networks in many branches of science, methods for analyzing network data, including methods developed in physics, statistics, and sociology, the fundamentals of graph theory, computer algorithms, and spectral methods, mathematical models of networks, including random graph models and generative models, and theories of dynamical processes taking place on networks\"--","ISBN":"978-0-19-920665-0","call-number":"T57.85 .N523 2010","note":"OCLC: ocn456837194","shortTitle":"Networks","author":[{"family":"Newman","given":"M. E. J."}],"issued":{"date-parts":[["2010"]]}}}],"schema":"https://github.com/citation-style-language/schema/raw/master/csl-citation.json"} </w:instrText>
      </w:r>
      <w:r>
        <w:rPr>
          <w:sz w:val="24"/>
          <w:szCs w:val="24"/>
        </w:rPr>
        <w:fldChar w:fldCharType="separate"/>
      </w:r>
      <w:r w:rsidR="00AD2968" w:rsidRPr="00AD2968">
        <w:rPr>
          <w:rFonts w:ascii="等线" w:eastAsia="等线" w:hAnsi="等线"/>
          <w:sz w:val="24"/>
        </w:rPr>
        <w:t>[37]</w:t>
      </w:r>
      <w:r>
        <w:rPr>
          <w:sz w:val="24"/>
          <w:szCs w:val="24"/>
        </w:rPr>
        <w:fldChar w:fldCharType="end"/>
      </w:r>
      <w:r>
        <w:rPr>
          <w:rFonts w:hint="eastAsia"/>
          <w:sz w:val="24"/>
          <w:szCs w:val="24"/>
        </w:rPr>
        <w:t>。</w:t>
      </w:r>
    </w:p>
    <w:p w:rsidR="00E52528" w:rsidRPr="00790BF5" w:rsidRDefault="00E52528" w:rsidP="00E52528">
      <w:pPr>
        <w:spacing w:line="360" w:lineRule="auto"/>
        <w:ind w:firstLineChars="200" w:firstLine="480"/>
        <w:rPr>
          <w:sz w:val="24"/>
          <w:szCs w:val="24"/>
        </w:rPr>
      </w:pPr>
      <w:r>
        <w:rPr>
          <w:rFonts w:hint="eastAsia"/>
          <w:sz w:val="24"/>
          <w:szCs w:val="24"/>
        </w:rPr>
        <w:t>有向网络的邻接矩阵</w:t>
      </w:r>
      <m:oMath>
        <m:r>
          <m:rPr>
            <m:sty m:val="bi"/>
          </m:rPr>
          <w:rPr>
            <w:rFonts w:ascii="Cambria Math" w:eastAsia="Cambria Math" w:hAnsi="Cambria Math"/>
            <w:sz w:val="24"/>
            <w:szCs w:val="24"/>
          </w:rPr>
          <m:t>A</m:t>
        </m:r>
      </m:oMath>
      <w:r w:rsidRPr="00E52528">
        <w:rPr>
          <w:rFonts w:hint="eastAsia"/>
          <w:sz w:val="24"/>
          <w:szCs w:val="24"/>
        </w:rPr>
        <w:t>中各个元素含义为</w:t>
      </w:r>
      <w:r>
        <w:rPr>
          <w:rFonts w:hint="eastAsia"/>
          <w:sz w:val="24"/>
          <w:szCs w:val="24"/>
        </w:rPr>
        <w:t>：</w:t>
      </w:r>
      <m:oMath>
        <m:r>
          <m:rPr>
            <m:sty m:val="p"/>
          </m:rPr>
          <w:rPr>
            <w:rFonts w:ascii="DejaVu Math TeX Gyre" w:hAnsi="DejaVu Math TeX Gyre"/>
            <w:sz w:val="24"/>
            <w:szCs w:val="24"/>
          </w:rPr>
          <w:br/>
        </m:r>
      </m:oMath>
      <m:oMathPara>
        <m:oMathParaPr>
          <m:jc m:val="center"/>
        </m:oMathParaPr>
        <m:oMath>
          <m:sSub>
            <m:sSubPr>
              <m:ctrlPr>
                <w:rPr>
                  <w:rFonts w:ascii="DejaVu Math TeX Gyre" w:hAnsi="DejaVu Math TeX Gyre"/>
                  <w:b/>
                  <w:i/>
                  <w:sz w:val="24"/>
                  <w:szCs w:val="24"/>
                </w:rPr>
              </m:ctrlPr>
            </m:sSubPr>
            <m:e>
              <m:r>
                <m:rPr>
                  <m:sty m:val="bi"/>
                </m:rPr>
                <w:rPr>
                  <w:rFonts w:ascii="DejaVu Math TeX Gyre" w:hAnsi="DejaVu Math TeX Gyre"/>
                  <w:sz w:val="24"/>
                  <w:szCs w:val="24"/>
                </w:rPr>
                <m:t>A</m:t>
              </m:r>
            </m:e>
            <m:sub>
              <m:r>
                <m:rPr>
                  <m:sty m:val="bi"/>
                </m:rPr>
                <w:rPr>
                  <w:rFonts w:ascii="DejaVu Math TeX Gyre" w:hAnsi="DejaVu Math TeX Gyre"/>
                  <w:sz w:val="24"/>
                  <w:szCs w:val="24"/>
                </w:rPr>
                <m:t>ij</m:t>
              </m:r>
            </m:sub>
          </m:sSub>
          <m:r>
            <m:rPr>
              <m:sty m:val="bi"/>
            </m:rPr>
            <w:rPr>
              <w:rFonts w:ascii="DejaVu Math TeX Gyre" w:hAnsi="DejaVu Math TeX Gyre" w:hint="eastAsia"/>
              <w:sz w:val="24"/>
              <w:szCs w:val="24"/>
            </w:rPr>
            <m:t>=</m:t>
          </m:r>
          <m:d>
            <m:dPr>
              <m:begChr m:val="{"/>
              <m:endChr m:val=""/>
              <m:ctrlPr>
                <w:rPr>
                  <w:rFonts w:ascii="DejaVu Math TeX Gyre" w:hAnsi="DejaVu Math TeX Gyre"/>
                  <w:i/>
                  <w:sz w:val="24"/>
                  <w:szCs w:val="24"/>
                </w:rPr>
              </m:ctrlPr>
            </m:dPr>
            <m:e>
              <m:eqArr>
                <m:eqArrPr>
                  <m:ctrlPr>
                    <w:rPr>
                      <w:rFonts w:ascii="DejaVu Math TeX Gyre" w:hAnsi="DejaVu Math TeX Gyre"/>
                      <w:i/>
                      <w:sz w:val="24"/>
                      <w:szCs w:val="24"/>
                    </w:rPr>
                  </m:ctrlPr>
                </m:eqArrPr>
                <m:e>
                  <m:r>
                    <w:rPr>
                      <w:rFonts w:ascii="DejaVu Math TeX Gyre" w:hAnsi="DejaVu Math TeX Gyre"/>
                      <w:sz w:val="24"/>
                      <w:szCs w:val="24"/>
                    </w:rPr>
                    <m:t xml:space="preserve">1,   </m:t>
                  </m:r>
                  <m:r>
                    <w:rPr>
                      <w:rFonts w:ascii="DejaVu Math TeX Gyre" w:hAnsi="DejaVu Math TeX Gyre"/>
                      <w:sz w:val="24"/>
                      <w:szCs w:val="24"/>
                    </w:rPr>
                    <m:t>如果</m:t>
                  </m:r>
                  <m:r>
                    <w:rPr>
                      <w:rFonts w:ascii="DejaVu Math TeX Gyre" w:hAnsi="DejaVu Math TeX Gyre" w:hint="eastAsia"/>
                      <w:sz w:val="24"/>
                      <w:szCs w:val="24"/>
                    </w:rPr>
                    <m:t>存在从顶点</m:t>
                  </m:r>
                  <m:r>
                    <w:rPr>
                      <w:rFonts w:ascii="DejaVu Math TeX Gyre" w:hAnsi="DejaVu Math TeX Gyre"/>
                      <w:sz w:val="24"/>
                      <w:szCs w:val="24"/>
                    </w:rPr>
                    <m:t>i</m:t>
                  </m:r>
                  <m:r>
                    <w:rPr>
                      <w:rFonts w:ascii="DejaVu Math TeX Gyre" w:hAnsi="DejaVu Math TeX Gyre" w:hint="eastAsia"/>
                      <w:sz w:val="24"/>
                      <w:szCs w:val="24"/>
                    </w:rPr>
                    <m:t>指向顶点</m:t>
                  </m:r>
                  <m:r>
                    <w:rPr>
                      <w:rFonts w:ascii="DejaVu Math TeX Gyre" w:hAnsi="DejaVu Math TeX Gyre"/>
                      <w:sz w:val="24"/>
                      <w:szCs w:val="24"/>
                    </w:rPr>
                    <m:t>j</m:t>
                  </m:r>
                  <m:r>
                    <w:rPr>
                      <w:rFonts w:ascii="DejaVu Math TeX Gyre" w:hAnsi="DejaVu Math TeX Gyre" w:hint="eastAsia"/>
                      <w:sz w:val="24"/>
                      <w:szCs w:val="24"/>
                    </w:rPr>
                    <m:t>的边</m:t>
                  </m:r>
                </m:e>
                <m:e>
                  <m:r>
                    <w:rPr>
                      <w:rFonts w:ascii="DejaVu Math TeX Gyre" w:hAnsi="DejaVu Math TeX Gyre"/>
                      <w:sz w:val="24"/>
                      <w:szCs w:val="24"/>
                    </w:rPr>
                    <m:t xml:space="preserve">    0</m:t>
                  </m:r>
                  <m:r>
                    <w:rPr>
                      <w:rFonts w:ascii="DejaVu Math TeX Gyre" w:hAnsi="DejaVu Math TeX Gyre"/>
                      <w:sz w:val="24"/>
                      <w:szCs w:val="24"/>
                    </w:rPr>
                    <m:t>，</m:t>
                  </m:r>
                  <m:r>
                    <w:rPr>
                      <w:rFonts w:ascii="DejaVu Math TeX Gyre" w:hAnsi="DejaVu Math TeX Gyre"/>
                      <w:sz w:val="24"/>
                      <w:szCs w:val="24"/>
                    </w:rPr>
                    <m:t xml:space="preserve">   </m:t>
                  </m:r>
                  <m:r>
                    <w:rPr>
                      <w:rFonts w:ascii="DejaVu Math TeX Gyre" w:hAnsi="DejaVu Math TeX Gyre"/>
                      <w:sz w:val="24"/>
                      <w:szCs w:val="24"/>
                    </w:rPr>
                    <m:t>其他</m:t>
                  </m:r>
                  <m:r>
                    <w:rPr>
                      <w:rFonts w:ascii="DejaVu Math TeX Gyre" w:hAnsi="DejaVu Math TeX Gyre"/>
                      <w:sz w:val="24"/>
                      <w:szCs w:val="24"/>
                    </w:rPr>
                    <m:t xml:space="preserve">                          </m:t>
                  </m:r>
                </m:e>
              </m:eqArr>
            </m:e>
          </m:d>
        </m:oMath>
      </m:oMathPara>
    </w:p>
    <w:p w:rsidR="00790BF5" w:rsidRDefault="00790BF5" w:rsidP="00790BF5">
      <w:pPr>
        <w:spacing w:line="360" w:lineRule="auto"/>
        <w:rPr>
          <w:b/>
          <w:sz w:val="24"/>
          <w:szCs w:val="24"/>
        </w:rPr>
      </w:pPr>
      <w:r w:rsidRPr="00790BF5">
        <w:rPr>
          <w:rFonts w:hint="eastAsia"/>
          <w:b/>
          <w:sz w:val="24"/>
          <w:szCs w:val="24"/>
        </w:rPr>
        <w:t>加权网络</w:t>
      </w:r>
    </w:p>
    <w:p w:rsidR="00790BF5" w:rsidRPr="00790BF5" w:rsidRDefault="00790BF5" w:rsidP="00790BF5">
      <w:pPr>
        <w:spacing w:line="360" w:lineRule="auto"/>
        <w:ind w:firstLineChars="200" w:firstLine="480"/>
        <w:rPr>
          <w:sz w:val="24"/>
          <w:szCs w:val="24"/>
        </w:rPr>
      </w:pPr>
      <w:r>
        <w:rPr>
          <w:rFonts w:hint="eastAsia"/>
          <w:sz w:val="24"/>
          <w:szCs w:val="24"/>
        </w:rPr>
        <w:t>有些网络的研究中，需要对连边赋予强度和权重等含义。比如在地铁网络中，连边上赋上的数值可以为该线路上的日乘客流量，也可以为该地铁线路的长度等。一般来说，网络边上的权重为实数。</w:t>
      </w:r>
    </w:p>
    <w:p w:rsidR="002D641B" w:rsidRDefault="007B53E5" w:rsidP="00790BF5">
      <w:pPr>
        <w:pStyle w:val="3"/>
      </w:pPr>
      <w:r>
        <w:rPr>
          <w:rFonts w:hint="eastAsia"/>
        </w:rPr>
        <w:lastRenderedPageBreak/>
        <w:t>4</w:t>
      </w:r>
      <w:r w:rsidR="00D53A1E">
        <w:rPr>
          <w:rFonts w:hint="eastAsia"/>
        </w:rPr>
        <w:t>.2</w:t>
      </w:r>
      <w:r w:rsidR="00D53A1E">
        <w:t xml:space="preserve"> </w:t>
      </w:r>
      <w:r w:rsidR="00FC6077">
        <w:rPr>
          <w:rFonts w:hint="eastAsia"/>
        </w:rPr>
        <w:t>网络</w:t>
      </w:r>
      <w:r w:rsidR="00790BF5">
        <w:rPr>
          <w:rFonts w:hint="eastAsia"/>
        </w:rPr>
        <w:t>度量</w:t>
      </w:r>
    </w:p>
    <w:p w:rsidR="00790BF5" w:rsidRDefault="00790BF5" w:rsidP="00790BF5">
      <w:pPr>
        <w:pStyle w:val="5"/>
      </w:pPr>
      <w:r>
        <w:rPr>
          <w:rFonts w:hint="eastAsia"/>
        </w:rPr>
        <w:t>4.2.1</w:t>
      </w:r>
      <w:r w:rsidR="00B34F64">
        <w:t xml:space="preserve"> </w:t>
      </w:r>
      <w:r>
        <w:rPr>
          <w:rFonts w:hint="eastAsia"/>
        </w:rPr>
        <w:t>路径、最短路径长度和网络直径</w:t>
      </w:r>
    </w:p>
    <w:p w:rsidR="00790BF5" w:rsidRPr="00943D88" w:rsidRDefault="00790BF5" w:rsidP="00943D88">
      <w:pPr>
        <w:spacing w:line="360" w:lineRule="auto"/>
        <w:ind w:firstLineChars="200" w:firstLine="480"/>
        <w:rPr>
          <w:sz w:val="24"/>
          <w:szCs w:val="24"/>
        </w:rPr>
      </w:pPr>
      <w:r w:rsidRPr="00943D88">
        <w:rPr>
          <w:rFonts w:hint="eastAsia"/>
          <w:sz w:val="24"/>
          <w:szCs w:val="24"/>
        </w:rPr>
        <w:t>网络中的</w:t>
      </w:r>
      <w:r w:rsidRPr="00943D88">
        <w:rPr>
          <w:rFonts w:hint="eastAsia"/>
          <w:b/>
          <w:sz w:val="24"/>
          <w:szCs w:val="24"/>
        </w:rPr>
        <w:t>路径</w:t>
      </w:r>
      <w:r w:rsidR="00943D88" w:rsidRPr="00943D88">
        <w:rPr>
          <w:rFonts w:hint="eastAsia"/>
          <w:sz w:val="24"/>
          <w:szCs w:val="24"/>
        </w:rPr>
        <w:t>（</w:t>
      </w:r>
      <w:r w:rsidR="00943D88">
        <w:rPr>
          <w:rFonts w:hint="eastAsia"/>
          <w:sz w:val="24"/>
          <w:szCs w:val="24"/>
        </w:rPr>
        <w:t>Path</w:t>
      </w:r>
      <w:r w:rsidR="00943D88" w:rsidRPr="00943D88">
        <w:rPr>
          <w:rFonts w:hint="eastAsia"/>
          <w:sz w:val="24"/>
          <w:szCs w:val="24"/>
        </w:rPr>
        <w:t>）</w:t>
      </w:r>
      <m:oMath>
        <m:r>
          <m:rPr>
            <m:scr m:val="script"/>
            <m:sty m:val="p"/>
          </m:rPr>
          <w:rPr>
            <w:rFonts w:ascii="DejaVu Math TeX Gyre" w:hAnsi="DejaVu Math TeX Gyre"/>
            <w:sz w:val="24"/>
            <w:szCs w:val="24"/>
          </w:rPr>
          <m:t>p</m:t>
        </m:r>
      </m:oMath>
      <w:r w:rsidRPr="00943D88">
        <w:rPr>
          <w:rFonts w:hint="eastAsia"/>
          <w:sz w:val="24"/>
          <w:szCs w:val="24"/>
        </w:rPr>
        <w:t>是指由一组顶点构成的序列</w:t>
      </w:r>
      <m:oMath>
        <m:r>
          <m:rPr>
            <m:scr m:val="script"/>
            <m:sty m:val="p"/>
          </m:rPr>
          <w:rPr>
            <w:rFonts w:ascii="DejaVu Math TeX Gyre" w:hAnsi="DejaVu Math TeX Gyre"/>
            <w:sz w:val="24"/>
            <w:szCs w:val="24"/>
          </w:rPr>
          <m:t>p=(</m:t>
        </m:r>
        <m:sSub>
          <m:sSubPr>
            <m:ctrlPr>
              <w:rPr>
                <w:rFonts w:ascii="DejaVu Math TeX Gyre" w:hAnsi="DejaVu Math TeX Gyre"/>
                <w:sz w:val="24"/>
                <w:szCs w:val="24"/>
              </w:rPr>
            </m:ctrlPr>
          </m:sSubPr>
          <m:e>
            <m:r>
              <w:rPr>
                <w:rFonts w:ascii="DejaVu Math TeX Gyre" w:hAnsi="DejaVu Math TeX Gyre"/>
                <w:sz w:val="24"/>
                <w:szCs w:val="24"/>
              </w:rPr>
              <m:t>ν</m:t>
            </m:r>
          </m:e>
          <m:sub>
            <m:r>
              <w:rPr>
                <w:rFonts w:ascii="DejaVu Math TeX Gyre" w:hAnsi="DejaVu Math TeX Gyre"/>
                <w:sz w:val="24"/>
                <w:szCs w:val="24"/>
              </w:rPr>
              <m:t>i</m:t>
            </m:r>
          </m:sub>
        </m:sSub>
        <m:r>
          <m:rPr>
            <m:sty m:val="p"/>
          </m:rPr>
          <w:rPr>
            <w:rFonts w:ascii="DejaVu Math TeX Gyre" w:hAnsi="DejaVu Math TeX Gyre"/>
            <w:sz w:val="24"/>
            <w:szCs w:val="24"/>
          </w:rPr>
          <m:t>,</m:t>
        </m:r>
        <m:sSub>
          <m:sSubPr>
            <m:ctrlPr>
              <w:rPr>
                <w:rFonts w:ascii="DejaVu Math TeX Gyre" w:hAnsi="DejaVu Math TeX Gyre"/>
                <w:sz w:val="24"/>
                <w:szCs w:val="24"/>
              </w:rPr>
            </m:ctrlPr>
          </m:sSubPr>
          <m:e>
            <m:r>
              <w:rPr>
                <w:rFonts w:ascii="DejaVu Math TeX Gyre" w:hAnsi="DejaVu Math TeX Gyre"/>
                <w:sz w:val="24"/>
                <w:szCs w:val="24"/>
              </w:rPr>
              <m:t>ν</m:t>
            </m:r>
          </m:e>
          <m:sub>
            <m:r>
              <w:rPr>
                <w:rFonts w:ascii="DejaVu Math TeX Gyre" w:hAnsi="DejaVu Math TeX Gyre"/>
                <w:sz w:val="24"/>
                <w:szCs w:val="24"/>
              </w:rPr>
              <m:t>i+1</m:t>
            </m:r>
          </m:sub>
        </m:sSub>
        <m:r>
          <m:rPr>
            <m:sty m:val="p"/>
          </m:rPr>
          <w:rPr>
            <w:rFonts w:ascii="DejaVu Math TeX Gyre" w:hAnsi="DejaVu Math TeX Gyre"/>
            <w:sz w:val="24"/>
            <w:szCs w:val="24"/>
          </w:rPr>
          <m:t>,..,</m:t>
        </m:r>
        <m:sSub>
          <m:sSubPr>
            <m:ctrlPr>
              <w:rPr>
                <w:rFonts w:ascii="DejaVu Math TeX Gyre" w:hAnsi="DejaVu Math TeX Gyre"/>
                <w:sz w:val="24"/>
                <w:szCs w:val="24"/>
              </w:rPr>
            </m:ctrlPr>
          </m:sSubPr>
          <m:e>
            <m:r>
              <w:rPr>
                <w:rFonts w:ascii="DejaVu Math TeX Gyre" w:hAnsi="DejaVu Math TeX Gyre"/>
                <w:sz w:val="24"/>
                <w:szCs w:val="24"/>
              </w:rPr>
              <m:t>ν</m:t>
            </m:r>
          </m:e>
          <m:sub>
            <m:r>
              <w:rPr>
                <w:rFonts w:ascii="DejaVu Math TeX Gyre" w:hAnsi="DejaVu Math TeX Gyre"/>
                <w:sz w:val="24"/>
                <w:szCs w:val="24"/>
              </w:rPr>
              <m:t>j</m:t>
            </m:r>
          </m:sub>
        </m:sSub>
        <m:r>
          <m:rPr>
            <m:sty m:val="p"/>
          </m:rPr>
          <w:rPr>
            <w:rFonts w:ascii="DejaVu Math TeX Gyre" w:hAnsi="DejaVu Math TeX Gyre"/>
            <w:sz w:val="24"/>
            <w:szCs w:val="24"/>
          </w:rPr>
          <m:t>)</m:t>
        </m:r>
      </m:oMath>
      <w:r w:rsidRPr="00943D88">
        <w:rPr>
          <w:rFonts w:hint="eastAsia"/>
          <w:sz w:val="24"/>
          <w:szCs w:val="24"/>
        </w:rPr>
        <w:t>，是网络中从一个顶点沿着网络中的边到达另一个顶点的线路，网络中的</w:t>
      </w:r>
      <w:r w:rsidRPr="00943D88">
        <w:rPr>
          <w:rFonts w:hint="eastAsia"/>
          <w:b/>
          <w:sz w:val="24"/>
          <w:szCs w:val="24"/>
        </w:rPr>
        <w:t>路径长度</w:t>
      </w:r>
      <m:oMath>
        <m:sSub>
          <m:sSubPr>
            <m:ctrlPr>
              <w:rPr>
                <w:rFonts w:ascii="DejaVu Math TeX Gyre" w:hAnsi="DejaVu Math TeX Gyre"/>
                <w:b/>
                <w:sz w:val="24"/>
                <w:szCs w:val="24"/>
              </w:rPr>
            </m:ctrlPr>
          </m:sSubPr>
          <m:e>
            <m:r>
              <m:rPr>
                <m:scr m:val="script"/>
                <m:sty m:val="p"/>
              </m:rPr>
              <w:rPr>
                <w:rFonts w:ascii="DejaVu Math TeX Gyre" w:hAnsi="DejaVu Math TeX Gyre"/>
                <w:sz w:val="24"/>
                <w:szCs w:val="24"/>
              </w:rPr>
              <m:t>l</m:t>
            </m:r>
          </m:e>
          <m:sub>
            <m:r>
              <m:rPr>
                <m:scr m:val="script"/>
                <m:sty m:val="p"/>
              </m:rPr>
              <w:rPr>
                <w:rFonts w:ascii="DejaVu Math TeX Gyre" w:hAnsi="DejaVu Math TeX Gyre"/>
                <w:sz w:val="24"/>
                <w:szCs w:val="24"/>
              </w:rPr>
              <m:t>p</m:t>
            </m:r>
          </m:sub>
        </m:sSub>
      </m:oMath>
      <w:r w:rsidRPr="00943D88">
        <w:rPr>
          <w:rFonts w:hint="eastAsia"/>
          <w:sz w:val="24"/>
          <w:szCs w:val="24"/>
        </w:rPr>
        <w:t>等于该路径经过的边的数目。</w:t>
      </w:r>
      <w:r w:rsidRPr="00943D88">
        <w:rPr>
          <w:rFonts w:hint="eastAsia"/>
          <w:b/>
          <w:sz w:val="24"/>
          <w:szCs w:val="24"/>
        </w:rPr>
        <w:t>最短路径长度</w:t>
      </w:r>
      <w:r w:rsidRPr="00943D88">
        <w:rPr>
          <w:rFonts w:hint="eastAsia"/>
          <w:sz w:val="24"/>
          <w:szCs w:val="24"/>
        </w:rPr>
        <w:t>（minimal</w:t>
      </w:r>
      <w:r w:rsidRPr="00943D88">
        <w:rPr>
          <w:sz w:val="24"/>
          <w:szCs w:val="24"/>
        </w:rPr>
        <w:t xml:space="preserve"> path length</w:t>
      </w:r>
      <w:r w:rsidRPr="00943D88">
        <w:rPr>
          <w:rFonts w:hint="eastAsia"/>
          <w:sz w:val="24"/>
          <w:szCs w:val="24"/>
        </w:rPr>
        <w:t>）</w:t>
      </w:r>
      <w:r w:rsidR="00943D88">
        <w:rPr>
          <w:rFonts w:hint="eastAsia"/>
          <w:sz w:val="24"/>
          <w:szCs w:val="24"/>
        </w:rPr>
        <w:t>为点</w:t>
      </w:r>
      <m:oMath>
        <m:r>
          <w:rPr>
            <w:rFonts w:ascii="DejaVu Math TeX Gyre" w:hAnsi="DejaVu Math TeX Gyre"/>
            <w:sz w:val="24"/>
            <w:szCs w:val="24"/>
          </w:rPr>
          <m:t>i</m:t>
        </m:r>
        <m:r>
          <m:rPr>
            <m:sty m:val="p"/>
          </m:rPr>
          <w:rPr>
            <w:rFonts w:ascii="DejaVu Math TeX Gyre" w:hAnsi="DejaVu Math TeX Gyre" w:hint="eastAsia"/>
            <w:sz w:val="24"/>
            <w:szCs w:val="24"/>
          </w:rPr>
          <m:t>到</m:t>
        </m:r>
        <m:r>
          <w:rPr>
            <w:rFonts w:ascii="DejaVu Math TeX Gyre" w:hAnsi="DejaVu Math TeX Gyre"/>
            <w:sz w:val="24"/>
            <w:szCs w:val="24"/>
          </w:rPr>
          <m:t>j</m:t>
        </m:r>
      </m:oMath>
      <w:r w:rsidR="00943D88">
        <w:rPr>
          <w:rFonts w:hint="eastAsia"/>
          <w:sz w:val="24"/>
          <w:szCs w:val="24"/>
        </w:rPr>
        <w:t xml:space="preserve">所有路径中的最短值 </w:t>
      </w:r>
      <m:oMath>
        <m:sSub>
          <m:sSubPr>
            <m:ctrlPr>
              <w:rPr>
                <w:rFonts w:ascii="DejaVu Math TeX Gyre" w:hAnsi="DejaVu Math TeX Gyre"/>
                <w:sz w:val="24"/>
                <w:szCs w:val="24"/>
              </w:rPr>
            </m:ctrlPr>
          </m:sSubPr>
          <m:e>
            <m:r>
              <m:rPr>
                <m:scr m:val="script"/>
                <m:sty m:val="p"/>
              </m:rPr>
              <w:rPr>
                <w:rFonts w:ascii="DejaVu Math TeX Gyre" w:hAnsi="DejaVu Math TeX Gyre"/>
                <w:sz w:val="24"/>
                <w:szCs w:val="24"/>
              </w:rPr>
              <m:t>l</m:t>
            </m:r>
          </m:e>
          <m:sub>
            <m:r>
              <w:rPr>
                <w:rFonts w:ascii="DejaVu Math TeX Gyre" w:hAnsi="DejaVu Math TeX Gyre"/>
                <w:sz w:val="24"/>
                <w:szCs w:val="24"/>
              </w:rPr>
              <m:t>ij</m:t>
            </m:r>
          </m:sub>
        </m:sSub>
        <m:r>
          <w:rPr>
            <w:rFonts w:ascii="DejaVu Math TeX Gyre" w:hAnsi="DejaVu Math TeX Gyre" w:hint="eastAsia"/>
            <w:sz w:val="24"/>
            <w:szCs w:val="24"/>
          </w:rPr>
          <m:t>=</m:t>
        </m:r>
        <m:func>
          <m:funcPr>
            <m:ctrlPr>
              <w:rPr>
                <w:rFonts w:ascii="DejaVu Math TeX Gyre" w:hAnsi="DejaVu Math TeX Gyre"/>
                <w:i/>
                <w:sz w:val="24"/>
                <w:szCs w:val="24"/>
              </w:rPr>
            </m:ctrlPr>
          </m:funcPr>
          <m:fName>
            <m:limLow>
              <m:limLowPr>
                <m:ctrlPr>
                  <w:rPr>
                    <w:rFonts w:ascii="DejaVu Math TeX Gyre" w:hAnsi="DejaVu Math TeX Gyre"/>
                    <w:i/>
                    <w:sz w:val="24"/>
                    <w:szCs w:val="24"/>
                  </w:rPr>
                </m:ctrlPr>
              </m:limLowPr>
              <m:e>
                <m:r>
                  <m:rPr>
                    <m:sty m:val="p"/>
                  </m:rPr>
                  <w:rPr>
                    <w:rFonts w:ascii="DejaVu Math TeX Gyre" w:hAnsi="DejaVu Math TeX Gyre"/>
                    <w:sz w:val="24"/>
                    <w:szCs w:val="24"/>
                  </w:rPr>
                  <m:t>min</m:t>
                </m:r>
              </m:e>
              <m:lim>
                <m:r>
                  <m:rPr>
                    <m:scr m:val="script"/>
                    <m:sty m:val="p"/>
                  </m:rPr>
                  <w:rPr>
                    <w:rFonts w:ascii="DejaVu Math TeX Gyre" w:hAnsi="DejaVu Math TeX Gyre"/>
                    <w:sz w:val="24"/>
                    <w:szCs w:val="24"/>
                  </w:rPr>
                  <m:t>p</m:t>
                </m:r>
                <m:r>
                  <m:rPr>
                    <m:scr m:val="fraktur"/>
                  </m:rPr>
                  <w:rPr>
                    <w:rFonts w:ascii="DejaVu Math TeX Gyre" w:hAnsi="DejaVu Math TeX Gyre"/>
                    <w:sz w:val="24"/>
                    <w:szCs w:val="24"/>
                  </w:rPr>
                  <m:t>∈L</m:t>
                </m:r>
              </m:lim>
            </m:limLow>
          </m:fName>
          <m:e>
            <m:sSub>
              <m:sSubPr>
                <m:ctrlPr>
                  <w:rPr>
                    <w:rFonts w:ascii="DejaVu Math TeX Gyre" w:hAnsi="DejaVu Math TeX Gyre"/>
                    <w:i/>
                    <w:sz w:val="24"/>
                    <w:szCs w:val="24"/>
                  </w:rPr>
                </m:ctrlPr>
              </m:sSubPr>
              <m:e>
                <m:r>
                  <m:rPr>
                    <m:scr m:val="script"/>
                    <m:sty m:val="p"/>
                  </m:rPr>
                  <w:rPr>
                    <w:rFonts w:ascii="DejaVu Math TeX Gyre" w:hAnsi="DejaVu Math TeX Gyre"/>
                    <w:sz w:val="24"/>
                    <w:szCs w:val="24"/>
                  </w:rPr>
                  <m:t>l</m:t>
                </m:r>
              </m:e>
              <m:sub>
                <m:r>
                  <m:rPr>
                    <m:scr m:val="script"/>
                    <m:sty m:val="p"/>
                  </m:rPr>
                  <w:rPr>
                    <w:rFonts w:ascii="DejaVu Math TeX Gyre" w:hAnsi="DejaVu Math TeX Gyre"/>
                    <w:sz w:val="24"/>
                    <w:szCs w:val="24"/>
                  </w:rPr>
                  <m:t>p</m:t>
                </m:r>
              </m:sub>
            </m:sSub>
          </m:e>
        </m:func>
      </m:oMath>
      <w:r w:rsidRPr="00943D88">
        <w:rPr>
          <w:rFonts w:hint="eastAsia"/>
          <w:sz w:val="24"/>
          <w:szCs w:val="24"/>
        </w:rPr>
        <w:t>，</w:t>
      </w:r>
      <m:oMath>
        <m:r>
          <m:rPr>
            <m:scr m:val="fraktur"/>
            <m:sty m:val="p"/>
          </m:rPr>
          <w:rPr>
            <w:rFonts w:ascii="DejaVu Math TeX Gyre" w:hAnsi="DejaVu Math TeX Gyre"/>
            <w:sz w:val="24"/>
            <w:szCs w:val="24"/>
          </w:rPr>
          <m:t>L={</m:t>
        </m:r>
        <m:sSub>
          <m:sSubPr>
            <m:ctrlPr>
              <w:rPr>
                <w:rFonts w:ascii="DejaVu Math TeX Gyre" w:hAnsi="DejaVu Math TeX Gyre"/>
                <w:sz w:val="24"/>
                <w:szCs w:val="24"/>
              </w:rPr>
            </m:ctrlPr>
          </m:sSubPr>
          <m:e>
            <m:r>
              <m:rPr>
                <m:scr m:val="script"/>
                <m:sty m:val="p"/>
              </m:rPr>
              <w:rPr>
                <w:rFonts w:ascii="DejaVu Math TeX Gyre" w:hAnsi="DejaVu Math TeX Gyre"/>
                <w:sz w:val="24"/>
                <w:szCs w:val="24"/>
              </w:rPr>
              <m:t>p</m:t>
            </m:r>
          </m:e>
          <m:sub>
            <m:r>
              <w:rPr>
                <w:rFonts w:ascii="DejaVu Math TeX Gyre" w:hAnsi="DejaVu Math TeX Gyre"/>
                <w:sz w:val="24"/>
                <w:szCs w:val="24"/>
              </w:rPr>
              <m:t>1</m:t>
            </m:r>
          </m:sub>
        </m:sSub>
        <m:r>
          <m:rPr>
            <m:sty m:val="p"/>
          </m:rPr>
          <w:rPr>
            <w:rFonts w:ascii="DejaVu Math TeX Gyre" w:hAnsi="DejaVu Math TeX Gyre"/>
            <w:sz w:val="24"/>
            <w:szCs w:val="24"/>
          </w:rPr>
          <m:t>,</m:t>
        </m:r>
        <m:sSub>
          <m:sSubPr>
            <m:ctrlPr>
              <w:rPr>
                <w:rFonts w:ascii="DejaVu Math TeX Gyre" w:hAnsi="DejaVu Math TeX Gyre"/>
                <w:sz w:val="24"/>
                <w:szCs w:val="24"/>
              </w:rPr>
            </m:ctrlPr>
          </m:sSubPr>
          <m:e>
            <m:r>
              <m:rPr>
                <m:scr m:val="script"/>
                <m:sty m:val="p"/>
              </m:rPr>
              <w:rPr>
                <w:rFonts w:ascii="DejaVu Math TeX Gyre" w:hAnsi="DejaVu Math TeX Gyre"/>
                <w:sz w:val="24"/>
                <w:szCs w:val="24"/>
              </w:rPr>
              <m:t>p</m:t>
            </m:r>
          </m:e>
          <m:sub>
            <m:r>
              <w:rPr>
                <w:rFonts w:ascii="DejaVu Math TeX Gyre" w:hAnsi="DejaVu Math TeX Gyre"/>
                <w:sz w:val="24"/>
                <w:szCs w:val="24"/>
              </w:rPr>
              <m:t>2</m:t>
            </m:r>
          </m:sub>
        </m:sSub>
        <m:r>
          <m:rPr>
            <m:sty m:val="p"/>
          </m:rPr>
          <w:rPr>
            <w:rFonts w:ascii="DejaVu Math TeX Gyre" w:hAnsi="DejaVu Math TeX Gyre"/>
            <w:sz w:val="24"/>
            <w:szCs w:val="24"/>
          </w:rPr>
          <m:t>,..,</m:t>
        </m:r>
        <m:sSub>
          <m:sSubPr>
            <m:ctrlPr>
              <w:rPr>
                <w:rFonts w:ascii="DejaVu Math TeX Gyre" w:hAnsi="DejaVu Math TeX Gyre"/>
                <w:sz w:val="24"/>
                <w:szCs w:val="24"/>
              </w:rPr>
            </m:ctrlPr>
          </m:sSubPr>
          <m:e>
            <m:r>
              <m:rPr>
                <m:scr m:val="script"/>
                <m:sty m:val="p"/>
              </m:rPr>
              <w:rPr>
                <w:rFonts w:ascii="DejaVu Math TeX Gyre" w:hAnsi="DejaVu Math TeX Gyre"/>
                <w:sz w:val="24"/>
                <w:szCs w:val="24"/>
              </w:rPr>
              <m:t>p</m:t>
            </m:r>
          </m:e>
          <m:sub>
            <m:r>
              <w:rPr>
                <w:rFonts w:ascii="DejaVu Math TeX Gyre" w:hAnsi="DejaVu Math TeX Gyre"/>
                <w:sz w:val="24"/>
                <w:szCs w:val="24"/>
              </w:rPr>
              <m:t>n</m:t>
            </m:r>
          </m:sub>
        </m:sSub>
        <m:r>
          <m:rPr>
            <m:sty m:val="p"/>
          </m:rPr>
          <w:rPr>
            <w:rFonts w:ascii="DejaVu Math TeX Gyre" w:hAnsi="DejaVu Math TeX Gyre"/>
            <w:sz w:val="24"/>
            <w:szCs w:val="24"/>
          </w:rPr>
          <m:t>}</m:t>
        </m:r>
      </m:oMath>
      <w:r w:rsidRPr="00943D88">
        <w:rPr>
          <w:rFonts w:hint="eastAsia"/>
          <w:sz w:val="24"/>
          <w:szCs w:val="24"/>
        </w:rPr>
        <w:t>。</w:t>
      </w:r>
      <w:r w:rsidR="00943D88" w:rsidRPr="00943D88">
        <w:rPr>
          <w:rFonts w:hint="eastAsia"/>
          <w:b/>
          <w:sz w:val="24"/>
          <w:szCs w:val="24"/>
        </w:rPr>
        <w:t>网络直径</w:t>
      </w:r>
      <w:r w:rsidR="00943D88">
        <w:rPr>
          <w:rFonts w:hint="eastAsia"/>
          <w:sz w:val="24"/>
          <w:szCs w:val="24"/>
        </w:rPr>
        <w:t>（Network</w:t>
      </w:r>
      <w:r w:rsidR="00943D88">
        <w:rPr>
          <w:sz w:val="24"/>
          <w:szCs w:val="24"/>
        </w:rPr>
        <w:t xml:space="preserve"> diameter</w:t>
      </w:r>
      <w:r w:rsidR="00943D88">
        <w:rPr>
          <w:rFonts w:hint="eastAsia"/>
          <w:sz w:val="24"/>
          <w:szCs w:val="24"/>
        </w:rPr>
        <w:t>）为网络中所有最短路径之中的最大值。</w:t>
      </w:r>
    </w:p>
    <w:p w:rsidR="00943D88" w:rsidRPr="00943D88" w:rsidRDefault="00790BF5" w:rsidP="00943D88">
      <w:pPr>
        <w:spacing w:line="360" w:lineRule="auto"/>
        <w:ind w:firstLineChars="200" w:firstLine="480"/>
        <w:rPr>
          <w:sz w:val="24"/>
          <w:szCs w:val="24"/>
        </w:rPr>
      </w:pPr>
      <w:r w:rsidRPr="00943D88">
        <w:rPr>
          <w:rFonts w:hint="eastAsia"/>
          <w:sz w:val="24"/>
          <w:szCs w:val="24"/>
        </w:rPr>
        <w:t>如图5所示，从顶点2到顶点5的路径</w:t>
      </w:r>
      <m:oMath>
        <m:sSub>
          <m:sSubPr>
            <m:ctrlPr>
              <w:rPr>
                <w:rFonts w:ascii="DejaVu Math TeX Gyre" w:hAnsi="DejaVu Math TeX Gyre"/>
                <w:sz w:val="24"/>
                <w:szCs w:val="24"/>
              </w:rPr>
            </m:ctrlPr>
          </m:sSubPr>
          <m:e>
            <m:r>
              <m:rPr>
                <m:scr m:val="script"/>
              </m:rPr>
              <w:rPr>
                <w:rFonts w:ascii="DejaVu Math TeX Gyre" w:hAnsi="DejaVu Math TeX Gyre"/>
                <w:sz w:val="24"/>
                <w:szCs w:val="24"/>
              </w:rPr>
              <m:t>p</m:t>
            </m:r>
          </m:e>
          <m:sub>
            <m:r>
              <w:rPr>
                <w:rFonts w:ascii="DejaVu Math TeX Gyre" w:hAnsi="DejaVu Math TeX Gyre"/>
                <w:sz w:val="24"/>
                <w:szCs w:val="24"/>
              </w:rPr>
              <m:t>1</m:t>
            </m:r>
          </m:sub>
        </m:sSub>
        <m:r>
          <m:rPr>
            <m:sty m:val="p"/>
          </m:rPr>
          <w:rPr>
            <w:rFonts w:ascii="DejaVu Math TeX Gyre" w:hAnsi="DejaVu Math TeX Gyre"/>
            <w:sz w:val="24"/>
            <w:szCs w:val="24"/>
          </w:rPr>
          <m:t>=</m:t>
        </m:r>
        <m:d>
          <m:dPr>
            <m:ctrlPr>
              <w:rPr>
                <w:rFonts w:ascii="DejaVu Math TeX Gyre" w:hAnsi="DejaVu Math TeX Gyre"/>
                <w:sz w:val="24"/>
                <w:szCs w:val="24"/>
              </w:rPr>
            </m:ctrlPr>
          </m:dPr>
          <m:e>
            <m:r>
              <m:rPr>
                <m:sty m:val="p"/>
              </m:rPr>
              <w:rPr>
                <w:rFonts w:ascii="DejaVu Math TeX Gyre" w:hAnsi="DejaVu Math TeX Gyre"/>
                <w:sz w:val="24"/>
                <w:szCs w:val="24"/>
              </w:rPr>
              <m:t>2,3,4,5</m:t>
            </m:r>
          </m:e>
        </m:d>
      </m:oMath>
      <w:r w:rsidRPr="00943D88">
        <w:rPr>
          <w:rFonts w:hint="eastAsia"/>
          <w:sz w:val="24"/>
          <w:szCs w:val="24"/>
        </w:rPr>
        <w:t>，</w:t>
      </w:r>
      <m:oMath>
        <m:sSub>
          <m:sSubPr>
            <m:ctrlPr>
              <w:rPr>
                <w:rFonts w:ascii="DejaVu Math TeX Gyre" w:hAnsi="DejaVu Math TeX Gyre"/>
                <w:sz w:val="24"/>
                <w:szCs w:val="24"/>
              </w:rPr>
            </m:ctrlPr>
          </m:sSubPr>
          <m:e>
            <m:r>
              <m:rPr>
                <m:scr m:val="script"/>
              </m:rPr>
              <w:rPr>
                <w:rFonts w:ascii="DejaVu Math TeX Gyre" w:hAnsi="DejaVu Math TeX Gyre"/>
                <w:sz w:val="24"/>
                <w:szCs w:val="24"/>
              </w:rPr>
              <m:t>p</m:t>
            </m:r>
          </m:e>
          <m:sub>
            <m:r>
              <w:rPr>
                <w:rFonts w:ascii="DejaVu Math TeX Gyre" w:hAnsi="DejaVu Math TeX Gyre"/>
                <w:sz w:val="24"/>
                <w:szCs w:val="24"/>
              </w:rPr>
              <m:t>2</m:t>
            </m:r>
          </m:sub>
        </m:sSub>
        <m:r>
          <m:rPr>
            <m:sty m:val="p"/>
          </m:rPr>
          <w:rPr>
            <w:rFonts w:ascii="DejaVu Math TeX Gyre" w:hAnsi="DejaVu Math TeX Gyre"/>
            <w:sz w:val="24"/>
            <w:szCs w:val="24"/>
          </w:rPr>
          <m:t>=</m:t>
        </m:r>
        <m:d>
          <m:dPr>
            <m:ctrlPr>
              <w:rPr>
                <w:rFonts w:ascii="DejaVu Math TeX Gyre" w:hAnsi="DejaVu Math TeX Gyre"/>
                <w:sz w:val="24"/>
                <w:szCs w:val="24"/>
              </w:rPr>
            </m:ctrlPr>
          </m:dPr>
          <m:e>
            <m:r>
              <m:rPr>
                <m:sty m:val="p"/>
              </m:rPr>
              <w:rPr>
                <w:rFonts w:ascii="DejaVu Math TeX Gyre" w:hAnsi="DejaVu Math TeX Gyre"/>
                <w:sz w:val="24"/>
                <w:szCs w:val="24"/>
              </w:rPr>
              <m:t>2,5</m:t>
            </m:r>
          </m:e>
        </m:d>
      </m:oMath>
      <w:r w:rsidRPr="00943D88">
        <w:rPr>
          <w:rFonts w:hint="eastAsia"/>
          <w:sz w:val="24"/>
          <w:szCs w:val="24"/>
        </w:rPr>
        <w:t>；路径长度</w:t>
      </w:r>
      <m:oMath>
        <m:sSub>
          <m:sSubPr>
            <m:ctrlPr>
              <w:rPr>
                <w:rFonts w:ascii="DejaVu Math TeX Gyre" w:hAnsi="DejaVu Math TeX Gyre"/>
                <w:sz w:val="24"/>
                <w:szCs w:val="24"/>
              </w:rPr>
            </m:ctrlPr>
          </m:sSubPr>
          <m:e>
            <m:r>
              <m:rPr>
                <m:scr m:val="script"/>
                <m:sty m:val="p"/>
              </m:rPr>
              <w:rPr>
                <w:rFonts w:ascii="DejaVu Math TeX Gyre" w:hAnsi="DejaVu Math TeX Gyre"/>
                <w:sz w:val="24"/>
                <w:szCs w:val="24"/>
              </w:rPr>
              <m:t>l</m:t>
            </m:r>
          </m:e>
          <m:sub>
            <m:sSub>
              <m:sSubPr>
                <m:ctrlPr>
                  <w:rPr>
                    <w:rFonts w:ascii="DejaVu Math TeX Gyre" w:hAnsi="DejaVu Math TeX Gyre"/>
                    <w:sz w:val="24"/>
                    <w:szCs w:val="24"/>
                  </w:rPr>
                </m:ctrlPr>
              </m:sSubPr>
              <m:e>
                <m:r>
                  <m:rPr>
                    <m:scr m:val="script"/>
                  </m:rPr>
                  <w:rPr>
                    <w:rFonts w:ascii="DejaVu Math TeX Gyre" w:hAnsi="DejaVu Math TeX Gyre"/>
                    <w:sz w:val="24"/>
                    <w:szCs w:val="24"/>
                  </w:rPr>
                  <m:t>p</m:t>
                </m:r>
              </m:e>
              <m:sub>
                <m:r>
                  <w:rPr>
                    <w:rFonts w:ascii="DejaVu Math TeX Gyre" w:hAnsi="DejaVu Math TeX Gyre"/>
                    <w:sz w:val="24"/>
                    <w:szCs w:val="24"/>
                  </w:rPr>
                  <m:t>1</m:t>
                </m:r>
              </m:sub>
            </m:sSub>
          </m:sub>
        </m:sSub>
        <m:r>
          <m:rPr>
            <m:sty m:val="p"/>
          </m:rPr>
          <w:rPr>
            <w:rFonts w:ascii="DejaVu Math TeX Gyre" w:hAnsi="DejaVu Math TeX Gyre"/>
            <w:sz w:val="24"/>
            <w:szCs w:val="24"/>
          </w:rPr>
          <m:t>=3</m:t>
        </m:r>
      </m:oMath>
      <w:r w:rsidRPr="00943D88">
        <w:rPr>
          <w:rFonts w:hint="eastAsia"/>
          <w:sz w:val="24"/>
          <w:szCs w:val="24"/>
        </w:rPr>
        <w:t>，</w:t>
      </w:r>
      <m:oMath>
        <m:sSub>
          <m:sSubPr>
            <m:ctrlPr>
              <w:rPr>
                <w:rFonts w:ascii="DejaVu Math TeX Gyre" w:hAnsi="DejaVu Math TeX Gyre"/>
                <w:sz w:val="24"/>
                <w:szCs w:val="24"/>
              </w:rPr>
            </m:ctrlPr>
          </m:sSubPr>
          <m:e>
            <m:r>
              <m:rPr>
                <m:scr m:val="script"/>
              </m:rPr>
              <w:rPr>
                <w:rFonts w:ascii="DejaVu Math TeX Gyre" w:hAnsi="DejaVu Math TeX Gyre"/>
                <w:sz w:val="24"/>
                <w:szCs w:val="24"/>
              </w:rPr>
              <m:t>l</m:t>
            </m:r>
          </m:e>
          <m:sub>
            <m:sSub>
              <m:sSubPr>
                <m:ctrlPr>
                  <w:rPr>
                    <w:rFonts w:ascii="DejaVu Math TeX Gyre" w:hAnsi="DejaVu Math TeX Gyre"/>
                    <w:sz w:val="24"/>
                    <w:szCs w:val="24"/>
                  </w:rPr>
                </m:ctrlPr>
              </m:sSubPr>
              <m:e>
                <m:r>
                  <m:rPr>
                    <m:scr m:val="script"/>
                  </m:rPr>
                  <w:rPr>
                    <w:rFonts w:ascii="DejaVu Math TeX Gyre" w:hAnsi="DejaVu Math TeX Gyre"/>
                    <w:sz w:val="24"/>
                    <w:szCs w:val="24"/>
                  </w:rPr>
                  <m:t>p</m:t>
                </m:r>
              </m:e>
              <m:sub>
                <m:r>
                  <w:rPr>
                    <w:rFonts w:ascii="DejaVu Math TeX Gyre" w:hAnsi="DejaVu Math TeX Gyre" w:hint="eastAsia"/>
                    <w:sz w:val="24"/>
                    <w:szCs w:val="24"/>
                  </w:rPr>
                  <m:t>2</m:t>
                </m:r>
              </m:sub>
            </m:sSub>
          </m:sub>
        </m:sSub>
        <m:r>
          <w:rPr>
            <w:rFonts w:ascii="DejaVu Math TeX Gyre" w:hAnsi="DejaVu Math TeX Gyre" w:hint="eastAsia"/>
            <w:sz w:val="24"/>
            <w:szCs w:val="24"/>
          </w:rPr>
          <m:t>=1</m:t>
        </m:r>
      </m:oMath>
      <w:r w:rsidRPr="00943D88">
        <w:rPr>
          <w:rFonts w:hint="eastAsia"/>
          <w:sz w:val="24"/>
          <w:szCs w:val="24"/>
        </w:rPr>
        <w:t>；</w:t>
      </w:r>
      <w:r w:rsidR="00943D88" w:rsidRPr="00943D88">
        <w:rPr>
          <w:rFonts w:hint="eastAsia"/>
          <w:sz w:val="24"/>
          <w:szCs w:val="24"/>
        </w:rPr>
        <w:t>最短路径长度</w:t>
      </w:r>
      <m:oMath>
        <m:sSub>
          <m:sSubPr>
            <m:ctrlPr>
              <w:rPr>
                <w:rFonts w:ascii="DejaVu Math TeX Gyre" w:hAnsi="DejaVu Math TeX Gyre"/>
                <w:sz w:val="24"/>
                <w:szCs w:val="24"/>
              </w:rPr>
            </m:ctrlPr>
          </m:sSubPr>
          <m:e>
            <m:r>
              <m:rPr>
                <m:scr m:val="script"/>
                <m:sty m:val="p"/>
              </m:rPr>
              <w:rPr>
                <w:rFonts w:ascii="DejaVu Math TeX Gyre" w:hAnsi="DejaVu Math TeX Gyre"/>
                <w:sz w:val="24"/>
                <w:szCs w:val="24"/>
              </w:rPr>
              <m:t>l</m:t>
            </m:r>
          </m:e>
          <m:sub>
            <m:r>
              <w:rPr>
                <w:rFonts w:ascii="DejaVu Math TeX Gyre" w:hAnsi="DejaVu Math TeX Gyre"/>
                <w:sz w:val="24"/>
                <w:szCs w:val="24"/>
              </w:rPr>
              <m:t>ij</m:t>
            </m:r>
          </m:sub>
        </m:sSub>
        <m:r>
          <w:rPr>
            <w:rFonts w:ascii="DejaVu Math TeX Gyre" w:hAnsi="DejaVu Math TeX Gyre"/>
            <w:sz w:val="24"/>
            <w:szCs w:val="24"/>
          </w:rPr>
          <m:t>=1</m:t>
        </m:r>
      </m:oMath>
      <w:r w:rsidR="00943D88">
        <w:rPr>
          <w:rFonts w:hint="eastAsia"/>
          <w:sz w:val="24"/>
          <w:szCs w:val="24"/>
        </w:rPr>
        <w:t>。</w:t>
      </w:r>
    </w:p>
    <w:p w:rsidR="00790BF5" w:rsidRPr="00943D88" w:rsidRDefault="00790BF5" w:rsidP="00790BF5">
      <w:pPr>
        <w:spacing w:line="360" w:lineRule="auto"/>
        <w:ind w:firstLineChars="200" w:firstLine="480"/>
        <w:rPr>
          <w:sz w:val="24"/>
          <w:szCs w:val="24"/>
        </w:rPr>
      </w:pPr>
    </w:p>
    <w:p w:rsidR="00790BF5" w:rsidRPr="00790BF5" w:rsidRDefault="00790BF5" w:rsidP="00943D88">
      <w:pPr>
        <w:keepNext/>
      </w:pPr>
      <w:r>
        <w:rPr>
          <w:rFonts w:hint="eastAsia"/>
          <w:noProof/>
          <w:sz w:val="28"/>
          <w:szCs w:val="28"/>
        </w:rPr>
        <w:lastRenderedPageBreak/>
        <w:drawing>
          <wp:inline distT="0" distB="0" distL="0" distR="0" wp14:anchorId="5095D918" wp14:editId="1FB63C9F">
            <wp:extent cx="4523821" cy="3370246"/>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th.png"/>
                    <pic:cNvPicPr/>
                  </pic:nvPicPr>
                  <pic:blipFill>
                    <a:blip r:embed="rId25">
                      <a:extLst>
                        <a:ext uri="{28A0092B-C50C-407E-A947-70E740481C1C}">
                          <a14:useLocalDpi xmlns:a14="http://schemas.microsoft.com/office/drawing/2010/main" val="0"/>
                        </a:ext>
                      </a:extLst>
                    </a:blip>
                    <a:stretch>
                      <a:fillRect/>
                    </a:stretch>
                  </pic:blipFill>
                  <pic:spPr>
                    <a:xfrm>
                      <a:off x="0" y="0"/>
                      <a:ext cx="4523821" cy="3370246"/>
                    </a:xfrm>
                    <a:prstGeom prst="rect">
                      <a:avLst/>
                    </a:prstGeom>
                  </pic:spPr>
                </pic:pic>
              </a:graphicData>
            </a:graphic>
          </wp:inline>
        </w:drawing>
      </w:r>
    </w:p>
    <w:p w:rsidR="00064BF9" w:rsidRPr="00064BF9" w:rsidRDefault="00B34F64" w:rsidP="00B34F64">
      <w:pPr>
        <w:pStyle w:val="5"/>
        <w:spacing w:line="360" w:lineRule="auto"/>
        <w:ind w:firstLineChars="200" w:firstLine="560"/>
      </w:pPr>
      <w:r>
        <w:rPr>
          <w:rFonts w:hint="eastAsia"/>
        </w:rPr>
        <w:t>4.2.2</w:t>
      </w:r>
      <w:r>
        <w:t xml:space="preserve"> </w:t>
      </w:r>
      <w:r>
        <w:rPr>
          <w:rFonts w:hint="eastAsia"/>
        </w:rPr>
        <w:t>度与度分布</w:t>
      </w:r>
    </w:p>
    <w:p w:rsidR="00064BF9" w:rsidRPr="00B9074E" w:rsidRDefault="00C20346" w:rsidP="00A53CBA">
      <w:pPr>
        <w:spacing w:line="360" w:lineRule="auto"/>
        <w:ind w:firstLineChars="200" w:firstLine="480"/>
        <w:rPr>
          <w:sz w:val="24"/>
          <w:szCs w:val="24"/>
        </w:rPr>
      </w:pPr>
      <w:r w:rsidRPr="00B34F64">
        <w:rPr>
          <w:rFonts w:hint="eastAsia"/>
          <w:sz w:val="24"/>
          <w:szCs w:val="24"/>
        </w:rPr>
        <w:t>对于无向网络，</w:t>
      </w:r>
      <w:r w:rsidR="00FF48B7" w:rsidRPr="00B34F64">
        <w:rPr>
          <w:rFonts w:hint="eastAsia"/>
          <w:sz w:val="24"/>
          <w:szCs w:val="24"/>
        </w:rPr>
        <w:t>网络中节点</w:t>
      </w:r>
      <m:oMath>
        <m:r>
          <w:rPr>
            <w:rFonts w:ascii="DejaVu Math TeX Gyre" w:hAnsi="DejaVu Math TeX Gyre"/>
            <w:sz w:val="24"/>
            <w:szCs w:val="24"/>
          </w:rPr>
          <m:t>i</m:t>
        </m:r>
      </m:oMath>
      <w:r w:rsidR="00FF48B7" w:rsidRPr="00B34F64">
        <w:rPr>
          <w:rFonts w:hint="eastAsia"/>
          <w:sz w:val="24"/>
          <w:szCs w:val="24"/>
        </w:rPr>
        <w:t>的</w:t>
      </w:r>
      <w:r w:rsidR="00064BF9" w:rsidRPr="00B34F64">
        <w:rPr>
          <w:rFonts w:hint="eastAsia"/>
          <w:b/>
          <w:sz w:val="24"/>
          <w:szCs w:val="24"/>
        </w:rPr>
        <w:t>度</w:t>
      </w:r>
      <w:r w:rsidR="00B34F64" w:rsidRPr="00B34F64">
        <w:rPr>
          <w:rFonts w:hint="eastAsia"/>
          <w:sz w:val="24"/>
          <w:szCs w:val="24"/>
        </w:rPr>
        <w:t>（</w:t>
      </w:r>
      <w:r w:rsidR="00B34F64">
        <w:rPr>
          <w:rFonts w:hint="eastAsia"/>
          <w:sz w:val="24"/>
          <w:szCs w:val="24"/>
        </w:rPr>
        <w:t>Degree</w:t>
      </w:r>
      <w:r w:rsidR="00B34F64" w:rsidRPr="00B34F64">
        <w:rPr>
          <w:rFonts w:hint="eastAsia"/>
          <w:sz w:val="24"/>
          <w:szCs w:val="24"/>
        </w:rPr>
        <w:t>）</w:t>
      </w:r>
      <m:oMath>
        <m:sSub>
          <m:sSubPr>
            <m:ctrlPr>
              <w:rPr>
                <w:rFonts w:ascii="DejaVu Math TeX Gyre" w:hAnsi="DejaVu Math TeX Gyre"/>
                <w:sz w:val="24"/>
                <w:szCs w:val="24"/>
              </w:rPr>
            </m:ctrlPr>
          </m:sSubPr>
          <m:e>
            <m:r>
              <w:rPr>
                <w:rFonts w:ascii="DejaVu Math TeX Gyre" w:hAnsi="DejaVu Math TeX Gyre" w:hint="eastAsia"/>
                <w:sz w:val="24"/>
                <w:szCs w:val="24"/>
              </w:rPr>
              <m:t>k</m:t>
            </m:r>
          </m:e>
          <m:sub>
            <m:r>
              <w:rPr>
                <w:rFonts w:ascii="DejaVu Math TeX Gyre" w:hAnsi="DejaVu Math TeX Gyre"/>
                <w:sz w:val="24"/>
                <w:szCs w:val="24"/>
              </w:rPr>
              <m:t>i</m:t>
            </m:r>
          </m:sub>
        </m:sSub>
      </m:oMath>
      <w:r w:rsidR="00FF48B7" w:rsidRPr="00B34F64">
        <w:rPr>
          <w:rFonts w:hint="eastAsia"/>
          <w:sz w:val="24"/>
          <w:szCs w:val="24"/>
        </w:rPr>
        <w:t>表示</w:t>
      </w:r>
      <w:r w:rsidR="00064BF9" w:rsidRPr="00B34F64">
        <w:rPr>
          <w:rFonts w:hint="eastAsia"/>
          <w:sz w:val="24"/>
          <w:szCs w:val="24"/>
        </w:rPr>
        <w:t>第</w:t>
      </w:r>
      <m:oMath>
        <m:r>
          <w:rPr>
            <w:rFonts w:ascii="DejaVu Math TeX Gyre" w:hAnsi="DejaVu Math TeX Gyre"/>
            <w:sz w:val="24"/>
            <w:szCs w:val="24"/>
          </w:rPr>
          <m:t>i</m:t>
        </m:r>
      </m:oMath>
      <w:r w:rsidR="00FF48B7" w:rsidRPr="00B34F64">
        <w:rPr>
          <w:rFonts w:hint="eastAsia"/>
          <w:sz w:val="24"/>
          <w:szCs w:val="24"/>
        </w:rPr>
        <w:t>个节点与其相连节点的</w:t>
      </w:r>
      <w:r w:rsidRPr="00B34F64">
        <w:rPr>
          <w:rFonts w:hint="eastAsia"/>
          <w:sz w:val="24"/>
          <w:szCs w:val="24"/>
        </w:rPr>
        <w:t>个数</w:t>
      </w:r>
      <m:oMath>
        <m:sSub>
          <m:sSubPr>
            <m:ctrlPr>
              <w:rPr>
                <w:rFonts w:ascii="DejaVu Math TeX Gyre" w:hAnsi="DejaVu Math TeX Gyre"/>
                <w:sz w:val="24"/>
                <w:szCs w:val="24"/>
              </w:rPr>
            </m:ctrlPr>
          </m:sSubPr>
          <m:e>
            <m:r>
              <w:rPr>
                <w:rFonts w:ascii="DejaVu Math TeX Gyre" w:hAnsi="DejaVu Math TeX Gyre" w:hint="eastAsia"/>
                <w:sz w:val="24"/>
                <w:szCs w:val="24"/>
              </w:rPr>
              <m:t>k</m:t>
            </m:r>
          </m:e>
          <m:sub>
            <m:r>
              <w:rPr>
                <w:rFonts w:ascii="DejaVu Math TeX Gyre" w:hAnsi="DejaVu Math TeX Gyre"/>
                <w:sz w:val="24"/>
                <w:szCs w:val="24"/>
              </w:rPr>
              <m:t>i</m:t>
            </m:r>
          </m:sub>
        </m:sSub>
        <m:r>
          <w:rPr>
            <w:rFonts w:ascii="DejaVu Math TeX Gyre" w:hAnsi="DejaVu Math TeX Gyre"/>
            <w:sz w:val="24"/>
            <w:szCs w:val="24"/>
          </w:rPr>
          <m:t>=</m:t>
        </m:r>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j</m:t>
            </m:r>
          </m:sub>
          <m:sup/>
          <m:e>
            <m:sSub>
              <m:sSubPr>
                <m:ctrlPr>
                  <w:rPr>
                    <w:rFonts w:ascii="DejaVu Math TeX Gyre" w:hAnsi="DejaVu Math TeX Gyre"/>
                    <w:i/>
                    <w:sz w:val="24"/>
                    <w:szCs w:val="24"/>
                  </w:rPr>
                </m:ctrlPr>
              </m:sSubPr>
              <m:e>
                <m:r>
                  <w:rPr>
                    <w:rFonts w:ascii="DejaVu Math TeX Gyre" w:hAnsi="DejaVu Math TeX Gyre"/>
                    <w:sz w:val="24"/>
                    <w:szCs w:val="24"/>
                  </w:rPr>
                  <m:t>a</m:t>
                </m:r>
              </m:e>
              <m:sub>
                <m:r>
                  <w:rPr>
                    <w:rFonts w:ascii="DejaVu Math TeX Gyre" w:hAnsi="DejaVu Math TeX Gyre"/>
                    <w:sz w:val="24"/>
                    <w:szCs w:val="24"/>
                  </w:rPr>
                  <m:t>ij</m:t>
                </m:r>
              </m:sub>
            </m:sSub>
          </m:e>
        </m:nary>
      </m:oMath>
      <w:r w:rsidRPr="00B34F64">
        <w:rPr>
          <w:rFonts w:hint="eastAsia"/>
          <w:sz w:val="24"/>
          <w:szCs w:val="24"/>
        </w:rPr>
        <w:t>；而在有向网络中，度分为入度（in degree）</w:t>
      </w:r>
      <m:oMath>
        <m:sSup>
          <m:sSupPr>
            <m:ctrlPr>
              <w:rPr>
                <w:rFonts w:ascii="DejaVu Math TeX Gyre" w:hAnsi="DejaVu Math TeX Gyre"/>
                <w:sz w:val="24"/>
                <w:szCs w:val="24"/>
              </w:rPr>
            </m:ctrlPr>
          </m:sSupPr>
          <m:e>
            <m:r>
              <w:rPr>
                <w:rFonts w:ascii="DejaVu Math TeX Gyre" w:hAnsi="DejaVu Math TeX Gyre" w:hint="eastAsia"/>
                <w:sz w:val="24"/>
                <w:szCs w:val="24"/>
              </w:rPr>
              <m:t>k</m:t>
            </m:r>
          </m:e>
          <m:sup>
            <m:r>
              <w:rPr>
                <w:rFonts w:ascii="DejaVu Math TeX Gyre" w:hAnsi="DejaVu Math TeX Gyre"/>
                <w:sz w:val="24"/>
                <w:szCs w:val="24"/>
              </w:rPr>
              <m:t>in</m:t>
            </m:r>
          </m:sup>
        </m:sSup>
      </m:oMath>
      <w:r w:rsidRPr="00B34F64">
        <w:rPr>
          <w:rFonts w:hint="eastAsia"/>
          <w:sz w:val="24"/>
          <w:szCs w:val="24"/>
        </w:rPr>
        <w:t>和出度（out degree）</w:t>
      </w:r>
      <m:oMath>
        <m:sSup>
          <m:sSupPr>
            <m:ctrlPr>
              <w:rPr>
                <w:rFonts w:ascii="DejaVu Math TeX Gyre" w:hAnsi="DejaVu Math TeX Gyre"/>
                <w:sz w:val="24"/>
                <w:szCs w:val="24"/>
              </w:rPr>
            </m:ctrlPr>
          </m:sSupPr>
          <m:e>
            <m:r>
              <w:rPr>
                <w:rFonts w:ascii="DejaVu Math TeX Gyre" w:hAnsi="DejaVu Math TeX Gyre"/>
                <w:sz w:val="24"/>
                <w:szCs w:val="24"/>
              </w:rPr>
              <m:t>k</m:t>
            </m:r>
          </m:e>
          <m:sup>
            <m:r>
              <w:rPr>
                <w:rFonts w:ascii="DejaVu Math TeX Gyre" w:hAnsi="DejaVu Math TeX Gyre"/>
                <w:sz w:val="24"/>
                <w:szCs w:val="24"/>
              </w:rPr>
              <m:t>out</m:t>
            </m:r>
          </m:sup>
        </m:sSup>
      </m:oMath>
      <w:r w:rsidRPr="00B34F64">
        <w:rPr>
          <w:rFonts w:hint="eastAsia"/>
          <w:sz w:val="24"/>
          <w:szCs w:val="24"/>
        </w:rPr>
        <w:t>。入度表示指向某个节点的连边数目</w:t>
      </w:r>
      <w:r w:rsidR="00064BF9" w:rsidRPr="00B34F64">
        <w:rPr>
          <w:rFonts w:hint="eastAsia"/>
          <w:sz w:val="24"/>
          <w:szCs w:val="24"/>
        </w:rPr>
        <w:t>，出度表示从某个节点发出指向其他节点的数目。</w:t>
      </w:r>
      <w:r w:rsidR="00B34F64" w:rsidRPr="00B34F64">
        <w:rPr>
          <w:rFonts w:hint="eastAsia"/>
          <w:b/>
          <w:sz w:val="24"/>
          <w:szCs w:val="24"/>
        </w:rPr>
        <w:t>度分布</w:t>
      </w:r>
      <w:r w:rsidR="00B34F64">
        <w:rPr>
          <w:rFonts w:hint="eastAsia"/>
          <w:sz w:val="24"/>
          <w:szCs w:val="24"/>
        </w:rPr>
        <w:t>（Degree distribution）</w:t>
      </w:r>
      <m:oMath>
        <m:r>
          <w:rPr>
            <w:rFonts w:ascii="DejaVu Math TeX Gyre" w:hAnsi="DejaVu Math TeX Gyre"/>
            <w:sz w:val="24"/>
            <w:szCs w:val="24"/>
          </w:rPr>
          <m:t>P</m:t>
        </m:r>
        <m:d>
          <m:dPr>
            <m:ctrlPr>
              <w:rPr>
                <w:rFonts w:ascii="DejaVu Math TeX Gyre" w:hAnsi="DejaVu Math TeX Gyre"/>
                <w:i/>
                <w:sz w:val="24"/>
                <w:szCs w:val="24"/>
              </w:rPr>
            </m:ctrlPr>
          </m:dPr>
          <m:e>
            <m:r>
              <w:rPr>
                <w:rFonts w:ascii="DejaVu Math TeX Gyre" w:hAnsi="DejaVu Math TeX Gyre" w:hint="eastAsia"/>
                <w:sz w:val="24"/>
                <w:szCs w:val="24"/>
              </w:rPr>
              <m:t>k</m:t>
            </m:r>
          </m:e>
        </m:d>
      </m:oMath>
      <w:r w:rsidR="00B34F64">
        <w:rPr>
          <w:rFonts w:hint="eastAsia"/>
          <w:sz w:val="24"/>
          <w:szCs w:val="24"/>
        </w:rPr>
        <w:t>是概率分布，表示随机选择一个节点</w:t>
      </w:r>
      <m:oMath>
        <m:r>
          <w:rPr>
            <w:rFonts w:ascii="DejaVu Math TeX Gyre" w:hAnsi="DejaVu Math TeX Gyre"/>
            <w:sz w:val="24"/>
            <w:szCs w:val="24"/>
          </w:rPr>
          <m:t>i</m:t>
        </m:r>
      </m:oMath>
      <w:r w:rsidR="00B34F64">
        <w:rPr>
          <w:rFonts w:hint="eastAsia"/>
          <w:sz w:val="24"/>
          <w:szCs w:val="24"/>
        </w:rPr>
        <w:t>，其度值为</w:t>
      </w:r>
      <m:oMath>
        <m:r>
          <w:rPr>
            <w:rFonts w:ascii="DejaVu Math TeX Gyre" w:hAnsi="DejaVu Math TeX Gyre"/>
            <w:sz w:val="24"/>
            <w:szCs w:val="24"/>
          </w:rPr>
          <m:t>k</m:t>
        </m:r>
      </m:oMath>
      <w:r w:rsidR="00B34F64">
        <w:rPr>
          <w:rFonts w:hint="eastAsia"/>
          <w:sz w:val="24"/>
          <w:szCs w:val="24"/>
        </w:rPr>
        <w:t>的概率</w:t>
      </w:r>
      <w:r w:rsidR="00B9074E">
        <w:rPr>
          <w:rFonts w:hint="eastAsia"/>
          <w:sz w:val="24"/>
          <w:szCs w:val="24"/>
        </w:rPr>
        <w:t>，</w:t>
      </w:r>
      <m:oMath>
        <m:r>
          <w:rPr>
            <w:rFonts w:ascii="DejaVu Math TeX Gyre" w:hAnsi="DejaVu Math TeX Gyre"/>
            <w:sz w:val="24"/>
            <w:szCs w:val="24"/>
          </w:rPr>
          <m:t>P</m:t>
        </m:r>
        <m:d>
          <m:dPr>
            <m:ctrlPr>
              <w:rPr>
                <w:rFonts w:ascii="DejaVu Math TeX Gyre" w:hAnsi="DejaVu Math TeX Gyre"/>
                <w:i/>
                <w:sz w:val="24"/>
                <w:szCs w:val="24"/>
              </w:rPr>
            </m:ctrlPr>
          </m:dPr>
          <m:e>
            <m:r>
              <w:rPr>
                <w:rFonts w:ascii="DejaVu Math TeX Gyre" w:hAnsi="DejaVu Math TeX Gyre" w:hint="eastAsia"/>
                <w:sz w:val="24"/>
                <w:szCs w:val="24"/>
              </w:rPr>
              <m:t>k</m:t>
            </m:r>
          </m:e>
        </m:d>
        <m:r>
          <m:rPr>
            <m:sty m:val="p"/>
          </m:rPr>
          <w:rPr>
            <w:rFonts w:ascii="DejaVu Math TeX Gyre" w:hAnsi="DejaVu Math TeX Gyre" w:hint="eastAsia"/>
            <w:sz w:val="24"/>
            <w:szCs w:val="24"/>
          </w:rPr>
          <m:t>=</m:t>
        </m:r>
        <m:r>
          <w:rPr>
            <w:rFonts w:ascii="DejaVu Math TeX Gyre" w:hAnsi="DejaVu Math TeX Gyre"/>
            <w:sz w:val="24"/>
            <w:szCs w:val="24"/>
          </w:rPr>
          <m:t>P</m:t>
        </m:r>
        <m:d>
          <m:dPr>
            <m:ctrlPr>
              <w:rPr>
                <w:rFonts w:ascii="DejaVu Math TeX Gyre" w:hAnsi="DejaVu Math TeX Gyre"/>
                <w:i/>
                <w:sz w:val="24"/>
                <w:szCs w:val="24"/>
              </w:rPr>
            </m:ctrlPr>
          </m:dPr>
          <m:e>
            <m:sSub>
              <m:sSubPr>
                <m:ctrlPr>
                  <w:rPr>
                    <w:rFonts w:ascii="DejaVu Math TeX Gyre" w:hAnsi="DejaVu Math TeX Gyre"/>
                    <w:i/>
                    <w:sz w:val="24"/>
                    <w:szCs w:val="24"/>
                  </w:rPr>
                </m:ctrlPr>
              </m:sSubPr>
              <m:e>
                <m:r>
                  <w:rPr>
                    <w:rFonts w:ascii="DejaVu Math TeX Gyre" w:hAnsi="DejaVu Math TeX Gyre"/>
                    <w:sz w:val="24"/>
                    <w:szCs w:val="24"/>
                  </w:rPr>
                  <m:t>k</m:t>
                </m:r>
              </m:e>
              <m:sub>
                <m:r>
                  <w:rPr>
                    <w:rFonts w:ascii="DejaVu Math TeX Gyre" w:hAnsi="DejaVu Math TeX Gyre"/>
                    <w:sz w:val="24"/>
                    <w:szCs w:val="24"/>
                  </w:rPr>
                  <m:t>i</m:t>
                </m:r>
              </m:sub>
            </m:sSub>
            <m:r>
              <w:rPr>
                <w:rFonts w:ascii="DejaVu Math TeX Gyre" w:hAnsi="DejaVu Math TeX Gyre"/>
                <w:sz w:val="24"/>
                <w:szCs w:val="24"/>
              </w:rPr>
              <m:t>=k</m:t>
            </m:r>
          </m:e>
          <m:e>
            <m:r>
              <w:rPr>
                <w:rFonts w:ascii="DejaVu Math TeX Gyre" w:hAnsi="DejaVu Math TeX Gyre" w:hint="eastAsia"/>
                <w:sz w:val="24"/>
                <w:szCs w:val="24"/>
              </w:rPr>
              <m:t>i</m:t>
            </m:r>
          </m:e>
        </m:d>
      </m:oMath>
      <w:r w:rsidR="00B9074E">
        <w:rPr>
          <w:rFonts w:hint="eastAsia"/>
          <w:sz w:val="24"/>
          <w:szCs w:val="24"/>
        </w:rPr>
        <w:t>。在有向网络中，有两种度分布，入度分布</w:t>
      </w:r>
      <m:oMath>
        <m:r>
          <w:rPr>
            <w:rFonts w:ascii="DejaVu Math TeX Gyre" w:hAnsi="DejaVu Math TeX Gyre"/>
            <w:sz w:val="24"/>
            <w:szCs w:val="24"/>
          </w:rPr>
          <m:t>P</m:t>
        </m:r>
        <m:d>
          <m:dPr>
            <m:ctrlPr>
              <w:rPr>
                <w:rFonts w:ascii="DejaVu Math TeX Gyre" w:hAnsi="DejaVu Math TeX Gyre"/>
                <w:i/>
                <w:sz w:val="24"/>
                <w:szCs w:val="24"/>
              </w:rPr>
            </m:ctrlPr>
          </m:dPr>
          <m:e>
            <m:sSup>
              <m:sSupPr>
                <m:ctrlPr>
                  <w:rPr>
                    <w:rFonts w:ascii="DejaVu Math TeX Gyre" w:hAnsi="DejaVu Math TeX Gyre"/>
                    <w:sz w:val="24"/>
                    <w:szCs w:val="24"/>
                  </w:rPr>
                </m:ctrlPr>
              </m:sSupPr>
              <m:e>
                <m:r>
                  <w:rPr>
                    <w:rFonts w:ascii="DejaVu Math TeX Gyre" w:hAnsi="DejaVu Math TeX Gyre" w:hint="eastAsia"/>
                    <w:sz w:val="24"/>
                    <w:szCs w:val="24"/>
                  </w:rPr>
                  <m:t>k</m:t>
                </m:r>
              </m:e>
              <m:sup>
                <m:r>
                  <w:rPr>
                    <w:rFonts w:ascii="DejaVu Math TeX Gyre" w:hAnsi="DejaVu Math TeX Gyre"/>
                    <w:sz w:val="24"/>
                    <w:szCs w:val="24"/>
                  </w:rPr>
                  <m:t>in</m:t>
                </m:r>
              </m:sup>
            </m:sSup>
          </m:e>
        </m:d>
      </m:oMath>
      <w:r w:rsidR="00B9074E">
        <w:rPr>
          <w:rFonts w:hint="eastAsia"/>
          <w:sz w:val="24"/>
          <w:szCs w:val="24"/>
        </w:rPr>
        <w:t>和</w:t>
      </w:r>
      <m:oMath>
        <m:r>
          <w:rPr>
            <w:rFonts w:ascii="DejaVu Math TeX Gyre" w:hAnsi="DejaVu Math TeX Gyre"/>
            <w:sz w:val="24"/>
            <w:szCs w:val="24"/>
          </w:rPr>
          <m:t>P</m:t>
        </m:r>
        <m:d>
          <m:dPr>
            <m:ctrlPr>
              <w:rPr>
                <w:rFonts w:ascii="DejaVu Math TeX Gyre" w:hAnsi="DejaVu Math TeX Gyre"/>
                <w:i/>
                <w:sz w:val="24"/>
                <w:szCs w:val="24"/>
              </w:rPr>
            </m:ctrlPr>
          </m:dPr>
          <m:e>
            <m:sSup>
              <m:sSupPr>
                <m:ctrlPr>
                  <w:rPr>
                    <w:rFonts w:ascii="DejaVu Math TeX Gyre" w:hAnsi="DejaVu Math TeX Gyre"/>
                    <w:sz w:val="24"/>
                    <w:szCs w:val="24"/>
                  </w:rPr>
                </m:ctrlPr>
              </m:sSupPr>
              <m:e>
                <m:r>
                  <w:rPr>
                    <w:rFonts w:ascii="DejaVu Math TeX Gyre" w:hAnsi="DejaVu Math TeX Gyre" w:hint="eastAsia"/>
                    <w:sz w:val="24"/>
                    <w:szCs w:val="24"/>
                  </w:rPr>
                  <m:t>k</m:t>
                </m:r>
              </m:e>
              <m:sup>
                <m:r>
                  <w:rPr>
                    <w:rFonts w:ascii="DejaVu Math TeX Gyre" w:hAnsi="DejaVu Math TeX Gyre" w:hint="eastAsia"/>
                    <w:sz w:val="24"/>
                    <w:szCs w:val="24"/>
                  </w:rPr>
                  <m:t>out</m:t>
                </m:r>
              </m:sup>
            </m:sSup>
          </m:e>
        </m:d>
      </m:oMath>
      <w:r w:rsidR="00B9074E">
        <w:rPr>
          <w:rFonts w:hint="eastAsia"/>
          <w:sz w:val="24"/>
          <w:szCs w:val="24"/>
        </w:rPr>
        <w:t>。</w:t>
      </w:r>
    </w:p>
    <w:p w:rsidR="00C20346" w:rsidRPr="00B34F64" w:rsidRDefault="00FF48B7" w:rsidP="00A53CBA">
      <w:pPr>
        <w:spacing w:line="360" w:lineRule="auto"/>
        <w:ind w:firstLineChars="200" w:firstLine="480"/>
        <w:rPr>
          <w:sz w:val="24"/>
          <w:szCs w:val="24"/>
        </w:rPr>
      </w:pPr>
      <w:r w:rsidRPr="00B34F64">
        <w:rPr>
          <w:rFonts w:hint="eastAsia"/>
          <w:sz w:val="24"/>
          <w:szCs w:val="24"/>
        </w:rPr>
        <w:t>在社交网络中，节点的度可以表示为好友的个数；论文引用网络中，节点的度可以被认为是某篇论文的引用量[]。</w:t>
      </w:r>
    </w:p>
    <w:p w:rsidR="00EB618B" w:rsidRPr="00B34F64" w:rsidRDefault="00FF48B7" w:rsidP="00A53CBA">
      <w:pPr>
        <w:spacing w:line="360" w:lineRule="auto"/>
        <w:ind w:firstLineChars="200" w:firstLine="480"/>
        <w:rPr>
          <w:sz w:val="24"/>
          <w:szCs w:val="24"/>
        </w:rPr>
      </w:pPr>
      <w:r w:rsidRPr="00B34F64">
        <w:rPr>
          <w:rFonts w:hint="eastAsia"/>
          <w:sz w:val="24"/>
          <w:szCs w:val="24"/>
        </w:rPr>
        <w:t>一般用</w:t>
      </w:r>
      <m:oMath>
        <m:sSub>
          <m:sSubPr>
            <m:ctrlPr>
              <w:rPr>
                <w:rFonts w:ascii="DejaVu Math TeX Gyre" w:hAnsi="DejaVu Math TeX Gyre"/>
                <w:sz w:val="24"/>
                <w:szCs w:val="24"/>
              </w:rPr>
            </m:ctrlPr>
          </m:sSubPr>
          <m:e>
            <m:r>
              <w:rPr>
                <w:rFonts w:ascii="DejaVu Math TeX Gyre" w:hAnsi="DejaVu Math TeX Gyre" w:hint="eastAsia"/>
                <w:sz w:val="24"/>
                <w:szCs w:val="24"/>
              </w:rPr>
              <m:t>k</m:t>
            </m:r>
          </m:e>
          <m:sub>
            <m:r>
              <w:rPr>
                <w:rFonts w:ascii="DejaVu Math TeX Gyre" w:hAnsi="DejaVu Math TeX Gyre"/>
                <w:sz w:val="24"/>
                <w:szCs w:val="24"/>
              </w:rPr>
              <m:t>i</m:t>
            </m:r>
          </m:sub>
        </m:sSub>
      </m:oMath>
      <w:r w:rsidRPr="00B34F64">
        <w:rPr>
          <w:rFonts w:hint="eastAsia"/>
          <w:sz w:val="24"/>
          <w:szCs w:val="24"/>
        </w:rPr>
        <w:t>表示第</w:t>
      </w:r>
      <m:oMath>
        <m:r>
          <m:rPr>
            <m:sty m:val="p"/>
          </m:rPr>
          <w:rPr>
            <w:rFonts w:ascii="DejaVu Math TeX Gyre" w:hAnsi="DejaVu Math TeX Gyre"/>
            <w:sz w:val="24"/>
            <w:szCs w:val="24"/>
          </w:rPr>
          <m:t>i</m:t>
        </m:r>
      </m:oMath>
      <w:r w:rsidRPr="00B34F64">
        <w:rPr>
          <w:rFonts w:hint="eastAsia"/>
          <w:sz w:val="24"/>
          <w:szCs w:val="24"/>
        </w:rPr>
        <w:t>个节点的度</w:t>
      </w:r>
      <w:r w:rsidR="00C20346" w:rsidRPr="00B34F64">
        <w:rPr>
          <w:rFonts w:hint="eastAsia"/>
          <w:sz w:val="24"/>
          <w:szCs w:val="24"/>
        </w:rPr>
        <w:t>，</w:t>
      </w:r>
      <w:r w:rsidRPr="00B34F64">
        <w:rPr>
          <w:rFonts w:hint="eastAsia"/>
          <w:sz w:val="24"/>
          <w:szCs w:val="24"/>
        </w:rPr>
        <w:t>例如图4中第1个节点</w:t>
      </w:r>
      <m:oMath>
        <m:sSub>
          <m:sSubPr>
            <m:ctrlPr>
              <w:rPr>
                <w:rFonts w:ascii="DejaVu Math TeX Gyre" w:hAnsi="DejaVu Math TeX Gyre"/>
                <w:sz w:val="24"/>
                <w:szCs w:val="24"/>
              </w:rPr>
            </m:ctrlPr>
          </m:sSubPr>
          <m:e>
            <m:r>
              <w:rPr>
                <w:rFonts w:ascii="DejaVu Math TeX Gyre" w:hAnsi="DejaVu Math TeX Gyre" w:hint="eastAsia"/>
                <w:sz w:val="24"/>
                <w:szCs w:val="24"/>
              </w:rPr>
              <m:t>k</m:t>
            </m:r>
          </m:e>
          <m:sub>
            <m:r>
              <w:rPr>
                <w:rFonts w:ascii="DejaVu Math TeX Gyre" w:hAnsi="DejaVu Math TeX Gyre"/>
                <w:sz w:val="24"/>
                <w:szCs w:val="24"/>
              </w:rPr>
              <m:t>1</m:t>
            </m:r>
          </m:sub>
        </m:sSub>
        <m:r>
          <w:rPr>
            <w:rFonts w:ascii="DejaVu Math TeX Gyre" w:hAnsi="DejaVu Math TeX Gyre"/>
            <w:sz w:val="24"/>
            <w:szCs w:val="24"/>
          </w:rPr>
          <m:t>=2</m:t>
        </m:r>
      </m:oMath>
      <w:r w:rsidRPr="00B34F64">
        <w:rPr>
          <w:rFonts w:hint="eastAsia"/>
          <w:sz w:val="24"/>
          <w:szCs w:val="24"/>
        </w:rPr>
        <w:t>。</w:t>
      </w:r>
    </w:p>
    <w:p w:rsidR="007F2612" w:rsidRDefault="00B9074E" w:rsidP="00D53A1E">
      <w:pPr>
        <w:pStyle w:val="5"/>
      </w:pPr>
      <w:r>
        <w:rPr>
          <w:rFonts w:hint="eastAsia"/>
        </w:rPr>
        <w:lastRenderedPageBreak/>
        <w:t>4.2.3</w:t>
      </w:r>
      <w:r>
        <w:t xml:space="preserve"> </w:t>
      </w:r>
      <w:r w:rsidR="00064BF9">
        <w:rPr>
          <w:rFonts w:hint="eastAsia"/>
        </w:rPr>
        <w:t>中心性（Centrality）</w:t>
      </w:r>
    </w:p>
    <w:p w:rsidR="00064BF9" w:rsidRPr="00B9074E" w:rsidRDefault="00064BF9" w:rsidP="00B9074E">
      <w:pPr>
        <w:spacing w:line="360" w:lineRule="auto"/>
        <w:ind w:firstLineChars="200" w:firstLine="320"/>
        <w:jc w:val="right"/>
        <w:rPr>
          <w:sz w:val="16"/>
          <w:szCs w:val="24"/>
        </w:rPr>
      </w:pPr>
      <w:r w:rsidRPr="00B9074E">
        <w:rPr>
          <w:rFonts w:hint="eastAsia"/>
          <w:sz w:val="16"/>
          <w:szCs w:val="24"/>
        </w:rPr>
        <w:t>中心性是网络研究领域中重要的概念，是衡量节点在网络中重要程度的指标。常用的中心性测度有介数中心性、紧密中心性,</w:t>
      </w:r>
      <w:r w:rsidRPr="00B9074E">
        <w:rPr>
          <w:sz w:val="16"/>
          <w:szCs w:val="24"/>
        </w:rPr>
        <w:t>度中心性</w:t>
      </w:r>
      <w:r w:rsidRPr="00B9074E">
        <w:rPr>
          <w:rFonts w:hint="eastAsia"/>
          <w:sz w:val="16"/>
          <w:szCs w:val="24"/>
        </w:rPr>
        <w:t>。</w:t>
      </w:r>
    </w:p>
    <w:p w:rsidR="00746FE9" w:rsidRDefault="00746FE9" w:rsidP="00D53A1E">
      <w:pPr>
        <w:pStyle w:val="6"/>
      </w:pPr>
      <w:r>
        <w:t>度中心性（</w:t>
      </w:r>
      <w:r>
        <w:rPr>
          <w:rFonts w:hint="eastAsia"/>
        </w:rPr>
        <w:t>Degree</w:t>
      </w:r>
      <w:r>
        <w:t xml:space="preserve"> centrality）</w:t>
      </w:r>
    </w:p>
    <w:p w:rsidR="00746FE9" w:rsidRPr="00B9074E" w:rsidRDefault="00746FE9" w:rsidP="00A53CBA">
      <w:pPr>
        <w:spacing w:line="360" w:lineRule="auto"/>
        <w:ind w:firstLineChars="200" w:firstLine="480"/>
        <w:rPr>
          <w:sz w:val="24"/>
          <w:szCs w:val="24"/>
        </w:rPr>
      </w:pPr>
      <w:r w:rsidRPr="00B9074E">
        <w:rPr>
          <w:rFonts w:hint="eastAsia"/>
          <w:sz w:val="24"/>
          <w:szCs w:val="24"/>
        </w:rPr>
        <w:t>度中心性是网络中</w:t>
      </w:r>
      <w:r w:rsidR="00FF6023" w:rsidRPr="00B9074E">
        <w:rPr>
          <w:rFonts w:hint="eastAsia"/>
          <w:sz w:val="24"/>
          <w:szCs w:val="24"/>
        </w:rPr>
        <w:t>心性测度中最简单直观的指标，为节点的度，即与节点相连的</w:t>
      </w:r>
      <w:r w:rsidR="00B9074E">
        <w:rPr>
          <w:rFonts w:hint="eastAsia"/>
          <w:sz w:val="24"/>
          <w:szCs w:val="24"/>
        </w:rPr>
        <w:t>边的数量。社交网络中，度中心性越高的节点，其“闻名”程度也越高。</w:t>
      </w:r>
      <w:r w:rsidR="00B9074E" w:rsidRPr="00B9074E">
        <w:rPr>
          <w:sz w:val="24"/>
          <w:szCs w:val="24"/>
        </w:rPr>
        <w:t xml:space="preserve"> </w:t>
      </w:r>
    </w:p>
    <w:p w:rsidR="00064BF9" w:rsidRDefault="001B0BB9" w:rsidP="00D53A1E">
      <w:pPr>
        <w:pStyle w:val="6"/>
      </w:pPr>
      <w:r>
        <w:rPr>
          <w:rFonts w:hint="eastAsia"/>
        </w:rPr>
        <w:t>介数中心性</w:t>
      </w:r>
      <w:r w:rsidR="00D722D6">
        <w:rPr>
          <w:rFonts w:hint="eastAsia"/>
          <w:sz w:val="28"/>
          <w:szCs w:val="28"/>
        </w:rPr>
        <w:t>（Bet</w:t>
      </w:r>
      <w:r w:rsidR="00D722D6">
        <w:rPr>
          <w:sz w:val="28"/>
          <w:szCs w:val="28"/>
        </w:rPr>
        <w:t>weenness centrality</w:t>
      </w:r>
      <w:r w:rsidR="00D722D6">
        <w:rPr>
          <w:rFonts w:hint="eastAsia"/>
          <w:sz w:val="28"/>
          <w:szCs w:val="28"/>
        </w:rPr>
        <w:t>）</w:t>
      </w:r>
    </w:p>
    <w:p w:rsidR="009E11BB" w:rsidRPr="00B9074E" w:rsidRDefault="001B0BB9" w:rsidP="00D53A1E">
      <w:pPr>
        <w:rPr>
          <w:sz w:val="24"/>
          <w:szCs w:val="24"/>
        </w:rPr>
      </w:pPr>
      <w:r w:rsidRPr="00B9074E">
        <w:rPr>
          <w:rFonts w:hint="eastAsia"/>
          <w:sz w:val="24"/>
          <w:szCs w:val="24"/>
        </w:rPr>
        <w:t>介数中心性衡量了网络中节点</w:t>
      </w:r>
      <w:r w:rsidR="00D722D6" w:rsidRPr="00B9074E">
        <w:rPr>
          <w:rFonts w:hint="eastAsia"/>
          <w:sz w:val="24"/>
          <w:szCs w:val="24"/>
        </w:rPr>
        <w:t>充当</w:t>
      </w:r>
      <w:r w:rsidRPr="00B9074E">
        <w:rPr>
          <w:rFonts w:hint="eastAsia"/>
          <w:sz w:val="24"/>
          <w:szCs w:val="24"/>
        </w:rPr>
        <w:t>“桥梁</w:t>
      </w:r>
      <w:r w:rsidR="00D722D6" w:rsidRPr="00B9074E">
        <w:rPr>
          <w:rFonts w:hint="eastAsia"/>
          <w:sz w:val="24"/>
          <w:szCs w:val="24"/>
        </w:rPr>
        <w:t>（</w:t>
      </w:r>
      <w:r w:rsidR="00D722D6" w:rsidRPr="00B9074E">
        <w:rPr>
          <w:sz w:val="24"/>
          <w:szCs w:val="24"/>
        </w:rPr>
        <w:t>bridge</w:t>
      </w:r>
      <w:r w:rsidR="00D722D6" w:rsidRPr="00B9074E">
        <w:rPr>
          <w:rFonts w:hint="eastAsia"/>
          <w:sz w:val="24"/>
          <w:szCs w:val="24"/>
        </w:rPr>
        <w:t>）</w:t>
      </w:r>
      <w:r w:rsidRPr="00B9074E">
        <w:rPr>
          <w:rFonts w:hint="eastAsia"/>
          <w:sz w:val="24"/>
          <w:szCs w:val="24"/>
        </w:rPr>
        <w:t>”的作用程度</w:t>
      </w:r>
      <w:r w:rsidR="00D722D6" w:rsidRPr="00B9074E">
        <w:rPr>
          <w:rFonts w:hint="eastAsia"/>
          <w:sz w:val="24"/>
          <w:szCs w:val="24"/>
        </w:rPr>
        <w:t>。节点</w:t>
      </w:r>
      <m:oMath>
        <m:r>
          <m:rPr>
            <m:sty m:val="p"/>
          </m:rPr>
          <w:rPr>
            <w:rFonts w:ascii="DejaVu Math TeX Gyre" w:hAnsi="DejaVu Math TeX Gyre" w:hint="eastAsia"/>
            <w:sz w:val="24"/>
            <w:szCs w:val="24"/>
          </w:rPr>
          <m:t>i</m:t>
        </m:r>
      </m:oMath>
      <w:r w:rsidR="00D722D6" w:rsidRPr="00B9074E">
        <w:rPr>
          <w:rFonts w:hint="eastAsia"/>
          <w:sz w:val="24"/>
          <w:szCs w:val="24"/>
        </w:rPr>
        <w:t>的</w:t>
      </w:r>
      <w:r w:rsidR="009E11BB" w:rsidRPr="00B9074E">
        <w:rPr>
          <w:rFonts w:hint="eastAsia"/>
          <w:sz w:val="24"/>
          <w:szCs w:val="24"/>
        </w:rPr>
        <w:t>介数中心性为：</w:t>
      </w:r>
      <w:r w:rsidR="009E11BB" w:rsidRPr="00B9074E">
        <w:rPr>
          <w:sz w:val="24"/>
          <w:szCs w:val="24"/>
        </w:rPr>
        <w:br/>
      </w:r>
      <m:oMathPara>
        <m:oMath>
          <m:sSub>
            <m:sSubPr>
              <m:ctrlPr>
                <w:rPr>
                  <w:rFonts w:ascii="DejaVu Math TeX Gyre" w:hAnsi="DejaVu Math TeX Gyre"/>
                  <w:sz w:val="24"/>
                  <w:szCs w:val="24"/>
                </w:rPr>
              </m:ctrlPr>
            </m:sSubPr>
            <m:e>
              <m:r>
                <w:rPr>
                  <w:rFonts w:ascii="DejaVu Math TeX Gyre" w:hAnsi="DejaVu Math TeX Gyre"/>
                  <w:sz w:val="24"/>
                  <w:szCs w:val="24"/>
                </w:rPr>
                <m:t>BC</m:t>
              </m:r>
            </m:e>
            <m:sub>
              <m:r>
                <w:rPr>
                  <w:rFonts w:ascii="DejaVu Math TeX Gyre" w:hAnsi="DejaVu Math TeX Gyre"/>
                  <w:sz w:val="24"/>
                  <w:szCs w:val="24"/>
                </w:rPr>
                <m:t>i</m:t>
              </m:r>
            </m:sub>
          </m:sSub>
          <m:r>
            <w:rPr>
              <w:rFonts w:ascii="DejaVu Math TeX Gyre" w:hAnsi="DejaVu Math TeX Gyre"/>
              <w:sz w:val="24"/>
              <w:szCs w:val="24"/>
            </w:rPr>
            <m:t>=</m:t>
          </m:r>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s≠v≠t</m:t>
              </m:r>
            </m:sub>
            <m:sup/>
            <m:e>
              <m:f>
                <m:fPr>
                  <m:ctrlPr>
                    <w:rPr>
                      <w:rFonts w:ascii="DejaVu Math TeX Gyre" w:hAnsi="DejaVu Math TeX Gyre"/>
                      <w:i/>
                      <w:sz w:val="24"/>
                      <w:szCs w:val="24"/>
                    </w:rPr>
                  </m:ctrlPr>
                </m:fPr>
                <m:num>
                  <m:sSub>
                    <m:sSubPr>
                      <m:ctrlPr>
                        <w:rPr>
                          <w:rFonts w:ascii="DejaVu Math TeX Gyre" w:hAnsi="DejaVu Math TeX Gyre"/>
                          <w:i/>
                          <w:sz w:val="24"/>
                          <w:szCs w:val="24"/>
                        </w:rPr>
                      </m:ctrlPr>
                    </m:sSubPr>
                    <m:e>
                      <m:r>
                        <w:rPr>
                          <w:rFonts w:ascii="DejaVu Math TeX Gyre" w:hAnsi="DejaVu Math TeX Gyre"/>
                          <w:sz w:val="24"/>
                          <w:szCs w:val="24"/>
                        </w:rPr>
                        <m:t>σ</m:t>
                      </m:r>
                    </m:e>
                    <m:sub>
                      <m:r>
                        <w:rPr>
                          <w:rFonts w:ascii="DejaVu Math TeX Gyre" w:hAnsi="DejaVu Math TeX Gyre"/>
                          <w:sz w:val="24"/>
                          <w:szCs w:val="24"/>
                        </w:rPr>
                        <m:t>st</m:t>
                      </m:r>
                    </m:sub>
                  </m:sSub>
                  <m:r>
                    <w:rPr>
                      <w:rFonts w:ascii="DejaVu Math TeX Gyre" w:hAnsi="DejaVu Math TeX Gyre" w:hint="eastAsia"/>
                      <w:sz w:val="24"/>
                      <w:szCs w:val="24"/>
                    </w:rPr>
                    <m:t>(</m:t>
                  </m:r>
                  <m:r>
                    <w:rPr>
                      <w:rFonts w:ascii="DejaVu Math TeX Gyre" w:hAnsi="DejaVu Math TeX Gyre"/>
                      <w:sz w:val="24"/>
                      <w:szCs w:val="24"/>
                    </w:rPr>
                    <m:t>v)</m:t>
                  </m:r>
                </m:num>
                <m:den>
                  <m:sSub>
                    <m:sSubPr>
                      <m:ctrlPr>
                        <w:rPr>
                          <w:rFonts w:ascii="DejaVu Math TeX Gyre" w:hAnsi="DejaVu Math TeX Gyre"/>
                          <w:i/>
                          <w:sz w:val="24"/>
                          <w:szCs w:val="24"/>
                        </w:rPr>
                      </m:ctrlPr>
                    </m:sSubPr>
                    <m:e>
                      <m:r>
                        <w:rPr>
                          <w:rFonts w:ascii="DejaVu Math TeX Gyre" w:hAnsi="DejaVu Math TeX Gyre"/>
                          <w:sz w:val="24"/>
                          <w:szCs w:val="24"/>
                        </w:rPr>
                        <m:t>σ</m:t>
                      </m:r>
                    </m:e>
                    <m:sub>
                      <m:r>
                        <w:rPr>
                          <w:rFonts w:ascii="DejaVu Math TeX Gyre" w:hAnsi="DejaVu Math TeX Gyre" w:hint="eastAsia"/>
                          <w:sz w:val="24"/>
                          <w:szCs w:val="24"/>
                        </w:rPr>
                        <m:t>st</m:t>
                      </m:r>
                    </m:sub>
                  </m:sSub>
                </m:den>
              </m:f>
            </m:e>
          </m:nary>
        </m:oMath>
      </m:oMathPara>
    </w:p>
    <w:p w:rsidR="009E11BB" w:rsidRPr="00B9074E" w:rsidRDefault="009E11BB" w:rsidP="00A53CBA">
      <w:pPr>
        <w:spacing w:line="360" w:lineRule="auto"/>
        <w:ind w:firstLineChars="200" w:firstLine="480"/>
        <w:rPr>
          <w:sz w:val="24"/>
          <w:szCs w:val="24"/>
        </w:rPr>
      </w:pPr>
      <w:r w:rsidRPr="00B9074E">
        <w:rPr>
          <w:rFonts w:hint="eastAsia"/>
          <w:sz w:val="24"/>
          <w:szCs w:val="24"/>
        </w:rPr>
        <w:t>其中</w:t>
      </w:r>
      <m:oMath>
        <m:sSub>
          <m:sSubPr>
            <m:ctrlPr>
              <w:rPr>
                <w:rFonts w:ascii="DejaVu Math TeX Gyre" w:hAnsi="DejaVu Math TeX Gyre"/>
                <w:i/>
                <w:sz w:val="24"/>
                <w:szCs w:val="24"/>
              </w:rPr>
            </m:ctrlPr>
          </m:sSubPr>
          <m:e>
            <m:r>
              <w:rPr>
                <w:rFonts w:ascii="DejaVu Math TeX Gyre" w:hAnsi="DejaVu Math TeX Gyre"/>
                <w:sz w:val="24"/>
                <w:szCs w:val="24"/>
              </w:rPr>
              <m:t>σ</m:t>
            </m:r>
          </m:e>
          <m:sub>
            <m:r>
              <w:rPr>
                <w:rFonts w:ascii="DejaVu Math TeX Gyre" w:hAnsi="DejaVu Math TeX Gyre" w:hint="eastAsia"/>
                <w:sz w:val="24"/>
                <w:szCs w:val="24"/>
              </w:rPr>
              <m:t>st</m:t>
            </m:r>
          </m:sub>
        </m:sSub>
      </m:oMath>
      <w:r w:rsidRPr="00B9074E">
        <w:rPr>
          <w:rFonts w:hint="eastAsia"/>
          <w:sz w:val="24"/>
          <w:szCs w:val="24"/>
        </w:rPr>
        <w:t>是从点s到点t的最短路径的数量，</w:t>
      </w:r>
      <m:oMath>
        <m:sSub>
          <m:sSubPr>
            <m:ctrlPr>
              <w:rPr>
                <w:rFonts w:ascii="DejaVu Math TeX Gyre" w:hAnsi="DejaVu Math TeX Gyre"/>
                <w:i/>
                <w:sz w:val="24"/>
                <w:szCs w:val="24"/>
              </w:rPr>
            </m:ctrlPr>
          </m:sSubPr>
          <m:e>
            <m:r>
              <w:rPr>
                <w:rFonts w:ascii="DejaVu Math TeX Gyre" w:hAnsi="DejaVu Math TeX Gyre"/>
                <w:sz w:val="24"/>
                <w:szCs w:val="24"/>
              </w:rPr>
              <m:t>σ</m:t>
            </m:r>
          </m:e>
          <m:sub>
            <m:r>
              <w:rPr>
                <w:rFonts w:ascii="DejaVu Math TeX Gyre" w:hAnsi="DejaVu Math TeX Gyre"/>
                <w:sz w:val="24"/>
                <w:szCs w:val="24"/>
              </w:rPr>
              <m:t>st</m:t>
            </m:r>
          </m:sub>
        </m:sSub>
        <m:r>
          <w:rPr>
            <w:rFonts w:ascii="DejaVu Math TeX Gyre" w:hAnsi="DejaVu Math TeX Gyre" w:hint="eastAsia"/>
            <w:sz w:val="24"/>
            <w:szCs w:val="24"/>
          </w:rPr>
          <m:t>(</m:t>
        </m:r>
        <m:r>
          <w:rPr>
            <w:rFonts w:ascii="DejaVu Math TeX Gyre" w:hAnsi="DejaVu Math TeX Gyre"/>
            <w:sz w:val="24"/>
            <w:szCs w:val="24"/>
          </w:rPr>
          <m:t>v)</m:t>
        </m:r>
      </m:oMath>
      <w:r w:rsidRPr="00B9074E">
        <w:rPr>
          <w:rFonts w:hint="eastAsia"/>
          <w:sz w:val="24"/>
          <w:szCs w:val="24"/>
        </w:rPr>
        <w:t>是这些最短路径中经过点</w:t>
      </w:r>
      <w:r w:rsidR="003A00F1" w:rsidRPr="00B9074E">
        <w:rPr>
          <w:sz w:val="24"/>
          <w:szCs w:val="24"/>
        </w:rPr>
        <w:t xml:space="preserve"> </w:t>
      </w:r>
      <m:oMath>
        <m:r>
          <w:rPr>
            <w:rFonts w:ascii="DejaVu Math TeX Gyre" w:hAnsi="DejaVu Math TeX Gyre"/>
            <w:sz w:val="24"/>
            <w:szCs w:val="24"/>
          </w:rPr>
          <m:t>v</m:t>
        </m:r>
      </m:oMath>
      <w:r w:rsidR="003A00F1" w:rsidRPr="00B9074E">
        <w:rPr>
          <w:sz w:val="24"/>
          <w:szCs w:val="24"/>
        </w:rPr>
        <w:t xml:space="preserve"> </w:t>
      </w:r>
      <w:r w:rsidRPr="00B9074E">
        <w:rPr>
          <w:rFonts w:hint="eastAsia"/>
          <w:sz w:val="24"/>
          <w:szCs w:val="24"/>
        </w:rPr>
        <w:t>的路径数量。</w:t>
      </w:r>
    </w:p>
    <w:p w:rsidR="001B0BB9" w:rsidRPr="00B9074E" w:rsidRDefault="00D722D6" w:rsidP="00A53CBA">
      <w:pPr>
        <w:spacing w:line="360" w:lineRule="auto"/>
        <w:ind w:firstLineChars="200" w:firstLine="480"/>
        <w:rPr>
          <w:sz w:val="24"/>
          <w:szCs w:val="24"/>
        </w:rPr>
      </w:pPr>
      <w:r w:rsidRPr="00B9074E">
        <w:rPr>
          <w:rFonts w:hint="eastAsia"/>
          <w:sz w:val="24"/>
          <w:szCs w:val="24"/>
        </w:rPr>
        <w:t>某个节点的介数中心性越大，其在整个网络中作为“桥梁”的作用就越大。</w:t>
      </w:r>
      <w:r w:rsidR="00A2783E" w:rsidRPr="00B9074E">
        <w:rPr>
          <w:rFonts w:hint="eastAsia"/>
          <w:sz w:val="24"/>
          <w:szCs w:val="24"/>
        </w:rPr>
        <w:t>如图6，红色顶点的介数中心性最大，在整个网络中充当着“Hub”角色。</w:t>
      </w:r>
    </w:p>
    <w:p w:rsidR="000A39AD" w:rsidRDefault="000A39AD" w:rsidP="00D53A1E">
      <w:pPr>
        <w:keepNext/>
      </w:pPr>
      <w:r>
        <w:rPr>
          <w:rFonts w:hint="eastAsia"/>
          <w:noProof/>
          <w:sz w:val="28"/>
          <w:szCs w:val="28"/>
        </w:rPr>
        <w:lastRenderedPageBreak/>
        <w:drawing>
          <wp:inline distT="0" distB="0" distL="0" distR="0">
            <wp:extent cx="5274310" cy="392938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ar_network.png"/>
                    <pic:cNvPicPr/>
                  </pic:nvPicPr>
                  <pic:blipFill>
                    <a:blip r:embed="rId26">
                      <a:extLst>
                        <a:ext uri="{28A0092B-C50C-407E-A947-70E740481C1C}">
                          <a14:useLocalDpi xmlns:a14="http://schemas.microsoft.com/office/drawing/2010/main" val="0"/>
                        </a:ext>
                      </a:extLst>
                    </a:blip>
                    <a:stretch>
                      <a:fillRect/>
                    </a:stretch>
                  </pic:blipFill>
                  <pic:spPr>
                    <a:xfrm>
                      <a:off x="0" y="0"/>
                      <a:ext cx="5274310" cy="3929380"/>
                    </a:xfrm>
                    <a:prstGeom prst="rect">
                      <a:avLst/>
                    </a:prstGeom>
                  </pic:spPr>
                </pic:pic>
              </a:graphicData>
            </a:graphic>
          </wp:inline>
        </w:drawing>
      </w:r>
    </w:p>
    <w:p w:rsidR="009E11BB" w:rsidRPr="001B0BB9" w:rsidRDefault="000A39AD" w:rsidP="00D53A1E">
      <w:pPr>
        <w:pStyle w:val="a3"/>
        <w:rPr>
          <w:sz w:val="28"/>
          <w:szCs w:val="28"/>
        </w:rPr>
      </w:pPr>
      <w:r>
        <w:t xml:space="preserve">Figure </w:t>
      </w:r>
      <w:r w:rsidR="00E04B6F">
        <w:fldChar w:fldCharType="begin"/>
      </w:r>
      <w:r w:rsidR="00E04B6F">
        <w:instrText xml:space="preserve"> SEQ Figure \* ARABIC </w:instrText>
      </w:r>
      <w:r w:rsidR="00E04B6F">
        <w:fldChar w:fldCharType="separate"/>
      </w:r>
      <w:r w:rsidR="001E6E53">
        <w:rPr>
          <w:noProof/>
        </w:rPr>
        <w:t>4</w:t>
      </w:r>
      <w:r w:rsidR="00E04B6F">
        <w:rPr>
          <w:noProof/>
        </w:rPr>
        <w:fldChar w:fldCharType="end"/>
      </w:r>
      <w:r>
        <w:t xml:space="preserve"> </w:t>
      </w:r>
      <w:r>
        <w:rPr>
          <w:rFonts w:hint="eastAsia"/>
        </w:rPr>
        <w:t>星型网络</w:t>
      </w:r>
    </w:p>
    <w:p w:rsidR="001B0BB9" w:rsidRDefault="00746FE9" w:rsidP="00D53A1E">
      <w:pPr>
        <w:pStyle w:val="6"/>
      </w:pPr>
      <w:r>
        <w:rPr>
          <w:rFonts w:hint="eastAsia"/>
        </w:rPr>
        <w:t>接近度中心性</w:t>
      </w:r>
      <w:r w:rsidR="00D722D6">
        <w:rPr>
          <w:rFonts w:hint="eastAsia"/>
          <w:sz w:val="28"/>
          <w:szCs w:val="28"/>
        </w:rPr>
        <w:t>（</w:t>
      </w:r>
      <w:r w:rsidR="00D722D6">
        <w:rPr>
          <w:sz w:val="28"/>
          <w:szCs w:val="28"/>
        </w:rPr>
        <w:t>Closeness centrality）</w:t>
      </w:r>
    </w:p>
    <w:p w:rsidR="00A2783E" w:rsidRPr="00B9074E" w:rsidRDefault="00746FE9" w:rsidP="00B9074E">
      <w:pPr>
        <w:spacing w:line="360" w:lineRule="auto"/>
        <w:ind w:firstLineChars="200" w:firstLine="480"/>
        <w:rPr>
          <w:sz w:val="24"/>
          <w:szCs w:val="24"/>
        </w:rPr>
      </w:pPr>
      <w:r w:rsidRPr="00B9074E">
        <w:rPr>
          <w:rFonts w:hint="eastAsia"/>
          <w:sz w:val="24"/>
          <w:szCs w:val="24"/>
        </w:rPr>
        <w:t>节点</w:t>
      </w:r>
      <m:oMath>
        <m:r>
          <m:rPr>
            <m:sty m:val="p"/>
          </m:rPr>
          <w:rPr>
            <w:rFonts w:ascii="DejaVu Math TeX Gyre" w:hAnsi="DejaVu Math TeX Gyre"/>
            <w:sz w:val="24"/>
            <w:szCs w:val="24"/>
          </w:rPr>
          <m:t>i</m:t>
        </m:r>
      </m:oMath>
      <w:r w:rsidRPr="00B9074E">
        <w:rPr>
          <w:rFonts w:hint="eastAsia"/>
          <w:sz w:val="24"/>
          <w:szCs w:val="24"/>
        </w:rPr>
        <w:t>的接近度中心性定义为：</w:t>
      </w:r>
      <w:r w:rsidRPr="00B9074E">
        <w:rPr>
          <w:sz w:val="24"/>
          <w:szCs w:val="24"/>
        </w:rPr>
        <w:br/>
      </w:r>
      <m:oMathPara>
        <m:oMath>
          <m:sSub>
            <m:sSubPr>
              <m:ctrlPr>
                <w:rPr>
                  <w:rFonts w:ascii="DejaVu Math TeX Gyre" w:hAnsi="DejaVu Math TeX Gyre"/>
                  <w:sz w:val="24"/>
                  <w:szCs w:val="24"/>
                </w:rPr>
              </m:ctrlPr>
            </m:sSubPr>
            <m:e>
              <m:r>
                <w:rPr>
                  <w:rFonts w:ascii="DejaVu Math TeX Gyre" w:hAnsi="DejaVu Math TeX Gyre" w:hint="eastAsia"/>
                  <w:sz w:val="24"/>
                  <w:szCs w:val="24"/>
                </w:rPr>
                <m:t>c</m:t>
              </m:r>
            </m:e>
            <m:sub>
              <m:r>
                <w:rPr>
                  <w:rFonts w:ascii="DejaVu Math TeX Gyre" w:hAnsi="DejaVu Math TeX Gyre"/>
                  <w:sz w:val="24"/>
                  <w:szCs w:val="24"/>
                </w:rPr>
                <m:t>i</m:t>
              </m:r>
            </m:sub>
          </m:sSub>
          <m:r>
            <w:rPr>
              <w:rFonts w:ascii="DejaVu Math TeX Gyre" w:hAnsi="DejaVu Math TeX Gyre"/>
              <w:sz w:val="24"/>
              <w:szCs w:val="24"/>
            </w:rPr>
            <m:t>=</m:t>
          </m:r>
          <m:f>
            <m:fPr>
              <m:ctrlPr>
                <w:rPr>
                  <w:rFonts w:ascii="DejaVu Math TeX Gyre" w:hAnsi="DejaVu Math TeX Gyre"/>
                  <w:i/>
                  <w:sz w:val="24"/>
                  <w:szCs w:val="24"/>
                </w:rPr>
              </m:ctrlPr>
            </m:fPr>
            <m:num>
              <m:r>
                <w:rPr>
                  <w:rFonts w:ascii="DejaVu Math TeX Gyre" w:hAnsi="DejaVu Math TeX Gyre"/>
                  <w:sz w:val="24"/>
                  <w:szCs w:val="24"/>
                </w:rPr>
                <m:t>1</m:t>
              </m:r>
            </m:num>
            <m:den>
              <m:f>
                <m:fPr>
                  <m:ctrlPr>
                    <w:rPr>
                      <w:rFonts w:ascii="DejaVu Math TeX Gyre" w:hAnsi="DejaVu Math TeX Gyre"/>
                      <w:i/>
                      <w:sz w:val="24"/>
                      <w:szCs w:val="24"/>
                    </w:rPr>
                  </m:ctrlPr>
                </m:fPr>
                <m:num>
                  <m:r>
                    <w:rPr>
                      <w:rFonts w:ascii="DejaVu Math TeX Gyre" w:hAnsi="DejaVu Math TeX Gyre"/>
                      <w:sz w:val="24"/>
                      <w:szCs w:val="24"/>
                    </w:rPr>
                    <m:t>1</m:t>
                  </m:r>
                </m:num>
                <m:den>
                  <m:r>
                    <w:rPr>
                      <w:rFonts w:ascii="DejaVu Math TeX Gyre" w:hAnsi="DejaVu Math TeX Gyre"/>
                      <w:sz w:val="24"/>
                      <w:szCs w:val="24"/>
                    </w:rPr>
                    <m:t>n-1</m:t>
                  </m:r>
                </m:den>
              </m:f>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j≠i</m:t>
                  </m:r>
                </m:sub>
                <m:sup/>
                <m:e>
                  <m:sSub>
                    <m:sSubPr>
                      <m:ctrlPr>
                        <w:rPr>
                          <w:rFonts w:ascii="DejaVu Math TeX Gyre" w:hAnsi="DejaVu Math TeX Gyre"/>
                          <w:i/>
                          <w:sz w:val="24"/>
                          <w:szCs w:val="24"/>
                        </w:rPr>
                      </m:ctrlPr>
                    </m:sSubPr>
                    <m:e>
                      <m:r>
                        <w:rPr>
                          <w:rFonts w:ascii="DejaVu Math TeX Gyre" w:hAnsi="DejaVu Math TeX Gyre"/>
                          <w:sz w:val="24"/>
                          <w:szCs w:val="24"/>
                        </w:rPr>
                        <m:t>d</m:t>
                      </m:r>
                    </m:e>
                    <m:sub>
                      <m:r>
                        <w:rPr>
                          <w:rFonts w:ascii="DejaVu Math TeX Gyre" w:hAnsi="DejaVu Math TeX Gyre"/>
                          <w:sz w:val="24"/>
                          <w:szCs w:val="24"/>
                        </w:rPr>
                        <m:t>ij</m:t>
                      </m:r>
                    </m:sub>
                  </m:sSub>
                </m:e>
              </m:nary>
            </m:den>
          </m:f>
          <m:r>
            <w:rPr>
              <w:rFonts w:ascii="DejaVu Math TeX Gyre" w:hAnsi="DejaVu Math TeX Gyre"/>
              <w:sz w:val="24"/>
              <w:szCs w:val="24"/>
            </w:rPr>
            <m:t>=</m:t>
          </m:r>
          <m:f>
            <m:fPr>
              <m:ctrlPr>
                <w:rPr>
                  <w:rFonts w:ascii="DejaVu Math TeX Gyre" w:hAnsi="DejaVu Math TeX Gyre"/>
                  <w:i/>
                  <w:sz w:val="24"/>
                  <w:szCs w:val="24"/>
                </w:rPr>
              </m:ctrlPr>
            </m:fPr>
            <m:num>
              <m:r>
                <w:rPr>
                  <w:rFonts w:ascii="DejaVu Math TeX Gyre" w:hAnsi="DejaVu Math TeX Gyre"/>
                  <w:sz w:val="24"/>
                  <w:szCs w:val="24"/>
                </w:rPr>
                <m:t>n-1</m:t>
              </m:r>
            </m:num>
            <m:den>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j≠i</m:t>
                  </m:r>
                </m:sub>
                <m:sup/>
                <m:e>
                  <m:sSub>
                    <m:sSubPr>
                      <m:ctrlPr>
                        <w:rPr>
                          <w:rFonts w:ascii="DejaVu Math TeX Gyre" w:hAnsi="DejaVu Math TeX Gyre"/>
                          <w:i/>
                          <w:sz w:val="24"/>
                          <w:szCs w:val="24"/>
                        </w:rPr>
                      </m:ctrlPr>
                    </m:sSubPr>
                    <m:e>
                      <m:r>
                        <w:rPr>
                          <w:rFonts w:ascii="DejaVu Math TeX Gyre" w:hAnsi="DejaVu Math TeX Gyre"/>
                          <w:sz w:val="24"/>
                          <w:szCs w:val="24"/>
                        </w:rPr>
                        <m:t>d</m:t>
                      </m:r>
                    </m:e>
                    <m:sub>
                      <m:r>
                        <w:rPr>
                          <w:rFonts w:ascii="DejaVu Math TeX Gyre" w:hAnsi="DejaVu Math TeX Gyre"/>
                          <w:sz w:val="24"/>
                          <w:szCs w:val="24"/>
                        </w:rPr>
                        <m:t>ij</m:t>
                      </m:r>
                    </m:sub>
                  </m:sSub>
                </m:e>
              </m:nary>
            </m:den>
          </m:f>
        </m:oMath>
      </m:oMathPara>
    </w:p>
    <w:p w:rsidR="00746FE9" w:rsidRPr="00B9074E" w:rsidRDefault="00746FE9" w:rsidP="00B9074E">
      <w:pPr>
        <w:spacing w:line="360" w:lineRule="auto"/>
        <w:ind w:firstLineChars="200" w:firstLine="480"/>
        <w:rPr>
          <w:sz w:val="24"/>
          <w:szCs w:val="24"/>
        </w:rPr>
      </w:pPr>
      <w:r w:rsidRPr="00B9074E">
        <w:rPr>
          <w:rFonts w:hint="eastAsia"/>
          <w:sz w:val="24"/>
          <w:szCs w:val="24"/>
        </w:rPr>
        <w:t>式中</w:t>
      </w:r>
      <m:oMath>
        <m:sSub>
          <m:sSubPr>
            <m:ctrlPr>
              <w:rPr>
                <w:rFonts w:ascii="DejaVu Math TeX Gyre" w:hAnsi="DejaVu Math TeX Gyre"/>
                <w:sz w:val="24"/>
                <w:szCs w:val="24"/>
              </w:rPr>
            </m:ctrlPr>
          </m:sSubPr>
          <m:e>
            <m:r>
              <w:rPr>
                <w:rFonts w:ascii="DejaVu Math TeX Gyre" w:hAnsi="DejaVu Math TeX Gyre" w:hint="eastAsia"/>
                <w:sz w:val="24"/>
                <w:szCs w:val="24"/>
              </w:rPr>
              <m:t>d</m:t>
            </m:r>
          </m:e>
          <m:sub>
            <m:r>
              <w:rPr>
                <w:rFonts w:ascii="DejaVu Math TeX Gyre" w:hAnsi="DejaVu Math TeX Gyre"/>
                <w:sz w:val="24"/>
                <w:szCs w:val="24"/>
              </w:rPr>
              <m:t>ij</m:t>
            </m:r>
          </m:sub>
        </m:sSub>
      </m:oMath>
      <w:r w:rsidRPr="00B9074E">
        <w:rPr>
          <w:rFonts w:hint="eastAsia"/>
          <w:sz w:val="24"/>
          <w:szCs w:val="24"/>
        </w:rPr>
        <w:t>为点</w:t>
      </w:r>
      <m:oMath>
        <m:r>
          <m:rPr>
            <m:sty m:val="p"/>
          </m:rPr>
          <w:rPr>
            <w:rFonts w:ascii="DejaVu Math TeX Gyre" w:hAnsi="DejaVu Math TeX Gyre" w:hint="eastAsia"/>
            <w:sz w:val="24"/>
            <w:szCs w:val="24"/>
          </w:rPr>
          <m:t>i</m:t>
        </m:r>
      </m:oMath>
      <w:r w:rsidRPr="00B9074E">
        <w:rPr>
          <w:rFonts w:hint="eastAsia"/>
          <w:sz w:val="24"/>
          <w:szCs w:val="24"/>
        </w:rPr>
        <w:t>至点</w:t>
      </w:r>
      <m:oMath>
        <m:r>
          <m:rPr>
            <m:sty m:val="p"/>
          </m:rPr>
          <w:rPr>
            <w:rFonts w:ascii="DejaVu Math TeX Gyre" w:hAnsi="DejaVu Math TeX Gyre"/>
            <w:sz w:val="24"/>
            <w:szCs w:val="24"/>
          </w:rPr>
          <m:t>j</m:t>
        </m:r>
      </m:oMath>
      <w:r w:rsidRPr="00B9074E">
        <w:rPr>
          <w:rFonts w:hint="eastAsia"/>
          <w:sz w:val="24"/>
          <w:szCs w:val="24"/>
        </w:rPr>
        <w:t>的距离。接近度中心性衡量了某个节点的“传播效率性”，在社交网络中，如果某个人的接近度中心性越高，其观点会更快的传递给社会中的其他人</w:t>
      </w:r>
      <w:r w:rsidR="00FF6023" w:rsidRPr="00B9074E">
        <w:rPr>
          <w:rFonts w:hint="eastAsia"/>
          <w:sz w:val="24"/>
          <w:szCs w:val="24"/>
        </w:rPr>
        <w:t>，现</w:t>
      </w:r>
      <w:r w:rsidR="00B9074E">
        <w:rPr>
          <w:rFonts w:hint="eastAsia"/>
          <w:sz w:val="24"/>
          <w:szCs w:val="24"/>
        </w:rPr>
        <w:t>实网络中，接近度中心性越高的传染病患者，疾病向外传播的速度越快。</w:t>
      </w:r>
    </w:p>
    <w:p w:rsidR="008C6BA7" w:rsidRPr="008C6BA7" w:rsidRDefault="008C6BA7" w:rsidP="00D53A1E">
      <w:pPr>
        <w:pStyle w:val="5"/>
      </w:pPr>
      <w:r>
        <w:rPr>
          <w:rFonts w:hint="eastAsia"/>
        </w:rPr>
        <w:t>度分布与平均度</w:t>
      </w:r>
    </w:p>
    <w:p w:rsidR="008C6BA7" w:rsidRPr="008C6BA7" w:rsidRDefault="00746FE9" w:rsidP="00A53CBA">
      <w:pPr>
        <w:spacing w:line="360" w:lineRule="auto"/>
        <w:ind w:firstLineChars="200" w:firstLine="560"/>
        <w:rPr>
          <w:sz w:val="28"/>
          <w:szCs w:val="28"/>
        </w:rPr>
      </w:pPr>
      <w:r>
        <w:rPr>
          <w:rFonts w:hint="eastAsia"/>
          <w:sz w:val="28"/>
          <w:szCs w:val="28"/>
        </w:rPr>
        <w:t>度分布（Degree</w:t>
      </w:r>
      <w:r>
        <w:rPr>
          <w:sz w:val="28"/>
          <w:szCs w:val="28"/>
        </w:rPr>
        <w:t xml:space="preserve"> Distribution</w:t>
      </w:r>
      <w:r>
        <w:rPr>
          <w:rFonts w:hint="eastAsia"/>
          <w:sz w:val="28"/>
          <w:szCs w:val="28"/>
        </w:rPr>
        <w:t>）</w:t>
      </w:r>
      <w:r w:rsidR="008C6BA7">
        <w:rPr>
          <w:rFonts w:hint="eastAsia"/>
          <w:sz w:val="28"/>
          <w:szCs w:val="28"/>
        </w:rPr>
        <w:t>是一个概率分布，其中</w:t>
      </w:r>
      <m:oMath>
        <m:sSub>
          <m:sSubPr>
            <m:ctrlPr>
              <w:rPr>
                <w:rFonts w:ascii="DejaVu Math TeX Gyre" w:hAnsi="DejaVu Math TeX Gyre"/>
                <w:sz w:val="28"/>
                <w:szCs w:val="28"/>
              </w:rPr>
            </m:ctrlPr>
          </m:sSubPr>
          <m:e>
            <m:r>
              <w:rPr>
                <w:rFonts w:ascii="DejaVu Math TeX Gyre" w:hAnsi="DejaVu Math TeX Gyre" w:hint="eastAsia"/>
                <w:sz w:val="28"/>
                <w:szCs w:val="28"/>
              </w:rPr>
              <m:t>p</m:t>
            </m:r>
          </m:e>
          <m:sub>
            <m:r>
              <w:rPr>
                <w:rFonts w:ascii="DejaVu Math TeX Gyre" w:hAnsi="DejaVu Math TeX Gyre"/>
                <w:sz w:val="28"/>
                <w:szCs w:val="28"/>
              </w:rPr>
              <m:t>k</m:t>
            </m:r>
          </m:sub>
        </m:sSub>
      </m:oMath>
      <w:r w:rsidR="008C6BA7">
        <w:rPr>
          <w:rFonts w:hint="eastAsia"/>
          <w:sz w:val="28"/>
          <w:szCs w:val="28"/>
        </w:rPr>
        <w:t>表示在网络中随机选择一个节点的度为</w:t>
      </w:r>
      <m:oMath>
        <m:r>
          <m:rPr>
            <m:sty m:val="p"/>
          </m:rPr>
          <w:rPr>
            <w:rFonts w:ascii="DejaVu Math TeX Gyre" w:hAnsi="DejaVu Math TeX Gyre"/>
            <w:sz w:val="28"/>
            <w:szCs w:val="28"/>
          </w:rPr>
          <m:t>k</m:t>
        </m:r>
      </m:oMath>
      <w:r w:rsidR="008C6BA7">
        <w:rPr>
          <w:rFonts w:hint="eastAsia"/>
          <w:sz w:val="28"/>
          <w:szCs w:val="28"/>
        </w:rPr>
        <w:t>的概率，</w:t>
      </w:r>
      <m:oMath>
        <m:nary>
          <m:naryPr>
            <m:chr m:val="∑"/>
            <m:limLoc m:val="undOvr"/>
            <m:ctrlPr>
              <w:rPr>
                <w:rFonts w:ascii="DejaVu Math TeX Gyre" w:hAnsi="DejaVu Math TeX Gyre"/>
                <w:sz w:val="28"/>
                <w:szCs w:val="28"/>
              </w:rPr>
            </m:ctrlPr>
          </m:naryPr>
          <m:sub>
            <m:r>
              <w:rPr>
                <w:rFonts w:ascii="DejaVu Math TeX Gyre" w:hAnsi="DejaVu Math TeX Gyre"/>
                <w:sz w:val="28"/>
                <w:szCs w:val="28"/>
              </w:rPr>
              <m:t>k=0</m:t>
            </m:r>
          </m:sub>
          <m:sup>
            <m:r>
              <w:rPr>
                <w:rFonts w:ascii="DejaVu Math TeX Gyre" w:hAnsi="DejaVu Math TeX Gyre"/>
                <w:sz w:val="28"/>
                <w:szCs w:val="28"/>
              </w:rPr>
              <m:t>∞</m:t>
            </m:r>
          </m:sup>
          <m:e>
            <m:sSub>
              <m:sSubPr>
                <m:ctrlPr>
                  <w:rPr>
                    <w:rFonts w:ascii="DejaVu Math TeX Gyre" w:hAnsi="DejaVu Math TeX Gyre"/>
                    <w:i/>
                    <w:sz w:val="28"/>
                    <w:szCs w:val="28"/>
                  </w:rPr>
                </m:ctrlPr>
              </m:sSubPr>
              <m:e>
                <m:r>
                  <w:rPr>
                    <w:rFonts w:ascii="DejaVu Math TeX Gyre" w:hAnsi="DejaVu Math TeX Gyre" w:hint="eastAsia"/>
                    <w:sz w:val="28"/>
                    <w:szCs w:val="28"/>
                  </w:rPr>
                  <m:t>p</m:t>
                </m:r>
              </m:e>
              <m:sub>
                <m:r>
                  <w:rPr>
                    <w:rFonts w:ascii="DejaVu Math TeX Gyre" w:hAnsi="DejaVu Math TeX Gyre"/>
                    <w:sz w:val="28"/>
                    <w:szCs w:val="28"/>
                  </w:rPr>
                  <m:t>k</m:t>
                </m:r>
              </m:sub>
            </m:sSub>
          </m:e>
        </m:nary>
        <m:r>
          <w:rPr>
            <w:rFonts w:ascii="DejaVu Math TeX Gyre" w:hAnsi="DejaVu Math TeX Gyre"/>
            <w:sz w:val="28"/>
            <w:szCs w:val="28"/>
          </w:rPr>
          <m:t>=1</m:t>
        </m:r>
      </m:oMath>
      <w:r w:rsidR="008C6BA7">
        <w:rPr>
          <w:rFonts w:hint="eastAsia"/>
          <w:sz w:val="28"/>
          <w:szCs w:val="28"/>
        </w:rPr>
        <w:t>。在一个节</w:t>
      </w:r>
      <w:r w:rsidR="008C6BA7">
        <w:rPr>
          <w:rFonts w:hint="eastAsia"/>
          <w:sz w:val="28"/>
          <w:szCs w:val="28"/>
        </w:rPr>
        <w:lastRenderedPageBreak/>
        <w:t>点数为</w:t>
      </w:r>
      <m:oMath>
        <m:r>
          <m:rPr>
            <m:sty m:val="p"/>
          </m:rPr>
          <w:rPr>
            <w:rFonts w:ascii="DejaVu Math TeX Gyre" w:hAnsi="DejaVu Math TeX Gyre"/>
            <w:sz w:val="28"/>
            <w:szCs w:val="28"/>
          </w:rPr>
          <m:t>N</m:t>
        </m:r>
      </m:oMath>
      <w:r w:rsidR="008C6BA7">
        <w:rPr>
          <w:rFonts w:hint="eastAsia"/>
          <w:sz w:val="28"/>
          <w:szCs w:val="28"/>
        </w:rPr>
        <w:t>的网络中，</w:t>
      </w:r>
      <w:r w:rsidR="008C6BA7">
        <w:rPr>
          <w:sz w:val="28"/>
          <w:szCs w:val="28"/>
        </w:rPr>
        <w:br/>
      </w:r>
      <m:oMathPara>
        <m:oMath>
          <m:sSub>
            <m:sSubPr>
              <m:ctrlPr>
                <w:rPr>
                  <w:rFonts w:ascii="DejaVu Math TeX Gyre" w:hAnsi="DejaVu Math TeX Gyre"/>
                  <w:sz w:val="28"/>
                  <w:szCs w:val="28"/>
                </w:rPr>
              </m:ctrlPr>
            </m:sSubPr>
            <m:e>
              <m:r>
                <w:rPr>
                  <w:rFonts w:ascii="DejaVu Math TeX Gyre" w:hAnsi="DejaVu Math TeX Gyre" w:hint="eastAsia"/>
                  <w:sz w:val="28"/>
                  <w:szCs w:val="28"/>
                </w:rPr>
                <m:t>p</m:t>
              </m:r>
            </m:e>
            <m:sub>
              <m:r>
                <w:rPr>
                  <w:rFonts w:ascii="DejaVu Math TeX Gyre" w:hAnsi="DejaVu Math TeX Gyre"/>
                  <w:sz w:val="28"/>
                  <w:szCs w:val="28"/>
                </w:rPr>
                <m:t>k</m:t>
              </m:r>
            </m:sub>
          </m:sSub>
          <m:r>
            <w:rPr>
              <w:rFonts w:ascii="DejaVu Math TeX Gyre" w:hAnsi="DejaVu Math TeX Gyre" w:hint="eastAsia"/>
              <w:sz w:val="28"/>
              <w:szCs w:val="28"/>
            </w:rPr>
            <m:t>=</m:t>
          </m:r>
          <m:f>
            <m:fPr>
              <m:ctrlPr>
                <w:rPr>
                  <w:rFonts w:ascii="DejaVu Math TeX Gyre" w:hAnsi="DejaVu Math TeX Gyre"/>
                  <w:i/>
                  <w:sz w:val="28"/>
                  <w:szCs w:val="28"/>
                </w:rPr>
              </m:ctrlPr>
            </m:fPr>
            <m:num>
              <m:sSub>
                <m:sSubPr>
                  <m:ctrlPr>
                    <w:rPr>
                      <w:rFonts w:ascii="DejaVu Math TeX Gyre" w:hAnsi="DejaVu Math TeX Gyre"/>
                      <w:i/>
                      <w:sz w:val="28"/>
                      <w:szCs w:val="28"/>
                    </w:rPr>
                  </m:ctrlPr>
                </m:sSubPr>
                <m:e>
                  <m:r>
                    <w:rPr>
                      <w:rFonts w:ascii="DejaVu Math TeX Gyre" w:hAnsi="DejaVu Math TeX Gyre"/>
                      <w:sz w:val="28"/>
                      <w:szCs w:val="28"/>
                    </w:rPr>
                    <m:t>N</m:t>
                  </m:r>
                </m:e>
                <m:sub>
                  <m:r>
                    <w:rPr>
                      <w:rFonts w:ascii="DejaVu Math TeX Gyre" w:hAnsi="DejaVu Math TeX Gyre" w:hint="eastAsia"/>
                      <w:sz w:val="28"/>
                      <w:szCs w:val="28"/>
                    </w:rPr>
                    <m:t>k</m:t>
                  </m:r>
                </m:sub>
              </m:sSub>
            </m:num>
            <m:den>
              <m:r>
                <w:rPr>
                  <w:rFonts w:ascii="DejaVu Math TeX Gyre" w:hAnsi="DejaVu Math TeX Gyre"/>
                  <w:sz w:val="28"/>
                  <w:szCs w:val="28"/>
                </w:rPr>
                <m:t>N</m:t>
              </m:r>
            </m:den>
          </m:f>
          <m:r>
            <m:rPr>
              <m:sty m:val="p"/>
            </m:rPr>
            <w:rPr>
              <w:sz w:val="28"/>
              <w:szCs w:val="28"/>
            </w:rPr>
            <w:br/>
          </m:r>
        </m:oMath>
      </m:oMathPara>
      <w:r w:rsidR="008C6BA7">
        <w:rPr>
          <w:rFonts w:hint="eastAsia"/>
          <w:sz w:val="28"/>
          <w:szCs w:val="28"/>
        </w:rPr>
        <w:t>其中</w:t>
      </w:r>
      <m:oMath>
        <m:sSub>
          <m:sSubPr>
            <m:ctrlPr>
              <w:rPr>
                <w:rFonts w:ascii="DejaVu Math TeX Gyre" w:hAnsi="DejaVu Math TeX Gyre"/>
                <w:i/>
                <w:sz w:val="28"/>
                <w:szCs w:val="28"/>
              </w:rPr>
            </m:ctrlPr>
          </m:sSubPr>
          <m:e>
            <m:r>
              <w:rPr>
                <w:rFonts w:ascii="DejaVu Math TeX Gyre" w:hAnsi="DejaVu Math TeX Gyre"/>
                <w:sz w:val="28"/>
                <w:szCs w:val="28"/>
              </w:rPr>
              <m:t>N</m:t>
            </m:r>
          </m:e>
          <m:sub>
            <m:r>
              <w:rPr>
                <w:rFonts w:ascii="DejaVu Math TeX Gyre" w:hAnsi="DejaVu Math TeX Gyre" w:hint="eastAsia"/>
                <w:sz w:val="28"/>
                <w:szCs w:val="28"/>
              </w:rPr>
              <m:t>k</m:t>
            </m:r>
          </m:sub>
        </m:sSub>
      </m:oMath>
      <w:r w:rsidR="008C6BA7">
        <w:rPr>
          <w:rFonts w:hint="eastAsia"/>
          <w:sz w:val="28"/>
          <w:szCs w:val="28"/>
        </w:rPr>
        <w:t>为网络中度为</w:t>
      </w:r>
      <m:oMath>
        <m:r>
          <m:rPr>
            <m:sty m:val="p"/>
          </m:rPr>
          <w:rPr>
            <w:rFonts w:ascii="DejaVu Math TeX Gyre" w:hAnsi="DejaVu Math TeX Gyre"/>
            <w:sz w:val="28"/>
            <w:szCs w:val="28"/>
          </w:rPr>
          <m:t>k</m:t>
        </m:r>
      </m:oMath>
      <w:r w:rsidR="008C6BA7">
        <w:rPr>
          <w:rFonts w:hint="eastAsia"/>
          <w:sz w:val="28"/>
          <w:szCs w:val="28"/>
        </w:rPr>
        <w:t>的节点数目。</w:t>
      </w:r>
    </w:p>
    <w:p w:rsidR="003426CB" w:rsidRPr="003426CB" w:rsidRDefault="008C6BA7" w:rsidP="00A53CBA">
      <w:pPr>
        <w:spacing w:line="360" w:lineRule="auto"/>
        <w:ind w:firstLineChars="200" w:firstLine="560"/>
        <w:rPr>
          <w:sz w:val="28"/>
          <w:szCs w:val="28"/>
        </w:rPr>
      </w:pPr>
      <w:r>
        <w:rPr>
          <w:rFonts w:hint="eastAsia"/>
          <w:sz w:val="28"/>
          <w:szCs w:val="28"/>
        </w:rPr>
        <w:t>网络的平均度（Ave</w:t>
      </w:r>
      <w:r>
        <w:rPr>
          <w:sz w:val="28"/>
          <w:szCs w:val="28"/>
        </w:rPr>
        <w:t>rage Degree</w:t>
      </w:r>
      <w:r>
        <w:rPr>
          <w:rFonts w:hint="eastAsia"/>
          <w:sz w:val="28"/>
          <w:szCs w:val="28"/>
        </w:rPr>
        <w:t>）可以表示为：</w:t>
      </w:r>
      <w:r>
        <w:rPr>
          <w:sz w:val="28"/>
          <w:szCs w:val="28"/>
        </w:rPr>
        <w:br/>
      </w:r>
      <m:oMathPara>
        <m:oMath>
          <m:d>
            <m:dPr>
              <m:begChr m:val="〈"/>
              <m:endChr m:val="〉"/>
              <m:ctrlPr>
                <w:rPr>
                  <w:rFonts w:ascii="DejaVu Math TeX Gyre" w:hAnsi="DejaVu Math TeX Gyre"/>
                  <w:sz w:val="28"/>
                  <w:szCs w:val="28"/>
                </w:rPr>
              </m:ctrlPr>
            </m:dPr>
            <m:e>
              <m:r>
                <w:rPr>
                  <w:rFonts w:ascii="DejaVu Math TeX Gyre" w:hAnsi="DejaVu Math TeX Gyre"/>
                  <w:sz w:val="28"/>
                  <w:szCs w:val="28"/>
                </w:rPr>
                <m:t>k</m:t>
              </m:r>
            </m:e>
          </m:d>
          <m:r>
            <w:rPr>
              <w:rFonts w:ascii="DejaVu Math TeX Gyre" w:hAnsi="DejaVu Math TeX Gyre"/>
              <w:sz w:val="28"/>
              <w:szCs w:val="28"/>
            </w:rPr>
            <m:t>=</m:t>
          </m:r>
          <m:nary>
            <m:naryPr>
              <m:chr m:val="∑"/>
              <m:limLoc m:val="undOvr"/>
              <m:ctrlPr>
                <w:rPr>
                  <w:rFonts w:ascii="DejaVu Math TeX Gyre" w:hAnsi="DejaVu Math TeX Gyre"/>
                  <w:i/>
                  <w:sz w:val="28"/>
                  <w:szCs w:val="28"/>
                </w:rPr>
              </m:ctrlPr>
            </m:naryPr>
            <m:sub>
              <m:r>
                <w:rPr>
                  <w:rFonts w:ascii="DejaVu Math TeX Gyre" w:hAnsi="DejaVu Math TeX Gyre"/>
                  <w:sz w:val="28"/>
                  <w:szCs w:val="28"/>
                </w:rPr>
                <m:t>k=0</m:t>
              </m:r>
            </m:sub>
            <m:sup>
              <m:r>
                <w:rPr>
                  <w:rFonts w:ascii="DejaVu Math TeX Gyre" w:hAnsi="DejaVu Math TeX Gyre"/>
                  <w:sz w:val="28"/>
                  <w:szCs w:val="28"/>
                </w:rPr>
                <m:t>∞</m:t>
              </m:r>
            </m:sup>
            <m:e>
              <m:r>
                <w:rPr>
                  <w:rFonts w:ascii="DejaVu Math TeX Gyre" w:hAnsi="DejaVu Math TeX Gyre"/>
                  <w:sz w:val="28"/>
                  <w:szCs w:val="28"/>
                </w:rPr>
                <m:t>k</m:t>
              </m:r>
              <m:sSub>
                <m:sSubPr>
                  <m:ctrlPr>
                    <w:rPr>
                      <w:rFonts w:ascii="DejaVu Math TeX Gyre" w:hAnsi="DejaVu Math TeX Gyre"/>
                      <w:i/>
                      <w:sz w:val="28"/>
                      <w:szCs w:val="28"/>
                    </w:rPr>
                  </m:ctrlPr>
                </m:sSubPr>
                <m:e>
                  <m:r>
                    <w:rPr>
                      <w:rFonts w:ascii="DejaVu Math TeX Gyre" w:hAnsi="DejaVu Math TeX Gyre"/>
                      <w:sz w:val="28"/>
                      <w:szCs w:val="28"/>
                    </w:rPr>
                    <m:t>p</m:t>
                  </m:r>
                </m:e>
                <m:sub>
                  <m:r>
                    <w:rPr>
                      <w:rFonts w:ascii="DejaVu Math TeX Gyre" w:hAnsi="DejaVu Math TeX Gyre"/>
                      <w:sz w:val="28"/>
                      <w:szCs w:val="28"/>
                    </w:rPr>
                    <m:t>k</m:t>
                  </m:r>
                </m:sub>
              </m:sSub>
            </m:e>
          </m:nary>
        </m:oMath>
      </m:oMathPara>
    </w:p>
    <w:p w:rsidR="003426CB" w:rsidRPr="003426CB" w:rsidRDefault="003426CB" w:rsidP="00D53A1E">
      <w:pPr>
        <w:pStyle w:val="5"/>
      </w:pPr>
      <w:r>
        <w:rPr>
          <w:rFonts w:hint="eastAsia"/>
        </w:rPr>
        <w:t>幂律分布</w:t>
      </w:r>
    </w:p>
    <w:p w:rsidR="00B9074E" w:rsidRDefault="00B9074E" w:rsidP="00B9074E">
      <w:pPr>
        <w:pStyle w:val="3"/>
      </w:pPr>
      <w:r>
        <w:rPr>
          <w:rFonts w:hint="eastAsia"/>
        </w:rPr>
        <w:t>4.3</w:t>
      </w:r>
      <w:r>
        <w:t xml:space="preserve"> </w:t>
      </w:r>
      <w:r>
        <w:rPr>
          <w:rFonts w:hint="eastAsia"/>
        </w:rPr>
        <w:t>常见的网络结构</w:t>
      </w:r>
    </w:p>
    <w:p w:rsidR="00B9074E" w:rsidRDefault="00B9074E" w:rsidP="00B9074E">
      <w:pPr>
        <w:pStyle w:val="4"/>
      </w:pPr>
      <w:r>
        <w:rPr>
          <w:rFonts w:hint="eastAsia"/>
        </w:rPr>
        <w:t>4.3.1</w:t>
      </w:r>
      <w:r>
        <w:t xml:space="preserve"> </w:t>
      </w:r>
      <w:r>
        <w:rPr>
          <w:rFonts w:hint="eastAsia"/>
        </w:rPr>
        <w:t>随机网络</w:t>
      </w:r>
    </w:p>
    <w:p w:rsidR="00381BAD" w:rsidRDefault="00381BAD" w:rsidP="00381BAD">
      <w:pPr>
        <w:spacing w:line="360" w:lineRule="auto"/>
        <w:ind w:firstLineChars="200" w:firstLine="480"/>
        <w:rPr>
          <w:sz w:val="24"/>
          <w:szCs w:val="24"/>
        </w:rPr>
      </w:pPr>
      <w:r>
        <w:rPr>
          <w:rFonts w:hint="eastAsia"/>
          <w:sz w:val="24"/>
          <w:szCs w:val="24"/>
        </w:rPr>
        <w:t>最早的</w:t>
      </w:r>
      <w:r w:rsidRPr="00381BAD">
        <w:rPr>
          <w:rFonts w:hint="eastAsia"/>
          <w:sz w:val="24"/>
          <w:szCs w:val="24"/>
        </w:rPr>
        <w:t>随机网络模型是由</w:t>
      </w:r>
      <w:r w:rsidR="009B690D" w:rsidRPr="009B690D">
        <w:rPr>
          <w:sz w:val="24"/>
          <w:szCs w:val="24"/>
        </w:rPr>
        <w:t>Erd</w:t>
      </w:r>
      <w:r w:rsidR="009B690D" w:rsidRPr="009B690D">
        <w:rPr>
          <w:rFonts w:ascii="Cambria" w:hAnsi="Cambria" w:cs="Cambria"/>
          <w:sz w:val="24"/>
          <w:szCs w:val="24"/>
        </w:rPr>
        <w:t>ő</w:t>
      </w:r>
      <w:r w:rsidR="009B690D" w:rsidRPr="009B690D">
        <w:rPr>
          <w:sz w:val="24"/>
          <w:szCs w:val="24"/>
        </w:rPr>
        <w:t>s</w:t>
      </w:r>
      <w:r w:rsidR="009B690D">
        <w:rPr>
          <w:rFonts w:ascii="等线" w:eastAsia="等线" w:hAnsi="等线" w:cs="等线" w:hint="eastAsia"/>
          <w:sz w:val="24"/>
          <w:szCs w:val="24"/>
        </w:rPr>
        <w:t>与</w:t>
      </w:r>
      <w:r w:rsidR="009B690D" w:rsidRPr="009B690D">
        <w:rPr>
          <w:sz w:val="24"/>
          <w:szCs w:val="24"/>
        </w:rPr>
        <w:t>R</w:t>
      </w:r>
      <w:r w:rsidR="009B690D" w:rsidRPr="009B690D">
        <w:rPr>
          <w:rFonts w:ascii="等线" w:eastAsia="等线" w:hAnsi="等线" w:cs="等线" w:hint="eastAsia"/>
          <w:sz w:val="24"/>
          <w:szCs w:val="24"/>
        </w:rPr>
        <w:t>é</w:t>
      </w:r>
      <w:r w:rsidR="009B690D" w:rsidRPr="009B690D">
        <w:rPr>
          <w:sz w:val="24"/>
          <w:szCs w:val="24"/>
        </w:rPr>
        <w:t>nyi</w:t>
      </w:r>
      <w:r w:rsidR="009B690D" w:rsidRPr="009B690D">
        <w:rPr>
          <w:rFonts w:hint="eastAsia"/>
          <w:sz w:val="24"/>
          <w:szCs w:val="24"/>
        </w:rPr>
        <w:t>提</w:t>
      </w:r>
      <w:r w:rsidR="009B690D">
        <w:rPr>
          <w:rFonts w:hint="eastAsia"/>
          <w:sz w:val="24"/>
          <w:szCs w:val="24"/>
        </w:rPr>
        <w:t>出的</w:t>
      </w:r>
      <w:r w:rsidR="009B690D">
        <w:rPr>
          <w:sz w:val="24"/>
          <w:szCs w:val="24"/>
        </w:rPr>
        <w:fldChar w:fldCharType="begin"/>
      </w:r>
      <w:r w:rsidR="00AD2968">
        <w:rPr>
          <w:sz w:val="24"/>
          <w:szCs w:val="24"/>
        </w:rPr>
        <w:instrText xml:space="preserve"> ADDIN ZOTERO_ITEM CSL_CITATION {"citationID":"Mg2acOuA","properties":{"formattedCitation":"[38]","plainCitation":"[38]"},"citationItems":[{"id":372,"uris":["http://zotero.org/users/3436635/items/BN7Q4UQD"],"uri":["http://zotero.org/users/3436635/items/BN7Q4UQD"],"itemData":{"id":372,"type":"entry-encyclopedia","title":"Erd</w:instrText>
      </w:r>
      <w:r w:rsidR="00AD2968">
        <w:rPr>
          <w:rFonts w:ascii="Cambria" w:hAnsi="Cambria" w:cs="Cambria"/>
          <w:sz w:val="24"/>
          <w:szCs w:val="24"/>
        </w:rPr>
        <w:instrText>ő</w:instrText>
      </w:r>
      <w:r w:rsidR="00AD2968">
        <w:rPr>
          <w:sz w:val="24"/>
          <w:szCs w:val="24"/>
        </w:rPr>
        <w:instrText>s</w:instrText>
      </w:r>
      <w:r w:rsidR="00AD2968">
        <w:rPr>
          <w:rFonts w:ascii="等线" w:eastAsia="等线" w:hAnsi="等线" w:cs="等线" w:hint="eastAsia"/>
          <w:sz w:val="24"/>
          <w:szCs w:val="24"/>
        </w:rPr>
        <w:instrText>–</w:instrText>
      </w:r>
      <w:r w:rsidR="00AD2968">
        <w:rPr>
          <w:sz w:val="24"/>
          <w:szCs w:val="24"/>
        </w:rPr>
        <w:instrText>R</w:instrText>
      </w:r>
      <w:r w:rsidR="00AD2968">
        <w:rPr>
          <w:rFonts w:ascii="等线" w:eastAsia="等线" w:hAnsi="等线" w:cs="等线" w:hint="eastAsia"/>
          <w:sz w:val="24"/>
          <w:szCs w:val="24"/>
        </w:rPr>
        <w:instrText>é</w:instrText>
      </w:r>
      <w:r w:rsidR="00AD2968">
        <w:rPr>
          <w:sz w:val="24"/>
          <w:szCs w:val="24"/>
        </w:rPr>
        <w:instrText>nyi model","container-title":"Wikipedia","source":"Wikipedia","abstract":"In graph theory, the Erd</w:instrText>
      </w:r>
      <w:r w:rsidR="00AD2968">
        <w:rPr>
          <w:rFonts w:ascii="Cambria" w:hAnsi="Cambria" w:cs="Cambria"/>
          <w:sz w:val="24"/>
          <w:szCs w:val="24"/>
        </w:rPr>
        <w:instrText>ő</w:instrText>
      </w:r>
      <w:r w:rsidR="00AD2968">
        <w:rPr>
          <w:sz w:val="24"/>
          <w:szCs w:val="24"/>
        </w:rPr>
        <w:instrText>s</w:instrText>
      </w:r>
      <w:r w:rsidR="00AD2968">
        <w:rPr>
          <w:rFonts w:ascii="等线" w:eastAsia="等线" w:hAnsi="等线" w:cs="等线" w:hint="eastAsia"/>
          <w:sz w:val="24"/>
          <w:szCs w:val="24"/>
        </w:rPr>
        <w:instrText>–</w:instrText>
      </w:r>
      <w:r w:rsidR="00AD2968">
        <w:rPr>
          <w:sz w:val="24"/>
          <w:szCs w:val="24"/>
        </w:rPr>
        <w:instrText>R</w:instrText>
      </w:r>
      <w:r w:rsidR="00AD2968">
        <w:rPr>
          <w:rFonts w:ascii="等线" w:eastAsia="等线" w:hAnsi="等线" w:cs="等线" w:hint="eastAsia"/>
          <w:sz w:val="24"/>
          <w:szCs w:val="24"/>
        </w:rPr>
        <w:instrText>é</w:instrText>
      </w:r>
      <w:r w:rsidR="00AD2968">
        <w:rPr>
          <w:sz w:val="24"/>
          <w:szCs w:val="24"/>
        </w:rPr>
        <w:instrText>nyi model is either of two closely related models for generating random graphs. They are named after Paul Erd</w:instrText>
      </w:r>
      <w:r w:rsidR="00AD2968">
        <w:rPr>
          <w:rFonts w:ascii="Cambria" w:hAnsi="Cambria" w:cs="Cambria"/>
          <w:sz w:val="24"/>
          <w:szCs w:val="24"/>
        </w:rPr>
        <w:instrText>ő</w:instrText>
      </w:r>
      <w:r w:rsidR="00AD2968">
        <w:rPr>
          <w:sz w:val="24"/>
          <w:szCs w:val="24"/>
        </w:rPr>
        <w:instrText>s and Alfr</w:instrText>
      </w:r>
      <w:r w:rsidR="00AD2968">
        <w:rPr>
          <w:rFonts w:ascii="等线" w:eastAsia="等线" w:hAnsi="等线" w:cs="等线" w:hint="eastAsia"/>
          <w:sz w:val="24"/>
          <w:szCs w:val="24"/>
        </w:rPr>
        <w:instrText>é</w:instrText>
      </w:r>
      <w:r w:rsidR="00AD2968">
        <w:rPr>
          <w:sz w:val="24"/>
          <w:szCs w:val="24"/>
        </w:rPr>
        <w:instrText>d R</w:instrText>
      </w:r>
      <w:r w:rsidR="00AD2968">
        <w:rPr>
          <w:rFonts w:ascii="等线" w:eastAsia="等线" w:hAnsi="等线" w:cs="等线" w:hint="eastAsia"/>
          <w:sz w:val="24"/>
          <w:szCs w:val="24"/>
        </w:rPr>
        <w:instrText>é</w:instrText>
      </w:r>
      <w:r w:rsidR="00AD2968">
        <w:rPr>
          <w:sz w:val="24"/>
          <w:szCs w:val="24"/>
        </w:rPr>
        <w:instrText>nyi, who first introduced one of the models in 1959; the other model was introduced independently and contemporaneously by Edgar Gilbert. In the model introduced by Erd</w:instrText>
      </w:r>
      <w:r w:rsidR="00AD2968">
        <w:rPr>
          <w:rFonts w:ascii="Cambria" w:hAnsi="Cambria" w:cs="Cambria"/>
          <w:sz w:val="24"/>
          <w:szCs w:val="24"/>
        </w:rPr>
        <w:instrText>ő</w:instrText>
      </w:r>
      <w:r w:rsidR="00AD2968">
        <w:rPr>
          <w:sz w:val="24"/>
          <w:szCs w:val="24"/>
        </w:rPr>
        <w:instrText>s and R</w:instrText>
      </w:r>
      <w:r w:rsidR="00AD2968">
        <w:rPr>
          <w:rFonts w:ascii="等线" w:eastAsia="等线" w:hAnsi="等线" w:cs="等线" w:hint="eastAsia"/>
          <w:sz w:val="24"/>
          <w:szCs w:val="24"/>
        </w:rPr>
        <w:instrText>é</w:instrText>
      </w:r>
      <w:r w:rsidR="00AD2968">
        <w:rPr>
          <w:sz w:val="24"/>
          <w:szCs w:val="24"/>
        </w:rPr>
        <w:instrText xml:space="preserve">nyi, all graphs on a fixed vertex set with a fixed number of edges are equally likely; in the model introduced by Gilbert, each edge has a fixed probability of being present or absent, independently of the other edges. These models can be used in the probabilistic method to prove the existence of graphs satisfying various properties, or to provide a rigorous definition of what it means for a property to hold for almost all graphs.","URL":"https://en.wikipedia.org/w/index.php?title=Erd%C5%91s%E2%80%93R%C3%A9nyi_model&amp;oldid=761706832","note":"Page Version ID: 761706832","language":"en","issued":{"date-parts":[["2017",1,24]]},"accessed":{"date-parts":[["2017",4,9]]}}}],"schema":"https://github.com/citation-style-language/schema/raw/master/csl-citation.json"} </w:instrText>
      </w:r>
      <w:r w:rsidR="009B690D">
        <w:rPr>
          <w:sz w:val="24"/>
          <w:szCs w:val="24"/>
        </w:rPr>
        <w:fldChar w:fldCharType="separate"/>
      </w:r>
      <w:r w:rsidR="00AD2968" w:rsidRPr="00AD2968">
        <w:rPr>
          <w:rFonts w:ascii="等线" w:eastAsia="等线" w:hAnsi="等线"/>
          <w:sz w:val="24"/>
        </w:rPr>
        <w:t>[38]</w:t>
      </w:r>
      <w:r w:rsidR="009B690D">
        <w:rPr>
          <w:sz w:val="24"/>
          <w:szCs w:val="24"/>
        </w:rPr>
        <w:fldChar w:fldCharType="end"/>
      </w:r>
      <w:r w:rsidR="009B690D">
        <w:rPr>
          <w:rFonts w:hint="eastAsia"/>
          <w:sz w:val="24"/>
          <w:szCs w:val="24"/>
        </w:rPr>
        <w:t>，称之为ER随机网络。在一个节点数为</w:t>
      </w:r>
      <m:oMath>
        <m:r>
          <w:rPr>
            <w:rFonts w:ascii="DejaVu Math TeX Gyre" w:hAnsi="DejaVu Math TeX Gyre"/>
            <w:sz w:val="24"/>
            <w:szCs w:val="24"/>
          </w:rPr>
          <m:t>N</m:t>
        </m:r>
      </m:oMath>
      <w:r w:rsidR="009B690D">
        <w:rPr>
          <w:rFonts w:hint="eastAsia"/>
          <w:sz w:val="24"/>
          <w:szCs w:val="24"/>
        </w:rPr>
        <w:t>的随机网络中，</w:t>
      </w:r>
      <w:r w:rsidR="00EF7DAC">
        <w:rPr>
          <w:rFonts w:hint="eastAsia"/>
          <w:sz w:val="24"/>
          <w:szCs w:val="24"/>
        </w:rPr>
        <w:t>每两个点之间有连边的概率为</w:t>
      </w:r>
      <m:oMath>
        <m:r>
          <w:rPr>
            <w:rFonts w:ascii="DejaVu Math TeX Gyre" w:hAnsi="DejaVu Math TeX Gyre"/>
            <w:sz w:val="24"/>
            <w:szCs w:val="24"/>
          </w:rPr>
          <m:t>p</m:t>
        </m:r>
      </m:oMath>
      <w:r w:rsidR="00EF7DAC">
        <w:rPr>
          <w:rFonts w:hint="eastAsia"/>
          <w:sz w:val="24"/>
          <w:szCs w:val="24"/>
        </w:rPr>
        <w:t>,</w:t>
      </w:r>
      <w:r w:rsidR="009B690D">
        <w:rPr>
          <w:rFonts w:hint="eastAsia"/>
          <w:sz w:val="24"/>
          <w:szCs w:val="24"/>
        </w:rPr>
        <w:t>其连边条数为</w:t>
      </w:r>
      <m:oMath>
        <m:f>
          <m:fPr>
            <m:ctrlPr>
              <w:rPr>
                <w:rFonts w:ascii="DejaVu Math TeX Gyre" w:hAnsi="DejaVu Math TeX Gyre"/>
                <w:sz w:val="24"/>
                <w:szCs w:val="24"/>
              </w:rPr>
            </m:ctrlPr>
          </m:fPr>
          <m:num>
            <m:r>
              <w:rPr>
                <w:rFonts w:ascii="DejaVu Math TeX Gyre" w:hAnsi="DejaVu Math TeX Gyre"/>
                <w:sz w:val="24"/>
                <w:szCs w:val="24"/>
              </w:rPr>
              <m:t>N(N-1)</m:t>
            </m:r>
          </m:num>
          <m:den>
            <m:r>
              <w:rPr>
                <w:rFonts w:ascii="DejaVu Math TeX Gyre" w:hAnsi="DejaVu Math TeX Gyre"/>
                <w:sz w:val="24"/>
                <w:szCs w:val="24"/>
              </w:rPr>
              <m:t>2</m:t>
            </m:r>
          </m:den>
        </m:f>
      </m:oMath>
      <w:r w:rsidR="009B690D">
        <w:rPr>
          <w:rFonts w:hint="eastAsia"/>
          <w:sz w:val="24"/>
          <w:szCs w:val="24"/>
        </w:rPr>
        <w:t>，节点的度分布</w:t>
      </w:r>
      <w:r w:rsidR="00EF7DAC">
        <w:rPr>
          <w:rFonts w:hint="eastAsia"/>
          <w:sz w:val="24"/>
          <w:szCs w:val="24"/>
        </w:rPr>
        <w:t>服从二项分布。</w:t>
      </w:r>
      <w:r w:rsidR="00242495">
        <w:rPr>
          <w:rFonts w:hint="eastAsia"/>
          <w:sz w:val="24"/>
          <w:szCs w:val="24"/>
        </w:rPr>
        <w:t>当</w:t>
      </w:r>
      <m:oMath>
        <m:r>
          <w:rPr>
            <w:rFonts w:ascii="DejaVu Math TeX Gyre" w:hAnsi="DejaVu Math TeX Gyre"/>
            <w:sz w:val="24"/>
            <w:szCs w:val="24"/>
          </w:rPr>
          <m:t>N</m:t>
        </m:r>
      </m:oMath>
      <w:r w:rsidR="00242495">
        <w:rPr>
          <w:rFonts w:hint="eastAsia"/>
          <w:sz w:val="24"/>
          <w:szCs w:val="24"/>
        </w:rPr>
        <w:t>足够大时，其度分布可以近似为泊松分布</w:t>
      </w:r>
      <m:oMath>
        <m:r>
          <m:rPr>
            <m:sty m:val="p"/>
          </m:rPr>
          <w:rPr>
            <w:rFonts w:ascii="DejaVu Math TeX Gyre" w:hAnsi="DejaVu Math TeX Gyre"/>
            <w:sz w:val="24"/>
            <w:szCs w:val="24"/>
          </w:rPr>
          <m:t>P</m:t>
        </m:r>
        <m:d>
          <m:dPr>
            <m:ctrlPr>
              <w:rPr>
                <w:rFonts w:ascii="DejaVu Math TeX Gyre" w:hAnsi="DejaVu Math TeX Gyre"/>
                <w:sz w:val="24"/>
                <w:szCs w:val="24"/>
              </w:rPr>
            </m:ctrlPr>
          </m:dPr>
          <m:e>
            <m:r>
              <w:rPr>
                <w:rFonts w:ascii="DejaVu Math TeX Gyre" w:hAnsi="DejaVu Math TeX Gyre"/>
                <w:sz w:val="24"/>
                <w:szCs w:val="24"/>
              </w:rPr>
              <m:t>k</m:t>
            </m:r>
          </m:e>
        </m:d>
        <m:r>
          <m:rPr>
            <m:sty m:val="p"/>
          </m:rPr>
          <w:rPr>
            <w:rFonts w:ascii="DejaVu Math TeX Gyre" w:hAnsi="DejaVu Math TeX Gyre"/>
            <w:sz w:val="24"/>
            <w:szCs w:val="24"/>
          </w:rPr>
          <m:t>=</m:t>
        </m:r>
        <m:sSup>
          <m:sSupPr>
            <m:ctrlPr>
              <w:rPr>
                <w:rFonts w:ascii="DejaVu Math TeX Gyre" w:hAnsi="DejaVu Math TeX Gyre"/>
                <w:sz w:val="24"/>
                <w:szCs w:val="24"/>
              </w:rPr>
            </m:ctrlPr>
          </m:sSupPr>
          <m:e>
            <m:r>
              <w:rPr>
                <w:rFonts w:ascii="DejaVu Math TeX Gyre" w:hAnsi="DejaVu Math TeX Gyre"/>
                <w:sz w:val="24"/>
                <w:szCs w:val="24"/>
              </w:rPr>
              <m:t>e</m:t>
            </m:r>
          </m:e>
          <m:sup>
            <m:r>
              <w:rPr>
                <w:rFonts w:ascii="DejaVu Math TeX Gyre" w:hAnsi="DejaVu Math TeX Gyre"/>
                <w:sz w:val="24"/>
                <w:szCs w:val="24"/>
              </w:rPr>
              <m:t>-</m:t>
            </m:r>
            <m:d>
              <m:dPr>
                <m:begChr m:val="〈"/>
                <m:endChr m:val="〉"/>
                <m:ctrlPr>
                  <w:rPr>
                    <w:rFonts w:ascii="DejaVu Math TeX Gyre" w:hAnsi="DejaVu Math TeX Gyre"/>
                    <w:i/>
                    <w:sz w:val="24"/>
                    <w:szCs w:val="24"/>
                  </w:rPr>
                </m:ctrlPr>
              </m:dPr>
              <m:e>
                <m:r>
                  <w:rPr>
                    <w:rFonts w:ascii="DejaVu Math TeX Gyre" w:hAnsi="DejaVu Math TeX Gyre"/>
                    <w:sz w:val="24"/>
                    <w:szCs w:val="24"/>
                  </w:rPr>
                  <m:t>k</m:t>
                </m:r>
              </m:e>
            </m:d>
          </m:sup>
        </m:sSup>
        <m:f>
          <m:fPr>
            <m:ctrlPr>
              <w:rPr>
                <w:rFonts w:ascii="DejaVu Math TeX Gyre" w:hAnsi="DejaVu Math TeX Gyre"/>
                <w:i/>
                <w:sz w:val="24"/>
                <w:szCs w:val="24"/>
              </w:rPr>
            </m:ctrlPr>
          </m:fPr>
          <m:num>
            <m:sSup>
              <m:sSupPr>
                <m:ctrlPr>
                  <w:rPr>
                    <w:rFonts w:ascii="DejaVu Math TeX Gyre" w:hAnsi="DejaVu Math TeX Gyre"/>
                    <w:i/>
                    <w:sz w:val="24"/>
                    <w:szCs w:val="24"/>
                  </w:rPr>
                </m:ctrlPr>
              </m:sSupPr>
              <m:e>
                <m:d>
                  <m:dPr>
                    <m:begChr m:val="〈"/>
                    <m:endChr m:val="〉"/>
                    <m:ctrlPr>
                      <w:rPr>
                        <w:rFonts w:ascii="DejaVu Math TeX Gyre" w:hAnsi="DejaVu Math TeX Gyre"/>
                        <w:i/>
                        <w:sz w:val="24"/>
                        <w:szCs w:val="24"/>
                      </w:rPr>
                    </m:ctrlPr>
                  </m:dPr>
                  <m:e>
                    <m:r>
                      <w:rPr>
                        <w:rFonts w:ascii="DejaVu Math TeX Gyre" w:hAnsi="DejaVu Math TeX Gyre"/>
                        <w:sz w:val="24"/>
                        <w:szCs w:val="24"/>
                      </w:rPr>
                      <m:t>k</m:t>
                    </m:r>
                  </m:e>
                </m:d>
              </m:e>
              <m:sup>
                <m:r>
                  <w:rPr>
                    <w:rFonts w:ascii="DejaVu Math TeX Gyre" w:hAnsi="DejaVu Math TeX Gyre"/>
                    <w:sz w:val="24"/>
                    <w:szCs w:val="24"/>
                  </w:rPr>
                  <m:t>k</m:t>
                </m:r>
              </m:sup>
            </m:sSup>
          </m:num>
          <m:den>
            <m:r>
              <w:rPr>
                <w:rFonts w:ascii="DejaVu Math TeX Gyre" w:hAnsi="DejaVu Math TeX Gyre"/>
                <w:sz w:val="24"/>
                <w:szCs w:val="24"/>
              </w:rPr>
              <m:t>k!</m:t>
            </m:r>
          </m:den>
        </m:f>
      </m:oMath>
      <w:r w:rsidR="00875880">
        <w:rPr>
          <w:rFonts w:hint="eastAsia"/>
          <w:sz w:val="24"/>
          <w:szCs w:val="24"/>
        </w:rPr>
        <w:t>，度分布概率在平均度</w:t>
      </w:r>
      <m:oMath>
        <m:d>
          <m:dPr>
            <m:begChr m:val="〈"/>
            <m:endChr m:val="〉"/>
            <m:ctrlPr>
              <w:rPr>
                <w:rFonts w:ascii="DejaVu Math TeX Gyre" w:hAnsi="DejaVu Math TeX Gyre"/>
                <w:sz w:val="24"/>
                <w:szCs w:val="24"/>
              </w:rPr>
            </m:ctrlPr>
          </m:dPr>
          <m:e>
            <m:r>
              <w:rPr>
                <w:rFonts w:ascii="DejaVu Math TeX Gyre" w:hAnsi="DejaVu Math TeX Gyre"/>
                <w:sz w:val="24"/>
                <w:szCs w:val="24"/>
              </w:rPr>
              <m:t>k</m:t>
            </m:r>
          </m:e>
        </m:d>
      </m:oMath>
      <w:r w:rsidR="00875880">
        <w:rPr>
          <w:rFonts w:hint="eastAsia"/>
          <w:sz w:val="24"/>
          <w:szCs w:val="24"/>
        </w:rPr>
        <w:t>附近达到最大值</w:t>
      </w:r>
      <w:r w:rsidR="00EF7DAC">
        <w:rPr>
          <w:rFonts w:hint="eastAsia"/>
          <w:sz w:val="24"/>
          <w:szCs w:val="24"/>
        </w:rPr>
        <w:t>，网络的聚类系数为</w:t>
      </w:r>
      <m:oMath>
        <m:r>
          <w:rPr>
            <w:rFonts w:ascii="DejaVu Math TeX Gyre" w:hAnsi="DejaVu Math TeX Gyre"/>
            <w:sz w:val="24"/>
            <w:szCs w:val="24"/>
          </w:rPr>
          <m:t>p</m:t>
        </m:r>
      </m:oMath>
      <w:r w:rsidR="00EF7DAC">
        <w:rPr>
          <w:rFonts w:hint="eastAsia"/>
          <w:sz w:val="24"/>
          <w:szCs w:val="24"/>
        </w:rPr>
        <w:t>。</w:t>
      </w:r>
      <w:r w:rsidR="00875880">
        <w:rPr>
          <w:rFonts w:hint="eastAsia"/>
          <w:sz w:val="24"/>
          <w:szCs w:val="24"/>
        </w:rPr>
        <w:t>然而</w:t>
      </w:r>
      <w:r w:rsidR="00EF7DAC">
        <w:rPr>
          <w:rFonts w:hint="eastAsia"/>
          <w:sz w:val="24"/>
          <w:szCs w:val="24"/>
        </w:rPr>
        <w:t>，在现实世界的很多网络结构，都不属于随机网络结构。</w:t>
      </w:r>
    </w:p>
    <w:p w:rsidR="00B352D8" w:rsidRPr="00381BAD" w:rsidRDefault="00B352D8" w:rsidP="00381BAD">
      <w:pPr>
        <w:spacing w:line="360" w:lineRule="auto"/>
        <w:ind w:firstLineChars="200" w:firstLine="480"/>
        <w:rPr>
          <w:sz w:val="24"/>
          <w:szCs w:val="24"/>
        </w:rPr>
      </w:pPr>
    </w:p>
    <w:p w:rsidR="00B9074E" w:rsidRDefault="00B9074E" w:rsidP="00B9074E">
      <w:pPr>
        <w:pStyle w:val="4"/>
      </w:pPr>
      <w:r>
        <w:rPr>
          <w:rFonts w:hint="eastAsia"/>
        </w:rPr>
        <w:t>4.3.2</w:t>
      </w:r>
      <w:r w:rsidR="00381BAD">
        <w:t xml:space="preserve"> </w:t>
      </w:r>
      <w:r w:rsidR="00381BAD">
        <w:rPr>
          <w:rFonts w:hint="eastAsia"/>
        </w:rPr>
        <w:t>小世界网络</w:t>
      </w:r>
    </w:p>
    <w:p w:rsidR="00EF7DAC" w:rsidRDefault="006A50B5" w:rsidP="00EF7DAC">
      <w:pPr>
        <w:spacing w:line="360" w:lineRule="auto"/>
        <w:ind w:firstLineChars="200" w:firstLine="480"/>
        <w:rPr>
          <w:sz w:val="24"/>
          <w:szCs w:val="24"/>
        </w:rPr>
      </w:pPr>
      <w:r>
        <w:rPr>
          <w:rFonts w:hint="eastAsia"/>
          <w:sz w:val="24"/>
          <w:szCs w:val="24"/>
        </w:rPr>
        <w:t>小世界网络是自然界中一类较小网络直径以及较大集聚系数性质的网络。Wa</w:t>
      </w:r>
      <w:r>
        <w:rPr>
          <w:sz w:val="24"/>
          <w:szCs w:val="24"/>
        </w:rPr>
        <w:t>tts</w:t>
      </w:r>
      <w:r>
        <w:rPr>
          <w:rFonts w:hint="eastAsia"/>
          <w:sz w:val="24"/>
          <w:szCs w:val="24"/>
        </w:rPr>
        <w:t>和Stro</w:t>
      </w:r>
      <w:r>
        <w:rPr>
          <w:sz w:val="24"/>
          <w:szCs w:val="24"/>
        </w:rPr>
        <w:t>gatz</w:t>
      </w:r>
      <w:r>
        <w:rPr>
          <w:rFonts w:hint="eastAsia"/>
          <w:sz w:val="24"/>
          <w:szCs w:val="24"/>
        </w:rPr>
        <w:t>在1998年首次提出了小世界网络生成模型</w:t>
      </w:r>
      <w:r>
        <w:rPr>
          <w:sz w:val="24"/>
          <w:szCs w:val="24"/>
        </w:rPr>
        <w:fldChar w:fldCharType="begin"/>
      </w:r>
      <w:r w:rsidR="00AD2968">
        <w:rPr>
          <w:sz w:val="24"/>
          <w:szCs w:val="24"/>
        </w:rPr>
        <w:instrText xml:space="preserve"> ADDIN ZOTERO_ITEM CSL_CITATION {"citationID":"a210rrgso4h","properties":{"formattedCitation":"[39]","plainCitation":"[39]"},"citationItems":[{"id":375,"uris":["http://zotero.org/users/3436635/items/CNH4GWCP"],"uri":["http://zotero.org/users/3436635/items/CNH4GWCP"],"itemData":{"id":375,"type":"article-journal","title":"Collective dynamics of ‘small-world’ networks","container-title":"Nature","page":"440-442","volume":"393","issue":"6684","source":"www.nature.com","abstract":"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DOI":"10.1038/30918","ISSN":"0028-0836","journalAbbreviation":"Nature","language":"en","author":[{"family":"Watts","given":"Duncan J."},{"family":"Strogatz","given":"Steven H."}],"issued":{"date-parts":[["1998",6,4]]}}}],"schema":"https://github.com/citation-style-language/schema/raw/master/csl-citation.json"} </w:instrText>
      </w:r>
      <w:r>
        <w:rPr>
          <w:sz w:val="24"/>
          <w:szCs w:val="24"/>
        </w:rPr>
        <w:fldChar w:fldCharType="separate"/>
      </w:r>
      <w:r w:rsidR="00AD2968" w:rsidRPr="00AD2968">
        <w:rPr>
          <w:rFonts w:ascii="等线" w:eastAsia="等线" w:hAnsi="等线"/>
          <w:sz w:val="24"/>
        </w:rPr>
        <w:t>[39]</w:t>
      </w:r>
      <w:r>
        <w:rPr>
          <w:sz w:val="24"/>
          <w:szCs w:val="24"/>
        </w:rPr>
        <w:fldChar w:fldCharType="end"/>
      </w:r>
      <w:r>
        <w:rPr>
          <w:rFonts w:hint="eastAsia"/>
          <w:sz w:val="24"/>
          <w:szCs w:val="24"/>
        </w:rPr>
        <w:t>，生成规则如下：</w:t>
      </w:r>
    </w:p>
    <w:p w:rsidR="006A50B5" w:rsidRDefault="006A50B5" w:rsidP="006A50B5">
      <w:pPr>
        <w:pStyle w:val="a9"/>
        <w:numPr>
          <w:ilvl w:val="0"/>
          <w:numId w:val="16"/>
        </w:numPr>
        <w:spacing w:line="360" w:lineRule="auto"/>
        <w:ind w:firstLineChars="0"/>
        <w:rPr>
          <w:sz w:val="24"/>
          <w:szCs w:val="24"/>
        </w:rPr>
      </w:pPr>
      <w:r>
        <w:rPr>
          <w:rFonts w:hint="eastAsia"/>
          <w:sz w:val="24"/>
          <w:szCs w:val="24"/>
        </w:rPr>
        <w:t>初始时，给定一个</w:t>
      </w:r>
      <w:r w:rsidR="001D222D">
        <w:rPr>
          <w:rFonts w:hint="eastAsia"/>
          <w:sz w:val="24"/>
          <w:szCs w:val="24"/>
        </w:rPr>
        <w:t>有</w:t>
      </w:r>
      <m:oMath>
        <m:r>
          <w:rPr>
            <w:rFonts w:ascii="DejaVu Math TeX Gyre" w:hAnsi="DejaVu Math TeX Gyre"/>
            <w:sz w:val="24"/>
            <w:szCs w:val="24"/>
          </w:rPr>
          <m:t>n</m:t>
        </m:r>
      </m:oMath>
      <w:r w:rsidR="001D222D">
        <w:rPr>
          <w:rFonts w:hint="eastAsia"/>
          <w:sz w:val="24"/>
          <w:szCs w:val="24"/>
        </w:rPr>
        <w:t>个顶点及每个顶点度为</w:t>
      </w:r>
      <m:oMath>
        <m:r>
          <w:rPr>
            <w:rFonts w:ascii="DejaVu Math TeX Gyre" w:hAnsi="DejaVu Math TeX Gyre"/>
            <w:sz w:val="24"/>
            <w:szCs w:val="24"/>
          </w:rPr>
          <m:t>k</m:t>
        </m:r>
      </m:oMath>
      <w:r w:rsidR="001D222D">
        <w:rPr>
          <w:rFonts w:hint="eastAsia"/>
          <w:sz w:val="24"/>
          <w:szCs w:val="24"/>
        </w:rPr>
        <w:t>的</w:t>
      </w:r>
      <w:r>
        <w:rPr>
          <w:rFonts w:hint="eastAsia"/>
          <w:sz w:val="24"/>
          <w:szCs w:val="24"/>
        </w:rPr>
        <w:t>闭环网络</w:t>
      </w:r>
      <w:r w:rsidR="001D222D">
        <w:rPr>
          <w:rFonts w:hint="eastAsia"/>
          <w:sz w:val="24"/>
          <w:szCs w:val="24"/>
        </w:rPr>
        <w:t>；</w:t>
      </w:r>
    </w:p>
    <w:p w:rsidR="001D222D" w:rsidRDefault="001D222D" w:rsidP="006A50B5">
      <w:pPr>
        <w:pStyle w:val="a9"/>
        <w:numPr>
          <w:ilvl w:val="0"/>
          <w:numId w:val="16"/>
        </w:numPr>
        <w:spacing w:line="360" w:lineRule="auto"/>
        <w:ind w:firstLineChars="0"/>
        <w:rPr>
          <w:sz w:val="24"/>
          <w:szCs w:val="24"/>
        </w:rPr>
      </w:pPr>
      <w:r>
        <w:rPr>
          <w:rFonts w:hint="eastAsia"/>
          <w:sz w:val="24"/>
          <w:szCs w:val="24"/>
        </w:rPr>
        <w:lastRenderedPageBreak/>
        <w:t>依次对该模型的每条边以概率</w:t>
      </w:r>
      <m:oMath>
        <m:r>
          <w:rPr>
            <w:rFonts w:ascii="DejaVu Math TeX Gyre" w:hAnsi="DejaVu Math TeX Gyre"/>
            <w:sz w:val="24"/>
            <w:szCs w:val="24"/>
          </w:rPr>
          <m:t>p</m:t>
        </m:r>
      </m:oMath>
      <w:r>
        <w:rPr>
          <w:rFonts w:hint="eastAsia"/>
          <w:sz w:val="24"/>
          <w:szCs w:val="24"/>
        </w:rPr>
        <w:t>进行删除，并且随机均匀的选择两个顶点之间添加一条边。</w:t>
      </w:r>
    </w:p>
    <w:p w:rsidR="001D222D" w:rsidRDefault="001D222D" w:rsidP="001D222D">
      <w:pPr>
        <w:pStyle w:val="a9"/>
        <w:spacing w:line="360" w:lineRule="auto"/>
        <w:ind w:left="900" w:firstLineChars="0" w:firstLine="0"/>
        <w:rPr>
          <w:sz w:val="24"/>
          <w:szCs w:val="24"/>
        </w:rPr>
      </w:pPr>
      <w:r>
        <w:rPr>
          <w:rFonts w:hint="eastAsia"/>
          <w:sz w:val="24"/>
          <w:szCs w:val="24"/>
        </w:rPr>
        <w:t>当</w:t>
      </w:r>
      <m:oMath>
        <m:r>
          <w:rPr>
            <w:rFonts w:ascii="DejaVu Math TeX Gyre" w:hAnsi="DejaVu Math TeX Gyre"/>
            <w:sz w:val="24"/>
            <w:szCs w:val="24"/>
          </w:rPr>
          <m:t>p</m:t>
        </m:r>
        <m:r>
          <w:rPr>
            <w:rFonts w:ascii="DejaVu Math TeX Gyre" w:hAnsi="DejaVu Math TeX Gyre" w:hint="eastAsia"/>
            <w:sz w:val="24"/>
            <w:szCs w:val="24"/>
          </w:rPr>
          <m:t>=0</m:t>
        </m:r>
      </m:oMath>
      <w:r>
        <w:rPr>
          <w:rFonts w:hint="eastAsia"/>
          <w:sz w:val="24"/>
          <w:szCs w:val="24"/>
        </w:rPr>
        <w:t>时，没有边被断开重新连接，原环形保持不变。当</w:t>
      </w:r>
      <m:oMath>
        <m:r>
          <w:rPr>
            <w:rFonts w:ascii="DejaVu Math TeX Gyre" w:hAnsi="DejaVu Math TeX Gyre"/>
            <w:sz w:val="24"/>
            <w:szCs w:val="24"/>
          </w:rPr>
          <m:t>p</m:t>
        </m:r>
        <m:r>
          <w:rPr>
            <w:rFonts w:ascii="DejaVu Math TeX Gyre" w:hAnsi="DejaVu Math TeX Gyre" w:hint="eastAsia"/>
            <w:sz w:val="24"/>
            <w:szCs w:val="24"/>
          </w:rPr>
          <m:t>=1</m:t>
        </m:r>
      </m:oMath>
      <w:r>
        <w:rPr>
          <w:rFonts w:hint="eastAsia"/>
          <w:sz w:val="24"/>
          <w:szCs w:val="24"/>
        </w:rPr>
        <w:t>时，所有的边被重新随机的连接至新的位置，从而生成一个随机图</w:t>
      </w:r>
      <w:r w:rsidR="00A340F8">
        <w:rPr>
          <w:rFonts w:hint="eastAsia"/>
          <w:sz w:val="24"/>
          <w:szCs w:val="24"/>
        </w:rPr>
        <w:t>，如图</w:t>
      </w:r>
      <w:r>
        <w:rPr>
          <w:rFonts w:hint="eastAsia"/>
          <w:sz w:val="24"/>
          <w:szCs w:val="24"/>
        </w:rPr>
        <w:t>。</w:t>
      </w:r>
    </w:p>
    <w:p w:rsidR="00A340F8" w:rsidRPr="006A50B5" w:rsidRDefault="00A340F8" w:rsidP="00A340F8">
      <w:pPr>
        <w:pStyle w:val="a9"/>
        <w:spacing w:line="360" w:lineRule="auto"/>
        <w:ind w:left="900" w:firstLineChars="0" w:firstLine="0"/>
        <w:jc w:val="center"/>
        <w:rPr>
          <w:sz w:val="24"/>
          <w:szCs w:val="24"/>
        </w:rPr>
      </w:pPr>
      <w:r>
        <w:rPr>
          <w:rFonts w:hint="eastAsia"/>
          <w:noProof/>
          <w:sz w:val="24"/>
          <w:szCs w:val="24"/>
        </w:rPr>
        <w:drawing>
          <wp:inline distT="0" distB="0" distL="0" distR="0">
            <wp:extent cx="4088423" cy="2145118"/>
            <wp:effectExtent l="0" t="0" r="762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2-Algorithm-of-Watts-Strogatz-model-which-can-be-tuned-by-parameter-p-0.png"/>
                    <pic:cNvPicPr/>
                  </pic:nvPicPr>
                  <pic:blipFill>
                    <a:blip r:embed="rId27">
                      <a:extLst>
                        <a:ext uri="{28A0092B-C50C-407E-A947-70E740481C1C}">
                          <a14:useLocalDpi xmlns:a14="http://schemas.microsoft.com/office/drawing/2010/main" val="0"/>
                        </a:ext>
                      </a:extLst>
                    </a:blip>
                    <a:stretch>
                      <a:fillRect/>
                    </a:stretch>
                  </pic:blipFill>
                  <pic:spPr>
                    <a:xfrm>
                      <a:off x="0" y="0"/>
                      <a:ext cx="4088423" cy="2145118"/>
                    </a:xfrm>
                    <a:prstGeom prst="rect">
                      <a:avLst/>
                    </a:prstGeom>
                  </pic:spPr>
                </pic:pic>
              </a:graphicData>
            </a:graphic>
          </wp:inline>
        </w:drawing>
      </w:r>
    </w:p>
    <w:p w:rsidR="008E4E65" w:rsidRDefault="00B473AA" w:rsidP="008E4E65">
      <w:pPr>
        <w:pStyle w:val="3"/>
      </w:pPr>
      <w:r>
        <w:rPr>
          <w:rFonts w:hint="eastAsia"/>
        </w:rPr>
        <w:t>4.4</w:t>
      </w:r>
      <w:r w:rsidR="008E4E65">
        <w:rPr>
          <w:rFonts w:hint="eastAsia"/>
        </w:rPr>
        <w:t xml:space="preserve"> 交通运输网络</w:t>
      </w:r>
    </w:p>
    <w:p w:rsidR="003426CB" w:rsidRDefault="00D53A1E" w:rsidP="003426CB">
      <w:pPr>
        <w:pStyle w:val="4"/>
      </w:pPr>
      <w:r>
        <w:rPr>
          <w:rFonts w:hint="eastAsia"/>
        </w:rPr>
        <w:t xml:space="preserve">3.3.1 </w:t>
      </w:r>
      <w:r w:rsidR="003426CB">
        <w:rPr>
          <w:rFonts w:hint="eastAsia"/>
        </w:rPr>
        <w:t>交通运输网络</w:t>
      </w:r>
      <w:r w:rsidR="00D262F5">
        <w:rPr>
          <w:rFonts w:hint="eastAsia"/>
        </w:rPr>
        <w:t>概述</w:t>
      </w:r>
    </w:p>
    <w:p w:rsidR="00053BFB" w:rsidRDefault="00D262F5" w:rsidP="00A53CBA">
      <w:pPr>
        <w:spacing w:line="360" w:lineRule="auto"/>
        <w:ind w:firstLineChars="200" w:firstLine="560"/>
        <w:rPr>
          <w:sz w:val="28"/>
          <w:szCs w:val="28"/>
        </w:rPr>
      </w:pPr>
      <w:r>
        <w:rPr>
          <w:rFonts w:hint="eastAsia"/>
          <w:sz w:val="28"/>
          <w:szCs w:val="28"/>
        </w:rPr>
        <w:t>交通运输系统通常用网络来进行表示，</w:t>
      </w:r>
      <w:r w:rsidR="00443318">
        <w:rPr>
          <w:rFonts w:hint="eastAsia"/>
          <w:sz w:val="28"/>
          <w:szCs w:val="28"/>
        </w:rPr>
        <w:t>交通基础设施或者交通提供方代表节点，交通流量或者其之间的联系代表连边。</w:t>
      </w:r>
      <w:r w:rsidR="00053BFB">
        <w:rPr>
          <w:rFonts w:hint="eastAsia"/>
          <w:sz w:val="28"/>
          <w:szCs w:val="28"/>
        </w:rPr>
        <w:t>交通运输网络可以是基础建设网络（道路、铁路、管道</w:t>
      </w:r>
      <w:r w:rsidR="008B1021">
        <w:rPr>
          <w:rFonts w:hint="eastAsia"/>
          <w:sz w:val="28"/>
          <w:szCs w:val="28"/>
        </w:rPr>
        <w:t>、输电线</w:t>
      </w:r>
      <w:r w:rsidR="00053BFB">
        <w:rPr>
          <w:rFonts w:hint="eastAsia"/>
          <w:sz w:val="28"/>
          <w:szCs w:val="28"/>
        </w:rPr>
        <w:t>等）</w:t>
      </w:r>
      <w:r w:rsidR="008B1021">
        <w:rPr>
          <w:rFonts w:hint="eastAsia"/>
          <w:sz w:val="28"/>
          <w:szCs w:val="28"/>
        </w:rPr>
        <w:t>[]</w:t>
      </w:r>
      <w:r w:rsidR="00053BFB">
        <w:rPr>
          <w:rFonts w:hint="eastAsia"/>
          <w:sz w:val="28"/>
          <w:szCs w:val="28"/>
        </w:rPr>
        <w:t>，也可以是交通运输系统按照时刻表提供的服务（航空运输网络、公交网络、高铁客运网络、海运网络等）</w:t>
      </w:r>
      <w:r w:rsidR="008B1021">
        <w:rPr>
          <w:rFonts w:hint="eastAsia"/>
          <w:sz w:val="28"/>
          <w:szCs w:val="28"/>
        </w:rPr>
        <w:t>[]</w:t>
      </w:r>
      <w:r w:rsidR="00053BFB">
        <w:rPr>
          <w:rFonts w:hint="eastAsia"/>
          <w:sz w:val="28"/>
          <w:szCs w:val="28"/>
        </w:rPr>
        <w:t>，还可以指一个具有多个点以及点与点之间存在着不同交流关系的系统。</w:t>
      </w:r>
    </w:p>
    <w:p w:rsidR="00784B8C" w:rsidRDefault="00784B8C" w:rsidP="00053BFB">
      <w:pPr>
        <w:rPr>
          <w:sz w:val="28"/>
          <w:szCs w:val="28"/>
        </w:rPr>
      </w:pPr>
      <w:r>
        <w:rPr>
          <w:rFonts w:hint="eastAsia"/>
          <w:noProof/>
          <w:sz w:val="28"/>
          <w:szCs w:val="28"/>
        </w:rPr>
        <w:lastRenderedPageBreak/>
        <w:drawing>
          <wp:inline distT="0" distB="0" distL="0" distR="0">
            <wp:extent cx="4190337" cy="3320587"/>
            <wp:effectExtent l="0" t="0" r="127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werGridChinaMap.g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05028" cy="3332229"/>
                    </a:xfrm>
                    <a:prstGeom prst="rect">
                      <a:avLst/>
                    </a:prstGeom>
                  </pic:spPr>
                </pic:pic>
              </a:graphicData>
            </a:graphic>
          </wp:inline>
        </w:drawing>
      </w:r>
      <w:r>
        <w:rPr>
          <w:rFonts w:hint="eastAsia"/>
          <w:noProof/>
          <w:sz w:val="28"/>
          <w:szCs w:val="28"/>
        </w:rPr>
        <w:drawing>
          <wp:inline distT="0" distB="0" distL="0" distR="0">
            <wp:extent cx="4007457" cy="293539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ailway.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7584" cy="2942810"/>
                    </a:xfrm>
                    <a:prstGeom prst="rect">
                      <a:avLst/>
                    </a:prstGeom>
                  </pic:spPr>
                </pic:pic>
              </a:graphicData>
            </a:graphic>
          </wp:inline>
        </w:drawing>
      </w:r>
    </w:p>
    <w:p w:rsidR="00784B8C" w:rsidRDefault="00053BFB" w:rsidP="00A53CBA">
      <w:pPr>
        <w:spacing w:line="360" w:lineRule="auto"/>
        <w:ind w:firstLineChars="200" w:firstLine="560"/>
        <w:jc w:val="left"/>
        <w:rPr>
          <w:sz w:val="28"/>
          <w:szCs w:val="28"/>
        </w:rPr>
      </w:pPr>
      <w:r>
        <w:rPr>
          <w:rFonts w:hint="eastAsia"/>
          <w:sz w:val="28"/>
          <w:szCs w:val="28"/>
        </w:rPr>
        <w:t>交通运输网络的形成与演化模式不同于社交、合作组织、生物系统等网络结构，其具有自身独特的形成</w:t>
      </w:r>
      <w:r w:rsidR="00D53A1E">
        <w:rPr>
          <w:rFonts w:hint="eastAsia"/>
          <w:sz w:val="28"/>
          <w:szCs w:val="28"/>
        </w:rPr>
        <w:t>因素。</w:t>
      </w:r>
      <w:r w:rsidR="00784B8C">
        <w:rPr>
          <w:rFonts w:hint="eastAsia"/>
          <w:sz w:val="28"/>
          <w:szCs w:val="28"/>
        </w:rPr>
        <w:t>交通运输网络</w:t>
      </w:r>
      <w:r w:rsidR="00FC6077">
        <w:rPr>
          <w:rFonts w:hint="eastAsia"/>
          <w:sz w:val="28"/>
          <w:szCs w:val="28"/>
        </w:rPr>
        <w:t>的形成过程中，主要可以分为</w:t>
      </w:r>
      <w:r w:rsidR="00784B8C">
        <w:rPr>
          <w:rFonts w:hint="eastAsia"/>
          <w:sz w:val="28"/>
          <w:szCs w:val="28"/>
        </w:rPr>
        <w:t>向中心（Centri</w:t>
      </w:r>
      <w:r w:rsidR="00784B8C">
        <w:rPr>
          <w:sz w:val="28"/>
          <w:szCs w:val="28"/>
        </w:rPr>
        <w:t>petal</w:t>
      </w:r>
      <w:r w:rsidR="00784B8C">
        <w:rPr>
          <w:rFonts w:hint="eastAsia"/>
          <w:sz w:val="28"/>
          <w:szCs w:val="28"/>
        </w:rPr>
        <w:t>）和去中心Cen</w:t>
      </w:r>
      <w:r w:rsidR="00784B8C">
        <w:rPr>
          <w:sz w:val="28"/>
          <w:szCs w:val="28"/>
        </w:rPr>
        <w:t>trifugal</w:t>
      </w:r>
      <w:r w:rsidR="00784B8C">
        <w:rPr>
          <w:rFonts w:hint="eastAsia"/>
          <w:sz w:val="28"/>
          <w:szCs w:val="28"/>
        </w:rPr>
        <w:t>）两种网络结构。</w:t>
      </w:r>
      <w:r w:rsidR="0005783A">
        <w:rPr>
          <w:rFonts w:hint="eastAsia"/>
          <w:sz w:val="28"/>
          <w:szCs w:val="28"/>
        </w:rPr>
        <w:t>向中心网络中更容易出现大的枢纽（</w:t>
      </w:r>
      <w:r w:rsidR="0005783A">
        <w:rPr>
          <w:sz w:val="28"/>
          <w:szCs w:val="28"/>
        </w:rPr>
        <w:t>Hub</w:t>
      </w:r>
      <w:r w:rsidR="0005783A">
        <w:rPr>
          <w:rFonts w:hint="eastAsia"/>
          <w:sz w:val="28"/>
          <w:szCs w:val="28"/>
        </w:rPr>
        <w:t>）型节点，近年来兴起的各种以交通枢纽（Transport Hub）为主导的交通网络，例如航空运输网络，枢纽机场承担了绝大部分</w:t>
      </w:r>
      <w:r w:rsidR="0005783A">
        <w:rPr>
          <w:rFonts w:hint="eastAsia"/>
          <w:sz w:val="28"/>
          <w:szCs w:val="28"/>
        </w:rPr>
        <w:lastRenderedPageBreak/>
        <w:t>运输换乘任务。而去中心网络中，节点规模大小相对</w:t>
      </w:r>
      <w:r w:rsidR="00D53A1E">
        <w:rPr>
          <w:rFonts w:hint="eastAsia"/>
          <w:sz w:val="28"/>
          <w:szCs w:val="28"/>
        </w:rPr>
        <w:t>均匀。向中心网络结构的优点是能够节约资源和提高效率。</w:t>
      </w:r>
    </w:p>
    <w:p w:rsidR="00D53A1E" w:rsidRDefault="00D53A1E" w:rsidP="00784B8C">
      <w:pPr>
        <w:jc w:val="left"/>
        <w:rPr>
          <w:sz w:val="28"/>
          <w:szCs w:val="28"/>
        </w:rPr>
      </w:pPr>
    </w:p>
    <w:p w:rsidR="00784B8C" w:rsidRDefault="00784B8C" w:rsidP="00784B8C">
      <w:pPr>
        <w:jc w:val="left"/>
        <w:rPr>
          <w:sz w:val="28"/>
          <w:szCs w:val="28"/>
        </w:rPr>
      </w:pPr>
    </w:p>
    <w:p w:rsidR="00053BFB" w:rsidRDefault="00784B8C" w:rsidP="00784B8C">
      <w:pPr>
        <w:jc w:val="left"/>
        <w:rPr>
          <w:sz w:val="28"/>
          <w:szCs w:val="28"/>
        </w:rPr>
      </w:pPr>
      <w:r>
        <w:rPr>
          <w:rFonts w:hint="eastAsia"/>
          <w:noProof/>
          <w:sz w:val="28"/>
          <w:szCs w:val="28"/>
        </w:rPr>
        <w:drawing>
          <wp:inline distT="0" distB="0" distL="0" distR="0">
            <wp:extent cx="4619885" cy="275046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entrupetfug.png"/>
                    <pic:cNvPicPr/>
                  </pic:nvPicPr>
                  <pic:blipFill>
                    <a:blip r:embed="rId30">
                      <a:extLst>
                        <a:ext uri="{28A0092B-C50C-407E-A947-70E740481C1C}">
                          <a14:useLocalDpi xmlns:a14="http://schemas.microsoft.com/office/drawing/2010/main" val="0"/>
                        </a:ext>
                      </a:extLst>
                    </a:blip>
                    <a:stretch>
                      <a:fillRect/>
                    </a:stretch>
                  </pic:blipFill>
                  <pic:spPr>
                    <a:xfrm>
                      <a:off x="0" y="0"/>
                      <a:ext cx="4624587" cy="2753260"/>
                    </a:xfrm>
                    <a:prstGeom prst="rect">
                      <a:avLst/>
                    </a:prstGeom>
                  </pic:spPr>
                </pic:pic>
              </a:graphicData>
            </a:graphic>
          </wp:inline>
        </w:drawing>
      </w:r>
    </w:p>
    <w:p w:rsidR="00FC6077" w:rsidRDefault="00FC6077">
      <w:pPr>
        <w:pStyle w:val="4"/>
      </w:pPr>
      <w:r>
        <w:rPr>
          <w:rFonts w:hint="eastAsia"/>
        </w:rPr>
        <w:t>3.3.2</w:t>
      </w:r>
      <w:r>
        <w:t xml:space="preserve"> </w:t>
      </w:r>
      <w:r>
        <w:rPr>
          <w:rFonts w:hint="eastAsia"/>
        </w:rPr>
        <w:t>交通网络分析方法</w:t>
      </w:r>
    </w:p>
    <w:p w:rsidR="00460100" w:rsidRDefault="00051A05" w:rsidP="00460100">
      <w:pPr>
        <w:pStyle w:val="5"/>
      </w:pPr>
      <w:r>
        <w:rPr>
          <w:rFonts w:hint="eastAsia"/>
        </w:rPr>
        <w:t>基于</w:t>
      </w:r>
      <w:r w:rsidR="00F12323">
        <w:rPr>
          <w:rFonts w:hint="eastAsia"/>
        </w:rPr>
        <w:t>网络科学理论</w:t>
      </w:r>
      <w:r>
        <w:rPr>
          <w:rFonts w:hint="eastAsia"/>
        </w:rPr>
        <w:t>的分析方法</w:t>
      </w:r>
    </w:p>
    <w:p w:rsidR="00F12323" w:rsidRDefault="00F12323" w:rsidP="00A53CBA">
      <w:pPr>
        <w:spacing w:line="360" w:lineRule="auto"/>
        <w:ind w:firstLineChars="200" w:firstLine="560"/>
        <w:rPr>
          <w:sz w:val="28"/>
          <w:szCs w:val="28"/>
        </w:rPr>
      </w:pPr>
      <w:r>
        <w:rPr>
          <w:rFonts w:hint="eastAsia"/>
          <w:sz w:val="28"/>
          <w:szCs w:val="28"/>
        </w:rPr>
        <w:t>网络科学</w:t>
      </w:r>
      <w:r w:rsidR="00051A05">
        <w:rPr>
          <w:rFonts w:hint="eastAsia"/>
          <w:sz w:val="28"/>
          <w:szCs w:val="28"/>
        </w:rPr>
        <w:t>的数学基础源于图论，</w:t>
      </w:r>
      <w:r w:rsidR="00051A05" w:rsidRPr="00051A05">
        <w:rPr>
          <w:rFonts w:hint="eastAsia"/>
          <w:sz w:val="28"/>
          <w:szCs w:val="28"/>
        </w:rPr>
        <w:t>目前普遍认为该研究始于</w:t>
      </w:r>
      <w:r w:rsidR="00051A05" w:rsidRPr="00051A05">
        <w:rPr>
          <w:sz w:val="28"/>
          <w:szCs w:val="28"/>
        </w:rPr>
        <w:t xml:space="preserve"> 1736 年数学家欧拉研究哥尼斯堡七桥环游</w:t>
      </w:r>
      <w:r w:rsidR="00051A05" w:rsidRPr="00051A05">
        <w:rPr>
          <w:rFonts w:hint="eastAsia"/>
          <w:sz w:val="28"/>
          <w:szCs w:val="28"/>
        </w:rPr>
        <w:t>问题</w:t>
      </w:r>
      <w:r w:rsidR="00051A05">
        <w:rPr>
          <w:rFonts w:hint="eastAsia"/>
          <w:sz w:val="28"/>
          <w:szCs w:val="28"/>
        </w:rPr>
        <w:t>。此后，</w:t>
      </w:r>
      <w:r>
        <w:rPr>
          <w:rFonts w:hint="eastAsia"/>
          <w:sz w:val="28"/>
          <w:szCs w:val="28"/>
        </w:rPr>
        <w:t>人们将实际系统抽象成网络，从拓扑结构角度来研究各种系统问题，比如计算机网络、神经系统网络、电力网络、社会关系网络、交通</w:t>
      </w:r>
      <w:r w:rsidR="00A761D7">
        <w:rPr>
          <w:rFonts w:hint="eastAsia"/>
          <w:sz w:val="28"/>
          <w:szCs w:val="28"/>
        </w:rPr>
        <w:t>运输网络等</w:t>
      </w:r>
    </w:p>
    <w:p w:rsidR="00A761D7" w:rsidRDefault="00A761D7" w:rsidP="00A53CBA">
      <w:pPr>
        <w:spacing w:line="360" w:lineRule="auto"/>
        <w:ind w:firstLineChars="200" w:firstLine="560"/>
        <w:rPr>
          <w:sz w:val="28"/>
          <w:szCs w:val="28"/>
        </w:rPr>
      </w:pPr>
      <w:r>
        <w:rPr>
          <w:rFonts w:hint="eastAsia"/>
          <w:sz w:val="28"/>
          <w:szCs w:val="28"/>
        </w:rPr>
        <w:t>基于网络科学理论的研究方法来研究交通运输网络给交通运输的研究带来了新视角。目前研究主要集中在交通运输网络结构特征，以及网络的稳定性、鲁棒性。来对交通运输网络的设计进行优化。</w:t>
      </w:r>
    </w:p>
    <w:p w:rsidR="00A761D7" w:rsidRPr="00051A05" w:rsidRDefault="00A761D7" w:rsidP="00051A05">
      <w:pPr>
        <w:rPr>
          <w:sz w:val="28"/>
          <w:szCs w:val="28"/>
        </w:rPr>
      </w:pPr>
    </w:p>
    <w:p w:rsidR="00B473AA" w:rsidRDefault="00B473AA" w:rsidP="001E6E53">
      <w:pPr>
        <w:pStyle w:val="2"/>
        <w:numPr>
          <w:ilvl w:val="0"/>
          <w:numId w:val="6"/>
        </w:numPr>
      </w:pPr>
      <w:r>
        <w:rPr>
          <w:rFonts w:hint="eastAsia"/>
        </w:rPr>
        <w:lastRenderedPageBreak/>
        <w:t>全球传染病与人口流动预测体系化方法（</w:t>
      </w:r>
      <w:r w:rsidR="00C26046">
        <w:t>GLEaM</w:t>
      </w:r>
      <w:r>
        <w:rPr>
          <w:rFonts w:hint="eastAsia"/>
        </w:rPr>
        <w:t>）</w:t>
      </w:r>
    </w:p>
    <w:p w:rsidR="006D1BD7" w:rsidRPr="00B473AA" w:rsidRDefault="006D1BD7" w:rsidP="00B473AA">
      <w:pPr>
        <w:spacing w:line="360" w:lineRule="auto"/>
        <w:ind w:firstLineChars="200" w:firstLine="480"/>
        <w:rPr>
          <w:sz w:val="24"/>
          <w:szCs w:val="24"/>
        </w:rPr>
      </w:pPr>
      <w:r w:rsidRPr="00B473AA">
        <w:rPr>
          <w:rFonts w:hint="eastAsia"/>
          <w:sz w:val="24"/>
          <w:szCs w:val="24"/>
        </w:rPr>
        <w:t>200多年来，传染病学家已经建立了各种疾病模型，</w:t>
      </w:r>
      <w:r w:rsidR="00AD6F99" w:rsidRPr="00B473AA">
        <w:rPr>
          <w:rFonts w:hint="eastAsia"/>
          <w:sz w:val="24"/>
          <w:szCs w:val="24"/>
        </w:rPr>
        <w:t>然而这些模型的应用却非常有限；一方面是因为人们无法准确快速的得知疾病的爆发与病例的发生时间，另一方面由于人口的接触与流动模式非常复杂，理想的模型假设无法在现实世界进行模拟与预测</w:t>
      </w:r>
      <w:r w:rsidRPr="00B473AA">
        <w:rPr>
          <w:rFonts w:hint="eastAsia"/>
          <w:sz w:val="24"/>
          <w:szCs w:val="24"/>
        </w:rPr>
        <w:t>。</w:t>
      </w:r>
    </w:p>
    <w:p w:rsidR="00BC275F" w:rsidRPr="00B473AA" w:rsidRDefault="00AD6F99" w:rsidP="00B473AA">
      <w:pPr>
        <w:spacing w:line="360" w:lineRule="auto"/>
        <w:ind w:firstLineChars="200" w:firstLine="480"/>
        <w:rPr>
          <w:sz w:val="24"/>
          <w:szCs w:val="24"/>
        </w:rPr>
      </w:pPr>
      <w:r w:rsidRPr="00B473AA">
        <w:rPr>
          <w:rFonts w:hint="eastAsia"/>
          <w:sz w:val="24"/>
          <w:szCs w:val="24"/>
        </w:rPr>
        <w:t>近年来，随着信息技术的发展与信息化基础建设的</w:t>
      </w:r>
      <w:r w:rsidR="00196C9E" w:rsidRPr="00B473AA">
        <w:rPr>
          <w:rFonts w:hint="eastAsia"/>
          <w:sz w:val="24"/>
          <w:szCs w:val="24"/>
        </w:rPr>
        <w:t>推进，我们可以实时的获取大量数据，包括公交运行数据，航空客流数据，</w:t>
      </w:r>
      <w:r w:rsidR="00BC275F" w:rsidRPr="00B473AA">
        <w:rPr>
          <w:rFonts w:hint="eastAsia"/>
          <w:sz w:val="24"/>
          <w:szCs w:val="24"/>
        </w:rPr>
        <w:t>通勤</w:t>
      </w:r>
      <w:r w:rsidR="00196C9E" w:rsidRPr="00B473AA">
        <w:rPr>
          <w:rFonts w:hint="eastAsia"/>
          <w:sz w:val="24"/>
          <w:szCs w:val="24"/>
        </w:rPr>
        <w:t>数据等交通运输基础数据。通过这些交通基础数据的研究，</w:t>
      </w:r>
      <w:r w:rsidR="00BC275F" w:rsidRPr="00B473AA">
        <w:rPr>
          <w:rFonts w:hint="eastAsia"/>
          <w:sz w:val="24"/>
          <w:szCs w:val="24"/>
        </w:rPr>
        <w:t>科学家们逐渐理解了人口的出行模式，人口的流动模式，交通方式的选择等行为特征。对疾病传播方式的研究正是对人口行为</w:t>
      </w:r>
      <w:r w:rsidR="00C26046">
        <w:rPr>
          <w:rFonts w:hint="eastAsia"/>
          <w:sz w:val="24"/>
          <w:szCs w:val="24"/>
        </w:rPr>
        <w:t>以及交通</w:t>
      </w:r>
      <w:r w:rsidR="00BC275F" w:rsidRPr="00B473AA">
        <w:rPr>
          <w:rFonts w:hint="eastAsia"/>
          <w:sz w:val="24"/>
          <w:szCs w:val="24"/>
        </w:rPr>
        <w:t>特征的研究，基于信息数据的疾病传播预测方法使得单纯的疾病传播模型得到了有效的应用</w:t>
      </w:r>
      <w:r w:rsidR="00B473AA">
        <w:rPr>
          <w:sz w:val="24"/>
          <w:szCs w:val="24"/>
        </w:rPr>
        <w:fldChar w:fldCharType="begin"/>
      </w:r>
      <w:r w:rsidR="00C26046">
        <w:rPr>
          <w:sz w:val="24"/>
          <w:szCs w:val="24"/>
        </w:rPr>
        <w:instrText xml:space="preserve"> ADDIN ZOTERO_ITEM CSL_CITATION {"citationID":"Cq3ZlTxT","properties":{"formattedCitation":"[34]","plainCitation":"[34]"},"citationItems":[{"id":378,"uris":["http://zotero.org/users/3436635/items/E9FS7PQE"],"uri":["http://zotero.org/users/3436635/items/E9FS7PQE"],"itemData":{"id":378,"type":"article-journal","title":"Saving Human Lives: What Complexity Science and Information Systems can Contribute","container-title":"Journal of Statistical Physics","page":"735-781","volume":"158","issue":"3","source":"link.springer.com","abstract":"We discuss models and data of crowd disasters, crime, terrorism, war and disease spreading to show that conventional recipes, such as deterrence strategies, are often not effective and sufficient to contain them. Many common approaches do not provide a good picture of the actual system behavior, because they neglect feedback loops, instabilities and cascade effects. The complex and often counter-intuitive behavior of social systems and their macro-level collective dynamics can be better understood by means of complexity science. We highlight that a suitable system design and management can help to stop undesirable cascade effects and to enable favorable kinds of self-organization in the system. In such a way, complexity science can help to save human lives.","DOI":"10.1007/s10955-014-1024-9","ISSN":"0022-4715, 1572-9613","shortTitle":"Saving Human Lives","journalAbbreviation":"J Stat Phys","language":"en","author":[{"family":"Helbing","given":"Dirk"},{"family":"Brockmann","given":"Dirk"},{"family":"Chadefaux","given":"Thomas"},{"family":"Donnay","given":"Karsten"},{"family":"Blanke","given":"Ulf"},{"family":"Woolley-Meza","given":"Olivia"},{"family":"Moussaid","given":"Mehdi"},{"family":"Johansson","given":"Anders"},{"family":"Krause","given":"Jens"},{"family":"Schutte","given":"Sebastian"},{"family":"Perc","given":"Matjaž"}],"issued":{"date-parts":[["2015",2,1]]}}}],"schema":"https://github.com/citation-style-language/schema/raw/master/csl-citation.json"} </w:instrText>
      </w:r>
      <w:r w:rsidR="00B473AA">
        <w:rPr>
          <w:sz w:val="24"/>
          <w:szCs w:val="24"/>
        </w:rPr>
        <w:fldChar w:fldCharType="separate"/>
      </w:r>
      <w:r w:rsidR="00C26046" w:rsidRPr="00C26046">
        <w:rPr>
          <w:rFonts w:ascii="等线" w:eastAsia="等线" w:hAnsi="等线"/>
          <w:sz w:val="24"/>
        </w:rPr>
        <w:t>[34]</w:t>
      </w:r>
      <w:r w:rsidR="00B473AA">
        <w:rPr>
          <w:sz w:val="24"/>
          <w:szCs w:val="24"/>
        </w:rPr>
        <w:fldChar w:fldCharType="end"/>
      </w:r>
      <w:r w:rsidR="00BC275F" w:rsidRPr="00B473AA">
        <w:rPr>
          <w:rFonts w:hint="eastAsia"/>
          <w:sz w:val="24"/>
          <w:szCs w:val="24"/>
        </w:rPr>
        <w:t>。</w:t>
      </w:r>
    </w:p>
    <w:p w:rsidR="00B06FD6" w:rsidRPr="00B473AA" w:rsidRDefault="002F3F57" w:rsidP="00B473AA">
      <w:pPr>
        <w:spacing w:line="360" w:lineRule="auto"/>
        <w:ind w:firstLineChars="200" w:firstLine="480"/>
        <w:rPr>
          <w:sz w:val="24"/>
          <w:szCs w:val="24"/>
        </w:rPr>
      </w:pPr>
      <w:r w:rsidRPr="00B473AA">
        <w:rPr>
          <w:rFonts w:hint="eastAsia"/>
          <w:sz w:val="24"/>
          <w:szCs w:val="24"/>
        </w:rPr>
        <w:t>GLEa</w:t>
      </w:r>
      <w:r w:rsidR="00014BEB" w:rsidRPr="00B473AA">
        <w:rPr>
          <w:sz w:val="24"/>
          <w:szCs w:val="24"/>
        </w:rPr>
        <w:t>M</w:t>
      </w:r>
      <w:r w:rsidR="00014BEB" w:rsidRPr="00B473AA">
        <w:rPr>
          <w:rFonts w:hint="eastAsia"/>
          <w:sz w:val="24"/>
          <w:szCs w:val="24"/>
        </w:rPr>
        <w:t>是美国东北大学复杂网络实验室</w:t>
      </w:r>
      <w:bookmarkStart w:id="73" w:name="OLE_LINK3"/>
      <w:bookmarkStart w:id="74" w:name="OLE_LINK4"/>
      <w:r w:rsidR="00014BEB" w:rsidRPr="00B473AA">
        <w:rPr>
          <w:rFonts w:hint="eastAsia"/>
          <w:sz w:val="24"/>
          <w:szCs w:val="24"/>
        </w:rPr>
        <w:t>提出的一种基于数据的疾病传播预测</w:t>
      </w:r>
      <w:bookmarkEnd w:id="73"/>
      <w:bookmarkEnd w:id="74"/>
      <w:r w:rsidR="002F64AA" w:rsidRPr="00B473AA">
        <w:rPr>
          <w:rFonts w:hint="eastAsia"/>
          <w:sz w:val="24"/>
          <w:szCs w:val="24"/>
        </w:rPr>
        <w:t>方法</w:t>
      </w:r>
      <w:r w:rsidR="00014BEB" w:rsidRPr="00B473AA">
        <w:rPr>
          <w:rFonts w:hint="eastAsia"/>
          <w:sz w:val="24"/>
          <w:szCs w:val="24"/>
        </w:rPr>
        <w:t>。</w:t>
      </w:r>
      <w:r w:rsidR="002F64AA" w:rsidRPr="00B473AA">
        <w:rPr>
          <w:rFonts w:hint="eastAsia"/>
          <w:sz w:val="24"/>
          <w:szCs w:val="24"/>
        </w:rPr>
        <w:t>其</w:t>
      </w:r>
      <w:r w:rsidR="00014BEB" w:rsidRPr="00B473AA">
        <w:rPr>
          <w:rFonts w:hint="eastAsia"/>
          <w:sz w:val="24"/>
          <w:szCs w:val="24"/>
        </w:rPr>
        <w:t>利用结构化的复合种群数据，结合疾病传播模型、高精度的人口统计数据、病例报告数据以及人口流动数据</w:t>
      </w:r>
      <w:r w:rsidR="00B06FD6" w:rsidRPr="00B473AA">
        <w:rPr>
          <w:rFonts w:hint="eastAsia"/>
          <w:sz w:val="24"/>
          <w:szCs w:val="24"/>
        </w:rPr>
        <w:t>来对疾病传播进行预测。G</w:t>
      </w:r>
      <w:r w:rsidR="00B06FD6" w:rsidRPr="00B473AA">
        <w:rPr>
          <w:sz w:val="24"/>
          <w:szCs w:val="24"/>
        </w:rPr>
        <w:t>L</w:t>
      </w:r>
      <w:r w:rsidR="00CE35CA" w:rsidRPr="00B473AA">
        <w:rPr>
          <w:rFonts w:hint="eastAsia"/>
          <w:sz w:val="24"/>
          <w:szCs w:val="24"/>
        </w:rPr>
        <w:t>EaM将整个世界划分为多个子区域，每个子区域间通过交通联通起来。G</w:t>
      </w:r>
      <w:r w:rsidR="00CE35CA" w:rsidRPr="00B473AA">
        <w:rPr>
          <w:sz w:val="24"/>
          <w:szCs w:val="24"/>
        </w:rPr>
        <w:t>LE</w:t>
      </w:r>
      <w:r w:rsidR="00CE35CA" w:rsidRPr="00B473AA">
        <w:rPr>
          <w:rFonts w:hint="eastAsia"/>
          <w:sz w:val="24"/>
          <w:szCs w:val="24"/>
        </w:rPr>
        <w:t>a</w:t>
      </w:r>
      <w:r w:rsidR="00CE35CA" w:rsidRPr="00B473AA">
        <w:rPr>
          <w:sz w:val="24"/>
          <w:szCs w:val="24"/>
        </w:rPr>
        <w:t>M</w:t>
      </w:r>
      <w:r w:rsidR="00CE35CA" w:rsidRPr="00B473AA">
        <w:rPr>
          <w:rFonts w:hint="eastAsia"/>
          <w:sz w:val="24"/>
          <w:szCs w:val="24"/>
        </w:rPr>
        <w:t>将三个不同的数据图层结合起来（人口统计数据、短途通勤数据、长距离的航空客运数据）。</w:t>
      </w:r>
      <w:r w:rsidR="006F3424" w:rsidRPr="00B473AA">
        <w:rPr>
          <w:rFonts w:hint="eastAsia"/>
          <w:sz w:val="24"/>
          <w:szCs w:val="24"/>
        </w:rPr>
        <w:t>高精度的人口统计数据来源于“Gridd</w:t>
      </w:r>
      <w:r w:rsidR="006F3424" w:rsidRPr="00B473AA">
        <w:rPr>
          <w:sz w:val="24"/>
          <w:szCs w:val="24"/>
        </w:rPr>
        <w:t>ed Population of the World</w:t>
      </w:r>
      <w:r w:rsidR="006F3424" w:rsidRPr="00B473AA">
        <w:rPr>
          <w:rFonts w:hint="eastAsia"/>
          <w:sz w:val="24"/>
          <w:szCs w:val="24"/>
        </w:rPr>
        <w:t>”</w:t>
      </w:r>
      <w:r w:rsidR="006F3424" w:rsidRPr="00B473AA">
        <w:rPr>
          <w:rFonts w:hint="eastAsia"/>
          <w:sz w:val="24"/>
          <w:szCs w:val="24"/>
        </w:rPr>
        <w:tab/>
        <w:t>数据库，整个人口图层根据15min</w:t>
      </w:r>
      <w:r w:rsidR="006F3424" w:rsidRPr="00B473AA">
        <w:rPr>
          <w:sz w:val="24"/>
          <w:szCs w:val="24"/>
        </w:rPr>
        <w:t>x15min</w:t>
      </w:r>
      <w:r w:rsidR="006F3424" w:rsidRPr="00B473AA">
        <w:rPr>
          <w:rFonts w:hint="eastAsia"/>
          <w:sz w:val="24"/>
          <w:szCs w:val="24"/>
        </w:rPr>
        <w:t>弧度被分成小格，并统计出每个小方格间的人口数据。大规模交通运输流量数据来源于国际航空协会（IATA）和OAG数据库，包括了世界上所有客运直飞航线的起止点数据，以及每条航线上的机型、上座率数据。区域交通运输数据来源于超过了30个国家的主要干线通勤数据</w:t>
      </w:r>
      <w:r w:rsidR="00437B62" w:rsidRPr="00B473AA">
        <w:rPr>
          <w:rFonts w:hint="eastAsia"/>
          <w:sz w:val="24"/>
          <w:szCs w:val="24"/>
        </w:rPr>
        <w:t>库，根据泰森多边形法（</w:t>
      </w:r>
      <w:r w:rsidR="00B473AA">
        <w:rPr>
          <w:sz w:val="24"/>
          <w:szCs w:val="24"/>
        </w:rPr>
        <w:t>Voronoi</w:t>
      </w:r>
      <w:r w:rsidR="00B473AA">
        <w:rPr>
          <w:rFonts w:hint="eastAsia"/>
          <w:sz w:val="24"/>
          <w:szCs w:val="24"/>
        </w:rPr>
        <w:t xml:space="preserve"> </w:t>
      </w:r>
      <w:r w:rsidR="00437B62" w:rsidRPr="00B473AA">
        <w:rPr>
          <w:sz w:val="24"/>
          <w:szCs w:val="24"/>
        </w:rPr>
        <w:t>tessellation procedure</w:t>
      </w:r>
      <w:r w:rsidR="00437B62" w:rsidRPr="00B473AA">
        <w:rPr>
          <w:rFonts w:hint="eastAsia"/>
          <w:sz w:val="24"/>
          <w:szCs w:val="24"/>
        </w:rPr>
        <w:t>）统计了交通枢纽或者交通腹地的交通服</w:t>
      </w:r>
      <w:r w:rsidR="00437B62" w:rsidRPr="00B473AA">
        <w:rPr>
          <w:rFonts w:hint="eastAsia"/>
          <w:sz w:val="24"/>
          <w:szCs w:val="24"/>
        </w:rPr>
        <w:lastRenderedPageBreak/>
        <w:t>务人口数。</w:t>
      </w:r>
    </w:p>
    <w:p w:rsidR="00CE35CA" w:rsidRDefault="00CE35CA" w:rsidP="00C26046">
      <w:pPr>
        <w:keepNext/>
      </w:pPr>
      <w:r>
        <w:rPr>
          <w:rFonts w:hint="eastAsia"/>
          <w:noProof/>
          <w:sz w:val="28"/>
          <w:szCs w:val="28"/>
        </w:rPr>
        <w:drawing>
          <wp:inline distT="0" distB="0" distL="0" distR="0">
            <wp:extent cx="5274310" cy="1854816"/>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新建位图图像.bmp"/>
                    <pic:cNvPicPr/>
                  </pic:nvPicPr>
                  <pic:blipFill>
                    <a:blip r:embed="rId31">
                      <a:extLst>
                        <a:ext uri="{28A0092B-C50C-407E-A947-70E740481C1C}">
                          <a14:useLocalDpi xmlns:a14="http://schemas.microsoft.com/office/drawing/2010/main" val="0"/>
                        </a:ext>
                      </a:extLst>
                    </a:blip>
                    <a:stretch>
                      <a:fillRect/>
                    </a:stretch>
                  </pic:blipFill>
                  <pic:spPr>
                    <a:xfrm>
                      <a:off x="0" y="0"/>
                      <a:ext cx="5274310" cy="1854816"/>
                    </a:xfrm>
                    <a:prstGeom prst="rect">
                      <a:avLst/>
                    </a:prstGeom>
                  </pic:spPr>
                </pic:pic>
              </a:graphicData>
            </a:graphic>
          </wp:inline>
        </w:drawing>
      </w:r>
    </w:p>
    <w:p w:rsidR="00437B62" w:rsidRDefault="00437B62" w:rsidP="00C26046">
      <w:pPr>
        <w:pStyle w:val="3"/>
      </w:pPr>
      <w:r>
        <w:rPr>
          <w:rFonts w:hint="eastAsia"/>
        </w:rPr>
        <w:t>人口</w:t>
      </w:r>
      <w:r w:rsidR="0029079B">
        <w:rPr>
          <w:rFonts w:hint="eastAsia"/>
        </w:rPr>
        <w:t>统计</w:t>
      </w:r>
      <w:r>
        <w:rPr>
          <w:rFonts w:hint="eastAsia"/>
        </w:rPr>
        <w:t>图层</w:t>
      </w:r>
    </w:p>
    <w:p w:rsidR="00437B62" w:rsidRPr="00B473AA" w:rsidRDefault="00437B62" w:rsidP="00B473AA">
      <w:pPr>
        <w:spacing w:line="360" w:lineRule="auto"/>
        <w:ind w:firstLineChars="200" w:firstLine="480"/>
        <w:rPr>
          <w:sz w:val="24"/>
          <w:szCs w:val="24"/>
        </w:rPr>
      </w:pPr>
      <w:r w:rsidRPr="00B473AA">
        <w:rPr>
          <w:rFonts w:hint="eastAsia"/>
          <w:sz w:val="24"/>
          <w:szCs w:val="24"/>
        </w:rPr>
        <w:t>“Gridd</w:t>
      </w:r>
      <w:r w:rsidRPr="00B473AA">
        <w:rPr>
          <w:sz w:val="24"/>
          <w:szCs w:val="24"/>
        </w:rPr>
        <w:t>ed Population of the World</w:t>
      </w:r>
      <w:r w:rsidRPr="00B473AA">
        <w:rPr>
          <w:rFonts w:hint="eastAsia"/>
          <w:sz w:val="24"/>
          <w:szCs w:val="24"/>
        </w:rPr>
        <w:t>”数据库项目是由</w:t>
      </w:r>
      <w:r w:rsidR="000C2C16" w:rsidRPr="00B473AA">
        <w:rPr>
          <w:rFonts w:hint="eastAsia"/>
          <w:sz w:val="24"/>
          <w:szCs w:val="24"/>
        </w:rPr>
        <w:t>哥伦比亚大学的社会经济数据与应用中心发起并维护的。该数据集将地球表面分割成不同分辨率的小单元，例如15</w:t>
      </w:r>
      <w:r w:rsidR="000C2C16" w:rsidRPr="00B473AA">
        <w:rPr>
          <w:sz w:val="24"/>
          <w:szCs w:val="24"/>
        </w:rPr>
        <w:t>minx15min</w:t>
      </w:r>
      <w:r w:rsidR="000C2C16" w:rsidRPr="00B473AA">
        <w:rPr>
          <w:rFonts w:hint="eastAsia"/>
          <w:sz w:val="24"/>
          <w:szCs w:val="24"/>
        </w:rPr>
        <w:t>弧度分辨率代表着赤道附近25km</w:t>
      </w:r>
      <w:r w:rsidR="000C2C16" w:rsidRPr="00B473AA">
        <w:rPr>
          <w:sz w:val="24"/>
          <w:szCs w:val="24"/>
        </w:rPr>
        <w:t>x25km</w:t>
      </w:r>
      <w:r w:rsidR="000C2C16" w:rsidRPr="00B473AA">
        <w:rPr>
          <w:rFonts w:hint="eastAsia"/>
          <w:sz w:val="24"/>
          <w:szCs w:val="24"/>
        </w:rPr>
        <w:t>矩形</w:t>
      </w:r>
      <w:r w:rsidR="00C81EE7" w:rsidRPr="00B473AA">
        <w:rPr>
          <w:rFonts w:hint="eastAsia"/>
          <w:sz w:val="24"/>
          <w:szCs w:val="24"/>
        </w:rPr>
        <w:t>范围区域。整个数据集由823680个小单元组成，其中250206个小单元拥有人口统计量。</w:t>
      </w:r>
    </w:p>
    <w:p w:rsidR="00C81EE7" w:rsidRPr="00B473AA" w:rsidRDefault="0037368A" w:rsidP="00B473AA">
      <w:pPr>
        <w:spacing w:line="360" w:lineRule="auto"/>
        <w:ind w:firstLineChars="200" w:firstLine="480"/>
        <w:rPr>
          <w:sz w:val="24"/>
          <w:szCs w:val="24"/>
        </w:rPr>
      </w:pPr>
      <w:r w:rsidRPr="00B473AA">
        <w:rPr>
          <w:rFonts w:hint="eastAsia"/>
          <w:sz w:val="24"/>
          <w:szCs w:val="24"/>
        </w:rPr>
        <w:t>为了划分出合理的子种群区域（subpopulations），G</w:t>
      </w:r>
      <w:r w:rsidRPr="00B473AA">
        <w:rPr>
          <w:sz w:val="24"/>
          <w:szCs w:val="24"/>
        </w:rPr>
        <w:t>LE</w:t>
      </w:r>
      <w:r w:rsidRPr="00B473AA">
        <w:rPr>
          <w:rFonts w:hint="eastAsia"/>
          <w:sz w:val="24"/>
          <w:szCs w:val="24"/>
        </w:rPr>
        <w:t>a</w:t>
      </w:r>
      <w:r w:rsidRPr="00B473AA">
        <w:rPr>
          <w:sz w:val="24"/>
          <w:szCs w:val="24"/>
        </w:rPr>
        <w:t>M</w:t>
      </w:r>
      <w:r w:rsidRPr="00B473AA">
        <w:rPr>
          <w:rFonts w:hint="eastAsia"/>
          <w:sz w:val="24"/>
          <w:szCs w:val="24"/>
        </w:rPr>
        <w:t>根据机场所处的位置，利用泰森多边形分割法，从220个不同国家的机场中分割出3362个环绕机场的子种群区域。再根据如下规则：</w:t>
      </w:r>
    </w:p>
    <w:p w:rsidR="0037368A" w:rsidRPr="00B473AA" w:rsidRDefault="0037368A" w:rsidP="00B473AA">
      <w:pPr>
        <w:pStyle w:val="a9"/>
        <w:numPr>
          <w:ilvl w:val="0"/>
          <w:numId w:val="3"/>
        </w:numPr>
        <w:ind w:firstLineChars="0"/>
        <w:rPr>
          <w:sz w:val="24"/>
          <w:szCs w:val="24"/>
        </w:rPr>
      </w:pPr>
      <w:r w:rsidRPr="00B473AA">
        <w:rPr>
          <w:rFonts w:hint="eastAsia"/>
          <w:sz w:val="24"/>
          <w:szCs w:val="24"/>
        </w:rPr>
        <w:t>每一个人口图层的小单元被划分至最近的且位于同一国家或者地区的机场</w:t>
      </w:r>
      <w:r w:rsidR="00D8646A" w:rsidRPr="00B473AA">
        <w:rPr>
          <w:rFonts w:hint="eastAsia"/>
          <w:sz w:val="24"/>
          <w:szCs w:val="24"/>
        </w:rPr>
        <w:t>对应的子种群区域内；</w:t>
      </w:r>
    </w:p>
    <w:p w:rsidR="00D8646A" w:rsidRPr="00B473AA" w:rsidRDefault="00BD59D1" w:rsidP="00B473AA">
      <w:pPr>
        <w:pStyle w:val="a9"/>
        <w:numPr>
          <w:ilvl w:val="0"/>
          <w:numId w:val="3"/>
        </w:numPr>
        <w:ind w:firstLineChars="0"/>
        <w:rPr>
          <w:sz w:val="24"/>
          <w:szCs w:val="24"/>
        </w:rPr>
      </w:pPr>
      <w:r w:rsidRPr="00B473AA">
        <w:rPr>
          <w:rFonts w:hint="eastAsia"/>
          <w:sz w:val="24"/>
          <w:szCs w:val="24"/>
        </w:rPr>
        <w:t>机场与小单元的中心距离不超过200</w:t>
      </w:r>
      <w:r w:rsidRPr="00B473AA">
        <w:rPr>
          <w:sz w:val="24"/>
          <w:szCs w:val="24"/>
        </w:rPr>
        <w:t>km</w:t>
      </w:r>
      <w:r w:rsidRPr="00B473AA">
        <w:rPr>
          <w:rFonts w:hint="eastAsia"/>
          <w:sz w:val="24"/>
          <w:szCs w:val="24"/>
        </w:rPr>
        <w:t>；</w:t>
      </w:r>
    </w:p>
    <w:p w:rsidR="00BD59D1" w:rsidRPr="00B473AA" w:rsidRDefault="00BD59D1" w:rsidP="00B473AA">
      <w:pPr>
        <w:spacing w:line="360" w:lineRule="auto"/>
        <w:ind w:firstLineChars="200" w:firstLine="480"/>
        <w:rPr>
          <w:sz w:val="24"/>
          <w:szCs w:val="24"/>
        </w:rPr>
      </w:pPr>
      <w:r w:rsidRPr="00B473AA">
        <w:rPr>
          <w:rFonts w:hint="eastAsia"/>
          <w:sz w:val="24"/>
          <w:szCs w:val="24"/>
        </w:rPr>
        <w:t>将单元</w:t>
      </w:r>
      <w:r w:rsidR="00B473AA">
        <w:rPr>
          <w:rFonts w:hint="eastAsia"/>
          <w:sz w:val="24"/>
          <w:szCs w:val="24"/>
        </w:rPr>
        <w:t>划</w:t>
      </w:r>
      <w:r w:rsidRPr="00B473AA">
        <w:rPr>
          <w:rFonts w:hint="eastAsia"/>
          <w:sz w:val="24"/>
          <w:szCs w:val="24"/>
        </w:rPr>
        <w:t>分至给子种群区域并且计算各个子种群内的人口统计量。</w:t>
      </w:r>
      <w:r w:rsidR="004D75B9" w:rsidRPr="00B473AA">
        <w:rPr>
          <w:rFonts w:hint="eastAsia"/>
          <w:sz w:val="24"/>
          <w:szCs w:val="24"/>
        </w:rPr>
        <w:t>值得注意的是，有些城市会具有多个机场，比如上海有两个</w:t>
      </w:r>
      <w:r w:rsidR="0096675B" w:rsidRPr="00B473AA">
        <w:rPr>
          <w:rFonts w:hint="eastAsia"/>
          <w:sz w:val="24"/>
          <w:szCs w:val="24"/>
        </w:rPr>
        <w:t>国际机场，</w:t>
      </w:r>
      <w:r w:rsidR="004D75B9" w:rsidRPr="00B473AA">
        <w:rPr>
          <w:rFonts w:hint="eastAsia"/>
          <w:sz w:val="24"/>
          <w:szCs w:val="24"/>
        </w:rPr>
        <w:t>GLEa</w:t>
      </w:r>
      <w:r w:rsidR="004D75B9" w:rsidRPr="00B473AA">
        <w:rPr>
          <w:sz w:val="24"/>
          <w:szCs w:val="24"/>
        </w:rPr>
        <w:t>M</w:t>
      </w:r>
      <w:r w:rsidR="0096675B" w:rsidRPr="00B473AA">
        <w:rPr>
          <w:rFonts w:hint="eastAsia"/>
          <w:sz w:val="24"/>
          <w:szCs w:val="24"/>
        </w:rPr>
        <w:t>将同一个城市内的多个机场看成是单个机场。最终的划分情况部分见图[]</w:t>
      </w:r>
      <w:r w:rsidR="0096675B" w:rsidRPr="00B473AA">
        <w:rPr>
          <w:sz w:val="24"/>
          <w:szCs w:val="24"/>
        </w:rPr>
        <w:t>,</w:t>
      </w:r>
      <w:r w:rsidR="0096675B" w:rsidRPr="00B473AA">
        <w:rPr>
          <w:rFonts w:hint="eastAsia"/>
          <w:sz w:val="24"/>
          <w:szCs w:val="24"/>
        </w:rPr>
        <w:t>红色部分代表机场或者交通枢纽，颜色越深代表该单元的人口密度越高。</w:t>
      </w:r>
    </w:p>
    <w:p w:rsidR="0096675B" w:rsidRDefault="0096675B" w:rsidP="00B473AA">
      <w:pPr>
        <w:keepNext/>
      </w:pPr>
      <w:r>
        <w:rPr>
          <w:rFonts w:hint="eastAsia"/>
          <w:noProof/>
          <w:sz w:val="28"/>
          <w:szCs w:val="28"/>
        </w:rPr>
        <w:lastRenderedPageBreak/>
        <w:drawing>
          <wp:inline distT="0" distB="0" distL="0" distR="0">
            <wp:extent cx="5274310" cy="2855595"/>
            <wp:effectExtent l="0" t="0" r="2540" b="190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ulation_layer.bmp"/>
                    <pic:cNvPicPr/>
                  </pic:nvPicPr>
                  <pic:blipFill>
                    <a:blip r:embed="rId32">
                      <a:extLst>
                        <a:ext uri="{28A0092B-C50C-407E-A947-70E740481C1C}">
                          <a14:useLocalDpi xmlns:a14="http://schemas.microsoft.com/office/drawing/2010/main" val="0"/>
                        </a:ext>
                      </a:extLst>
                    </a:blip>
                    <a:stretch>
                      <a:fillRect/>
                    </a:stretch>
                  </pic:blipFill>
                  <pic:spPr>
                    <a:xfrm>
                      <a:off x="0" y="0"/>
                      <a:ext cx="5274310" cy="2855595"/>
                    </a:xfrm>
                    <a:prstGeom prst="rect">
                      <a:avLst/>
                    </a:prstGeom>
                  </pic:spPr>
                </pic:pic>
              </a:graphicData>
            </a:graphic>
          </wp:inline>
        </w:drawing>
      </w:r>
    </w:p>
    <w:p w:rsidR="0096675B" w:rsidRDefault="0096675B" w:rsidP="00B473AA">
      <w:pPr>
        <w:pStyle w:val="a3"/>
        <w:rPr>
          <w:sz w:val="28"/>
          <w:szCs w:val="28"/>
        </w:rPr>
      </w:pPr>
      <w:r>
        <w:t xml:space="preserve">Figure </w:t>
      </w:r>
      <w:r w:rsidR="00E04B6F">
        <w:fldChar w:fldCharType="begin"/>
      </w:r>
      <w:r w:rsidR="00E04B6F">
        <w:instrText xml:space="preserve"> SEQ Figure \* ARABIC </w:instrText>
      </w:r>
      <w:r w:rsidR="00E04B6F">
        <w:fldChar w:fldCharType="separate"/>
      </w:r>
      <w:r w:rsidR="001E6E53">
        <w:rPr>
          <w:noProof/>
        </w:rPr>
        <w:t>5</w:t>
      </w:r>
      <w:r w:rsidR="00E04B6F">
        <w:rPr>
          <w:noProof/>
        </w:rPr>
        <w:fldChar w:fldCharType="end"/>
      </w:r>
    </w:p>
    <w:p w:rsidR="004D75B9" w:rsidRDefault="0029079B" w:rsidP="00C26046">
      <w:pPr>
        <w:pStyle w:val="3"/>
      </w:pPr>
      <w:r>
        <w:rPr>
          <w:rFonts w:hint="eastAsia"/>
        </w:rPr>
        <w:t>人口流动图层</w:t>
      </w:r>
    </w:p>
    <w:p w:rsidR="00A6794E" w:rsidRPr="00B473AA" w:rsidRDefault="00A6794E" w:rsidP="00B473AA">
      <w:pPr>
        <w:spacing w:line="360" w:lineRule="auto"/>
        <w:ind w:firstLineChars="200" w:firstLine="480"/>
        <w:rPr>
          <w:sz w:val="24"/>
          <w:szCs w:val="24"/>
        </w:rPr>
      </w:pPr>
      <w:r w:rsidRPr="00B473AA">
        <w:rPr>
          <w:rFonts w:hint="eastAsia"/>
          <w:sz w:val="24"/>
          <w:szCs w:val="24"/>
        </w:rPr>
        <w:t>疾病在空间上的传播</w:t>
      </w:r>
      <w:r w:rsidR="00795D91" w:rsidRPr="00B473AA">
        <w:rPr>
          <w:rFonts w:hint="eastAsia"/>
          <w:sz w:val="24"/>
          <w:szCs w:val="24"/>
        </w:rPr>
        <w:t>与人口与子种群区域之间的人口流动相关，人口流动数据代表着各个区域之间的人口流动的数量。</w:t>
      </w:r>
      <w:r w:rsidR="00366E0D" w:rsidRPr="00B473AA">
        <w:rPr>
          <w:rFonts w:hint="eastAsia"/>
          <w:sz w:val="24"/>
          <w:szCs w:val="24"/>
        </w:rPr>
        <w:t>人口流动图层是由各个机场区域内部的动态通勤数据组成，包含了世界30个国家的日常通勤数据，超过500万条交通流量数据。</w:t>
      </w:r>
      <w:r w:rsidR="00BF0245" w:rsidRPr="00B473AA">
        <w:rPr>
          <w:rFonts w:hint="eastAsia"/>
          <w:sz w:val="24"/>
          <w:szCs w:val="24"/>
        </w:rPr>
        <w:t>如此庞大的异质数据直接处理非常麻烦，GLEa</w:t>
      </w:r>
      <w:r w:rsidR="00BF0245" w:rsidRPr="00B473AA">
        <w:rPr>
          <w:sz w:val="24"/>
          <w:szCs w:val="24"/>
        </w:rPr>
        <w:t>M</w:t>
      </w:r>
      <w:r w:rsidR="00BF0245" w:rsidRPr="00B473AA">
        <w:rPr>
          <w:rFonts w:hint="eastAsia"/>
          <w:sz w:val="24"/>
          <w:szCs w:val="24"/>
        </w:rPr>
        <w:t>利用之前的泰森多边形分割法</w:t>
      </w:r>
      <w:r w:rsidR="00735C20" w:rsidRPr="00B473AA">
        <w:rPr>
          <w:rFonts w:hint="eastAsia"/>
          <w:sz w:val="24"/>
          <w:szCs w:val="24"/>
        </w:rPr>
        <w:t>得到的人口统计数据定出每个区域内的“通勤中心”，再统计各个通勤中心之间的流量，因此，交通通勤网络便映射成了另外一种复合种群网络。</w:t>
      </w:r>
    </w:p>
    <w:p w:rsidR="00735C20" w:rsidRDefault="00ED4C39" w:rsidP="00C26046">
      <w:pPr>
        <w:pStyle w:val="3"/>
      </w:pPr>
      <w:r>
        <w:rPr>
          <w:rFonts w:hint="eastAsia"/>
        </w:rPr>
        <w:t>GLEa</w:t>
      </w:r>
      <w:r>
        <w:t>M</w:t>
      </w:r>
      <w:r>
        <w:rPr>
          <w:rFonts w:hint="eastAsia"/>
        </w:rPr>
        <w:t>实际应用</w:t>
      </w:r>
    </w:p>
    <w:p w:rsidR="000127A7" w:rsidRPr="00C26046" w:rsidRDefault="000127A7" w:rsidP="00020DFC">
      <w:pPr>
        <w:spacing w:line="360" w:lineRule="auto"/>
        <w:ind w:firstLineChars="200" w:firstLine="480"/>
        <w:rPr>
          <w:sz w:val="24"/>
          <w:szCs w:val="24"/>
        </w:rPr>
      </w:pPr>
      <w:r w:rsidRPr="00C26046">
        <w:rPr>
          <w:rFonts w:hint="eastAsia"/>
          <w:sz w:val="24"/>
          <w:szCs w:val="24"/>
        </w:rPr>
        <w:t>研究人员运用GLEa</w:t>
      </w:r>
      <w:r w:rsidRPr="00C26046">
        <w:rPr>
          <w:sz w:val="24"/>
          <w:szCs w:val="24"/>
        </w:rPr>
        <w:t>M</w:t>
      </w:r>
      <w:r w:rsidRPr="00C26046">
        <w:rPr>
          <w:rFonts w:hint="eastAsia"/>
          <w:sz w:val="24"/>
          <w:szCs w:val="24"/>
        </w:rPr>
        <w:t>对2001-2002爆发的季节性A</w:t>
      </w:r>
      <w:r w:rsidR="00555B3F" w:rsidRPr="00C26046">
        <w:rPr>
          <w:rFonts w:hint="eastAsia"/>
          <w:sz w:val="24"/>
          <w:szCs w:val="24"/>
        </w:rPr>
        <w:t>型流感进行了模拟。通过法国病例报告分析，得到的疾病传播特征参数（</w:t>
      </w:r>
      <m:oMath>
        <m:r>
          <w:rPr>
            <w:rFonts w:ascii="DejaVu Math TeX Gyre" w:hAnsi="DejaVu Math TeX Gyre"/>
            <w:sz w:val="24"/>
            <w:szCs w:val="24"/>
          </w:rPr>
          <m:t>μ</m:t>
        </m:r>
        <m:r>
          <w:rPr>
            <w:rFonts w:ascii="DejaVu Math TeX Gyre" w:hAnsi="DejaVu Math TeX Gyre" w:hint="eastAsia"/>
            <w:sz w:val="24"/>
            <w:szCs w:val="24"/>
          </w:rPr>
          <m:t>,</m:t>
        </m:r>
        <m:r>
          <w:rPr>
            <w:rFonts w:ascii="DejaVu Math TeX Gyre" w:hAnsi="DejaVu Math TeX Gyre"/>
            <w:sz w:val="24"/>
            <w:szCs w:val="24"/>
          </w:rPr>
          <m:t>β</m:t>
        </m:r>
      </m:oMath>
      <w:r w:rsidR="00555B3F" w:rsidRPr="00C26046">
        <w:rPr>
          <w:rFonts w:hint="eastAsia"/>
          <w:sz w:val="24"/>
          <w:szCs w:val="24"/>
        </w:rPr>
        <w:t>），将其用于大范围疾病传播的蒙特卡洛模拟，其模拟结果与真实病例报告情况吻合度高达95%。成功的再现了</w:t>
      </w:r>
      <w:r w:rsidR="006A2635" w:rsidRPr="00C26046">
        <w:rPr>
          <w:rFonts w:hint="eastAsia"/>
          <w:sz w:val="24"/>
          <w:szCs w:val="24"/>
        </w:rPr>
        <w:t>2001-2002年A型流感的</w:t>
      </w:r>
      <w:r w:rsidR="00555B3F" w:rsidRPr="00C26046">
        <w:rPr>
          <w:rFonts w:hint="eastAsia"/>
          <w:sz w:val="24"/>
          <w:szCs w:val="24"/>
        </w:rPr>
        <w:t>传播模式（病例爆发高峰时间，疾病传播范围）</w:t>
      </w:r>
      <w:r w:rsidR="00020DFC">
        <w:rPr>
          <w:sz w:val="24"/>
          <w:szCs w:val="24"/>
        </w:rPr>
        <w:lastRenderedPageBreak/>
        <w:fldChar w:fldCharType="begin"/>
      </w:r>
      <w:r w:rsidR="00020DFC">
        <w:rPr>
          <w:sz w:val="24"/>
          <w:szCs w:val="24"/>
        </w:rPr>
        <w:instrText xml:space="preserve"> ADDIN ZOTERO_ITEM CSL_CITATION {"citationID":"a1mnbt1fg1v","properties":{"formattedCitation":"[8]","plainCitation":"[8]"},"citationItems":[{"id":228,"uris":["http://zotero.org/users/3436635/items/9JN48FU9"],"uri":["http://zotero.org/users/3436635/items/9JN48FU9"],"itemData":{"id":228,"type":"article-journal","title":"Modeling the spatial spread of infectious diseases: The GLobal Epidemic and Mobility computational model","container-title":"Journal of Computational Science","page":"132-145","volume":"1","issue":"3","source":"ScienceDirect","abstract":"Research highlights\n</w:instrText>
      </w:r>
      <w:r w:rsidR="00020DFC">
        <w:rPr>
          <w:rFonts w:ascii="MS Gothic" w:eastAsia="MS Gothic" w:hAnsi="MS Gothic" w:cs="MS Gothic" w:hint="eastAsia"/>
          <w:sz w:val="24"/>
          <w:szCs w:val="24"/>
        </w:rPr>
        <w:instrText>▶</w:instrText>
      </w:r>
      <w:r w:rsidR="00020DFC">
        <w:rPr>
          <w:sz w:val="24"/>
          <w:szCs w:val="24"/>
        </w:rPr>
        <w:instrText xml:space="preserve"> Integration of empirical mobility networks in a computational epidemic model. </w:instrText>
      </w:r>
      <w:r w:rsidR="00020DFC">
        <w:rPr>
          <w:rFonts w:ascii="MS Gothic" w:eastAsia="MS Gothic" w:hAnsi="MS Gothic" w:cs="MS Gothic" w:hint="eastAsia"/>
          <w:sz w:val="24"/>
          <w:szCs w:val="24"/>
        </w:rPr>
        <w:instrText>▶</w:instrText>
      </w:r>
      <w:r w:rsidR="00020DFC">
        <w:rPr>
          <w:sz w:val="24"/>
          <w:szCs w:val="24"/>
        </w:rPr>
        <w:instrText xml:space="preserve"> Discrete stochastic epidemic model at the worldwide scale. </w:instrText>
      </w:r>
      <w:r w:rsidR="00020DFC">
        <w:rPr>
          <w:rFonts w:ascii="MS Gothic" w:eastAsia="MS Gothic" w:hAnsi="MS Gothic" w:cs="MS Gothic" w:hint="eastAsia"/>
          <w:sz w:val="24"/>
          <w:szCs w:val="24"/>
        </w:rPr>
        <w:instrText>▶</w:instrText>
      </w:r>
      <w:r w:rsidR="00020DFC">
        <w:rPr>
          <w:sz w:val="24"/>
          <w:szCs w:val="24"/>
        </w:rPr>
        <w:instrText xml:space="preserve"> Computational platform and algorithms that can be extended to other diseases.\nHere we present the Global Epidemic and Mobility (GLEaM) model that integrates sociodemographic and population mobility data in a spatially structured stochastic disease approach to simulate the spread of epidemics at the worldwide scale. We discuss the flexible structure of the model that is open to the inclusion of different disease structures and local intervention policies. This makes GLEaM suitable for the computational modeling and anticipation of the spatio-temporal patterns of global epidemic spreading, the understanding of historical epidemics, the assessment of the role of human mobility in shaping global epidemics, and the analysis of mitigation and containment scenarios.","DOI":"10.1016/j.jocs.2010.07.002","ISSN":"1877-7503","shortTitle":"Modeling the spatial spread of infectious diseases","journalAbbreviation":"Journal of Computational Science","author":[{"family":"Balcan","given":"Duygu"},{"family":"Gonçalves","given":"Bruno"},{"family":"Hu","given":"Hao"},{"family":"Ramasco","given":"José J."},{"family":"Colizza","given":"Vittoria"},{"family":"Vespignani","given":"Alessandro"}],"issued":{"date-parts":[["2010",8]]}}}],"schema":"https://github.com/citation-style-language/schema/raw/master/csl-citation.json"} </w:instrText>
      </w:r>
      <w:r w:rsidR="00020DFC">
        <w:rPr>
          <w:sz w:val="24"/>
          <w:szCs w:val="24"/>
        </w:rPr>
        <w:fldChar w:fldCharType="separate"/>
      </w:r>
      <w:r w:rsidR="00020DFC" w:rsidRPr="00020DFC">
        <w:rPr>
          <w:rFonts w:ascii="等线" w:eastAsia="等线" w:hAnsi="等线"/>
          <w:sz w:val="24"/>
        </w:rPr>
        <w:t>[8]</w:t>
      </w:r>
      <w:r w:rsidR="00020DFC">
        <w:rPr>
          <w:sz w:val="24"/>
          <w:szCs w:val="24"/>
        </w:rPr>
        <w:fldChar w:fldCharType="end"/>
      </w:r>
      <w:r w:rsidR="00555B3F" w:rsidRPr="00C26046">
        <w:rPr>
          <w:rFonts w:hint="eastAsia"/>
          <w:sz w:val="24"/>
          <w:szCs w:val="24"/>
        </w:rPr>
        <w:t>。</w:t>
      </w:r>
    </w:p>
    <w:p w:rsidR="00ED4C39" w:rsidRPr="00C26046" w:rsidRDefault="006A2635" w:rsidP="00020DFC">
      <w:pPr>
        <w:spacing w:line="360" w:lineRule="auto"/>
        <w:ind w:firstLineChars="200" w:firstLine="480"/>
        <w:rPr>
          <w:sz w:val="24"/>
          <w:szCs w:val="24"/>
        </w:rPr>
      </w:pPr>
      <w:r w:rsidRPr="00C26046">
        <w:rPr>
          <w:rFonts w:hint="eastAsia"/>
          <w:sz w:val="24"/>
          <w:szCs w:val="24"/>
        </w:rPr>
        <w:t>通过对人口统计数据以及交通数据的整合，使得传统的数学模型在实际应用中大放异彩，给交通管理部门以及疾病控制部门带来了新的启发。</w:t>
      </w:r>
    </w:p>
    <w:p w:rsidR="00624362" w:rsidRDefault="00B5594E" w:rsidP="001E6E53">
      <w:pPr>
        <w:pStyle w:val="2"/>
        <w:numPr>
          <w:ilvl w:val="0"/>
          <w:numId w:val="6"/>
        </w:numPr>
      </w:pPr>
      <w:r>
        <w:rPr>
          <w:rFonts w:hint="eastAsia"/>
        </w:rPr>
        <w:t>基于全局入侵阈值的</w:t>
      </w:r>
      <w:r w:rsidR="003D0D59">
        <w:rPr>
          <w:rFonts w:hint="eastAsia"/>
        </w:rPr>
        <w:t>实时交通</w:t>
      </w:r>
      <w:r w:rsidR="00F32756">
        <w:rPr>
          <w:rFonts w:hint="eastAsia"/>
        </w:rPr>
        <w:t>流量</w:t>
      </w:r>
      <w:r w:rsidR="003D0D59">
        <w:rPr>
          <w:rFonts w:hint="eastAsia"/>
        </w:rPr>
        <w:t>管理与</w:t>
      </w:r>
      <w:r w:rsidR="00F32756">
        <w:rPr>
          <w:rFonts w:hint="eastAsia"/>
        </w:rPr>
        <w:t>最</w:t>
      </w:r>
      <w:r w:rsidR="003D0D59">
        <w:rPr>
          <w:rFonts w:hint="eastAsia"/>
        </w:rPr>
        <w:t>优化方法</w:t>
      </w:r>
    </w:p>
    <w:p w:rsidR="00B41CBE" w:rsidRPr="00C26046" w:rsidRDefault="00B41CBE" w:rsidP="00C26046">
      <w:pPr>
        <w:spacing w:line="360" w:lineRule="auto"/>
        <w:ind w:firstLineChars="200" w:firstLine="480"/>
        <w:rPr>
          <w:sz w:val="24"/>
          <w:szCs w:val="24"/>
        </w:rPr>
      </w:pPr>
      <w:r w:rsidRPr="00C26046">
        <w:rPr>
          <w:sz w:val="24"/>
          <w:szCs w:val="24"/>
        </w:rPr>
        <w:t>GLE</w:t>
      </w:r>
      <w:r w:rsidRPr="00C26046">
        <w:rPr>
          <w:rFonts w:hint="eastAsia"/>
          <w:sz w:val="24"/>
          <w:szCs w:val="24"/>
        </w:rPr>
        <w:t>a</w:t>
      </w:r>
      <w:r w:rsidRPr="00C26046">
        <w:rPr>
          <w:sz w:val="24"/>
          <w:szCs w:val="24"/>
        </w:rPr>
        <w:t>M</w:t>
      </w:r>
      <w:r w:rsidRPr="00C26046">
        <w:rPr>
          <w:rFonts w:hint="eastAsia"/>
          <w:sz w:val="24"/>
          <w:szCs w:val="24"/>
        </w:rPr>
        <w:t>实践表明，疾病的传播模式与交通网络结构、交通行为、交通流量有关，因此，在面对传染病暴发威胁的时候，交通管理部门可以采取必要的控制措施，来抑制疾病的传播。交通管理部门可以根据疾病的传播参数，来动态的调整交通管理政策，比如流量控制，交通线路优化</w:t>
      </w:r>
      <w:r w:rsidR="00BA521A">
        <w:rPr>
          <w:sz w:val="24"/>
          <w:szCs w:val="24"/>
        </w:rPr>
        <w:fldChar w:fldCharType="begin"/>
      </w:r>
      <w:r w:rsidR="00BA521A">
        <w:rPr>
          <w:sz w:val="24"/>
          <w:szCs w:val="24"/>
        </w:rPr>
        <w:instrText xml:space="preserve"> ADDIN ZOTERO_ITEM CSL_CITATION {"citationID":"OIzCKR17","properties":{"formattedCitation":"[40]","plainCitation":"[40]"},"citationItems":[{"id":233,"uris":["http://zotero.org/users/3436635/items/X9UDFMZ3"],"uri":["http://zotero.org/users/3436635/items/X9UDFMZ3"],"itemData":{"id":233,"type":"article-journal","title":"Human Mobility Networks, Travel Restrictions, and the Global Spread of 2009 H1N1 Pandemic","container-title":"PLOS ONE","page":"e16591","volume":"6","issue":"1","source":"PLoS Journals","abstract":"After the emergence of the H1N1 influenza in 2009, some countries responded with travel-related controls during the early stage of the outbreak in an attempt to contain or slow down its international spread. These controls along with self-imposed travel limitations contributed to a decline of about 40% in international air traffic to/from Mexico following the international alert. However, no containment was achieved by such restrictions and the virus was able to reach pandemic proportions in a short time. When gauging the value and efficacy of mobility and travel restrictions it is crucial to rely on epidemic models that integrate the wide range of features characterizing human mobility and the many options available to public health organizations for responding to a pandemic. Here we present a comprehensive computational and theoretical study of the role of travel restrictions in halting and delaying pandemics by using a model that explicitly integrates air travel and short-range mobility data with high-resolution demographic data across the world and that is validated by the accumulation of data from the 2009 H1N1 pandemic. We explore alternative scenarios for the 2009 H1N1 pandemic by assessing the potential impact of mobility restrictions that vary with respect to their magnitude and their position in the pandemic timeline. We provide a quantitative discussion of the delay obtained by different mobility restrictions and the likelihood of containing outbreaks of infectious diseases at their source, confirming the limited value and feasibility of international travel restrictions. These results are rationalized in the theoretical framework characterizing the invasion dynamics of the epidemics at the metapopulation level.","DOI":"10.1371/journal.pone.0016591","ISSN":"1932-6203","journalAbbreviation":"PLOS ONE","author":[{"family":"Bajardi","given":"Paolo"},{"family":"Poletto","given":"Chiara"},{"family":"Ramasco","given":"Jose J."},{"family":"Tizzoni","given":"Michele"},{"family":"Colizza","given":"Vittoria"},{"family":"Vespignani","given":"Alessandro"}],"issued":{"date-parts":[["2011",1,31]]}}}],"schema":"https://github.com/citation-style-language/schema/raw/master/csl-citation.json"} </w:instrText>
      </w:r>
      <w:r w:rsidR="00BA521A">
        <w:rPr>
          <w:sz w:val="24"/>
          <w:szCs w:val="24"/>
        </w:rPr>
        <w:fldChar w:fldCharType="separate"/>
      </w:r>
      <w:r w:rsidR="00BA521A" w:rsidRPr="00BA521A">
        <w:rPr>
          <w:rFonts w:ascii="等线" w:eastAsia="等线" w:hAnsi="等线"/>
          <w:sz w:val="24"/>
        </w:rPr>
        <w:t>[40]</w:t>
      </w:r>
      <w:r w:rsidR="00BA521A">
        <w:rPr>
          <w:sz w:val="24"/>
          <w:szCs w:val="24"/>
        </w:rPr>
        <w:fldChar w:fldCharType="end"/>
      </w:r>
      <w:r w:rsidRPr="00C26046">
        <w:rPr>
          <w:rFonts w:hint="eastAsia"/>
          <w:sz w:val="24"/>
          <w:szCs w:val="24"/>
        </w:rPr>
        <w:t>，公共交通班期优化等。</w:t>
      </w:r>
    </w:p>
    <w:p w:rsidR="003E2A69" w:rsidRPr="00C26046" w:rsidRDefault="00B41CBE" w:rsidP="00C26046">
      <w:pPr>
        <w:spacing w:line="360" w:lineRule="auto"/>
        <w:ind w:firstLineChars="200" w:firstLine="480"/>
        <w:rPr>
          <w:sz w:val="24"/>
          <w:szCs w:val="24"/>
        </w:rPr>
      </w:pPr>
      <w:r w:rsidRPr="00C26046">
        <w:rPr>
          <w:rFonts w:hint="eastAsia"/>
          <w:sz w:val="24"/>
          <w:szCs w:val="24"/>
        </w:rPr>
        <w:t>新流感疫情的传播，是随着社会交通运行而动态变化的，</w:t>
      </w:r>
      <w:r w:rsidR="00F32756" w:rsidRPr="00C26046">
        <w:rPr>
          <w:rFonts w:hint="eastAsia"/>
          <w:sz w:val="24"/>
          <w:szCs w:val="24"/>
        </w:rPr>
        <w:t>在疾病爆发初期，我们可以根据病例报告得出的疾病传播参数结合交通数据来对疾病的传播进行预测，同样，交通管理部门可以通过施加交通管理政策来改变疾病的传播进程，达到疾病控制的目的。本文基于</w:t>
      </w:r>
      <w:r w:rsidR="00F32756" w:rsidRPr="000F1564">
        <w:rPr>
          <w:rFonts w:ascii="DejaVu Math TeX Gyre" w:hAnsi="DejaVu Math TeX Gyre"/>
          <w:i/>
          <w:sz w:val="24"/>
          <w:szCs w:val="24"/>
        </w:rPr>
        <w:t>SIR</w:t>
      </w:r>
      <w:r w:rsidR="00F32756" w:rsidRPr="00C26046">
        <w:rPr>
          <w:rFonts w:hint="eastAsia"/>
          <w:sz w:val="24"/>
          <w:szCs w:val="24"/>
        </w:rPr>
        <w:t>传播模式下表现出的全局入侵阈值性质，提出了</w:t>
      </w:r>
      <w:r w:rsidR="00F32756" w:rsidRPr="00C26046">
        <w:rPr>
          <w:sz w:val="24"/>
          <w:szCs w:val="24"/>
        </w:rPr>
        <w:t>基于全局</w:t>
      </w:r>
      <w:r w:rsidR="00F32756" w:rsidRPr="00C26046">
        <w:rPr>
          <w:rFonts w:hint="eastAsia"/>
          <w:sz w:val="24"/>
          <w:szCs w:val="24"/>
        </w:rPr>
        <w:t>入侵阈值的实时交通流量管理的最优化方法。</w:t>
      </w:r>
    </w:p>
    <w:p w:rsidR="00B5594E" w:rsidRPr="00C26046" w:rsidRDefault="00B5594E" w:rsidP="00C26046">
      <w:pPr>
        <w:rPr>
          <w:sz w:val="24"/>
          <w:szCs w:val="24"/>
        </w:rPr>
      </w:pPr>
    </w:p>
    <w:p w:rsidR="004F35C6" w:rsidRDefault="00512E62" w:rsidP="00C26046">
      <w:pPr>
        <w:pStyle w:val="3"/>
      </w:pPr>
      <w:r>
        <w:rPr>
          <w:rFonts w:hint="eastAsia"/>
        </w:rPr>
        <w:t>5.2.1</w:t>
      </w:r>
      <w:r w:rsidR="00F32756">
        <w:t xml:space="preserve"> </w:t>
      </w:r>
      <w:r w:rsidR="004F35C6">
        <w:rPr>
          <w:rFonts w:hint="eastAsia"/>
        </w:rPr>
        <w:t>模型建立</w:t>
      </w:r>
    </w:p>
    <w:p w:rsidR="0080377A" w:rsidRPr="0080377A" w:rsidRDefault="0080377A" w:rsidP="00C26046">
      <w:pPr>
        <w:pStyle w:val="4"/>
      </w:pPr>
      <w:r>
        <w:rPr>
          <w:rFonts w:hint="eastAsia"/>
        </w:rPr>
        <w:t>交通复合种群模型</w:t>
      </w:r>
    </w:p>
    <w:p w:rsidR="0043474C" w:rsidRPr="000F1564" w:rsidRDefault="00356EE6" w:rsidP="00C26046">
      <w:pPr>
        <w:spacing w:line="360" w:lineRule="auto"/>
        <w:ind w:firstLineChars="200" w:firstLine="480"/>
        <w:rPr>
          <w:sz w:val="24"/>
          <w:szCs w:val="24"/>
        </w:rPr>
      </w:pPr>
      <w:r w:rsidRPr="000F1564">
        <w:rPr>
          <w:rFonts w:hint="eastAsia"/>
          <w:sz w:val="24"/>
          <w:szCs w:val="24"/>
        </w:rPr>
        <w:t>整个区域存在交通网络</w:t>
      </w:r>
      <m:oMath>
        <m:r>
          <w:rPr>
            <w:rFonts w:ascii="DejaVu Math TeX Gyre" w:hAnsi="DejaVu Math TeX Gyre"/>
            <w:sz w:val="24"/>
            <w:szCs w:val="24"/>
          </w:rPr>
          <m:t>T</m:t>
        </m:r>
        <m:d>
          <m:dPr>
            <m:ctrlPr>
              <w:rPr>
                <w:rFonts w:ascii="DejaVu Math TeX Gyre" w:hAnsi="DejaVu Math TeX Gyre"/>
                <w:i/>
                <w:sz w:val="24"/>
                <w:szCs w:val="24"/>
              </w:rPr>
            </m:ctrlPr>
          </m:dPr>
          <m:e>
            <m:r>
              <w:rPr>
                <w:rFonts w:ascii="DejaVu Math TeX Gyre" w:hAnsi="DejaVu Math TeX Gyre"/>
                <w:sz w:val="24"/>
                <w:szCs w:val="24"/>
              </w:rPr>
              <m:t>V,E</m:t>
            </m:r>
          </m:e>
        </m:d>
      </m:oMath>
      <w:r w:rsidRPr="000F1564">
        <w:rPr>
          <w:rFonts w:hint="eastAsia"/>
          <w:sz w:val="24"/>
          <w:szCs w:val="24"/>
        </w:rPr>
        <w:t>，</w:t>
      </w:r>
      <m:oMath>
        <m:r>
          <w:rPr>
            <w:rFonts w:ascii="DejaVu Math TeX Gyre" w:hAnsi="DejaVu Math TeX Gyre"/>
            <w:sz w:val="24"/>
            <w:szCs w:val="24"/>
          </w:rPr>
          <m:t>V</m:t>
        </m:r>
      </m:oMath>
      <w:r w:rsidR="00E36FDC" w:rsidRPr="000F1564">
        <w:rPr>
          <w:rFonts w:hint="eastAsia"/>
          <w:sz w:val="24"/>
          <w:szCs w:val="24"/>
        </w:rPr>
        <w:t>表示交通站点，</w:t>
      </w:r>
      <m:oMath>
        <m:r>
          <w:rPr>
            <w:rFonts w:ascii="DejaVu Math TeX Gyre" w:hAnsi="DejaVu Math TeX Gyre"/>
            <w:sz w:val="24"/>
            <w:szCs w:val="24"/>
          </w:rPr>
          <m:t>E</m:t>
        </m:r>
      </m:oMath>
      <w:r w:rsidR="00E36FDC" w:rsidRPr="000F1564">
        <w:rPr>
          <w:rFonts w:hint="eastAsia"/>
          <w:sz w:val="24"/>
          <w:szCs w:val="24"/>
        </w:rPr>
        <w:t>表示连接交通站点间的边，比如路线，航线等。</w:t>
      </w:r>
      <w:r w:rsidR="004F35C6" w:rsidRPr="000F1564">
        <w:rPr>
          <w:rFonts w:hint="eastAsia"/>
          <w:sz w:val="24"/>
          <w:szCs w:val="24"/>
        </w:rPr>
        <w:t>根据GLEa</w:t>
      </w:r>
      <w:r w:rsidR="004F35C6" w:rsidRPr="000F1564">
        <w:rPr>
          <w:sz w:val="24"/>
          <w:szCs w:val="24"/>
        </w:rPr>
        <w:t>M</w:t>
      </w:r>
      <w:r w:rsidR="004F35C6" w:rsidRPr="000F1564">
        <w:rPr>
          <w:rFonts w:hint="eastAsia"/>
          <w:sz w:val="24"/>
          <w:szCs w:val="24"/>
        </w:rPr>
        <w:t>方法将整个控制区域划分为</w:t>
      </w:r>
      <m:oMath>
        <m:r>
          <w:rPr>
            <w:rFonts w:ascii="DejaVu Math TeX Gyre" w:hAnsi="DejaVu Math TeX Gyre"/>
            <w:sz w:val="24"/>
            <w:szCs w:val="24"/>
          </w:rPr>
          <m:t>N</m:t>
        </m:r>
      </m:oMath>
      <w:r w:rsidR="004F35C6" w:rsidRPr="000F1564">
        <w:rPr>
          <w:rFonts w:hint="eastAsia"/>
          <w:sz w:val="24"/>
          <w:szCs w:val="24"/>
        </w:rPr>
        <w:t>个子区域</w:t>
      </w:r>
      <m:oMath>
        <m:sSub>
          <m:sSubPr>
            <m:ctrlPr>
              <w:rPr>
                <w:rFonts w:ascii="DejaVu Math TeX Gyre" w:hAnsi="DejaVu Math TeX Gyre"/>
                <w:sz w:val="24"/>
                <w:szCs w:val="24"/>
              </w:rPr>
            </m:ctrlPr>
          </m:sSubPr>
          <m:e>
            <m:r>
              <w:rPr>
                <w:rFonts w:ascii="DejaVu Math TeX Gyre" w:hAnsi="DejaVu Math TeX Gyre" w:hint="eastAsia"/>
                <w:sz w:val="24"/>
                <w:szCs w:val="24"/>
              </w:rPr>
              <m:t>s</m:t>
            </m:r>
          </m:e>
          <m:sub>
            <m:r>
              <w:rPr>
                <w:rFonts w:ascii="DejaVu Math TeX Gyre" w:hAnsi="DejaVu Math TeX Gyre"/>
                <w:sz w:val="24"/>
                <w:szCs w:val="24"/>
              </w:rPr>
              <m:t>1</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oMath>
      <w:r w:rsidR="004F35C6" w:rsidRPr="000F1564">
        <w:rPr>
          <w:rFonts w:hint="eastAsia"/>
          <w:sz w:val="24"/>
          <w:szCs w:val="24"/>
        </w:rPr>
        <w:t>,</w:t>
      </w:r>
      <m:oMath>
        <m:r>
          <w:rPr>
            <w:rFonts w:ascii="DejaVu Math TeX Gyre" w:hAnsi="DejaVu Math TeX Gyre"/>
            <w:sz w:val="24"/>
            <w:szCs w:val="24"/>
          </w:rPr>
          <m:t xml:space="preserve"> </m:t>
        </m:r>
      </m:oMath>
      <w:r w:rsidR="004F35C6" w:rsidRPr="000F1564">
        <w:rPr>
          <w:rFonts w:hint="eastAsia"/>
          <w:sz w:val="24"/>
          <w:szCs w:val="24"/>
        </w:rPr>
        <w:t>每个子区域</w:t>
      </w:r>
      <m:oMath>
        <m:r>
          <w:rPr>
            <w:rFonts w:ascii="DejaVu Math TeX Gyre" w:hAnsi="DejaVu Math TeX Gyre" w:hint="eastAsia"/>
            <w:sz w:val="24"/>
            <w:szCs w:val="24"/>
          </w:rPr>
          <m:t>m</m:t>
        </m:r>
      </m:oMath>
      <w:r w:rsidR="00923EE9" w:rsidRPr="000F1564">
        <w:rPr>
          <w:rFonts w:hint="eastAsia"/>
          <w:sz w:val="24"/>
          <w:szCs w:val="24"/>
        </w:rPr>
        <w:t>之中</w:t>
      </w:r>
      <w:r w:rsidR="004F35C6" w:rsidRPr="000F1564">
        <w:rPr>
          <w:rFonts w:hint="eastAsia"/>
          <w:sz w:val="24"/>
          <w:szCs w:val="24"/>
        </w:rPr>
        <w:t>都</w:t>
      </w:r>
      <w:r w:rsidR="00923EE9" w:rsidRPr="000F1564">
        <w:rPr>
          <w:rFonts w:hint="eastAsia"/>
          <w:sz w:val="24"/>
          <w:szCs w:val="24"/>
        </w:rPr>
        <w:t>存在交通网络</w:t>
      </w:r>
      <w:r w:rsidR="00E36FDC" w:rsidRPr="000F1564">
        <w:rPr>
          <w:sz w:val="24"/>
          <w:szCs w:val="24"/>
        </w:rPr>
        <w:t xml:space="preserve"> </w:t>
      </w:r>
      <m:oMath>
        <m:sSub>
          <m:sSubPr>
            <m:ctrlPr>
              <w:rPr>
                <w:rFonts w:ascii="DejaVu Math TeX Gyre" w:hAnsi="DejaVu Math TeX Gyre"/>
                <w:sz w:val="24"/>
                <w:szCs w:val="24"/>
              </w:rPr>
            </m:ctrlPr>
          </m:sSubPr>
          <m:e>
            <m:r>
              <w:rPr>
                <w:rFonts w:ascii="DejaVu Math TeX Gyre" w:hAnsi="DejaVu Math TeX Gyre"/>
                <w:sz w:val="24"/>
                <w:szCs w:val="24"/>
              </w:rPr>
              <m:t>T</m:t>
            </m:r>
          </m:e>
          <m:sub>
            <m:r>
              <w:rPr>
                <w:rFonts w:ascii="DejaVu Math TeX Gyre" w:hAnsi="DejaVu Math TeX Gyre"/>
                <w:sz w:val="24"/>
                <w:szCs w:val="24"/>
              </w:rPr>
              <m:t>m</m:t>
            </m:r>
          </m:sub>
        </m:sSub>
        <m:d>
          <m:dPr>
            <m:ctrlPr>
              <w:rPr>
                <w:rFonts w:ascii="DejaVu Math TeX Gyre" w:hAnsi="DejaVu Math TeX Gyre"/>
                <w:i/>
                <w:sz w:val="24"/>
                <w:szCs w:val="24"/>
              </w:rPr>
            </m:ctrlPr>
          </m:dPr>
          <m:e>
            <m:sSup>
              <m:sSupPr>
                <m:ctrlPr>
                  <w:rPr>
                    <w:rFonts w:ascii="DejaVu Math TeX Gyre" w:hAnsi="DejaVu Math TeX Gyre"/>
                    <w:i/>
                    <w:sz w:val="24"/>
                    <w:szCs w:val="24"/>
                  </w:rPr>
                </m:ctrlPr>
              </m:sSupPr>
              <m:e>
                <m:r>
                  <w:rPr>
                    <w:rFonts w:ascii="DejaVu Math TeX Gyre" w:hAnsi="DejaVu Math TeX Gyre"/>
                    <w:sz w:val="24"/>
                    <w:szCs w:val="24"/>
                  </w:rPr>
                  <m:t>V</m:t>
                </m:r>
              </m:e>
              <m:sup>
                <m:r>
                  <w:rPr>
                    <w:rFonts w:ascii="DejaVu Math TeX Gyre" w:hAnsi="DejaVu Math TeX Gyre"/>
                    <w:sz w:val="24"/>
                    <w:szCs w:val="24"/>
                  </w:rPr>
                  <m:t>m</m:t>
                </m:r>
              </m:sup>
            </m:sSup>
            <m:r>
              <w:rPr>
                <w:rFonts w:ascii="DejaVu Math TeX Gyre" w:hAnsi="DejaVu Math TeX Gyre"/>
                <w:sz w:val="24"/>
                <w:szCs w:val="24"/>
              </w:rPr>
              <m:t>,</m:t>
            </m:r>
            <m:sSup>
              <m:sSupPr>
                <m:ctrlPr>
                  <w:rPr>
                    <w:rFonts w:ascii="DejaVu Math TeX Gyre" w:hAnsi="DejaVu Math TeX Gyre"/>
                    <w:i/>
                    <w:sz w:val="24"/>
                    <w:szCs w:val="24"/>
                  </w:rPr>
                </m:ctrlPr>
              </m:sSupPr>
              <m:e>
                <m:r>
                  <w:rPr>
                    <w:rFonts w:ascii="DejaVu Math TeX Gyre" w:hAnsi="DejaVu Math TeX Gyre"/>
                    <w:sz w:val="24"/>
                    <w:szCs w:val="24"/>
                  </w:rPr>
                  <m:t>E</m:t>
                </m:r>
              </m:e>
              <m:sup>
                <m:r>
                  <w:rPr>
                    <w:rFonts w:ascii="DejaVu Math TeX Gyre" w:hAnsi="DejaVu Math TeX Gyre"/>
                    <w:sz w:val="24"/>
                    <w:szCs w:val="24"/>
                  </w:rPr>
                  <m:t>m</m:t>
                </m:r>
              </m:sup>
            </m:sSup>
          </m:e>
        </m:d>
        <m:r>
          <w:rPr>
            <w:rFonts w:ascii="DejaVu Math TeX Gyre" w:hAnsi="DejaVu Math TeX Gyre"/>
            <w:sz w:val="24"/>
            <w:szCs w:val="24"/>
          </w:rPr>
          <m:t>,</m:t>
        </m:r>
        <m:sSup>
          <m:sSupPr>
            <m:ctrlPr>
              <w:rPr>
                <w:rFonts w:ascii="DejaVu Math TeX Gyre" w:hAnsi="DejaVu Math TeX Gyre"/>
                <w:i/>
                <w:sz w:val="24"/>
                <w:szCs w:val="24"/>
              </w:rPr>
            </m:ctrlPr>
          </m:sSupPr>
          <m:e>
            <m:r>
              <w:rPr>
                <w:rFonts w:ascii="DejaVu Math TeX Gyre" w:hAnsi="DejaVu Math TeX Gyre"/>
                <w:sz w:val="24"/>
                <w:szCs w:val="24"/>
              </w:rPr>
              <m:t>E</m:t>
            </m:r>
          </m:e>
          <m:sup>
            <m:r>
              <w:rPr>
                <w:rFonts w:ascii="DejaVu Math TeX Gyre" w:hAnsi="DejaVu Math TeX Gyre"/>
                <w:sz w:val="24"/>
                <w:szCs w:val="24"/>
              </w:rPr>
              <m:t>m</m:t>
            </m:r>
          </m:sup>
        </m:sSup>
        <m:r>
          <w:rPr>
            <w:rFonts w:ascii="DejaVu Math TeX Gyre" w:hAnsi="DejaVu Math TeX Gyre" w:hint="eastAsia"/>
            <w:sz w:val="24"/>
            <w:szCs w:val="24"/>
          </w:rPr>
          <m:t>=</m:t>
        </m:r>
        <m:d>
          <m:dPr>
            <m:begChr m:val="{"/>
            <m:endChr m:val="}"/>
            <m:ctrlPr>
              <w:rPr>
                <w:rFonts w:ascii="DejaVu Math TeX Gyre" w:hAnsi="DejaVu Math TeX Gyre"/>
                <w:i/>
                <w:sz w:val="24"/>
                <w:szCs w:val="24"/>
              </w:rPr>
            </m:ctrlPr>
          </m:dPr>
          <m:e>
            <m:sSubSup>
              <m:sSubSupPr>
                <m:ctrlPr>
                  <w:rPr>
                    <w:rFonts w:ascii="DejaVu Math TeX Gyre" w:hAnsi="DejaVu Math TeX Gyre"/>
                    <w:i/>
                    <w:sz w:val="24"/>
                    <w:szCs w:val="24"/>
                  </w:rPr>
                </m:ctrlPr>
              </m:sSubSupPr>
              <m:e>
                <m:r>
                  <w:rPr>
                    <w:rFonts w:ascii="DejaVu Math TeX Gyre" w:hAnsi="DejaVu Math TeX Gyre" w:hint="eastAsia"/>
                    <w:sz w:val="24"/>
                    <w:szCs w:val="24"/>
                  </w:rPr>
                  <m:t>e</m:t>
                </m:r>
              </m:e>
              <m:sub>
                <m:r>
                  <w:rPr>
                    <w:rFonts w:ascii="DejaVu Math TeX Gyre" w:hAnsi="DejaVu Math TeX Gyre"/>
                    <w:sz w:val="24"/>
                    <w:szCs w:val="24"/>
                  </w:rPr>
                  <m:t>1</m:t>
                </m:r>
              </m:sub>
              <m:sup>
                <m:r>
                  <w:rPr>
                    <w:rFonts w:ascii="DejaVu Math TeX Gyre" w:hAnsi="DejaVu Math TeX Gyre"/>
                    <w:sz w:val="24"/>
                    <w:szCs w:val="24"/>
                  </w:rPr>
                  <m:t>m</m:t>
                </m:r>
              </m:sup>
            </m:sSubSup>
            <m:r>
              <w:rPr>
                <w:rFonts w:ascii="DejaVu Math TeX Gyre" w:hAnsi="DejaVu Math TeX Gyre"/>
                <w:sz w:val="24"/>
                <w:szCs w:val="24"/>
              </w:rPr>
              <m:t>,…,</m:t>
            </m:r>
            <m:sSubSup>
              <m:sSubSupPr>
                <m:ctrlPr>
                  <w:rPr>
                    <w:rFonts w:ascii="DejaVu Math TeX Gyre" w:hAnsi="DejaVu Math TeX Gyre"/>
                    <w:i/>
                    <w:sz w:val="24"/>
                    <w:szCs w:val="24"/>
                  </w:rPr>
                </m:ctrlPr>
              </m:sSubSupPr>
              <m:e>
                <m:r>
                  <w:rPr>
                    <w:rFonts w:ascii="DejaVu Math TeX Gyre" w:hAnsi="DejaVu Math TeX Gyre"/>
                    <w:sz w:val="24"/>
                    <w:szCs w:val="24"/>
                  </w:rPr>
                  <m:t>e</m:t>
                </m:r>
              </m:e>
              <m:sub>
                <m:r>
                  <w:rPr>
                    <w:rFonts w:ascii="DejaVu Math TeX Gyre" w:hAnsi="DejaVu Math TeX Gyre"/>
                    <w:sz w:val="24"/>
                    <w:szCs w:val="24"/>
                  </w:rPr>
                  <m:t>K</m:t>
                </m:r>
              </m:sub>
              <m:sup>
                <m:r>
                  <w:rPr>
                    <w:rFonts w:ascii="DejaVu Math TeX Gyre" w:hAnsi="DejaVu Math TeX Gyre"/>
                    <w:sz w:val="24"/>
                    <w:szCs w:val="24"/>
                  </w:rPr>
                  <m:t>m</m:t>
                </m:r>
              </m:sup>
            </m:sSubSup>
          </m:e>
        </m:d>
        <m:r>
          <w:rPr>
            <w:rFonts w:ascii="DejaVu Math TeX Gyre" w:hAnsi="DejaVu Math TeX Gyre"/>
            <w:sz w:val="24"/>
            <w:szCs w:val="24"/>
          </w:rPr>
          <m:t>,</m:t>
        </m:r>
        <m:sSup>
          <m:sSupPr>
            <m:ctrlPr>
              <w:rPr>
                <w:rFonts w:ascii="DejaVu Math TeX Gyre" w:hAnsi="DejaVu Math TeX Gyre"/>
                <w:i/>
                <w:sz w:val="24"/>
                <w:szCs w:val="24"/>
              </w:rPr>
            </m:ctrlPr>
          </m:sSupPr>
          <m:e>
            <m:r>
              <w:rPr>
                <w:rFonts w:ascii="DejaVu Math TeX Gyre" w:hAnsi="DejaVu Math TeX Gyre"/>
                <w:sz w:val="24"/>
                <w:szCs w:val="24"/>
              </w:rPr>
              <m:t>V</m:t>
            </m:r>
          </m:e>
          <m:sup>
            <m:r>
              <w:rPr>
                <w:rFonts w:ascii="DejaVu Math TeX Gyre" w:hAnsi="DejaVu Math TeX Gyre"/>
                <w:sz w:val="24"/>
                <w:szCs w:val="24"/>
              </w:rPr>
              <m:t>m</m:t>
            </m:r>
          </m:sup>
        </m:sSup>
        <m:r>
          <w:rPr>
            <w:rFonts w:ascii="DejaVu Math TeX Gyre" w:hAnsi="DejaVu Math TeX Gyre"/>
            <w:sz w:val="24"/>
            <w:szCs w:val="24"/>
          </w:rPr>
          <m:t>=</m:t>
        </m:r>
        <m:d>
          <m:dPr>
            <m:begChr m:val="{"/>
            <m:endChr m:val="}"/>
            <m:ctrlPr>
              <w:rPr>
                <w:rFonts w:ascii="DejaVu Math TeX Gyre" w:hAnsi="DejaVu Math TeX Gyre"/>
                <w:i/>
                <w:sz w:val="24"/>
                <w:szCs w:val="24"/>
              </w:rPr>
            </m:ctrlPr>
          </m:dPr>
          <m:e>
            <m:sSubSup>
              <m:sSubSupPr>
                <m:ctrlPr>
                  <w:rPr>
                    <w:rFonts w:ascii="DejaVu Math TeX Gyre" w:hAnsi="DejaVu Math TeX Gyre"/>
                    <w:i/>
                    <w:sz w:val="24"/>
                    <w:szCs w:val="24"/>
                  </w:rPr>
                </m:ctrlPr>
              </m:sSubSupPr>
              <m:e>
                <m:r>
                  <w:rPr>
                    <w:rFonts w:ascii="DejaVu Math TeX Gyre" w:hAnsi="DejaVu Math TeX Gyre"/>
                    <w:sz w:val="24"/>
                    <w:szCs w:val="24"/>
                  </w:rPr>
                  <m:t>v</m:t>
                </m:r>
              </m:e>
              <m:sub>
                <m:r>
                  <w:rPr>
                    <w:rFonts w:ascii="DejaVu Math TeX Gyre" w:hAnsi="DejaVu Math TeX Gyre"/>
                    <w:sz w:val="24"/>
                    <w:szCs w:val="24"/>
                  </w:rPr>
                  <m:t>1</m:t>
                </m:r>
              </m:sub>
              <m:sup>
                <m:r>
                  <w:rPr>
                    <w:rFonts w:ascii="DejaVu Math TeX Gyre" w:hAnsi="DejaVu Math TeX Gyre"/>
                    <w:sz w:val="24"/>
                    <w:szCs w:val="24"/>
                  </w:rPr>
                  <m:t>m</m:t>
                </m:r>
              </m:sup>
            </m:sSubSup>
            <m:r>
              <w:rPr>
                <w:rFonts w:ascii="DejaVu Math TeX Gyre" w:hAnsi="DejaVu Math TeX Gyre"/>
                <w:sz w:val="24"/>
                <w:szCs w:val="24"/>
              </w:rPr>
              <m:t>,</m:t>
            </m:r>
            <m:sSubSup>
              <m:sSubSupPr>
                <m:ctrlPr>
                  <w:rPr>
                    <w:rFonts w:ascii="DejaVu Math TeX Gyre" w:hAnsi="DejaVu Math TeX Gyre"/>
                    <w:i/>
                    <w:sz w:val="24"/>
                    <w:szCs w:val="24"/>
                  </w:rPr>
                </m:ctrlPr>
              </m:sSubSupPr>
              <m:e>
                <m:r>
                  <w:rPr>
                    <w:rFonts w:ascii="DejaVu Math TeX Gyre" w:hAnsi="DejaVu Math TeX Gyre"/>
                    <w:sz w:val="24"/>
                    <w:szCs w:val="24"/>
                  </w:rPr>
                  <m:t>…,v</m:t>
                </m:r>
              </m:e>
              <m:sub>
                <m:r>
                  <w:rPr>
                    <w:rFonts w:ascii="DejaVu Math TeX Gyre" w:hAnsi="DejaVu Math TeX Gyre"/>
                    <w:sz w:val="24"/>
                    <w:szCs w:val="24"/>
                  </w:rPr>
                  <m:t>L</m:t>
                </m:r>
              </m:sub>
              <m:sup>
                <m:r>
                  <w:rPr>
                    <w:rFonts w:ascii="DejaVu Math TeX Gyre" w:hAnsi="DejaVu Math TeX Gyre"/>
                    <w:sz w:val="24"/>
                    <w:szCs w:val="24"/>
                  </w:rPr>
                  <m:t>m</m:t>
                </m:r>
              </m:sup>
            </m:sSubSup>
          </m:e>
        </m:d>
      </m:oMath>
      <w:r w:rsidR="00E36FDC" w:rsidRPr="000F1564">
        <w:rPr>
          <w:sz w:val="24"/>
          <w:szCs w:val="24"/>
        </w:rPr>
        <w:t xml:space="preserve"> </w:t>
      </w:r>
      <w:r w:rsidR="00E36FDC" w:rsidRPr="000F1564">
        <w:rPr>
          <w:rFonts w:hint="eastAsia"/>
          <w:sz w:val="24"/>
          <w:szCs w:val="24"/>
        </w:rPr>
        <w:t>。</w:t>
      </w:r>
    </w:p>
    <w:p w:rsidR="004F35C6" w:rsidRPr="000F1564" w:rsidRDefault="00356EE6" w:rsidP="00C26046">
      <w:pPr>
        <w:spacing w:line="360" w:lineRule="auto"/>
        <w:ind w:firstLineChars="200" w:firstLine="480"/>
        <w:rPr>
          <w:sz w:val="24"/>
          <w:szCs w:val="24"/>
        </w:rPr>
      </w:pPr>
      <w:r w:rsidRPr="000F1564">
        <w:rPr>
          <w:rFonts w:hint="eastAsia"/>
          <w:sz w:val="24"/>
          <w:szCs w:val="24"/>
        </w:rPr>
        <w:lastRenderedPageBreak/>
        <w:t>定义</w:t>
      </w:r>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sz w:val="24"/>
                <w:szCs w:val="24"/>
              </w:rPr>
              <m:t>fg</m:t>
            </m:r>
          </m:sub>
        </m:sSub>
      </m:oMath>
      <w:r w:rsidR="00E36FDC" w:rsidRPr="000F1564">
        <w:rPr>
          <w:rFonts w:hint="eastAsia"/>
          <w:sz w:val="24"/>
          <w:szCs w:val="24"/>
        </w:rPr>
        <w:t>为交通站点</w:t>
      </w:r>
      <m:oMath>
        <m:r>
          <w:rPr>
            <w:rFonts w:ascii="DejaVu Math TeX Gyre" w:hAnsi="DejaVu Math TeX Gyre"/>
            <w:sz w:val="24"/>
            <w:szCs w:val="24"/>
          </w:rPr>
          <m:t>g</m:t>
        </m:r>
      </m:oMath>
      <w:r w:rsidR="00E36FDC" w:rsidRPr="000F1564">
        <w:rPr>
          <w:rFonts w:hint="eastAsia"/>
          <w:sz w:val="24"/>
          <w:szCs w:val="24"/>
        </w:rPr>
        <w:t>沿着连边至站点</w:t>
      </w:r>
      <m:oMath>
        <m:r>
          <w:rPr>
            <w:rFonts w:ascii="DejaVu Math TeX Gyre" w:hAnsi="DejaVu Math TeX Gyre"/>
            <w:sz w:val="24"/>
            <w:szCs w:val="24"/>
          </w:rPr>
          <m:t>f</m:t>
        </m:r>
      </m:oMath>
      <w:r w:rsidR="00E36FDC" w:rsidRPr="000F1564">
        <w:rPr>
          <w:rFonts w:hint="eastAsia"/>
          <w:sz w:val="24"/>
          <w:szCs w:val="24"/>
        </w:rPr>
        <w:t>的</w:t>
      </w:r>
      <w:r w:rsidR="0047563F" w:rsidRPr="000F1564">
        <w:rPr>
          <w:rFonts w:hint="eastAsia"/>
          <w:sz w:val="24"/>
          <w:szCs w:val="24"/>
        </w:rPr>
        <w:t>平均</w:t>
      </w:r>
      <w:r w:rsidR="00E36FDC" w:rsidRPr="000F1564">
        <w:rPr>
          <w:rFonts w:hint="eastAsia"/>
          <w:sz w:val="24"/>
          <w:szCs w:val="24"/>
        </w:rPr>
        <w:t>客流量率</w:t>
      </w:r>
      <w:r w:rsidR="0043474C" w:rsidRPr="000F1564">
        <w:rPr>
          <w:rFonts w:hint="eastAsia"/>
          <w:sz w:val="24"/>
          <w:szCs w:val="24"/>
        </w:rPr>
        <w:t>:</w:t>
      </w:r>
      <w:r w:rsidR="0043474C" w:rsidRPr="000F1564">
        <w:rPr>
          <w:sz w:val="24"/>
          <w:szCs w:val="24"/>
        </w:rPr>
        <w:br/>
      </w:r>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sz w:val="24"/>
                <w:szCs w:val="24"/>
              </w:rPr>
              <m:t>fg</m:t>
            </m:r>
          </m:sub>
        </m:sSub>
        <m:r>
          <w:rPr>
            <w:rFonts w:ascii="DejaVu Math TeX Gyre" w:hAnsi="DejaVu Math TeX Gyre"/>
            <w:sz w:val="24"/>
            <w:szCs w:val="24"/>
          </w:rPr>
          <m:t>=</m:t>
        </m:r>
        <m:bar>
          <m:barPr>
            <m:pos m:val="top"/>
            <m:ctrlPr>
              <w:rPr>
                <w:rFonts w:ascii="DejaVu Math TeX Gyre" w:hAnsi="DejaVu Math TeX Gyre"/>
                <w:i/>
                <w:sz w:val="24"/>
                <w:szCs w:val="24"/>
              </w:rPr>
            </m:ctrlPr>
          </m:barPr>
          <m:e>
            <m:r>
              <w:rPr>
                <w:rFonts w:ascii="DejaVu Math TeX Gyre" w:hAnsi="DejaVu Math TeX Gyre"/>
                <w:sz w:val="24"/>
                <w:szCs w:val="24"/>
              </w:rPr>
              <m:t>P</m:t>
            </m:r>
          </m:e>
        </m:bar>
        <m:d>
          <m:dPr>
            <m:ctrlPr>
              <w:rPr>
                <w:rFonts w:ascii="DejaVu Math TeX Gyre" w:hAnsi="DejaVu Math TeX Gyre"/>
                <w:i/>
                <w:sz w:val="24"/>
                <w:szCs w:val="24"/>
              </w:rPr>
            </m:ctrlPr>
          </m:dPr>
          <m:e>
            <m:r>
              <w:rPr>
                <w:rFonts w:ascii="DejaVu Math TeX Gyre" w:hAnsi="DejaVu Math TeX Gyre"/>
                <w:sz w:val="24"/>
                <w:szCs w:val="24"/>
              </w:rPr>
              <m:t>f</m:t>
            </m:r>
            <m:r>
              <w:rPr>
                <w:rFonts w:ascii="DejaVu Math TeX Gyre" w:hAnsi="DejaVu Math TeX Gyre" w:hint="eastAsia"/>
                <w:sz w:val="24"/>
                <w:szCs w:val="24"/>
              </w:rPr>
              <m:t>,</m:t>
            </m:r>
            <m:r>
              <w:rPr>
                <w:rFonts w:ascii="DejaVu Math TeX Gyre" w:hAnsi="DejaVu Math TeX Gyre"/>
                <w:sz w:val="24"/>
                <w:szCs w:val="24"/>
              </w:rPr>
              <m:t>t+∆t</m:t>
            </m:r>
          </m:e>
          <m:e>
            <m:r>
              <w:rPr>
                <w:rFonts w:ascii="DejaVu Math TeX Gyre" w:hAnsi="DejaVu Math TeX Gyre"/>
                <w:sz w:val="24"/>
                <w:szCs w:val="24"/>
              </w:rPr>
              <m:t>g</m:t>
            </m:r>
            <m:r>
              <w:rPr>
                <w:rFonts w:ascii="DejaVu Math TeX Gyre" w:hAnsi="DejaVu Math TeX Gyre" w:hint="eastAsia"/>
                <w:sz w:val="24"/>
                <w:szCs w:val="24"/>
              </w:rPr>
              <m:t>,</m:t>
            </m:r>
            <m:r>
              <w:rPr>
                <w:rFonts w:ascii="DejaVu Math TeX Gyre" w:hAnsi="DejaVu Math TeX Gyre"/>
                <w:sz w:val="24"/>
                <w:szCs w:val="24"/>
              </w:rPr>
              <m:t>t</m:t>
            </m:r>
          </m:e>
        </m:d>
        <m:r>
          <w:rPr>
            <w:rFonts w:ascii="DejaVu Math TeX Gyre" w:hAnsi="DejaVu Math TeX Gyre" w:hint="eastAsia"/>
            <w:sz w:val="24"/>
            <w:szCs w:val="24"/>
          </w:rPr>
          <m:t>,</m:t>
        </m:r>
        <m:r>
          <w:rPr>
            <w:rFonts w:ascii="DejaVu Math TeX Gyre" w:hAnsi="DejaVu Math TeX Gyre" w:hint="eastAsia"/>
            <w:sz w:val="24"/>
            <w:szCs w:val="24"/>
          </w:rPr>
          <m:t>其中</m:t>
        </m:r>
        <m:nary>
          <m:naryPr>
            <m:chr m:val="∑"/>
            <m:limLoc m:val="undOvr"/>
            <m:supHide m:val="1"/>
            <m:ctrlPr>
              <w:rPr>
                <w:rFonts w:ascii="Cambria Math" w:hAnsi="Cambria Math"/>
                <w:i/>
                <w:sz w:val="24"/>
                <w:szCs w:val="24"/>
              </w:rPr>
            </m:ctrlPr>
          </m:naryPr>
          <m:sub>
            <m:r>
              <w:rPr>
                <w:rFonts w:ascii="Cambria Math" w:hAnsi="Cambria Math"/>
                <w:sz w:val="24"/>
                <w:szCs w:val="24"/>
              </w:rPr>
              <m:t>f</m:t>
            </m:r>
            <m:r>
              <w:rPr>
                <w:rFonts w:ascii="DejaVu Math TeX Gyre" w:hAnsi="DejaVu Math TeX Gyre"/>
                <w:sz w:val="24"/>
                <w:szCs w:val="24"/>
              </w:rPr>
              <m:t>ε</m:t>
            </m:r>
            <m:r>
              <w:rPr>
                <w:rFonts w:ascii="Cambria Math" w:hAnsi="Cambria Math"/>
                <w:sz w:val="24"/>
                <w:szCs w:val="24"/>
              </w:rPr>
              <m:t>E</m:t>
            </m:r>
          </m:sub>
          <m:sup/>
          <m:e>
            <m:sSub>
              <m:sSubPr>
                <m:ctrlPr>
                  <w:rPr>
                    <w:rFonts w:ascii="Cambria Math" w:hAnsi="Cambria Math"/>
                    <w:i/>
                    <w:sz w:val="24"/>
                    <w:szCs w:val="24"/>
                  </w:rPr>
                </m:ctrlPr>
              </m:sSubPr>
              <m:e>
                <m:r>
                  <w:rPr>
                    <w:rFonts w:ascii="DejaVu Math TeX Gyre" w:hAnsi="DejaVu Math TeX Gyre"/>
                    <w:sz w:val="24"/>
                    <w:szCs w:val="24"/>
                  </w:rPr>
                  <m:t>ω</m:t>
                </m:r>
              </m:e>
              <m:sub>
                <m:r>
                  <w:rPr>
                    <w:rFonts w:ascii="Cambria Math" w:hAnsi="Cambria Math" w:hint="eastAsia"/>
                    <w:sz w:val="24"/>
                    <w:szCs w:val="24"/>
                  </w:rPr>
                  <m:t>fg</m:t>
                </m:r>
              </m:sub>
            </m:sSub>
            <m:r>
              <w:rPr>
                <w:rFonts w:ascii="Cambria Math" w:hAnsi="Cambria Math" w:hint="eastAsia"/>
                <w:sz w:val="24"/>
                <w:szCs w:val="24"/>
              </w:rPr>
              <m:t>=</m:t>
            </m:r>
          </m:e>
        </m:nary>
        <m:r>
          <w:rPr>
            <w:rFonts w:ascii="Cambria Math" w:hAnsi="Cambria Math" w:hint="eastAsia"/>
            <w:sz w:val="24"/>
            <w:szCs w:val="24"/>
          </w:rPr>
          <m:t>1</m:t>
        </m:r>
      </m:oMath>
      <w:r w:rsidR="00E36FDC" w:rsidRPr="000F1564">
        <w:rPr>
          <w:rFonts w:hint="eastAsia"/>
          <w:sz w:val="24"/>
          <w:szCs w:val="24"/>
        </w:rPr>
        <w:t>，</w:t>
      </w:r>
      <w:r w:rsidR="00923EE9" w:rsidRPr="000F1564">
        <w:rPr>
          <w:rFonts w:hint="eastAsia"/>
          <w:sz w:val="24"/>
          <w:szCs w:val="24"/>
        </w:rPr>
        <w:t>则子区域</w:t>
      </w:r>
      <m:oMath>
        <m:sSub>
          <m:sSubPr>
            <m:ctrlPr>
              <w:rPr>
                <w:rFonts w:ascii="DejaVu Math TeX Gyre" w:hAnsi="DejaVu Math TeX Gyre"/>
                <w:sz w:val="24"/>
                <w:szCs w:val="24"/>
              </w:rPr>
            </m:ctrlPr>
          </m:sSubPr>
          <m:e>
            <m:r>
              <w:rPr>
                <w:rFonts w:ascii="DejaVu Math TeX Gyre" w:hAnsi="DejaVu Math TeX Gyre" w:hint="eastAsia"/>
                <w:sz w:val="24"/>
                <w:szCs w:val="24"/>
              </w:rPr>
              <m:t>s</m:t>
            </m:r>
          </m:e>
          <m:sub>
            <m:r>
              <w:rPr>
                <w:rFonts w:ascii="DejaVu Math TeX Gyre" w:hAnsi="DejaVu Math TeX Gyre"/>
                <w:sz w:val="24"/>
                <w:szCs w:val="24"/>
              </w:rPr>
              <m:t>m</m:t>
            </m:r>
          </m:sub>
        </m:sSub>
      </m:oMath>
      <w:r w:rsidR="00923EE9" w:rsidRPr="000F1564">
        <w:rPr>
          <w:rFonts w:hint="eastAsia"/>
          <w:sz w:val="24"/>
          <w:szCs w:val="24"/>
        </w:rPr>
        <w:t>至</w:t>
      </w:r>
      <m:oMath>
        <m:sSub>
          <m:sSubPr>
            <m:ctrlPr>
              <w:rPr>
                <w:rFonts w:ascii="DejaVu Math TeX Gyre" w:hAnsi="DejaVu Math TeX Gyre"/>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oMath>
      <w:r w:rsidR="00923EE9" w:rsidRPr="000F1564">
        <w:rPr>
          <w:rFonts w:hint="eastAsia"/>
          <w:sz w:val="24"/>
          <w:szCs w:val="24"/>
        </w:rPr>
        <w:t>的交通流量</w:t>
      </w:r>
      <w:r w:rsidR="00E36FDC" w:rsidRPr="000F1564">
        <w:rPr>
          <w:rFonts w:hint="eastAsia"/>
          <w:sz w:val="24"/>
          <w:szCs w:val="24"/>
        </w:rPr>
        <w:t>率为</w:t>
      </w:r>
      <w:r w:rsidR="00710714" w:rsidRPr="000F1564">
        <w:rPr>
          <w:sz w:val="24"/>
          <w:szCs w:val="24"/>
        </w:rPr>
        <w:br/>
      </w:r>
      <m:oMathPara>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r>
            <w:rPr>
              <w:rFonts w:ascii="DejaVu Math TeX Gyre" w:hAnsi="DejaVu Math TeX Gyre"/>
              <w:sz w:val="24"/>
              <w:szCs w:val="24"/>
            </w:rPr>
            <m:t>=</m:t>
          </m:r>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g∈m,fϵn</m:t>
              </m:r>
            </m:sub>
            <m:sup/>
            <m:e>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fg</m:t>
                  </m:r>
                </m:sub>
              </m:sSub>
            </m:e>
          </m:nary>
        </m:oMath>
      </m:oMathPara>
    </w:p>
    <w:p w:rsidR="00512E62" w:rsidRDefault="00A14DD2" w:rsidP="00C26046">
      <w:pPr>
        <w:pStyle w:val="4"/>
      </w:pPr>
      <w:r>
        <w:rPr>
          <w:rFonts w:hint="eastAsia"/>
        </w:rPr>
        <w:t>局部入侵阈值</w:t>
      </w:r>
      <w:r w:rsidR="00512E62">
        <w:rPr>
          <w:rFonts w:hint="eastAsia"/>
        </w:rPr>
        <w:t>（</w:t>
      </w:r>
      <w:r>
        <w:rPr>
          <w:rFonts w:hint="eastAsia"/>
        </w:rPr>
        <w:t>local</w:t>
      </w:r>
      <w:r>
        <w:t xml:space="preserve"> invasion threshold</w:t>
      </w:r>
      <w:r w:rsidR="00512E62">
        <w:rPr>
          <w:rFonts w:hint="eastAsia"/>
        </w:rPr>
        <w:t>）</w:t>
      </w:r>
    </w:p>
    <w:p w:rsidR="00512E62" w:rsidRPr="004621FF" w:rsidRDefault="00860F02" w:rsidP="00C26046">
      <w:pPr>
        <w:spacing w:line="360" w:lineRule="auto"/>
        <w:ind w:firstLineChars="200" w:firstLine="480"/>
        <w:rPr>
          <w:i/>
          <w:sz w:val="24"/>
          <w:szCs w:val="24"/>
        </w:rPr>
      </w:pPr>
      <w:r w:rsidRPr="004621FF">
        <w:rPr>
          <w:rFonts w:ascii="DejaVu Math TeX Gyre" w:hAnsi="DejaVu Math TeX Gyre"/>
          <w:i/>
          <w:sz w:val="24"/>
          <w:szCs w:val="24"/>
        </w:rPr>
        <w:t>SIR</w:t>
      </w:r>
      <w:r w:rsidRPr="004621FF">
        <w:rPr>
          <w:rFonts w:hint="eastAsia"/>
          <w:sz w:val="24"/>
          <w:szCs w:val="24"/>
        </w:rPr>
        <w:t>复合种群传播模式下，当</w:t>
      </w:r>
      <m:oMath>
        <m:sSub>
          <m:sSubPr>
            <m:ctrlPr>
              <w:rPr>
                <w:rFonts w:ascii="DejaVu Math TeX Gyre" w:hAnsi="DejaVu Math TeX Gyre"/>
                <w:sz w:val="24"/>
                <w:szCs w:val="24"/>
              </w:rPr>
            </m:ctrlPr>
          </m:sSubPr>
          <m:e>
            <m:r>
              <w:rPr>
                <w:rFonts w:ascii="DejaVu Math TeX Gyre" w:hAnsi="DejaVu Math TeX Gyre"/>
                <w:sz w:val="24"/>
                <w:szCs w:val="24"/>
              </w:rPr>
              <m:t>R</m:t>
            </m:r>
          </m:e>
          <m:sub>
            <m:r>
              <w:rPr>
                <w:rFonts w:ascii="DejaVu Math TeX Gyre" w:hAnsi="DejaVu Math TeX Gyre" w:hint="eastAsia"/>
                <w:sz w:val="24"/>
                <w:szCs w:val="24"/>
              </w:rPr>
              <m:t>0</m:t>
            </m:r>
          </m:sub>
        </m:sSub>
        <m:r>
          <w:rPr>
            <w:rFonts w:ascii="DejaVu Math TeX Gyre" w:hAnsi="DejaVu Math TeX Gyre" w:hint="eastAsia"/>
            <w:sz w:val="24"/>
            <w:szCs w:val="24"/>
          </w:rPr>
          <m:t>&gt;</m:t>
        </m:r>
        <m:r>
          <w:rPr>
            <w:rFonts w:ascii="DejaVu Math TeX Gyre" w:hAnsi="DejaVu Math TeX Gyre"/>
            <w:sz w:val="24"/>
            <w:szCs w:val="24"/>
          </w:rPr>
          <m:t>1</m:t>
        </m:r>
      </m:oMath>
      <w:r w:rsidRPr="004621FF">
        <w:rPr>
          <w:rFonts w:hint="eastAsia"/>
          <w:sz w:val="24"/>
          <w:szCs w:val="24"/>
        </w:rPr>
        <w:t>时，存在全局入侵阈值</w:t>
      </w:r>
      <m:oMath>
        <m:sSub>
          <m:sSubPr>
            <m:ctrlPr>
              <w:rPr>
                <w:rFonts w:ascii="DejaVu Math TeX Gyre" w:hAnsi="DejaVu Math TeX Gyre"/>
                <w:sz w:val="24"/>
                <w:szCs w:val="24"/>
              </w:rPr>
            </m:ctrlPr>
          </m:sSubPr>
          <m:e>
            <m:r>
              <w:rPr>
                <w:rFonts w:ascii="DejaVu Math TeX Gyre" w:hAnsi="DejaVu Math TeX Gyre"/>
                <w:sz w:val="24"/>
                <w:szCs w:val="24"/>
              </w:rPr>
              <m:t>R</m:t>
            </m:r>
          </m:e>
          <m:sub>
            <m:r>
              <w:rPr>
                <w:rFonts w:ascii="DejaVu Math TeX Gyre" w:hAnsi="DejaVu Math TeX Gyre"/>
                <w:sz w:val="24"/>
                <w:szCs w:val="24"/>
              </w:rPr>
              <m:t>*</m:t>
            </m:r>
          </m:sub>
        </m:sSub>
        <m:r>
          <w:rPr>
            <w:rFonts w:ascii="DejaVu Math TeX Gyre" w:hAnsi="DejaVu Math TeX Gyre" w:hint="eastAsia"/>
            <w:sz w:val="24"/>
            <w:szCs w:val="24"/>
          </w:rPr>
          <m:t>&gt;</m:t>
        </m:r>
        <m:sSub>
          <m:sSubPr>
            <m:ctrlPr>
              <w:rPr>
                <w:rFonts w:ascii="DejaVu Math TeX Gyre" w:hAnsi="DejaVu Math TeX Gyre"/>
                <w:i/>
                <w:sz w:val="24"/>
                <w:szCs w:val="24"/>
              </w:rPr>
            </m:ctrlPr>
          </m:sSubPr>
          <m:e>
            <m:r>
              <w:rPr>
                <w:rFonts w:ascii="DejaVu Math TeX Gyre" w:hAnsi="DejaVu Math TeX Gyre"/>
                <w:sz w:val="24"/>
                <w:szCs w:val="24"/>
              </w:rPr>
              <m:t>R</m:t>
            </m:r>
          </m:e>
          <m:sub>
            <m:r>
              <w:rPr>
                <w:rFonts w:ascii="DejaVu Math TeX Gyre" w:hAnsi="DejaVu Math TeX Gyre"/>
                <w:sz w:val="24"/>
                <w:szCs w:val="24"/>
              </w:rPr>
              <m:t>0</m:t>
            </m:r>
          </m:sub>
        </m:sSub>
      </m:oMath>
      <w:r w:rsidRPr="004621FF">
        <w:rPr>
          <w:rFonts w:hint="eastAsia"/>
          <w:sz w:val="24"/>
          <w:szCs w:val="24"/>
        </w:rPr>
        <w:t>，且</w:t>
      </w:r>
      <m:oMath>
        <m:sSub>
          <m:sSubPr>
            <m:ctrlPr>
              <w:rPr>
                <w:rFonts w:ascii="DejaVu Math TeX Gyre" w:hAnsi="DejaVu Math TeX Gyre"/>
                <w:sz w:val="24"/>
                <w:szCs w:val="24"/>
              </w:rPr>
            </m:ctrlPr>
          </m:sSubPr>
          <m:e>
            <m:r>
              <w:rPr>
                <w:rFonts w:ascii="DejaVu Math TeX Gyre" w:hAnsi="DejaVu Math TeX Gyre"/>
                <w:sz w:val="24"/>
                <w:szCs w:val="24"/>
              </w:rPr>
              <m:t>R</m:t>
            </m:r>
          </m:e>
          <m:sub>
            <m:r>
              <w:rPr>
                <w:rFonts w:ascii="DejaVu Math TeX Gyre" w:hAnsi="DejaVu Math TeX Gyre"/>
                <w:sz w:val="24"/>
                <w:szCs w:val="24"/>
              </w:rPr>
              <m:t>*</m:t>
            </m:r>
          </m:sub>
        </m:sSub>
        <m:r>
          <w:rPr>
            <w:rFonts w:ascii="DejaVu Math TeX Gyre" w:hAnsi="DejaVu Math TeX Gyre"/>
            <w:sz w:val="24"/>
            <w:szCs w:val="24"/>
          </w:rPr>
          <m:t>=</m:t>
        </m:r>
        <m:d>
          <m:dPr>
            <m:ctrlPr>
              <w:rPr>
                <w:rFonts w:ascii="DejaVu Math TeX Gyre" w:hAnsi="DejaVu Math TeX Gyre"/>
                <w:sz w:val="24"/>
                <w:szCs w:val="24"/>
              </w:rPr>
            </m:ctrlPr>
          </m:dPr>
          <m:e>
            <m:sSub>
              <m:sSubPr>
                <m:ctrlPr>
                  <w:rPr>
                    <w:rFonts w:ascii="DejaVu Math TeX Gyre" w:hAnsi="DejaVu Math TeX Gyre"/>
                    <w:i/>
                    <w:sz w:val="24"/>
                    <w:szCs w:val="24"/>
                  </w:rPr>
                </m:ctrlPr>
              </m:sSubPr>
              <m:e>
                <m:r>
                  <w:rPr>
                    <w:rFonts w:ascii="DejaVu Math TeX Gyre" w:hAnsi="DejaVu Math TeX Gyre"/>
                    <w:sz w:val="24"/>
                    <w:szCs w:val="24"/>
                  </w:rPr>
                  <m:t>R</m:t>
                </m:r>
              </m:e>
              <m:sub>
                <m:r>
                  <w:rPr>
                    <w:rFonts w:ascii="DejaVu Math TeX Gyre" w:hAnsi="DejaVu Math TeX Gyre"/>
                    <w:sz w:val="24"/>
                    <w:szCs w:val="24"/>
                  </w:rPr>
                  <m:t>0</m:t>
                </m:r>
              </m:sub>
            </m:sSub>
            <m:r>
              <w:rPr>
                <w:rFonts w:ascii="DejaVu Math TeX Gyre" w:hAnsi="DejaVu Math TeX Gyre"/>
                <w:sz w:val="24"/>
                <w:szCs w:val="24"/>
              </w:rPr>
              <m:t>-1</m:t>
            </m:r>
          </m:e>
        </m:d>
        <m:f>
          <m:fPr>
            <m:ctrlPr>
              <w:rPr>
                <w:rFonts w:ascii="DejaVu Math TeX Gyre" w:hAnsi="DejaVu Math TeX Gyre"/>
                <w:i/>
                <w:sz w:val="24"/>
                <w:szCs w:val="24"/>
              </w:rPr>
            </m:ctrlPr>
          </m:fPr>
          <m:num>
            <m:d>
              <m:dPr>
                <m:begChr m:val="〈"/>
                <m:endChr m:val="〉"/>
                <m:ctrlPr>
                  <w:rPr>
                    <w:rFonts w:ascii="DejaVu Math TeX Gyre" w:hAnsi="DejaVu Math TeX Gyre"/>
                    <w:i/>
                    <w:sz w:val="24"/>
                    <w:szCs w:val="24"/>
                  </w:rPr>
                </m:ctrlPr>
              </m:dPr>
              <m:e>
                <m:sSup>
                  <m:sSupPr>
                    <m:ctrlPr>
                      <w:rPr>
                        <w:rFonts w:ascii="DejaVu Math TeX Gyre" w:hAnsi="DejaVu Math TeX Gyre"/>
                        <w:i/>
                        <w:sz w:val="24"/>
                        <w:szCs w:val="24"/>
                      </w:rPr>
                    </m:ctrlPr>
                  </m:sSupPr>
                  <m:e>
                    <m:r>
                      <w:rPr>
                        <w:rFonts w:ascii="DejaVu Math TeX Gyre" w:hAnsi="DejaVu Math TeX Gyre"/>
                        <w:sz w:val="24"/>
                        <w:szCs w:val="24"/>
                      </w:rPr>
                      <m:t>k</m:t>
                    </m:r>
                  </m:e>
                  <m:sup>
                    <m:r>
                      <w:rPr>
                        <w:rFonts w:ascii="DejaVu Math TeX Gyre" w:hAnsi="DejaVu Math TeX Gyre"/>
                        <w:sz w:val="24"/>
                        <w:szCs w:val="24"/>
                      </w:rPr>
                      <m:t>2</m:t>
                    </m:r>
                  </m:sup>
                </m:sSup>
              </m:e>
            </m:d>
            <m:r>
              <w:rPr>
                <w:rFonts w:ascii="DejaVu Math TeX Gyre" w:hAnsi="DejaVu Math TeX Gyre"/>
                <w:sz w:val="24"/>
                <w:szCs w:val="24"/>
              </w:rPr>
              <m:t>-</m:t>
            </m:r>
            <m:d>
              <m:dPr>
                <m:begChr m:val="〈"/>
                <m:endChr m:val="〉"/>
                <m:ctrlPr>
                  <w:rPr>
                    <w:rFonts w:ascii="DejaVu Math TeX Gyre" w:hAnsi="DejaVu Math TeX Gyre"/>
                    <w:i/>
                    <w:sz w:val="24"/>
                    <w:szCs w:val="24"/>
                  </w:rPr>
                </m:ctrlPr>
              </m:dPr>
              <m:e>
                <m:r>
                  <w:rPr>
                    <w:rFonts w:ascii="DejaVu Math TeX Gyre" w:hAnsi="DejaVu Math TeX Gyre"/>
                    <w:sz w:val="24"/>
                    <w:szCs w:val="24"/>
                  </w:rPr>
                  <m:t>k</m:t>
                </m:r>
              </m:e>
            </m:d>
          </m:num>
          <m:den>
            <m:sSup>
              <m:sSupPr>
                <m:ctrlPr>
                  <w:rPr>
                    <w:rFonts w:ascii="DejaVu Math TeX Gyre" w:hAnsi="DejaVu Math TeX Gyre"/>
                    <w:i/>
                    <w:sz w:val="24"/>
                    <w:szCs w:val="24"/>
                  </w:rPr>
                </m:ctrlPr>
              </m:sSupPr>
              <m:e>
                <m:d>
                  <m:dPr>
                    <m:begChr m:val="〈"/>
                    <m:endChr m:val="〉"/>
                    <m:ctrlPr>
                      <w:rPr>
                        <w:rFonts w:ascii="DejaVu Math TeX Gyre" w:hAnsi="DejaVu Math TeX Gyre"/>
                        <w:i/>
                        <w:sz w:val="24"/>
                        <w:szCs w:val="24"/>
                      </w:rPr>
                    </m:ctrlPr>
                  </m:dPr>
                  <m:e>
                    <m:r>
                      <w:rPr>
                        <w:rFonts w:ascii="DejaVu Math TeX Gyre" w:hAnsi="DejaVu Math TeX Gyre"/>
                        <w:sz w:val="24"/>
                        <w:szCs w:val="24"/>
                      </w:rPr>
                      <m:t>k</m:t>
                    </m:r>
                  </m:e>
                </m:d>
              </m:e>
              <m:sup>
                <m:r>
                  <w:rPr>
                    <w:rFonts w:ascii="DejaVu Math TeX Gyre" w:hAnsi="DejaVu Math TeX Gyre"/>
                    <w:sz w:val="24"/>
                    <w:szCs w:val="24"/>
                  </w:rPr>
                  <m:t>2</m:t>
                </m:r>
              </m:sup>
            </m:sSup>
          </m:den>
        </m:f>
        <m:f>
          <m:fPr>
            <m:ctrlPr>
              <w:rPr>
                <w:rFonts w:ascii="DejaVu Math TeX Gyre" w:hAnsi="DejaVu Math TeX Gyre"/>
                <w:i/>
                <w:sz w:val="24"/>
                <w:szCs w:val="24"/>
              </w:rPr>
            </m:ctrlPr>
          </m:fPr>
          <m:num>
            <m:r>
              <w:rPr>
                <w:rFonts w:ascii="DejaVu Math TeX Gyre" w:hAnsi="DejaVu Math TeX Gyre"/>
                <w:sz w:val="24"/>
                <w:szCs w:val="24"/>
              </w:rPr>
              <m:t>ω</m:t>
            </m:r>
            <m:bar>
              <m:barPr>
                <m:pos m:val="top"/>
                <m:ctrlPr>
                  <w:rPr>
                    <w:rFonts w:ascii="DejaVu Math TeX Gyre" w:hAnsi="DejaVu Math TeX Gyre"/>
                    <w:i/>
                    <w:sz w:val="24"/>
                    <w:szCs w:val="24"/>
                  </w:rPr>
                </m:ctrlPr>
              </m:barPr>
              <m:e>
                <m:r>
                  <w:rPr>
                    <w:rFonts w:ascii="DejaVu Math TeX Gyre" w:hAnsi="DejaVu Math TeX Gyre"/>
                    <w:sz w:val="24"/>
                    <w:szCs w:val="24"/>
                  </w:rPr>
                  <m:t>N</m:t>
                </m:r>
              </m:e>
            </m:bar>
            <m:r>
              <w:rPr>
                <w:rFonts w:ascii="DejaVu Math TeX Gyre" w:hAnsi="DejaVu Math TeX Gyre"/>
                <w:sz w:val="24"/>
                <w:szCs w:val="24"/>
              </w:rPr>
              <m:t>α</m:t>
            </m:r>
          </m:num>
          <m:den>
            <m:r>
              <w:rPr>
                <w:rFonts w:ascii="DejaVu Math TeX Gyre" w:hAnsi="DejaVu Math TeX Gyre"/>
                <w:sz w:val="24"/>
                <w:szCs w:val="24"/>
              </w:rPr>
              <m:t>μ</m:t>
            </m:r>
          </m:den>
        </m:f>
      </m:oMath>
      <w:r w:rsidR="000428EA" w:rsidRPr="004621FF">
        <w:rPr>
          <w:rFonts w:hint="eastAsia"/>
          <w:sz w:val="24"/>
          <w:szCs w:val="24"/>
        </w:rPr>
        <w:t>，</w:t>
      </w:r>
      <m:oMath>
        <m:r>
          <m:rPr>
            <m:sty m:val="p"/>
          </m:rPr>
          <w:rPr>
            <w:rFonts w:ascii="DejaVu Math TeX Gyre" w:hAnsi="DejaVu Math TeX Gyre"/>
            <w:sz w:val="24"/>
            <w:szCs w:val="24"/>
          </w:rPr>
          <m:t>α</m:t>
        </m:r>
      </m:oMath>
      <w:r w:rsidR="00A14DD2" w:rsidRPr="004621FF">
        <w:rPr>
          <w:rFonts w:hint="eastAsia"/>
          <w:sz w:val="24"/>
          <w:szCs w:val="24"/>
        </w:rPr>
        <w:t>为整个网络平均感染率，</w:t>
      </w:r>
      <m:oMath>
        <m:r>
          <m:rPr>
            <m:sty m:val="p"/>
          </m:rPr>
          <w:rPr>
            <w:rFonts w:ascii="DejaVu Math TeX Gyre" w:hAnsi="DejaVu Math TeX Gyre"/>
            <w:sz w:val="24"/>
            <w:szCs w:val="24"/>
          </w:rPr>
          <m:t>α</m:t>
        </m:r>
        <m:r>
          <m:rPr>
            <m:sty m:val="p"/>
          </m:rPr>
          <w:rPr>
            <w:rFonts w:ascii="DejaVu Math TeX Gyre" w:hAnsi="DejaVu Math TeX Gyre" w:hint="eastAsia"/>
            <w:sz w:val="24"/>
            <w:szCs w:val="24"/>
          </w:rPr>
          <m:t>=</m:t>
        </m:r>
        <m:r>
          <m:rPr>
            <m:sty m:val="p"/>
          </m:rPr>
          <w:rPr>
            <w:rFonts w:ascii="DejaVu Math TeX Gyre" w:hAnsi="DejaVu Math TeX Gyre"/>
            <w:sz w:val="24"/>
            <w:szCs w:val="24"/>
          </w:rPr>
          <m:t>ξ</m:t>
        </m:r>
        <m:d>
          <m:dPr>
            <m:ctrlPr>
              <w:rPr>
                <w:rFonts w:ascii="DejaVu Math TeX Gyre" w:hAnsi="DejaVu Math TeX Gyre"/>
                <w:sz w:val="24"/>
                <w:szCs w:val="24"/>
              </w:rPr>
            </m:ctrlPr>
          </m:dPr>
          <m:e>
            <m:sSub>
              <m:sSubPr>
                <m:ctrlPr>
                  <w:rPr>
                    <w:rFonts w:ascii="DejaVu Math TeX Gyre" w:hAnsi="DejaVu Math TeX Gyre"/>
                    <w:i/>
                    <w:sz w:val="24"/>
                    <w:szCs w:val="24"/>
                  </w:rPr>
                </m:ctrlPr>
              </m:sSubPr>
              <m:e>
                <m:r>
                  <w:rPr>
                    <w:rFonts w:ascii="DejaVu Math TeX Gyre" w:hAnsi="DejaVu Math TeX Gyre"/>
                    <w:sz w:val="24"/>
                    <w:szCs w:val="24"/>
                  </w:rPr>
                  <m:t>R</m:t>
                </m:r>
              </m:e>
              <m:sub>
                <m:r>
                  <w:rPr>
                    <w:rFonts w:ascii="DejaVu Math TeX Gyre" w:hAnsi="DejaVu Math TeX Gyre"/>
                    <w:sz w:val="24"/>
                    <w:szCs w:val="24"/>
                  </w:rPr>
                  <m:t>*</m:t>
                </m:r>
              </m:sub>
            </m:sSub>
          </m:e>
        </m:d>
      </m:oMath>
      <w:r w:rsidR="00A14DD2" w:rsidRPr="004621FF">
        <w:rPr>
          <w:rFonts w:hint="eastAsia"/>
          <w:sz w:val="24"/>
          <w:szCs w:val="24"/>
        </w:rPr>
        <w:t>，</w:t>
      </w:r>
      <w:r w:rsidR="004621FF" w:rsidRPr="004621FF">
        <w:rPr>
          <w:sz w:val="24"/>
          <w:szCs w:val="24"/>
        </w:rPr>
        <w:fldChar w:fldCharType="begin"/>
      </w:r>
      <w:r w:rsidR="004621FF" w:rsidRPr="004621FF">
        <w:rPr>
          <w:sz w:val="24"/>
          <w:szCs w:val="24"/>
        </w:rPr>
        <w:instrText xml:space="preserve"> ADDIN ZOTERO_ITEM CSL_CITATION {"citationID":"WtSlRGzg","properties":{"formattedCitation":"[13]","plainCitation":"[13]"},"citationItems":[{"id":203,"uris":["http://zotero.org/users/3436635/items/EKWKPW3N"],"uri":["http://zotero.org/users/3436635/items/EKWKPW3N"],"itemData":{"id":203,"type":"article-journal","title":"Invasion Threshold in Heterogeneous Metapopulation Networks","container-title":"Physical Review Letters","volume":"99","issue":"14","source":"CrossRef","URL":"http://link.aps.org/doi/10.1103/PhysRevLett.99.148701","DOI":"10.1103/PhysRevLett.99.148701","ISSN":"0031-9007, 1079-7114","language":"en","author":[{"family":"Colizza","given":"Vittoria"},{"family":"Vespignani","given":"Alessandro"}],"issued":{"date-parts":[["2007",10,5]]},"accessed":{"date-parts":[["2017",2,19]]}}}],"schema":"https://github.com/citation-style-language/schema/raw/master/csl-citation.json"} </w:instrText>
      </w:r>
      <w:r w:rsidR="004621FF" w:rsidRPr="004621FF">
        <w:rPr>
          <w:sz w:val="24"/>
          <w:szCs w:val="24"/>
        </w:rPr>
        <w:fldChar w:fldCharType="separate"/>
      </w:r>
      <w:r w:rsidR="004621FF" w:rsidRPr="004621FF">
        <w:rPr>
          <w:rFonts w:ascii="等线" w:eastAsia="等线" w:hAnsi="等线"/>
          <w:sz w:val="24"/>
          <w:szCs w:val="24"/>
        </w:rPr>
        <w:t>[13]</w:t>
      </w:r>
      <w:r w:rsidR="004621FF" w:rsidRPr="004621FF">
        <w:rPr>
          <w:sz w:val="24"/>
          <w:szCs w:val="24"/>
        </w:rPr>
        <w:fldChar w:fldCharType="end"/>
      </w:r>
      <w:r w:rsidR="00CD28D1" w:rsidRPr="004621FF">
        <w:rPr>
          <w:rFonts w:hint="eastAsia"/>
          <w:sz w:val="24"/>
          <w:szCs w:val="24"/>
        </w:rPr>
        <w:t>因此，对于每个子区域</w:t>
      </w:r>
      <m:oMath>
        <m:r>
          <m:rPr>
            <m:sty m:val="p"/>
          </m:rPr>
          <w:rPr>
            <w:rFonts w:ascii="DejaVu Math TeX Gyre" w:hAnsi="DejaVu Math TeX Gyre" w:hint="eastAsia"/>
            <w:sz w:val="24"/>
            <w:szCs w:val="24"/>
          </w:rPr>
          <m:t>i</m:t>
        </m:r>
      </m:oMath>
      <w:r w:rsidR="00CD28D1" w:rsidRPr="004621FF">
        <w:rPr>
          <w:rFonts w:hint="eastAsia"/>
          <w:sz w:val="24"/>
          <w:szCs w:val="24"/>
        </w:rPr>
        <w:t xml:space="preserve"> </w:t>
      </w:r>
      <w:r w:rsidR="00CD28D1" w:rsidRPr="004621FF">
        <w:rPr>
          <w:sz w:val="24"/>
          <w:szCs w:val="24"/>
        </w:rPr>
        <w:t>,</w:t>
      </w:r>
      <w:r w:rsidR="00CD28D1" w:rsidRPr="004621FF">
        <w:rPr>
          <w:rFonts w:hint="eastAsia"/>
          <w:sz w:val="24"/>
          <w:szCs w:val="24"/>
        </w:rPr>
        <w:t>存在局部入侵阈值</w:t>
      </w:r>
      <m:oMath>
        <m:r>
          <m:rPr>
            <m:sty m:val="p"/>
          </m:rPr>
          <w:rPr>
            <w:rFonts w:ascii="DejaVu Math TeX Gyre" w:hAnsi="DejaVu Math TeX Gyre"/>
            <w:sz w:val="24"/>
            <w:szCs w:val="24"/>
          </w:rPr>
          <m:t>ε</m:t>
        </m:r>
      </m:oMath>
      <w:r w:rsidR="00CD28D1" w:rsidRPr="004621FF">
        <w:rPr>
          <w:rFonts w:hint="eastAsia"/>
          <w:sz w:val="24"/>
          <w:szCs w:val="24"/>
        </w:rPr>
        <w:t>，使得子区域的感染率</w:t>
      </w:r>
      <m:oMath>
        <m:r>
          <m:rPr>
            <m:scr m:val="script"/>
            <m:sty m:val="p"/>
          </m:rPr>
          <w:rPr>
            <w:rFonts w:ascii="DejaVu Math TeX Gyre" w:hAnsi="DejaVu Math TeX Gyre"/>
            <w:sz w:val="24"/>
            <w:szCs w:val="24"/>
          </w:rPr>
          <m:t>i</m:t>
        </m:r>
        <m:r>
          <m:rPr>
            <m:sty m:val="p"/>
          </m:rPr>
          <w:rPr>
            <w:rFonts w:ascii="DejaVu Math TeX Gyre" w:hAnsi="DejaVu Math TeX Gyre" w:hint="eastAsia"/>
            <w:sz w:val="24"/>
            <w:szCs w:val="24"/>
          </w:rPr>
          <m:t>&lt;</m:t>
        </m:r>
        <m:r>
          <m:rPr>
            <m:sty m:val="p"/>
          </m:rPr>
          <w:rPr>
            <w:rFonts w:ascii="DejaVu Math TeX Gyre" w:hAnsi="DejaVu Math TeX Gyre"/>
            <w:sz w:val="24"/>
            <w:szCs w:val="24"/>
          </w:rPr>
          <m:t>ε</m:t>
        </m:r>
      </m:oMath>
      <w:r w:rsidR="00CD28D1" w:rsidRPr="004621FF">
        <w:rPr>
          <w:rFonts w:hint="eastAsia"/>
          <w:sz w:val="24"/>
          <w:szCs w:val="24"/>
        </w:rPr>
        <w:t>时，子区域的疾病发生率会迅速降低，也就是说在该区域内，疾病不会发生传染现象，个体的疾病感染速率</w:t>
      </w:r>
      <m:oMath>
        <m:r>
          <w:rPr>
            <w:rFonts w:ascii="DejaVu Math TeX Gyre" w:hAnsi="DejaVu Math TeX Gyre"/>
            <w:sz w:val="24"/>
            <w:szCs w:val="24"/>
          </w:rPr>
          <m:t>β</m:t>
        </m:r>
      </m:oMath>
      <w:r w:rsidR="00CD28D1" w:rsidRPr="004621FF">
        <w:rPr>
          <w:rFonts w:hint="eastAsia"/>
          <w:sz w:val="24"/>
          <w:szCs w:val="24"/>
        </w:rPr>
        <w:t>几乎为0</w:t>
      </w:r>
      <w:r w:rsidR="004621FF" w:rsidRPr="004621FF">
        <w:rPr>
          <w:sz w:val="24"/>
          <w:szCs w:val="24"/>
        </w:rPr>
        <w:fldChar w:fldCharType="begin"/>
      </w:r>
      <w:r w:rsidR="004621FF" w:rsidRPr="004621FF">
        <w:rPr>
          <w:sz w:val="24"/>
          <w:szCs w:val="24"/>
        </w:rPr>
        <w:instrText xml:space="preserve"> ADDIN ZOTERO_ITEM CSL_CITATION {"citationID":"f74VcQU6","properties":{"formattedCitation":"[41]","plainCitation":"[41]"},"citationItems":[{"id":99,"uris":["http://zotero.org/users/3436635/items/VSM3TBUE"],"uri":["http://zotero.org/users/3436635/items/VSM3TBUE"],"itemData":{"id":99,"type":"article-journal","title":"The Hidden Geometry of Complex, Network-Driven Contagion Phenomena","container-title":"Science","page":"1337-1342","volume":"342","issue":"6164","source":"CrossRef","DOI":"10.1126/science.1245200","ISSN":"0036-8075, 1095-9203","language":"en","author":[{"family":"Brockmann","given":"D."},{"family":"Helbing","given":"D."}],"issued":{"date-parts":[["2013",12,13]]}}}],"schema":"https://github.com/citation-style-language/schema/raw/master/csl-citation.json"} </w:instrText>
      </w:r>
      <w:r w:rsidR="004621FF" w:rsidRPr="004621FF">
        <w:rPr>
          <w:sz w:val="24"/>
          <w:szCs w:val="24"/>
        </w:rPr>
        <w:fldChar w:fldCharType="separate"/>
      </w:r>
      <w:r w:rsidR="004621FF" w:rsidRPr="004621FF">
        <w:rPr>
          <w:rFonts w:ascii="等线" w:eastAsia="等线" w:hAnsi="等线"/>
          <w:sz w:val="24"/>
          <w:szCs w:val="24"/>
        </w:rPr>
        <w:t>[41]</w:t>
      </w:r>
      <w:r w:rsidR="004621FF" w:rsidRPr="004621FF">
        <w:rPr>
          <w:sz w:val="24"/>
          <w:szCs w:val="24"/>
        </w:rPr>
        <w:fldChar w:fldCharType="end"/>
      </w:r>
      <w:r w:rsidR="00CD28D1" w:rsidRPr="004621FF">
        <w:rPr>
          <w:rFonts w:hint="eastAsia"/>
          <w:sz w:val="24"/>
          <w:szCs w:val="24"/>
        </w:rPr>
        <w:t>。</w:t>
      </w:r>
    </w:p>
    <w:p w:rsidR="00710714" w:rsidRDefault="00CD28D1" w:rsidP="00C26046">
      <w:pPr>
        <w:pStyle w:val="4"/>
      </w:pPr>
      <w:r>
        <w:rPr>
          <w:rFonts w:hint="eastAsia"/>
        </w:rPr>
        <w:t>最大化交通流量</w:t>
      </w:r>
      <w:r w:rsidR="002A203C">
        <w:rPr>
          <w:rFonts w:hint="eastAsia"/>
        </w:rPr>
        <w:t>优化控制方法</w:t>
      </w:r>
    </w:p>
    <w:p w:rsidR="0047563F" w:rsidRPr="004621FF" w:rsidRDefault="0047563F" w:rsidP="00C26046">
      <w:pPr>
        <w:spacing w:line="360" w:lineRule="auto"/>
        <w:ind w:firstLineChars="200" w:firstLine="480"/>
        <w:rPr>
          <w:sz w:val="24"/>
          <w:szCs w:val="24"/>
        </w:rPr>
      </w:pPr>
      <w:r w:rsidRPr="004621FF">
        <w:rPr>
          <w:rFonts w:hint="eastAsia"/>
          <w:sz w:val="24"/>
          <w:szCs w:val="24"/>
        </w:rPr>
        <w:t>假设传染病在某地爆发，根据疾病特征分析出该疾病特征参数</w:t>
      </w:r>
      <m:oMath>
        <m:r>
          <w:rPr>
            <w:rFonts w:ascii="DejaVu Math TeX Gyre" w:hAnsi="DejaVu Math TeX Gyre"/>
            <w:sz w:val="24"/>
            <w:szCs w:val="24"/>
          </w:rPr>
          <m:t>β</m:t>
        </m:r>
        <m:r>
          <w:rPr>
            <w:rFonts w:ascii="DejaVu Math TeX Gyre" w:hAnsi="DejaVu Math TeX Gyre" w:hint="eastAsia"/>
            <w:sz w:val="24"/>
            <w:szCs w:val="24"/>
          </w:rPr>
          <m:t>,</m:t>
        </m:r>
        <m:r>
          <w:rPr>
            <w:rFonts w:ascii="DejaVu Math TeX Gyre" w:hAnsi="DejaVu Math TeX Gyre"/>
            <w:sz w:val="24"/>
            <w:szCs w:val="24"/>
          </w:rPr>
          <m:t>μ</m:t>
        </m:r>
      </m:oMath>
      <w:r w:rsidR="00D853A4" w:rsidRPr="004621FF">
        <w:rPr>
          <w:rFonts w:hint="eastAsia"/>
          <w:sz w:val="24"/>
          <w:szCs w:val="24"/>
        </w:rPr>
        <w:t>。通过优化交通流量率来抑制疾病向其他区域的传播，模型如下：</w:t>
      </w:r>
    </w:p>
    <w:p w:rsidR="002A203C" w:rsidRPr="004621FF" w:rsidRDefault="00E04B6F" w:rsidP="00C26046">
      <w:pPr>
        <w:rPr>
          <w:sz w:val="24"/>
          <w:szCs w:val="24"/>
        </w:rPr>
      </w:pPr>
      <m:oMathPara>
        <m:oMath>
          <m:func>
            <m:funcPr>
              <m:ctrlPr>
                <w:rPr>
                  <w:rFonts w:ascii="DejaVu Math TeX Gyre" w:hAnsi="DejaVu Math TeX Gyre"/>
                  <w:sz w:val="24"/>
                  <w:szCs w:val="24"/>
                </w:rPr>
              </m:ctrlPr>
            </m:funcPr>
            <m:fName>
              <m:r>
                <w:rPr>
                  <w:rFonts w:ascii="DejaVu Math TeX Gyre" w:hAnsi="DejaVu Math TeX Gyre"/>
                  <w:sz w:val="24"/>
                  <w:szCs w:val="24"/>
                </w:rPr>
                <m:t>max</m:t>
              </m:r>
            </m:fName>
            <m:e>
              <m:nary>
                <m:naryPr>
                  <m:chr m:val="∑"/>
                  <m:limLoc m:val="undOvr"/>
                  <m:supHide m:val="1"/>
                  <m:ctrlPr>
                    <w:rPr>
                      <w:rFonts w:ascii="DejaVu Math TeX Gyre" w:hAnsi="DejaVu Math TeX Gyre"/>
                      <w:i/>
                      <w:sz w:val="24"/>
                      <w:szCs w:val="24"/>
                    </w:rPr>
                  </m:ctrlPr>
                </m:naryPr>
                <m:sub>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fg</m:t>
                      </m:r>
                    </m:sub>
                  </m:sSub>
                  <m:r>
                    <w:rPr>
                      <w:rFonts w:ascii="DejaVu Math TeX Gyre" w:hAnsi="DejaVu Math TeX Gyre"/>
                      <w:sz w:val="24"/>
                      <w:szCs w:val="24"/>
                    </w:rPr>
                    <m:t>∈E</m:t>
                  </m:r>
                </m:sub>
                <m:sup/>
                <m:e>
                  <m:func>
                    <m:funcPr>
                      <m:ctrlPr>
                        <w:rPr>
                          <w:rFonts w:ascii="DejaVu Math TeX Gyre" w:hAnsi="DejaVu Math TeX Gyre"/>
                          <w:i/>
                          <w:sz w:val="24"/>
                          <w:szCs w:val="24"/>
                        </w:rPr>
                      </m:ctrlPr>
                    </m:funcPr>
                    <m:fName>
                      <m:limLow>
                        <m:limLowPr>
                          <m:ctrlPr>
                            <w:rPr>
                              <w:rFonts w:ascii="DejaVu Math TeX Gyre" w:hAnsi="DejaVu Math TeX Gyre"/>
                              <w:i/>
                              <w:sz w:val="24"/>
                              <w:szCs w:val="24"/>
                            </w:rPr>
                          </m:ctrlPr>
                        </m:limLowPr>
                        <m:e>
                          <m:r>
                            <m:rPr>
                              <m:sty m:val="p"/>
                            </m:rPr>
                            <w:rPr>
                              <w:rFonts w:ascii="DejaVu Math TeX Gyre" w:hAnsi="DejaVu Math TeX Gyre"/>
                              <w:sz w:val="24"/>
                              <w:szCs w:val="24"/>
                            </w:rPr>
                            <m:t>lim</m:t>
                          </m:r>
                        </m:e>
                        <m:lim>
                          <m:r>
                            <w:rPr>
                              <w:rFonts w:ascii="DejaVu Math TeX Gyre" w:hAnsi="DejaVu Math TeX Gyre"/>
                              <w:sz w:val="24"/>
                              <w:szCs w:val="24"/>
                            </w:rPr>
                            <m:t>T→∞</m:t>
                          </m:r>
                        </m:lim>
                      </m:limLow>
                    </m:fName>
                    <m:e>
                      <m:nary>
                        <m:naryPr>
                          <m:limLoc m:val="subSup"/>
                          <m:ctrlPr>
                            <w:rPr>
                              <w:rFonts w:ascii="DejaVu Math TeX Gyre" w:hAnsi="DejaVu Math TeX Gyre"/>
                              <w:i/>
                              <w:sz w:val="24"/>
                              <w:szCs w:val="24"/>
                            </w:rPr>
                          </m:ctrlPr>
                        </m:naryPr>
                        <m:sub>
                          <m:r>
                            <w:rPr>
                              <w:rFonts w:ascii="DejaVu Math TeX Gyre" w:hAnsi="DejaVu Math TeX Gyre" w:hint="eastAsia"/>
                              <w:sz w:val="24"/>
                              <w:szCs w:val="24"/>
                            </w:rPr>
                            <m:t>0</m:t>
                          </m:r>
                        </m:sub>
                        <m:sup>
                          <m:r>
                            <w:rPr>
                              <w:rFonts w:ascii="DejaVu Math TeX Gyre" w:hAnsi="DejaVu Math TeX Gyre"/>
                              <w:sz w:val="24"/>
                              <w:szCs w:val="24"/>
                            </w:rPr>
                            <m:t>T</m:t>
                          </m:r>
                        </m:sup>
                        <m:e>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fg</m:t>
                              </m:r>
                            </m:sub>
                          </m:sSub>
                        </m:e>
                      </m:nary>
                      <m:r>
                        <w:rPr>
                          <w:rFonts w:ascii="DejaVu Math TeX Gyre" w:hAnsi="DejaVu Math TeX Gyre" w:hint="eastAsia"/>
                          <w:sz w:val="24"/>
                          <w:szCs w:val="24"/>
                        </w:rPr>
                        <m:t>dt</m:t>
                      </m:r>
                    </m:e>
                  </m:func>
                </m:e>
              </m:nary>
            </m:e>
          </m:func>
        </m:oMath>
      </m:oMathPara>
    </w:p>
    <w:p w:rsidR="007231C0" w:rsidRPr="004621FF" w:rsidRDefault="007231C0" w:rsidP="00C26046">
      <w:pPr>
        <w:rPr>
          <w:sz w:val="24"/>
          <w:szCs w:val="24"/>
        </w:rPr>
      </w:pPr>
      <w:r w:rsidRPr="004621FF">
        <w:rPr>
          <w:rFonts w:hint="eastAsia"/>
          <w:sz w:val="24"/>
          <w:szCs w:val="24"/>
        </w:rPr>
        <w:t>s.t.</w:t>
      </w:r>
    </w:p>
    <w:p w:rsidR="000732AD" w:rsidRPr="004621FF" w:rsidRDefault="00E04B6F" w:rsidP="00C26046">
      <w:pPr>
        <w:rPr>
          <w:sz w:val="24"/>
          <w:szCs w:val="24"/>
        </w:rPr>
      </w:pPr>
      <m:oMathPara>
        <m:oMath>
          <m:func>
            <m:funcPr>
              <m:ctrlPr>
                <w:rPr>
                  <w:rFonts w:ascii="DejaVu Math TeX Gyre" w:hAnsi="DejaVu Math TeX Gyre"/>
                  <w:sz w:val="24"/>
                  <w:szCs w:val="24"/>
                </w:rPr>
              </m:ctrlPr>
            </m:funcPr>
            <m:fName>
              <m:limLow>
                <m:limLowPr>
                  <m:ctrlPr>
                    <w:rPr>
                      <w:rFonts w:ascii="DejaVu Math TeX Gyre" w:hAnsi="DejaVu Math TeX Gyre"/>
                      <w:sz w:val="24"/>
                      <w:szCs w:val="24"/>
                    </w:rPr>
                  </m:ctrlPr>
                </m:limLowPr>
                <m:e>
                  <m:r>
                    <m:rPr>
                      <m:sty m:val="p"/>
                    </m:rPr>
                    <w:rPr>
                      <w:rFonts w:ascii="DejaVu Math TeX Gyre" w:hAnsi="DejaVu Math TeX Gyre"/>
                      <w:sz w:val="24"/>
                      <w:szCs w:val="24"/>
                    </w:rPr>
                    <m:t>max</m:t>
                  </m:r>
                </m:e>
                <m:lim>
                  <m:r>
                    <w:rPr>
                      <w:rFonts w:ascii="DejaVu Math TeX Gyre" w:hAnsi="DejaVu Math TeX Gyre"/>
                      <w:sz w:val="24"/>
                      <w:szCs w:val="24"/>
                    </w:rPr>
                    <m:t>T∈[0,∞)</m:t>
                  </m:r>
                </m:lim>
              </m:limLow>
            </m:fName>
            <m:e>
              <m:nary>
                <m:naryPr>
                  <m:limLoc m:val="subSup"/>
                  <m:ctrlPr>
                    <w:rPr>
                      <w:rFonts w:ascii="DejaVu Math TeX Gyre" w:hAnsi="DejaVu Math TeX Gyre"/>
                      <w:sz w:val="24"/>
                      <w:szCs w:val="24"/>
                    </w:rPr>
                  </m:ctrlPr>
                </m:naryPr>
                <m:sub>
                  <m:r>
                    <w:rPr>
                      <w:rFonts w:ascii="DejaVu Math TeX Gyre" w:hAnsi="DejaVu Math TeX Gyre"/>
                      <w:sz w:val="24"/>
                      <w:szCs w:val="24"/>
                    </w:rPr>
                    <m:t>0</m:t>
                  </m:r>
                </m:sub>
                <m:sup>
                  <m:r>
                    <w:rPr>
                      <w:rFonts w:ascii="DejaVu Math TeX Gyre" w:hAnsi="DejaVu Math TeX Gyre"/>
                      <w:sz w:val="24"/>
                      <w:szCs w:val="24"/>
                    </w:rPr>
                    <m:t>T</m:t>
                  </m:r>
                </m:sup>
                <m:e>
                  <m:r>
                    <w:rPr>
                      <w:rFonts w:ascii="DejaVu Math TeX Gyre" w:hAnsi="DejaVu Math TeX Gyre"/>
                      <w:sz w:val="24"/>
                      <w:szCs w:val="24"/>
                    </w:rPr>
                    <m:t>β</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r>
                    <w:rPr>
                      <w:rFonts w:ascii="DejaVu Math TeX Gyre" w:hAnsi="DejaVu Math TeX Gyre"/>
                      <w:sz w:val="24"/>
                      <w:szCs w:val="24"/>
                    </w:rPr>
                    <m:t>-μ</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r>
                    <w:rPr>
                      <w:rFonts w:ascii="DejaVu Math TeX Gyre" w:hAnsi="DejaVu Math TeX Gyre"/>
                      <w:sz w:val="24"/>
                      <w:szCs w:val="24"/>
                    </w:rPr>
                    <m:t>+</m:t>
                  </m:r>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m≠n,m∈N</m:t>
                      </m:r>
                    </m:sub>
                    <m:sup/>
                    <m:e>
                      <m:d>
                        <m:dPr>
                          <m:ctrlPr>
                            <w:rPr>
                              <w:rFonts w:ascii="DejaVu Math TeX Gyre" w:hAnsi="DejaVu Math TeX Gyre"/>
                              <w:i/>
                              <w:sz w:val="24"/>
                              <w:szCs w:val="24"/>
                            </w:rPr>
                          </m:ctrlPr>
                        </m:dPr>
                        <m:e>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m</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mn</m:t>
                              </m:r>
                            </m:sub>
                          </m:sSub>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e>
                      </m:d>
                      <m:r>
                        <w:rPr>
                          <w:rFonts w:ascii="DejaVu Math TeX Gyre" w:hAnsi="DejaVu Math TeX Gyre"/>
                          <w:sz w:val="24"/>
                          <w:szCs w:val="24"/>
                        </w:rPr>
                        <m:t>dt</m:t>
                      </m:r>
                    </m:e>
                  </m:nary>
                </m:e>
              </m:nary>
            </m:e>
          </m:func>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ε</m:t>
              </m:r>
            </m:e>
            <m:sub>
              <m:r>
                <w:rPr>
                  <w:rFonts w:ascii="DejaVu Math TeX Gyre" w:hAnsi="DejaVu Math TeX Gyre"/>
                  <w:sz w:val="24"/>
                  <w:szCs w:val="24"/>
                </w:rPr>
                <m:t>i</m:t>
              </m:r>
            </m:sub>
          </m:sSub>
          <m:r>
            <m:rPr>
              <m:sty m:val="p"/>
            </m:rPr>
            <w:rPr>
              <w:rFonts w:ascii="DejaVu Math TeX Gyre" w:hAnsi="DejaVu Math TeX Gyre"/>
              <w:sz w:val="24"/>
              <w:szCs w:val="24"/>
            </w:rPr>
            <m:t xml:space="preserve">,∀ </m:t>
          </m:r>
          <m:r>
            <w:rPr>
              <w:rFonts w:ascii="DejaVu Math TeX Gyre" w:hAnsi="DejaVu Math TeX Gyre"/>
              <w:sz w:val="24"/>
              <w:szCs w:val="24"/>
            </w:rPr>
            <m:t>n∈</m:t>
          </m:r>
          <m:sSup>
            <m:sSupPr>
              <m:ctrlPr>
                <w:rPr>
                  <w:rFonts w:ascii="DejaVu Math TeX Gyre" w:hAnsi="DejaVu Math TeX Gyre"/>
                  <w:i/>
                  <w:sz w:val="24"/>
                  <w:szCs w:val="24"/>
                </w:rPr>
              </m:ctrlPr>
            </m:sSupPr>
            <m:e>
              <m:r>
                <w:rPr>
                  <w:rFonts w:ascii="DejaVu Math TeX Gyre" w:hAnsi="DejaVu Math TeX Gyre"/>
                  <w:sz w:val="24"/>
                  <w:szCs w:val="24"/>
                </w:rPr>
                <m:t>N</m:t>
              </m:r>
            </m:e>
            <m:sup>
              <m:r>
                <m:rPr>
                  <m:scr m:val="script"/>
                </m:rPr>
                <w:rPr>
                  <w:rFonts w:ascii="DejaVu Math TeX Gyre" w:hAnsi="DejaVu Math TeX Gyre"/>
                  <w:sz w:val="24"/>
                  <w:szCs w:val="24"/>
                </w:rPr>
                <m:t>-N</m:t>
              </m:r>
            </m:sup>
          </m:sSup>
        </m:oMath>
      </m:oMathPara>
    </w:p>
    <w:p w:rsidR="007231C0" w:rsidRPr="004621FF" w:rsidRDefault="00E04B6F" w:rsidP="00C26046">
      <w:pPr>
        <w:rPr>
          <w:sz w:val="24"/>
          <w:szCs w:val="24"/>
        </w:rPr>
      </w:pPr>
      <m:oMathPara>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r>
            <w:rPr>
              <w:rFonts w:ascii="DejaVu Math TeX Gyre" w:hAnsi="DejaVu Math TeX Gyre"/>
              <w:sz w:val="24"/>
              <w:szCs w:val="24"/>
            </w:rPr>
            <m:t>=</m:t>
          </m:r>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g∈m,fϵn</m:t>
              </m:r>
            </m:sub>
            <m:sup/>
            <m:e>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fg</m:t>
                  </m:r>
                </m:sub>
              </m:sSub>
            </m:e>
          </m:nary>
        </m:oMath>
      </m:oMathPara>
    </w:p>
    <w:p w:rsidR="000732AD" w:rsidRPr="004621FF" w:rsidRDefault="000732AD" w:rsidP="00C26046">
      <w:pPr>
        <w:rPr>
          <w:sz w:val="24"/>
          <w:szCs w:val="24"/>
        </w:rPr>
      </w:pPr>
      <m:oMathPara>
        <m:oMath>
          <m:r>
            <w:rPr>
              <w:rFonts w:ascii="DejaVu Math TeX Gyre" w:hAnsi="DejaVu Math TeX Gyre"/>
              <w:sz w:val="24"/>
              <w:szCs w:val="24"/>
            </w:rPr>
            <m:t>0≤</m:t>
          </m:r>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hint="eastAsia"/>
                  <w:sz w:val="24"/>
                  <w:szCs w:val="24"/>
                </w:rPr>
                <m:t>fg</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upper</m:t>
              </m:r>
            </m:sub>
          </m:sSub>
        </m:oMath>
      </m:oMathPara>
    </w:p>
    <w:p w:rsidR="000732AD" w:rsidRPr="004621FF" w:rsidRDefault="000732AD" w:rsidP="00C26046">
      <w:pPr>
        <w:rPr>
          <w:sz w:val="24"/>
          <w:szCs w:val="24"/>
        </w:rPr>
      </w:pPr>
      <w:r w:rsidRPr="004621FF">
        <w:rPr>
          <w:rFonts w:hint="eastAsia"/>
          <w:sz w:val="24"/>
          <w:szCs w:val="24"/>
        </w:rPr>
        <w:lastRenderedPageBreak/>
        <w:t>符号说明：</w:t>
      </w:r>
    </w:p>
    <w:p w:rsidR="000732AD" w:rsidRPr="004621FF" w:rsidRDefault="00E04B6F" w:rsidP="00C26046">
      <w:pPr>
        <w:rPr>
          <w:sz w:val="24"/>
          <w:szCs w:val="24"/>
        </w:rPr>
      </w:pPr>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hint="eastAsia"/>
                <w:sz w:val="24"/>
                <w:szCs w:val="24"/>
              </w:rPr>
              <m:t>fg</m:t>
            </m:r>
          </m:sub>
        </m:sSub>
        <m:r>
          <w:rPr>
            <w:rFonts w:ascii="DejaVu Math TeX Gyre" w:hAnsi="DejaVu Math TeX Gyre"/>
            <w:sz w:val="24"/>
            <w:szCs w:val="24"/>
          </w:rPr>
          <m:t>:</m:t>
        </m:r>
      </m:oMath>
      <w:r w:rsidR="000732AD" w:rsidRPr="004621FF">
        <w:rPr>
          <w:rFonts w:hint="eastAsia"/>
          <w:sz w:val="24"/>
          <w:szCs w:val="24"/>
        </w:rPr>
        <w:t>整个交通网络中以交通站点</w:t>
      </w:r>
      <m:oMath>
        <m:r>
          <w:rPr>
            <w:rFonts w:ascii="DejaVu Math TeX Gyre" w:hAnsi="DejaVu Math TeX Gyre"/>
            <w:sz w:val="24"/>
            <w:szCs w:val="24"/>
          </w:rPr>
          <m:t>f,g</m:t>
        </m:r>
      </m:oMath>
      <w:r w:rsidR="000732AD" w:rsidRPr="004621FF">
        <w:rPr>
          <w:rFonts w:hint="eastAsia"/>
          <w:sz w:val="24"/>
          <w:szCs w:val="24"/>
        </w:rPr>
        <w:t>为端点的连边上的</w:t>
      </w:r>
      <w:r w:rsidR="0047563F" w:rsidRPr="004621FF">
        <w:rPr>
          <w:rFonts w:hint="eastAsia"/>
          <w:sz w:val="24"/>
          <w:szCs w:val="24"/>
        </w:rPr>
        <w:t>平均</w:t>
      </w:r>
      <w:r w:rsidR="000732AD" w:rsidRPr="004621FF">
        <w:rPr>
          <w:rFonts w:hint="eastAsia"/>
          <w:sz w:val="24"/>
          <w:szCs w:val="24"/>
        </w:rPr>
        <w:t>交通流量</w:t>
      </w:r>
      <w:r w:rsidR="0043474C" w:rsidRPr="004621FF">
        <w:rPr>
          <w:rFonts w:hint="eastAsia"/>
          <w:sz w:val="24"/>
          <w:szCs w:val="24"/>
        </w:rPr>
        <w:t>率</w:t>
      </w:r>
      <w:r w:rsidR="000732AD" w:rsidRPr="004621FF">
        <w:rPr>
          <w:rFonts w:hint="eastAsia"/>
          <w:sz w:val="24"/>
          <w:szCs w:val="24"/>
        </w:rPr>
        <w:t>，为与时间有关的控制</w:t>
      </w:r>
      <w:r w:rsidR="000E75E1" w:rsidRPr="004621FF">
        <w:rPr>
          <w:rFonts w:hint="eastAsia"/>
          <w:sz w:val="24"/>
          <w:szCs w:val="24"/>
        </w:rPr>
        <w:t>变量；</w:t>
      </w:r>
    </w:p>
    <w:p w:rsidR="006D2930" w:rsidRPr="004621FF" w:rsidRDefault="00E04B6F" w:rsidP="00C26046">
      <w:pPr>
        <w:rPr>
          <w:sz w:val="24"/>
          <w:szCs w:val="24"/>
        </w:rPr>
      </w:pPr>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r>
          <w:rPr>
            <w:rFonts w:ascii="DejaVu Math TeX Gyre" w:hAnsi="DejaVu Math TeX Gyre"/>
            <w:sz w:val="24"/>
            <w:szCs w:val="24"/>
          </w:rPr>
          <m:t>:</m:t>
        </m:r>
      </m:oMath>
      <w:r w:rsidR="006D2930" w:rsidRPr="004621FF">
        <w:rPr>
          <w:rFonts w:hint="eastAsia"/>
          <w:sz w:val="24"/>
          <w:szCs w:val="24"/>
        </w:rPr>
        <w:t>整个交通网络中</w:t>
      </w:r>
      <w:r w:rsidR="0043474C" w:rsidRPr="004621FF">
        <w:rPr>
          <w:rFonts w:hint="eastAsia"/>
          <w:sz w:val="24"/>
          <w:szCs w:val="24"/>
        </w:rPr>
        <w:t>子区域</w:t>
      </w:r>
      <m:oMath>
        <m:r>
          <w:rPr>
            <w:rFonts w:ascii="DejaVu Math TeX Gyre" w:hAnsi="DejaVu Math TeX Gyre"/>
            <w:sz w:val="24"/>
            <w:szCs w:val="24"/>
          </w:rPr>
          <m:t>m</m:t>
        </m:r>
      </m:oMath>
      <w:r w:rsidR="0043474C" w:rsidRPr="004621FF">
        <w:rPr>
          <w:rFonts w:hint="eastAsia"/>
          <w:sz w:val="24"/>
          <w:szCs w:val="24"/>
        </w:rPr>
        <w:t>至</w:t>
      </w:r>
      <m:oMath>
        <m:r>
          <w:rPr>
            <w:rFonts w:ascii="DejaVu Math TeX Gyre" w:hAnsi="DejaVu Math TeX Gyre"/>
            <w:sz w:val="24"/>
            <w:szCs w:val="24"/>
          </w:rPr>
          <m:t>n</m:t>
        </m:r>
      </m:oMath>
      <w:r w:rsidR="0047563F" w:rsidRPr="004621FF">
        <w:rPr>
          <w:rFonts w:hint="eastAsia"/>
          <w:sz w:val="24"/>
          <w:szCs w:val="24"/>
        </w:rPr>
        <w:t>平均</w:t>
      </w:r>
      <w:r w:rsidR="006D2930" w:rsidRPr="004621FF">
        <w:rPr>
          <w:rFonts w:hint="eastAsia"/>
          <w:sz w:val="24"/>
          <w:szCs w:val="24"/>
        </w:rPr>
        <w:t>交通</w:t>
      </w:r>
      <w:r w:rsidR="0043474C" w:rsidRPr="004621FF">
        <w:rPr>
          <w:rFonts w:hint="eastAsia"/>
          <w:sz w:val="24"/>
          <w:szCs w:val="24"/>
        </w:rPr>
        <w:t>流量率，是所有端点位于区域</w:t>
      </w:r>
      <m:oMath>
        <m:r>
          <w:rPr>
            <w:rFonts w:ascii="DejaVu Math TeX Gyre" w:hAnsi="DejaVu Math TeX Gyre"/>
            <w:sz w:val="24"/>
            <w:szCs w:val="24"/>
          </w:rPr>
          <m:t>m</m:t>
        </m:r>
      </m:oMath>
      <w:r w:rsidR="0043474C" w:rsidRPr="004621FF">
        <w:rPr>
          <w:rFonts w:hint="eastAsia"/>
          <w:sz w:val="24"/>
          <w:szCs w:val="24"/>
        </w:rPr>
        <w:t>和</w:t>
      </w:r>
      <m:oMath>
        <m:r>
          <w:rPr>
            <w:rFonts w:ascii="DejaVu Math TeX Gyre" w:hAnsi="DejaVu Math TeX Gyre" w:hint="eastAsia"/>
            <w:sz w:val="24"/>
            <w:szCs w:val="24"/>
          </w:rPr>
          <m:t>n</m:t>
        </m:r>
      </m:oMath>
      <w:r w:rsidR="0043474C" w:rsidRPr="004621FF">
        <w:rPr>
          <w:rFonts w:hint="eastAsia"/>
          <w:sz w:val="24"/>
          <w:szCs w:val="24"/>
        </w:rPr>
        <w:t>的连边</w:t>
      </w:r>
      <w:r w:rsidR="0047563F" w:rsidRPr="004621FF">
        <w:rPr>
          <w:rFonts w:hint="eastAsia"/>
          <w:sz w:val="24"/>
          <w:szCs w:val="24"/>
        </w:rPr>
        <w:t>平均</w:t>
      </w:r>
      <w:r w:rsidR="0043474C" w:rsidRPr="004621FF">
        <w:rPr>
          <w:rFonts w:hint="eastAsia"/>
          <w:sz w:val="24"/>
          <w:szCs w:val="24"/>
        </w:rPr>
        <w:t>流量率的总和；</w:t>
      </w:r>
    </w:p>
    <w:p w:rsidR="0080377A" w:rsidRPr="004621FF" w:rsidRDefault="00E04B6F" w:rsidP="00C26046">
      <w:pPr>
        <w:rPr>
          <w:sz w:val="24"/>
          <w:szCs w:val="24"/>
        </w:rPr>
      </w:pPr>
      <m:oMath>
        <m:sSup>
          <m:sSupPr>
            <m:ctrlPr>
              <w:rPr>
                <w:rFonts w:ascii="DejaVu Math TeX Gyre" w:hAnsi="DejaVu Math TeX Gyre"/>
                <w:sz w:val="24"/>
                <w:szCs w:val="24"/>
              </w:rPr>
            </m:ctrlPr>
          </m:sSupPr>
          <m:e>
            <m:r>
              <w:rPr>
                <w:rFonts w:ascii="DejaVu Math TeX Gyre" w:hAnsi="DejaVu Math TeX Gyre"/>
                <w:sz w:val="24"/>
                <w:szCs w:val="24"/>
              </w:rPr>
              <m:t>N</m:t>
            </m:r>
          </m:e>
          <m:sup>
            <m:r>
              <w:rPr>
                <w:rFonts w:ascii="微软雅黑" w:eastAsia="微软雅黑" w:hAnsi="微软雅黑" w:cs="微软雅黑" w:hint="eastAsia"/>
                <w:sz w:val="24"/>
                <w:szCs w:val="24"/>
              </w:rPr>
              <m:t>-</m:t>
            </m:r>
            <m:r>
              <m:rPr>
                <m:scr m:val="script"/>
              </m:rPr>
              <w:rPr>
                <w:rFonts w:ascii="DejaVu Math TeX Gyre" w:hAnsi="DejaVu Math TeX Gyre"/>
                <w:sz w:val="24"/>
                <w:szCs w:val="24"/>
              </w:rPr>
              <m:t>N</m:t>
            </m:r>
          </m:sup>
        </m:sSup>
        <m:r>
          <m:rPr>
            <m:sty m:val="p"/>
          </m:rPr>
          <w:rPr>
            <w:rFonts w:ascii="DejaVu Math TeX Gyre" w:hAnsi="DejaVu Math TeX Gyre"/>
            <w:sz w:val="24"/>
            <w:szCs w:val="24"/>
          </w:rPr>
          <m:t>:</m:t>
        </m:r>
      </m:oMath>
      <w:r w:rsidR="000732AD" w:rsidRPr="004621FF">
        <w:rPr>
          <w:rFonts w:hint="eastAsia"/>
          <w:sz w:val="24"/>
          <w:szCs w:val="24"/>
        </w:rPr>
        <w:t>除初始</w:t>
      </w:r>
      <w:r w:rsidR="000E75E1" w:rsidRPr="004621FF">
        <w:rPr>
          <w:rFonts w:hint="eastAsia"/>
          <w:sz w:val="24"/>
          <w:szCs w:val="24"/>
        </w:rPr>
        <w:t>感染子区域</w:t>
      </w:r>
      <m:oMath>
        <m:r>
          <m:rPr>
            <m:scr m:val="script"/>
          </m:rPr>
          <w:rPr>
            <w:rFonts w:ascii="DejaVu Math TeX Gyre" w:hAnsi="DejaVu Math TeX Gyre"/>
            <w:sz w:val="24"/>
            <w:szCs w:val="24"/>
          </w:rPr>
          <m:t>N</m:t>
        </m:r>
      </m:oMath>
      <w:r w:rsidR="0043474C" w:rsidRPr="004621FF">
        <w:rPr>
          <w:rFonts w:hint="eastAsia"/>
          <w:sz w:val="24"/>
          <w:szCs w:val="24"/>
        </w:rPr>
        <w:t>之</w:t>
      </w:r>
      <w:r w:rsidR="000E75E1" w:rsidRPr="004621FF">
        <w:rPr>
          <w:rFonts w:hint="eastAsia"/>
          <w:sz w:val="24"/>
          <w:szCs w:val="24"/>
        </w:rPr>
        <w:t>外子区域的集合；</w:t>
      </w:r>
    </w:p>
    <w:p w:rsidR="006D2930" w:rsidRPr="004621FF" w:rsidRDefault="00E04B6F" w:rsidP="00C26046">
      <w:pPr>
        <w:rPr>
          <w:sz w:val="24"/>
          <w:szCs w:val="24"/>
        </w:rPr>
      </w:pPr>
      <m:oMath>
        <m:sSub>
          <m:sSubPr>
            <m:ctrlPr>
              <w:rPr>
                <w:rFonts w:ascii="DejaVu Math TeX Gyre" w:hAnsi="DejaVu Math TeX Gyre"/>
                <w:sz w:val="24"/>
                <w:szCs w:val="24"/>
              </w:rPr>
            </m:ctrlPr>
          </m:sSubPr>
          <m:e>
            <m:r>
              <w:rPr>
                <w:rFonts w:ascii="DejaVu Math TeX Gyre" w:hAnsi="DejaVu Math TeX Gyre" w:hint="eastAsia"/>
                <w:sz w:val="24"/>
                <w:szCs w:val="24"/>
              </w:rPr>
              <m:t>i</m:t>
            </m:r>
          </m:e>
          <m:sub>
            <m:r>
              <w:rPr>
                <w:rFonts w:ascii="DejaVu Math TeX Gyre" w:hAnsi="DejaVu Math TeX Gyre"/>
                <w:sz w:val="24"/>
                <w:szCs w:val="24"/>
              </w:rPr>
              <m:t>n</m:t>
            </m:r>
          </m:sub>
        </m:sSub>
        <m:r>
          <w:rPr>
            <w:rFonts w:ascii="DejaVu Math TeX Gyre" w:hAnsi="DejaVu Math TeX Gyre"/>
            <w:sz w:val="24"/>
            <w:szCs w:val="24"/>
          </w:rPr>
          <m:t>:</m:t>
        </m:r>
      </m:oMath>
      <w:r w:rsidR="000E75E1" w:rsidRPr="004621FF">
        <w:rPr>
          <w:sz w:val="24"/>
          <w:szCs w:val="24"/>
        </w:rPr>
        <w:t xml:space="preserve"> </w:t>
      </w:r>
      <w:r w:rsidR="000E75E1" w:rsidRPr="004621FF">
        <w:rPr>
          <w:rFonts w:hint="eastAsia"/>
          <w:sz w:val="24"/>
          <w:szCs w:val="24"/>
        </w:rPr>
        <w:t>t时刻下子区域</w:t>
      </w:r>
      <m:oMath>
        <m:r>
          <m:rPr>
            <m:sty m:val="p"/>
          </m:rPr>
          <w:rPr>
            <w:rFonts w:ascii="DejaVu Math TeX Gyre" w:hAnsi="DejaVu Math TeX Gyre"/>
            <w:sz w:val="24"/>
            <w:szCs w:val="24"/>
          </w:rPr>
          <m:t>n</m:t>
        </m:r>
      </m:oMath>
      <w:r w:rsidR="006D2930" w:rsidRPr="004621FF">
        <w:rPr>
          <w:rFonts w:hint="eastAsia"/>
          <w:sz w:val="24"/>
          <w:szCs w:val="24"/>
        </w:rPr>
        <w:t>的感染人群所占比例；</w:t>
      </w:r>
    </w:p>
    <w:p w:rsidR="006D2930" w:rsidRPr="004621FF" w:rsidRDefault="00E04B6F" w:rsidP="00C26046">
      <w:pPr>
        <w:rPr>
          <w:sz w:val="24"/>
          <w:szCs w:val="24"/>
        </w:rPr>
      </w:pPr>
      <m:oMath>
        <m:sSub>
          <m:sSubPr>
            <m:ctrlPr>
              <w:rPr>
                <w:rFonts w:ascii="DejaVu Math TeX Gyre" w:hAnsi="DejaVu Math TeX Gyre"/>
                <w:sz w:val="24"/>
                <w:szCs w:val="24"/>
              </w:rPr>
            </m:ctrlPr>
          </m:sSubPr>
          <m:e>
            <m:r>
              <w:rPr>
                <w:rFonts w:ascii="DejaVu Math TeX Gyre" w:hAnsi="DejaVu Math TeX Gyre" w:hint="eastAsia"/>
                <w:sz w:val="24"/>
                <w:szCs w:val="24"/>
              </w:rPr>
              <m:t>s</m:t>
            </m:r>
          </m:e>
          <m:sub>
            <m:r>
              <w:rPr>
                <w:rFonts w:ascii="DejaVu Math TeX Gyre" w:hAnsi="DejaVu Math TeX Gyre"/>
                <w:sz w:val="24"/>
                <w:szCs w:val="24"/>
              </w:rPr>
              <m:t>n</m:t>
            </m:r>
          </m:sub>
        </m:sSub>
        <m:r>
          <w:rPr>
            <w:rFonts w:ascii="DejaVu Math TeX Gyre" w:hAnsi="DejaVu Math TeX Gyre"/>
            <w:sz w:val="24"/>
            <w:szCs w:val="24"/>
          </w:rPr>
          <m:t>:</m:t>
        </m:r>
      </m:oMath>
      <w:r w:rsidR="006D2930" w:rsidRPr="004621FF">
        <w:rPr>
          <w:rFonts w:hint="eastAsia"/>
          <w:sz w:val="24"/>
          <w:szCs w:val="24"/>
        </w:rPr>
        <w:t xml:space="preserve"> t时刻下子区域</w:t>
      </w:r>
      <m:oMath>
        <m:r>
          <m:rPr>
            <m:sty m:val="p"/>
          </m:rPr>
          <w:rPr>
            <w:rFonts w:ascii="DejaVu Math TeX Gyre" w:hAnsi="DejaVu Math TeX Gyre"/>
            <w:sz w:val="24"/>
            <w:szCs w:val="24"/>
          </w:rPr>
          <m:t>n</m:t>
        </m:r>
      </m:oMath>
      <w:r w:rsidR="006D2930" w:rsidRPr="004621FF">
        <w:rPr>
          <w:rFonts w:hint="eastAsia"/>
          <w:sz w:val="24"/>
          <w:szCs w:val="24"/>
        </w:rPr>
        <w:t>的易感人群所占比例；</w:t>
      </w:r>
    </w:p>
    <w:p w:rsidR="006D2930" w:rsidRPr="004621FF" w:rsidRDefault="006D2930" w:rsidP="00C26046">
      <w:pPr>
        <w:rPr>
          <w:sz w:val="24"/>
          <w:szCs w:val="24"/>
        </w:rPr>
      </w:pPr>
      <m:oMath>
        <m:r>
          <w:rPr>
            <w:rFonts w:ascii="DejaVu Math TeX Gyre" w:hAnsi="DejaVu Math TeX Gyre"/>
            <w:sz w:val="24"/>
            <w:szCs w:val="24"/>
          </w:rPr>
          <m:t>μ</m:t>
        </m:r>
        <m:r>
          <m:rPr>
            <m:sty m:val="p"/>
          </m:rPr>
          <w:rPr>
            <w:rFonts w:ascii="DejaVu Math TeX Gyre" w:hAnsi="DejaVu Math TeX Gyre"/>
            <w:sz w:val="24"/>
            <w:szCs w:val="24"/>
          </w:rPr>
          <m:t>:</m:t>
        </m:r>
      </m:oMath>
      <w:r w:rsidRPr="004621FF">
        <w:rPr>
          <w:sz w:val="24"/>
          <w:szCs w:val="24"/>
        </w:rPr>
        <w:t xml:space="preserve"> </w:t>
      </w:r>
      <w:r w:rsidRPr="004621FF">
        <w:rPr>
          <w:rFonts w:hint="eastAsia"/>
          <w:sz w:val="24"/>
          <w:szCs w:val="24"/>
        </w:rPr>
        <w:t>疾病恢复速率；</w:t>
      </w:r>
    </w:p>
    <w:p w:rsidR="006D2930" w:rsidRPr="004621FF" w:rsidRDefault="006D2930" w:rsidP="00C26046">
      <w:pPr>
        <w:rPr>
          <w:sz w:val="24"/>
          <w:szCs w:val="24"/>
        </w:rPr>
      </w:pPr>
      <m:oMath>
        <m:r>
          <w:rPr>
            <w:rFonts w:ascii="DejaVu Math TeX Gyre" w:hAnsi="DejaVu Math TeX Gyre"/>
            <w:sz w:val="24"/>
            <w:szCs w:val="24"/>
          </w:rPr>
          <m:t xml:space="preserve">β: </m:t>
        </m:r>
      </m:oMath>
      <w:r w:rsidRPr="004621FF">
        <w:rPr>
          <w:rFonts w:hint="eastAsia"/>
          <w:sz w:val="24"/>
          <w:szCs w:val="24"/>
        </w:rPr>
        <w:t>疾病传播速率</w:t>
      </w:r>
      <w:r w:rsidR="00DF19B4" w:rsidRPr="004621FF">
        <w:rPr>
          <w:rFonts w:hint="eastAsia"/>
          <w:sz w:val="24"/>
          <w:szCs w:val="24"/>
        </w:rPr>
        <w:t>，与当前时刻的感染人群比例有关</w:t>
      </w:r>
      <w:r w:rsidRPr="004621FF">
        <w:rPr>
          <w:rFonts w:hint="eastAsia"/>
          <w:sz w:val="24"/>
          <w:szCs w:val="24"/>
        </w:rPr>
        <w:t>；</w:t>
      </w:r>
      <w:r w:rsidRPr="004621FF">
        <w:rPr>
          <w:sz w:val="24"/>
          <w:szCs w:val="24"/>
        </w:rPr>
        <w:t xml:space="preserve"> </w:t>
      </w:r>
    </w:p>
    <w:p w:rsidR="0043474C" w:rsidRPr="004621FF" w:rsidRDefault="00E04B6F" w:rsidP="00C26046">
      <w:pPr>
        <w:rPr>
          <w:rFonts w:ascii="DejaVu Math TeX Gyre" w:hAnsi="DejaVu Math TeX Gyre"/>
          <w:sz w:val="24"/>
          <w:szCs w:val="24"/>
        </w:rPr>
      </w:pPr>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sz w:val="24"/>
                <w:szCs w:val="24"/>
              </w:rPr>
              <m:t>upper</m:t>
            </m:r>
          </m:sub>
        </m:sSub>
      </m:oMath>
      <w:r w:rsidR="0043474C" w:rsidRPr="004621FF">
        <w:rPr>
          <w:rFonts w:ascii="DejaVu Math TeX Gyre" w:hAnsi="DejaVu Math TeX Gyre"/>
          <w:sz w:val="24"/>
          <w:szCs w:val="24"/>
        </w:rPr>
        <w:t xml:space="preserve">: </w:t>
      </w:r>
      <w:r w:rsidR="0043474C" w:rsidRPr="004621FF">
        <w:rPr>
          <w:rFonts w:ascii="DejaVu Math TeX Gyre" w:hAnsi="DejaVu Math TeX Gyre" w:hint="eastAsia"/>
          <w:sz w:val="24"/>
          <w:szCs w:val="24"/>
        </w:rPr>
        <w:t>运力，</w:t>
      </w:r>
      <w:r w:rsidR="0047563F" w:rsidRPr="004621FF">
        <w:rPr>
          <w:rFonts w:ascii="DejaVu Math TeX Gyre" w:hAnsi="DejaVu Math TeX Gyre" w:hint="eastAsia"/>
          <w:sz w:val="24"/>
          <w:szCs w:val="24"/>
        </w:rPr>
        <w:t>该连边</w:t>
      </w:r>
      <w:r w:rsidR="0043474C" w:rsidRPr="004621FF">
        <w:rPr>
          <w:rFonts w:ascii="DejaVu Math TeX Gyre" w:hAnsi="DejaVu Math TeX Gyre" w:hint="eastAsia"/>
          <w:sz w:val="24"/>
          <w:szCs w:val="24"/>
        </w:rPr>
        <w:t>允许的最大</w:t>
      </w:r>
      <w:r w:rsidR="0047563F" w:rsidRPr="004621FF">
        <w:rPr>
          <w:rFonts w:ascii="DejaVu Math TeX Gyre" w:hAnsi="DejaVu Math TeX Gyre" w:hint="eastAsia"/>
          <w:sz w:val="24"/>
          <w:szCs w:val="24"/>
        </w:rPr>
        <w:t>平均</w:t>
      </w:r>
      <w:r w:rsidR="0043474C" w:rsidRPr="004621FF">
        <w:rPr>
          <w:rFonts w:ascii="DejaVu Math TeX Gyre" w:hAnsi="DejaVu Math TeX Gyre" w:hint="eastAsia"/>
          <w:sz w:val="24"/>
          <w:szCs w:val="24"/>
        </w:rPr>
        <w:t>流量</w:t>
      </w:r>
      <w:r w:rsidR="0047563F" w:rsidRPr="004621FF">
        <w:rPr>
          <w:rFonts w:ascii="DejaVu Math TeX Gyre" w:hAnsi="DejaVu Math TeX Gyre" w:hint="eastAsia"/>
          <w:sz w:val="24"/>
          <w:szCs w:val="24"/>
        </w:rPr>
        <w:t>率；</w:t>
      </w:r>
    </w:p>
    <w:p w:rsidR="00D853A4" w:rsidRPr="004621FF" w:rsidRDefault="00D853A4" w:rsidP="00C26046">
      <w:pPr>
        <w:spacing w:line="360" w:lineRule="auto"/>
        <w:ind w:firstLineChars="200" w:firstLine="480"/>
        <w:rPr>
          <w:rFonts w:ascii="DejaVu Math TeX Gyre" w:hAnsi="DejaVu Math TeX Gyre"/>
          <w:sz w:val="24"/>
          <w:szCs w:val="24"/>
        </w:rPr>
      </w:pPr>
      <w:r w:rsidRPr="004621FF">
        <w:rPr>
          <w:rFonts w:ascii="DejaVu Math TeX Gyre" w:hAnsi="DejaVu Math TeX Gyre" w:hint="eastAsia"/>
          <w:sz w:val="24"/>
          <w:szCs w:val="24"/>
        </w:rPr>
        <w:t>函数目标是最大化优化时期内的系统总体交通流量率，也就是使交通控制措施对交通的影响达到最小。</w:t>
      </w:r>
      <w:r w:rsidR="00C3504C" w:rsidRPr="004621FF">
        <w:rPr>
          <w:rFonts w:ascii="DejaVu Math TeX Gyre" w:hAnsi="DejaVu Math TeX Gyre" w:hint="eastAsia"/>
          <w:sz w:val="24"/>
          <w:szCs w:val="24"/>
        </w:rPr>
        <w:t>第一个约束条件保证了除初始感染区域之外，其余的区域感染人群比例不会超过局部入侵阈值；对于所有连边上的平均流量率，不应超过允许的最大运力，或者不应超过交通需求流量率。</w:t>
      </w:r>
    </w:p>
    <w:p w:rsidR="00F32756" w:rsidRDefault="00F32756" w:rsidP="00C26046">
      <w:pPr>
        <w:pStyle w:val="3"/>
      </w:pPr>
      <w:r>
        <w:rPr>
          <w:rFonts w:hint="eastAsia"/>
        </w:rPr>
        <w:t>5</w:t>
      </w:r>
      <w:r w:rsidR="00512E62">
        <w:rPr>
          <w:rFonts w:hint="eastAsia"/>
        </w:rPr>
        <w:t>.2.2</w:t>
      </w:r>
      <w:r>
        <w:t xml:space="preserve"> </w:t>
      </w:r>
      <w:r w:rsidR="0047563F">
        <w:rPr>
          <w:rFonts w:hint="eastAsia"/>
        </w:rPr>
        <w:t>求解设计</w:t>
      </w:r>
    </w:p>
    <w:p w:rsidR="00C3504C" w:rsidRPr="004621FF" w:rsidRDefault="00C3504C" w:rsidP="00C26046">
      <w:pPr>
        <w:spacing w:line="360" w:lineRule="auto"/>
        <w:ind w:firstLineChars="200" w:firstLine="480"/>
        <w:rPr>
          <w:sz w:val="24"/>
          <w:szCs w:val="24"/>
        </w:rPr>
      </w:pPr>
      <w:r w:rsidRPr="004621FF">
        <w:rPr>
          <w:rFonts w:hint="eastAsia"/>
          <w:sz w:val="24"/>
          <w:szCs w:val="24"/>
        </w:rPr>
        <w:t>目标函数的求解非常的困难，为了能够快速的求得满意的结果，本文提出了一个</w:t>
      </w:r>
      <w:r w:rsidR="001C15AC" w:rsidRPr="004621FF">
        <w:rPr>
          <w:rFonts w:hint="eastAsia"/>
          <w:color w:val="FF0000"/>
          <w:sz w:val="24"/>
          <w:szCs w:val="24"/>
        </w:rPr>
        <w:t>贪婪</w:t>
      </w:r>
      <w:r w:rsidR="00EA5EC9" w:rsidRPr="004621FF">
        <w:rPr>
          <w:rFonts w:hint="eastAsia"/>
          <w:color w:val="FF0000"/>
          <w:sz w:val="24"/>
          <w:szCs w:val="24"/>
        </w:rPr>
        <w:t>求解</w:t>
      </w:r>
      <w:r w:rsidRPr="004621FF">
        <w:rPr>
          <w:rFonts w:hint="eastAsia"/>
          <w:sz w:val="24"/>
          <w:szCs w:val="24"/>
        </w:rPr>
        <w:t>的二层求解方法。</w:t>
      </w:r>
    </w:p>
    <w:p w:rsidR="00D909EA" w:rsidRPr="004621FF" w:rsidRDefault="00C3504C" w:rsidP="00C26046">
      <w:pPr>
        <w:spacing w:line="360" w:lineRule="auto"/>
        <w:ind w:firstLineChars="200" w:firstLine="480"/>
        <w:rPr>
          <w:sz w:val="24"/>
          <w:szCs w:val="24"/>
        </w:rPr>
      </w:pPr>
      <w:r w:rsidRPr="004621FF">
        <w:rPr>
          <w:rFonts w:hint="eastAsia"/>
          <w:sz w:val="24"/>
          <w:szCs w:val="24"/>
        </w:rPr>
        <w:t>对于离散化的时间序列</w:t>
      </w:r>
      <m:oMath>
        <m:r>
          <m:rPr>
            <m:scr m:val="script"/>
            <m:sty m:val="p"/>
          </m:rPr>
          <w:rPr>
            <w:rFonts w:ascii="DejaVu Math TeX Gyre" w:hAnsi="DejaVu Math TeX Gyre"/>
            <w:sz w:val="24"/>
            <w:szCs w:val="24"/>
          </w:rPr>
          <m:t>T=(</m:t>
        </m:r>
        <m:sSub>
          <m:sSubPr>
            <m:ctrlPr>
              <w:rPr>
                <w:rFonts w:ascii="DejaVu Math TeX Gyre" w:hAnsi="DejaVu Math TeX Gyre"/>
                <w:sz w:val="24"/>
                <w:szCs w:val="24"/>
              </w:rPr>
            </m:ctrlPr>
          </m:sSubPr>
          <m:e>
            <m:r>
              <w:rPr>
                <w:rFonts w:ascii="DejaVu Math TeX Gyre" w:hAnsi="DejaVu Math TeX Gyre"/>
                <w:sz w:val="24"/>
                <w:szCs w:val="24"/>
              </w:rPr>
              <m:t>t</m:t>
            </m:r>
          </m:e>
          <m:sub>
            <m:r>
              <w:rPr>
                <w:rFonts w:ascii="DejaVu Math TeX Gyre" w:hAnsi="DejaVu Math TeX Gyre" w:hint="eastAsia"/>
                <w:sz w:val="24"/>
                <w:szCs w:val="24"/>
              </w:rPr>
              <m:t>0</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t</m:t>
            </m:r>
          </m:e>
          <m:sub>
            <m:r>
              <w:rPr>
                <w:rFonts w:ascii="DejaVu Math TeX Gyre" w:hAnsi="DejaVu Math TeX Gyre"/>
                <w:sz w:val="24"/>
                <w:szCs w:val="24"/>
              </w:rPr>
              <m:t>1</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t</m:t>
            </m:r>
          </m:e>
          <m:sub>
            <m:r>
              <w:rPr>
                <w:rFonts w:ascii="DejaVu Math TeX Gyre" w:hAnsi="DejaVu Math TeX Gyre"/>
                <w:sz w:val="24"/>
                <w:szCs w:val="24"/>
              </w:rPr>
              <m:t>n</m:t>
            </m:r>
          </m:sub>
        </m:sSub>
        <m:r>
          <w:rPr>
            <w:rFonts w:ascii="DejaVu Math TeX Gyre" w:hAnsi="DejaVu Math TeX Gyre"/>
            <w:sz w:val="24"/>
            <w:szCs w:val="24"/>
          </w:rPr>
          <m:t>)</m:t>
        </m:r>
      </m:oMath>
      <w:r w:rsidRPr="004621FF">
        <w:rPr>
          <w:sz w:val="24"/>
          <w:szCs w:val="24"/>
        </w:rPr>
        <w:t>,</w:t>
      </w:r>
      <w:r w:rsidR="002E7AA0" w:rsidRPr="004621FF">
        <w:rPr>
          <w:rFonts w:hint="eastAsia"/>
          <w:sz w:val="24"/>
          <w:szCs w:val="24"/>
        </w:rPr>
        <w:t>可以得到</w:t>
      </w:r>
      <w:r w:rsidR="002E7AA0" w:rsidRPr="004621FF">
        <w:rPr>
          <w:sz w:val="24"/>
          <w:szCs w:val="24"/>
        </w:rPr>
        <w:br/>
      </w:r>
      <m:oMathPara>
        <m:oMath>
          <m:func>
            <m:funcPr>
              <m:ctrlPr>
                <w:rPr>
                  <w:rFonts w:ascii="DejaVu Math TeX Gyre" w:hAnsi="DejaVu Math TeX Gyre"/>
                  <w:i/>
                  <w:sz w:val="24"/>
                  <w:szCs w:val="24"/>
                </w:rPr>
              </m:ctrlPr>
            </m:funcPr>
            <m:fName>
              <m:limLow>
                <m:limLowPr>
                  <m:ctrlPr>
                    <w:rPr>
                      <w:rFonts w:ascii="DejaVu Math TeX Gyre" w:hAnsi="DejaVu Math TeX Gyre"/>
                      <w:i/>
                      <w:sz w:val="24"/>
                      <w:szCs w:val="24"/>
                    </w:rPr>
                  </m:ctrlPr>
                </m:limLowPr>
                <m:e>
                  <m:r>
                    <m:rPr>
                      <m:sty m:val="p"/>
                    </m:rPr>
                    <w:rPr>
                      <w:rFonts w:ascii="DejaVu Math TeX Gyre" w:hAnsi="DejaVu Math TeX Gyre"/>
                      <w:sz w:val="24"/>
                      <w:szCs w:val="24"/>
                    </w:rPr>
                    <m:t>lim</m:t>
                  </m:r>
                </m:e>
                <m:lim>
                  <m:r>
                    <w:rPr>
                      <w:rFonts w:ascii="DejaVu Math TeX Gyre" w:hAnsi="DejaVu Math TeX Gyre"/>
                      <w:sz w:val="24"/>
                      <w:szCs w:val="24"/>
                    </w:rPr>
                    <m:t>n→∞</m:t>
                  </m:r>
                </m:lim>
              </m:limLow>
            </m:fName>
            <m:e>
              <m:nary>
                <m:naryPr>
                  <m:chr m:val="∑"/>
                  <m:limLoc m:val="undOvr"/>
                  <m:supHide m:val="1"/>
                  <m:ctrlPr>
                    <w:rPr>
                      <w:rFonts w:ascii="DejaVu Math TeX Gyre" w:hAnsi="DejaVu Math TeX Gyre"/>
                      <w:sz w:val="24"/>
                      <w:szCs w:val="24"/>
                    </w:rPr>
                  </m:ctrlPr>
                </m:naryPr>
                <m:sub>
                  <m:r>
                    <m:rPr>
                      <m:scr m:val="script"/>
                    </m:rPr>
                    <w:rPr>
                      <w:rFonts w:ascii="DejaVu Math TeX Gyre" w:hAnsi="DejaVu Math TeX Gyre"/>
                      <w:sz w:val="24"/>
                      <w:szCs w:val="24"/>
                    </w:rPr>
                    <m:t>t∈</m:t>
                  </m:r>
                  <m:r>
                    <m:rPr>
                      <m:scr m:val="script"/>
                      <m:sty m:val="p"/>
                    </m:rPr>
                    <w:rPr>
                      <w:rFonts w:ascii="DejaVu Math TeX Gyre" w:hAnsi="DejaVu Math TeX Gyre"/>
                      <w:sz w:val="24"/>
                      <w:szCs w:val="24"/>
                    </w:rPr>
                    <m:t>T</m:t>
                  </m:r>
                </m:sub>
                <m:sup/>
                <m:e>
                  <m:nary>
                    <m:naryPr>
                      <m:chr m:val="∑"/>
                      <m:limLoc m:val="undOvr"/>
                      <m:supHide m:val="1"/>
                      <m:ctrlPr>
                        <w:rPr>
                          <w:rFonts w:ascii="DejaVu Math TeX Gyre" w:hAnsi="DejaVu Math TeX Gyre"/>
                          <w:i/>
                          <w:sz w:val="24"/>
                          <w:szCs w:val="24"/>
                        </w:rPr>
                      </m:ctrlPr>
                    </m:naryPr>
                    <m:sub>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fg</m:t>
                          </m:r>
                        </m:sub>
                      </m:sSub>
                      <m:r>
                        <w:rPr>
                          <w:rFonts w:ascii="DejaVu Math TeX Gyre" w:hAnsi="DejaVu Math TeX Gyre"/>
                          <w:sz w:val="24"/>
                          <w:szCs w:val="24"/>
                        </w:rPr>
                        <m:t>∈E</m:t>
                      </m:r>
                    </m:sub>
                    <m:sup/>
                    <m:e>
                      <m:sSubSup>
                        <m:sSubSupPr>
                          <m:ctrlPr>
                            <w:rPr>
                              <w:rFonts w:ascii="DejaVu Math TeX Gyre" w:hAnsi="DejaVu Math TeX Gyre"/>
                              <w:i/>
                              <w:sz w:val="24"/>
                              <w:szCs w:val="24"/>
                            </w:rPr>
                          </m:ctrlPr>
                        </m:sSubSupPr>
                        <m:e>
                          <m:r>
                            <w:rPr>
                              <w:rFonts w:ascii="DejaVu Math TeX Gyre" w:hAnsi="DejaVu Math TeX Gyre"/>
                              <w:sz w:val="24"/>
                              <w:szCs w:val="24"/>
                            </w:rPr>
                            <m:t>ω</m:t>
                          </m:r>
                        </m:e>
                        <m:sub>
                          <m:r>
                            <w:rPr>
                              <w:rFonts w:ascii="DejaVu Math TeX Gyre" w:hAnsi="DejaVu Math TeX Gyre"/>
                              <w:sz w:val="24"/>
                              <w:szCs w:val="24"/>
                            </w:rPr>
                            <m:t>fg</m:t>
                          </m:r>
                        </m:sub>
                        <m:sup>
                          <m:r>
                            <m:rPr>
                              <m:scr m:val="script"/>
                            </m:rPr>
                            <w:rPr>
                              <w:rFonts w:ascii="DejaVu Math TeX Gyre" w:hAnsi="DejaVu Math TeX Gyre"/>
                              <w:sz w:val="24"/>
                              <w:szCs w:val="24"/>
                            </w:rPr>
                            <m:t>t</m:t>
                          </m:r>
                        </m:sup>
                      </m:sSubSup>
                    </m:e>
                  </m:nary>
                </m:e>
              </m:nary>
            </m:e>
          </m:func>
          <m:r>
            <m:rPr>
              <m:sty m:val="p"/>
            </m:rPr>
            <w:rPr>
              <w:rFonts w:ascii="DejaVu Math TeX Gyre" w:hAnsi="DejaVu Math TeX Gyre"/>
              <w:sz w:val="24"/>
              <w:szCs w:val="24"/>
            </w:rPr>
            <m:t>≤</m:t>
          </m:r>
          <m:func>
            <m:funcPr>
              <m:ctrlPr>
                <w:rPr>
                  <w:rFonts w:ascii="DejaVu Math TeX Gyre" w:hAnsi="DejaVu Math TeX Gyre"/>
                  <w:sz w:val="24"/>
                  <w:szCs w:val="24"/>
                </w:rPr>
              </m:ctrlPr>
            </m:funcPr>
            <m:fName>
              <m:r>
                <w:rPr>
                  <w:rFonts w:ascii="DejaVu Math TeX Gyre" w:hAnsi="DejaVu Math TeX Gyre" w:hint="eastAsia"/>
                  <w:sz w:val="24"/>
                  <w:szCs w:val="24"/>
                </w:rPr>
                <m:t>max</m:t>
              </m:r>
            </m:fName>
            <m:e>
              <m:nary>
                <m:naryPr>
                  <m:chr m:val="∑"/>
                  <m:limLoc m:val="undOvr"/>
                  <m:supHide m:val="1"/>
                  <m:ctrlPr>
                    <w:rPr>
                      <w:rFonts w:ascii="DejaVu Math TeX Gyre" w:hAnsi="DejaVu Math TeX Gyre"/>
                      <w:i/>
                      <w:sz w:val="24"/>
                      <w:szCs w:val="24"/>
                    </w:rPr>
                  </m:ctrlPr>
                </m:naryPr>
                <m:sub>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fg</m:t>
                      </m:r>
                    </m:sub>
                  </m:sSub>
                  <m:r>
                    <w:rPr>
                      <w:rFonts w:ascii="DejaVu Math TeX Gyre" w:hAnsi="DejaVu Math TeX Gyre"/>
                      <w:sz w:val="24"/>
                      <w:szCs w:val="24"/>
                    </w:rPr>
                    <m:t>∈E</m:t>
                  </m:r>
                </m:sub>
                <m:sup/>
                <m:e>
                  <m:func>
                    <m:funcPr>
                      <m:ctrlPr>
                        <w:rPr>
                          <w:rFonts w:ascii="DejaVu Math TeX Gyre" w:hAnsi="DejaVu Math TeX Gyre"/>
                          <w:i/>
                          <w:sz w:val="24"/>
                          <w:szCs w:val="24"/>
                        </w:rPr>
                      </m:ctrlPr>
                    </m:funcPr>
                    <m:fName>
                      <m:limLow>
                        <m:limLowPr>
                          <m:ctrlPr>
                            <w:rPr>
                              <w:rFonts w:ascii="DejaVu Math TeX Gyre" w:hAnsi="DejaVu Math TeX Gyre"/>
                              <w:i/>
                              <w:sz w:val="24"/>
                              <w:szCs w:val="24"/>
                            </w:rPr>
                          </m:ctrlPr>
                        </m:limLowPr>
                        <m:e>
                          <m:r>
                            <m:rPr>
                              <m:sty m:val="p"/>
                            </m:rPr>
                            <w:rPr>
                              <w:rFonts w:ascii="DejaVu Math TeX Gyre" w:hAnsi="DejaVu Math TeX Gyre"/>
                              <w:sz w:val="24"/>
                              <w:szCs w:val="24"/>
                            </w:rPr>
                            <m:t>lim</m:t>
                          </m:r>
                        </m:e>
                        <m:lim>
                          <m:r>
                            <w:rPr>
                              <w:rFonts w:ascii="DejaVu Math TeX Gyre" w:hAnsi="DejaVu Math TeX Gyre"/>
                              <w:sz w:val="24"/>
                              <w:szCs w:val="24"/>
                            </w:rPr>
                            <m:t>T→∞</m:t>
                          </m:r>
                        </m:lim>
                      </m:limLow>
                    </m:fName>
                    <m:e>
                      <m:nary>
                        <m:naryPr>
                          <m:limLoc m:val="subSup"/>
                          <m:ctrlPr>
                            <w:rPr>
                              <w:rFonts w:ascii="DejaVu Math TeX Gyre" w:hAnsi="DejaVu Math TeX Gyre"/>
                              <w:i/>
                              <w:sz w:val="24"/>
                              <w:szCs w:val="24"/>
                            </w:rPr>
                          </m:ctrlPr>
                        </m:naryPr>
                        <m:sub>
                          <m:r>
                            <w:rPr>
                              <w:rFonts w:ascii="DejaVu Math TeX Gyre" w:hAnsi="DejaVu Math TeX Gyre" w:hint="eastAsia"/>
                              <w:sz w:val="24"/>
                              <w:szCs w:val="24"/>
                            </w:rPr>
                            <m:t>0</m:t>
                          </m:r>
                        </m:sub>
                        <m:sup>
                          <m:r>
                            <w:rPr>
                              <w:rFonts w:ascii="DejaVu Math TeX Gyre" w:hAnsi="DejaVu Math TeX Gyre"/>
                              <w:sz w:val="24"/>
                              <w:szCs w:val="24"/>
                            </w:rPr>
                            <m:t>T</m:t>
                          </m:r>
                        </m:sup>
                        <m:e>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fg</m:t>
                              </m:r>
                            </m:sub>
                          </m:sSub>
                        </m:e>
                      </m:nary>
                      <m:r>
                        <w:rPr>
                          <w:rFonts w:ascii="DejaVu Math TeX Gyre" w:hAnsi="DejaVu Math TeX Gyre" w:hint="eastAsia"/>
                          <w:sz w:val="24"/>
                          <w:szCs w:val="24"/>
                        </w:rPr>
                        <m:t>dt</m:t>
                      </m:r>
                    </m:e>
                  </m:func>
                </m:e>
              </m:nary>
            </m:e>
          </m:func>
        </m:oMath>
      </m:oMathPara>
    </w:p>
    <w:p w:rsidR="00D909EA" w:rsidRPr="004621FF" w:rsidRDefault="006A5063" w:rsidP="00C26046">
      <w:pPr>
        <w:spacing w:line="360" w:lineRule="auto"/>
        <w:ind w:firstLineChars="200" w:firstLine="480"/>
        <w:rPr>
          <w:sz w:val="24"/>
          <w:szCs w:val="24"/>
        </w:rPr>
      </w:pPr>
      <w:r w:rsidRPr="004621FF">
        <w:rPr>
          <w:rFonts w:hint="eastAsia"/>
          <w:sz w:val="24"/>
          <w:szCs w:val="24"/>
        </w:rPr>
        <w:t>根据SIR传播性质，在整个传染期内，有且只有一个最大感染人群比例</w:t>
      </w:r>
      <m:oMath>
        <m:sSub>
          <m:sSubPr>
            <m:ctrlPr>
              <w:rPr>
                <w:rFonts w:ascii="DejaVu Math TeX Gyre" w:hAnsi="DejaVu Math TeX Gyre"/>
                <w:sz w:val="24"/>
                <w:szCs w:val="24"/>
              </w:rPr>
            </m:ctrlPr>
          </m:sSubPr>
          <m:e>
            <m:r>
              <w:rPr>
                <w:rFonts w:ascii="DejaVu Math TeX Gyre" w:hAnsi="DejaVu Math TeX Gyre" w:hint="eastAsia"/>
                <w:sz w:val="24"/>
                <w:szCs w:val="24"/>
              </w:rPr>
              <m:t>i</m:t>
            </m:r>
          </m:e>
          <m:sub>
            <m:r>
              <w:rPr>
                <w:rFonts w:ascii="DejaVu Math TeX Gyre" w:hAnsi="DejaVu Math TeX Gyre"/>
                <w:sz w:val="24"/>
                <w:szCs w:val="24"/>
              </w:rPr>
              <m:t>peak</m:t>
            </m:r>
          </m:sub>
        </m:sSub>
      </m:oMath>
      <w:r w:rsidRPr="004621FF">
        <w:rPr>
          <w:rFonts w:hint="eastAsia"/>
          <w:sz w:val="24"/>
          <w:szCs w:val="24"/>
        </w:rPr>
        <w:t>，</w:t>
      </w:r>
      <w:r w:rsidRPr="004621FF">
        <w:rPr>
          <w:rFonts w:hint="eastAsia"/>
          <w:sz w:val="24"/>
          <w:szCs w:val="24"/>
        </w:rPr>
        <w:lastRenderedPageBreak/>
        <w:t>由此可知，只要使得</w:t>
      </w:r>
      <m:oMath>
        <m:r>
          <w:rPr>
            <w:rFonts w:ascii="DejaVu Math TeX Gyre" w:hAnsi="DejaVu Math TeX Gyre" w:hint="eastAsia"/>
            <w:sz w:val="24"/>
            <w:szCs w:val="24"/>
          </w:rPr>
          <m:t>t</m:t>
        </m:r>
      </m:oMath>
      <w:r w:rsidR="001C15AC" w:rsidRPr="004621FF">
        <w:rPr>
          <w:rFonts w:hint="eastAsia"/>
          <w:sz w:val="24"/>
          <w:szCs w:val="24"/>
        </w:rPr>
        <w:t>时刻下，感染人群的变化率等于0，既可以保证感染人群比例不会超过局部入侵阈值，其中</w:t>
      </w:r>
      <m:oMath>
        <m:r>
          <w:rPr>
            <w:rFonts w:ascii="DejaVu Math TeX Gyre" w:hAnsi="DejaVu Math TeX Gyre"/>
            <w:sz w:val="24"/>
            <w:szCs w:val="24"/>
          </w:rPr>
          <m:t>t</m:t>
        </m:r>
      </m:oMath>
      <w:r w:rsidR="001C15AC" w:rsidRPr="004621FF">
        <w:rPr>
          <w:rFonts w:hint="eastAsia"/>
          <w:sz w:val="24"/>
          <w:szCs w:val="24"/>
        </w:rPr>
        <w:t>等于下式：</w:t>
      </w:r>
      <w:r w:rsidR="001C15AC" w:rsidRPr="004621FF">
        <w:rPr>
          <w:sz w:val="24"/>
          <w:szCs w:val="24"/>
        </w:rPr>
        <w:br/>
      </w:r>
      <m:oMathPara>
        <m:oMath>
          <m:r>
            <w:rPr>
              <w:rFonts w:ascii="DejaVu Math TeX Gyre" w:hAnsi="DejaVu Math TeX Gyre"/>
              <w:sz w:val="24"/>
              <w:szCs w:val="24"/>
            </w:rPr>
            <m:t>argmin(</m:t>
          </m:r>
          <m:d>
            <m:dPr>
              <m:begChr m:val="|"/>
              <m:endChr m:val="|"/>
              <m:ctrlPr>
                <w:rPr>
                  <w:rFonts w:ascii="DejaVu Math TeX Gyre" w:hAnsi="DejaVu Math TeX Gyre"/>
                  <w:i/>
                  <w:sz w:val="24"/>
                  <w:szCs w:val="24"/>
                </w:rPr>
              </m:ctrlPr>
            </m:dPr>
            <m:e>
              <m:nary>
                <m:naryPr>
                  <m:limLoc m:val="subSup"/>
                  <m:ctrlPr>
                    <w:rPr>
                      <w:rFonts w:ascii="DejaVu Math TeX Gyre" w:hAnsi="DejaVu Math TeX Gyre"/>
                      <w:i/>
                      <w:sz w:val="24"/>
                      <w:szCs w:val="24"/>
                    </w:rPr>
                  </m:ctrlPr>
                </m:naryPr>
                <m:sub>
                  <m:r>
                    <w:rPr>
                      <w:rFonts w:ascii="DejaVu Math TeX Gyre" w:hAnsi="DejaVu Math TeX Gyre"/>
                      <w:sz w:val="24"/>
                      <w:szCs w:val="24"/>
                    </w:rPr>
                    <m:t>0</m:t>
                  </m:r>
                </m:sub>
                <m:sup>
                  <m:r>
                    <w:rPr>
                      <w:rFonts w:ascii="DejaVu Math TeX Gyre" w:hAnsi="DejaVu Math TeX Gyre"/>
                      <w:sz w:val="24"/>
                      <w:szCs w:val="24"/>
                    </w:rPr>
                    <m:t>t</m:t>
                  </m:r>
                </m:sup>
                <m:e>
                  <m:r>
                    <w:rPr>
                      <w:rFonts w:ascii="DejaVu Math TeX Gyre" w:hAnsi="DejaVu Math TeX Gyre"/>
                      <w:sz w:val="24"/>
                      <w:szCs w:val="24"/>
                    </w:rPr>
                    <m:t>β</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r>
                    <w:rPr>
                      <w:rFonts w:ascii="DejaVu Math TeX Gyre" w:hAnsi="DejaVu Math TeX Gyre"/>
                      <w:sz w:val="24"/>
                      <w:szCs w:val="24"/>
                    </w:rPr>
                    <m:t>-μ</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r>
                    <w:rPr>
                      <w:rFonts w:ascii="DejaVu Math TeX Gyre" w:hAnsi="DejaVu Math TeX Gyre"/>
                      <w:sz w:val="24"/>
                      <w:szCs w:val="24"/>
                    </w:rPr>
                    <m:t>+</m:t>
                  </m:r>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m≠n,m∈N</m:t>
                      </m:r>
                    </m:sub>
                    <m:sup/>
                    <m:e>
                      <m:d>
                        <m:dPr>
                          <m:ctrlPr>
                            <w:rPr>
                              <w:rFonts w:ascii="DejaVu Math TeX Gyre" w:hAnsi="DejaVu Math TeX Gyre"/>
                              <w:i/>
                              <w:sz w:val="24"/>
                              <w:szCs w:val="24"/>
                            </w:rPr>
                          </m:ctrlPr>
                        </m:dPr>
                        <m:e>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m</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mn</m:t>
                              </m:r>
                            </m:sub>
                          </m:sSub>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e>
                      </m:d>
                      <m:r>
                        <w:rPr>
                          <w:rFonts w:ascii="DejaVu Math TeX Gyre" w:hAnsi="DejaVu Math TeX Gyre"/>
                          <w:sz w:val="24"/>
                          <w:szCs w:val="24"/>
                        </w:rPr>
                        <m:t>dt</m:t>
                      </m:r>
                    </m:e>
                  </m:nary>
                </m:e>
              </m:nary>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hint="eastAsia"/>
                      <w:sz w:val="24"/>
                      <w:szCs w:val="24"/>
                    </w:rPr>
                    <m:t>i</m:t>
                  </m:r>
                </m:e>
                <m:sub>
                  <m:r>
                    <w:rPr>
                      <w:rFonts w:ascii="DejaVu Math TeX Gyre" w:hAnsi="DejaVu Math TeX Gyre"/>
                      <w:sz w:val="24"/>
                      <w:szCs w:val="24"/>
                    </w:rPr>
                    <m:t>peak</m:t>
                  </m:r>
                </m:sub>
              </m:sSub>
            </m:e>
          </m:d>
          <m:r>
            <w:rPr>
              <w:rFonts w:ascii="DejaVu Math TeX Gyre" w:hAnsi="DejaVu Math TeX Gyre"/>
              <w:sz w:val="24"/>
              <w:szCs w:val="24"/>
            </w:rPr>
            <m:t>)</m:t>
          </m:r>
        </m:oMath>
      </m:oMathPara>
    </w:p>
    <w:p w:rsidR="00440DAD" w:rsidRPr="004621FF" w:rsidRDefault="001C15AC" w:rsidP="00C26046">
      <w:pPr>
        <w:spacing w:line="360" w:lineRule="auto"/>
        <w:ind w:firstLineChars="200" w:firstLine="480"/>
        <w:rPr>
          <w:sz w:val="24"/>
          <w:szCs w:val="24"/>
        </w:rPr>
      </w:pPr>
      <w:r w:rsidRPr="004621FF">
        <w:rPr>
          <w:rFonts w:hint="eastAsia"/>
          <w:sz w:val="24"/>
          <w:szCs w:val="24"/>
        </w:rPr>
        <w:t>据上述两式，贪婪求解条件下的</w:t>
      </w:r>
      <w:r w:rsidR="00440DAD" w:rsidRPr="004621FF">
        <w:rPr>
          <w:rFonts w:hint="eastAsia"/>
          <w:sz w:val="24"/>
          <w:szCs w:val="24"/>
        </w:rPr>
        <w:t>二层</w:t>
      </w:r>
      <w:r w:rsidRPr="004621FF">
        <w:rPr>
          <w:rFonts w:hint="eastAsia"/>
          <w:sz w:val="24"/>
          <w:szCs w:val="24"/>
        </w:rPr>
        <w:t>优化方程为：</w:t>
      </w:r>
    </w:p>
    <w:p w:rsidR="001C15AC" w:rsidRPr="004621FF" w:rsidRDefault="00440DAD" w:rsidP="00C26046">
      <w:pPr>
        <w:spacing w:line="360" w:lineRule="auto"/>
        <w:ind w:firstLineChars="200" w:firstLine="480"/>
        <w:rPr>
          <w:sz w:val="24"/>
          <w:szCs w:val="24"/>
        </w:rPr>
      </w:pPr>
      <w:r w:rsidRPr="004621FF">
        <w:rPr>
          <w:rFonts w:hint="eastAsia"/>
          <w:sz w:val="24"/>
          <w:szCs w:val="24"/>
        </w:rPr>
        <w:t>上层</w:t>
      </w:r>
      <w:r w:rsidR="001C15AC" w:rsidRPr="004621FF">
        <w:rPr>
          <w:sz w:val="24"/>
          <w:szCs w:val="24"/>
        </w:rPr>
        <w:br/>
      </w:r>
      <m:oMathPara>
        <m:oMath>
          <m:func>
            <m:funcPr>
              <m:ctrlPr>
                <w:rPr>
                  <w:rFonts w:ascii="DejaVu Math TeX Gyre" w:hAnsi="DejaVu Math TeX Gyre"/>
                  <w:sz w:val="24"/>
                  <w:szCs w:val="24"/>
                </w:rPr>
              </m:ctrlPr>
            </m:funcPr>
            <m:fName>
              <m:limLow>
                <m:limLowPr>
                  <m:ctrlPr>
                    <w:rPr>
                      <w:rFonts w:ascii="DejaVu Math TeX Gyre" w:hAnsi="DejaVu Math TeX Gyre"/>
                      <w:sz w:val="24"/>
                      <w:szCs w:val="24"/>
                    </w:rPr>
                  </m:ctrlPr>
                </m:limLowPr>
                <m:e>
                  <m:r>
                    <m:rPr>
                      <m:sty m:val="p"/>
                    </m:rPr>
                    <w:rPr>
                      <w:rFonts w:ascii="DejaVu Math TeX Gyre" w:hAnsi="DejaVu Math TeX Gyre"/>
                      <w:sz w:val="24"/>
                      <w:szCs w:val="24"/>
                    </w:rPr>
                    <m:t>max</m:t>
                  </m:r>
                </m:e>
                <m:lim>
                  <m:r>
                    <m:rPr>
                      <m:scr m:val="script"/>
                    </m:rPr>
                    <w:rPr>
                      <w:rFonts w:ascii="DejaVu Math TeX Gyre" w:hAnsi="DejaVu Math TeX Gyre"/>
                      <w:sz w:val="24"/>
                      <w:szCs w:val="24"/>
                    </w:rPr>
                    <m:t>t</m:t>
                  </m:r>
                </m:lim>
              </m:limLow>
            </m:fName>
            <m:e>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n,m∈N</m:t>
                  </m:r>
                </m:sub>
                <m:sup/>
                <m:e>
                  <m:sSubSup>
                    <m:sSubSupPr>
                      <m:ctrlPr>
                        <w:rPr>
                          <w:rFonts w:ascii="DejaVu Math TeX Gyre" w:hAnsi="DejaVu Math TeX Gyre"/>
                          <w:i/>
                          <w:sz w:val="24"/>
                          <w:szCs w:val="24"/>
                        </w:rPr>
                      </m:ctrlPr>
                    </m:sSubSupPr>
                    <m:e>
                      <m:r>
                        <w:rPr>
                          <w:rFonts w:ascii="DejaVu Math TeX Gyre" w:hAnsi="DejaVu Math TeX Gyre"/>
                          <w:sz w:val="24"/>
                          <w:szCs w:val="24"/>
                        </w:rPr>
                        <m:t>ω</m:t>
                      </m:r>
                    </m:e>
                    <m:sub>
                      <m:r>
                        <w:rPr>
                          <w:rFonts w:ascii="DejaVu Math TeX Gyre" w:hAnsi="DejaVu Math TeX Gyre"/>
                          <w:sz w:val="24"/>
                          <w:szCs w:val="24"/>
                        </w:rPr>
                        <m:t>nm</m:t>
                      </m:r>
                    </m:sub>
                    <m:sup>
                      <m:r>
                        <m:rPr>
                          <m:scr m:val="script"/>
                        </m:rPr>
                        <w:rPr>
                          <w:rFonts w:ascii="DejaVu Math TeX Gyre" w:hAnsi="DejaVu Math TeX Gyre"/>
                          <w:sz w:val="24"/>
                          <w:szCs w:val="24"/>
                        </w:rPr>
                        <m:t>t</m:t>
                      </m:r>
                    </m:sup>
                  </m:sSubSup>
                </m:e>
              </m:nary>
            </m:e>
          </m:func>
          <m:r>
            <m:rPr>
              <m:sty m:val="p"/>
            </m:rPr>
            <w:rPr>
              <w:rFonts w:ascii="DejaVu Math TeX Gyre" w:hAnsi="DejaVu Math TeX Gyre"/>
              <w:sz w:val="24"/>
              <w:szCs w:val="24"/>
            </w:rPr>
            <m:t xml:space="preserve"> , ∀</m:t>
          </m:r>
          <m:r>
            <m:rPr>
              <m:scr m:val="script"/>
            </m:rPr>
            <w:rPr>
              <w:rFonts w:ascii="DejaVu Math TeX Gyre" w:hAnsi="DejaVu Math TeX Gyre"/>
              <w:sz w:val="24"/>
              <w:szCs w:val="24"/>
            </w:rPr>
            <m:t>t∈</m:t>
          </m:r>
          <m:r>
            <m:rPr>
              <m:scr m:val="script"/>
              <m:sty m:val="p"/>
            </m:rPr>
            <w:rPr>
              <w:rFonts w:ascii="DejaVu Math TeX Gyre" w:hAnsi="DejaVu Math TeX Gyre"/>
              <w:sz w:val="24"/>
              <w:szCs w:val="24"/>
            </w:rPr>
            <m:t>T</m:t>
          </m:r>
        </m:oMath>
      </m:oMathPara>
    </w:p>
    <w:p w:rsidR="00440DAD" w:rsidRPr="004621FF" w:rsidRDefault="00440DAD" w:rsidP="00C26046">
      <w:pPr>
        <w:spacing w:line="360" w:lineRule="auto"/>
        <w:ind w:firstLineChars="200" w:firstLine="480"/>
        <w:rPr>
          <w:sz w:val="24"/>
          <w:szCs w:val="24"/>
        </w:rPr>
      </w:pPr>
      <w:r w:rsidRPr="004621FF">
        <w:rPr>
          <w:rFonts w:hint="eastAsia"/>
          <w:sz w:val="24"/>
          <w:szCs w:val="24"/>
        </w:rPr>
        <w:t>s.t.</w:t>
      </w:r>
      <w:r w:rsidRPr="004621FF">
        <w:rPr>
          <w:sz w:val="24"/>
          <w:szCs w:val="24"/>
        </w:rPr>
        <w:br/>
      </w:r>
      <m:oMathPara>
        <m:oMath>
          <m:r>
            <w:rPr>
              <w:rFonts w:ascii="DejaVu Math TeX Gyre" w:hAnsi="DejaVu Math TeX Gyre"/>
              <w:sz w:val="24"/>
              <w:szCs w:val="24"/>
            </w:rPr>
            <m:t>β</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sSub>
            <m:sSubPr>
              <m:ctrlPr>
                <w:rPr>
                  <w:rFonts w:ascii="DejaVu Math TeX Gyre" w:hAnsi="DejaVu Math TeX Gyre"/>
                  <w:i/>
                  <w:sz w:val="24"/>
                  <w:szCs w:val="24"/>
                </w:rPr>
              </m:ctrlPr>
            </m:sSubPr>
            <m:e>
              <m:r>
                <w:rPr>
                  <w:rFonts w:ascii="DejaVu Math TeX Gyre" w:hAnsi="DejaVu Math TeX Gyre"/>
                  <w:sz w:val="24"/>
                  <w:szCs w:val="24"/>
                </w:rPr>
                <m:t>s</m:t>
              </m:r>
            </m:e>
            <m:sub>
              <m:r>
                <w:rPr>
                  <w:rFonts w:ascii="DejaVu Math TeX Gyre" w:hAnsi="DejaVu Math TeX Gyre"/>
                  <w:sz w:val="24"/>
                  <w:szCs w:val="24"/>
                </w:rPr>
                <m:t>n</m:t>
              </m:r>
            </m:sub>
          </m:sSub>
          <m:r>
            <w:rPr>
              <w:rFonts w:ascii="DejaVu Math TeX Gyre" w:hAnsi="DejaVu Math TeX Gyre"/>
              <w:sz w:val="24"/>
              <w:szCs w:val="24"/>
            </w:rPr>
            <m:t>-μ</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r>
            <w:rPr>
              <w:rFonts w:ascii="DejaVu Math TeX Gyre" w:hAnsi="DejaVu Math TeX Gyre"/>
              <w:sz w:val="24"/>
              <w:szCs w:val="24"/>
            </w:rPr>
            <m:t>+</m:t>
          </m:r>
          <m:nary>
            <m:naryPr>
              <m:chr m:val="∑"/>
              <m:limLoc m:val="undOvr"/>
              <m:supHide m:val="1"/>
              <m:ctrlPr>
                <w:rPr>
                  <w:rFonts w:ascii="DejaVu Math TeX Gyre" w:hAnsi="DejaVu Math TeX Gyre"/>
                  <w:i/>
                  <w:sz w:val="24"/>
                  <w:szCs w:val="24"/>
                </w:rPr>
              </m:ctrlPr>
            </m:naryPr>
            <m:sub>
              <m:r>
                <w:rPr>
                  <w:rFonts w:ascii="DejaVu Math TeX Gyre" w:hAnsi="DejaVu Math TeX Gyre"/>
                  <w:sz w:val="24"/>
                  <w:szCs w:val="24"/>
                </w:rPr>
                <m:t>m≠n,m∈N</m:t>
              </m:r>
            </m:sub>
            <m:sup/>
            <m:e>
              <m:d>
                <m:dPr>
                  <m:ctrlPr>
                    <w:rPr>
                      <w:rFonts w:ascii="DejaVu Math TeX Gyre" w:hAnsi="DejaVu Math TeX Gyre"/>
                      <w:i/>
                      <w:sz w:val="24"/>
                      <w:szCs w:val="24"/>
                    </w:rPr>
                  </m:ctrlPr>
                </m:dPr>
                <m:e>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m</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mn</m:t>
                      </m:r>
                    </m:sub>
                  </m:sSub>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e>
              </m:d>
            </m:e>
          </m:nary>
          <m:r>
            <m:rPr>
              <m:sty m:val="p"/>
            </m:rPr>
            <w:rPr>
              <w:rFonts w:ascii="DejaVu Math TeX Gyre" w:hAnsi="DejaVu Math TeX Gyre"/>
              <w:sz w:val="24"/>
              <w:szCs w:val="24"/>
            </w:rPr>
            <m:t>≤</m:t>
          </m:r>
          <m:sSup>
            <m:sSupPr>
              <m:ctrlPr>
                <w:rPr>
                  <w:rFonts w:ascii="DejaVu Math TeX Gyre" w:hAnsi="DejaVu Math TeX Gyre"/>
                  <w:sz w:val="24"/>
                  <w:szCs w:val="24"/>
                </w:rPr>
              </m:ctrlPr>
            </m:sSupPr>
            <m:e>
              <m:r>
                <w:rPr>
                  <w:rFonts w:ascii="DejaVu Math TeX Gyre" w:hAnsi="DejaVu Math TeX Gyre"/>
                  <w:sz w:val="24"/>
                  <w:szCs w:val="24"/>
                </w:rPr>
                <m:t>e</m:t>
              </m:r>
            </m:e>
            <m:sup>
              <m:r>
                <w:rPr>
                  <w:rFonts w:ascii="DejaVu Math TeX Gyre" w:hAnsi="DejaVu Math TeX Gyre"/>
                  <w:sz w:val="24"/>
                  <w:szCs w:val="24"/>
                </w:rPr>
                <m:t>ε-</m:t>
              </m:r>
              <m:sSub>
                <m:sSubPr>
                  <m:ctrlPr>
                    <w:rPr>
                      <w:rFonts w:ascii="DejaVu Math TeX Gyre" w:hAnsi="DejaVu Math TeX Gyre"/>
                      <w:i/>
                      <w:sz w:val="24"/>
                      <w:szCs w:val="24"/>
                    </w:rPr>
                  </m:ctrlPr>
                </m:sSubPr>
                <m:e>
                  <m:r>
                    <w:rPr>
                      <w:rFonts w:ascii="DejaVu Math TeX Gyre" w:hAnsi="DejaVu Math TeX Gyre"/>
                      <w:sz w:val="24"/>
                      <w:szCs w:val="24"/>
                    </w:rPr>
                    <m:t>i</m:t>
                  </m:r>
                </m:e>
                <m:sub>
                  <m:r>
                    <w:rPr>
                      <w:rFonts w:ascii="DejaVu Math TeX Gyre" w:hAnsi="DejaVu Math TeX Gyre"/>
                      <w:sz w:val="24"/>
                      <w:szCs w:val="24"/>
                    </w:rPr>
                    <m:t>n</m:t>
                  </m:r>
                </m:sub>
              </m:sSub>
            </m:sup>
          </m:sSup>
          <m:r>
            <m:rPr>
              <m:sty m:val="p"/>
            </m:rPr>
            <w:rPr>
              <w:rFonts w:ascii="DejaVu Math TeX Gyre" w:hAnsi="DejaVu Math TeX Gyre"/>
              <w:sz w:val="24"/>
              <w:szCs w:val="24"/>
            </w:rPr>
            <m:t xml:space="preserve">,∀ </m:t>
          </m:r>
          <m:r>
            <w:rPr>
              <w:rFonts w:ascii="DejaVu Math TeX Gyre" w:hAnsi="DejaVu Math TeX Gyre"/>
              <w:sz w:val="24"/>
              <w:szCs w:val="24"/>
            </w:rPr>
            <m:t>n∈</m:t>
          </m:r>
          <m:sSup>
            <m:sSupPr>
              <m:ctrlPr>
                <w:rPr>
                  <w:rFonts w:ascii="DejaVu Math TeX Gyre" w:hAnsi="DejaVu Math TeX Gyre"/>
                  <w:i/>
                  <w:sz w:val="24"/>
                  <w:szCs w:val="24"/>
                </w:rPr>
              </m:ctrlPr>
            </m:sSupPr>
            <m:e>
              <m:r>
                <w:rPr>
                  <w:rFonts w:ascii="DejaVu Math TeX Gyre" w:hAnsi="DejaVu Math TeX Gyre"/>
                  <w:sz w:val="24"/>
                  <w:szCs w:val="24"/>
                </w:rPr>
                <m:t>N</m:t>
              </m:r>
            </m:e>
            <m:sup>
              <m:r>
                <m:rPr>
                  <m:scr m:val="script"/>
                </m:rPr>
                <w:rPr>
                  <w:rFonts w:ascii="DejaVu Math TeX Gyre" w:hAnsi="DejaVu Math TeX Gyre"/>
                  <w:sz w:val="24"/>
                  <w:szCs w:val="24"/>
                </w:rPr>
                <m:t>-N</m:t>
              </m:r>
            </m:sup>
          </m:sSup>
        </m:oMath>
      </m:oMathPara>
    </w:p>
    <w:p w:rsidR="00440DAD" w:rsidRPr="004621FF" w:rsidRDefault="00440DAD" w:rsidP="00C26046">
      <w:pPr>
        <w:spacing w:line="360" w:lineRule="auto"/>
        <w:ind w:firstLineChars="200" w:firstLine="480"/>
        <w:rPr>
          <w:sz w:val="24"/>
          <w:szCs w:val="24"/>
        </w:rPr>
      </w:pPr>
      <m:oMathPara>
        <m:oMath>
          <m:r>
            <w:rPr>
              <w:rFonts w:ascii="DejaVu Math TeX Gyre" w:hAnsi="DejaVu Math TeX Gyre"/>
              <w:sz w:val="24"/>
              <w:szCs w:val="24"/>
            </w:rPr>
            <m:t>0≤</m:t>
          </m:r>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hint="eastAsia"/>
                  <w:sz w:val="24"/>
                  <w:szCs w:val="24"/>
                </w:rPr>
                <m:t>nm</m:t>
              </m:r>
            </m:sub>
          </m:sSub>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upper</m:t>
              </m:r>
            </m:sub>
          </m:sSub>
          <m:r>
            <w:rPr>
              <w:rFonts w:ascii="DejaVu Math TeX Gyre" w:hAnsi="DejaVu Math TeX Gyre"/>
              <w:sz w:val="24"/>
              <w:szCs w:val="24"/>
            </w:rPr>
            <m:t>,</m:t>
          </m:r>
          <m:r>
            <m:rPr>
              <m:sty m:val="p"/>
            </m:rPr>
            <w:rPr>
              <w:rFonts w:ascii="DejaVu Math TeX Gyre" w:hAnsi="DejaVu Math TeX Gyre"/>
              <w:sz w:val="24"/>
              <w:szCs w:val="24"/>
            </w:rPr>
            <m:t xml:space="preserve">∀ </m:t>
          </m:r>
          <m:r>
            <w:rPr>
              <w:rFonts w:ascii="DejaVu Math TeX Gyre" w:hAnsi="DejaVu Math TeX Gyre"/>
              <w:sz w:val="24"/>
              <w:szCs w:val="24"/>
            </w:rPr>
            <m:t>n∈</m:t>
          </m:r>
          <m:sSup>
            <m:sSupPr>
              <m:ctrlPr>
                <w:rPr>
                  <w:rFonts w:ascii="DejaVu Math TeX Gyre" w:hAnsi="DejaVu Math TeX Gyre"/>
                  <w:i/>
                  <w:sz w:val="24"/>
                  <w:szCs w:val="24"/>
                </w:rPr>
              </m:ctrlPr>
            </m:sSupPr>
            <m:e>
              <m:r>
                <w:rPr>
                  <w:rFonts w:ascii="DejaVu Math TeX Gyre" w:hAnsi="DejaVu Math TeX Gyre"/>
                  <w:sz w:val="24"/>
                  <w:szCs w:val="24"/>
                </w:rPr>
                <m:t>N</m:t>
              </m:r>
            </m:e>
            <m:sup>
              <m:r>
                <m:rPr>
                  <m:scr m:val="script"/>
                </m:rPr>
                <w:rPr>
                  <w:rFonts w:ascii="DejaVu Math TeX Gyre" w:hAnsi="DejaVu Math TeX Gyre"/>
                  <w:sz w:val="24"/>
                  <w:szCs w:val="24"/>
                </w:rPr>
                <m:t>-N</m:t>
              </m:r>
            </m:sup>
          </m:sSup>
          <m:r>
            <w:rPr>
              <w:rFonts w:ascii="DejaVu Math TeX Gyre" w:hAnsi="DejaVu Math TeX Gyre"/>
              <w:sz w:val="24"/>
              <w:szCs w:val="24"/>
            </w:rPr>
            <m:t>,g∈</m:t>
          </m:r>
          <m:sSup>
            <m:sSupPr>
              <m:ctrlPr>
                <w:rPr>
                  <w:rFonts w:ascii="DejaVu Math TeX Gyre" w:hAnsi="DejaVu Math TeX Gyre"/>
                  <w:i/>
                  <w:sz w:val="24"/>
                  <w:szCs w:val="24"/>
                </w:rPr>
              </m:ctrlPr>
            </m:sSupPr>
            <m:e>
              <m:r>
                <w:rPr>
                  <w:rFonts w:ascii="DejaVu Math TeX Gyre" w:hAnsi="DejaVu Math TeX Gyre"/>
                  <w:sz w:val="24"/>
                  <w:szCs w:val="24"/>
                </w:rPr>
                <m:t>N</m:t>
              </m:r>
            </m:e>
            <m:sup>
              <m:r>
                <m:rPr>
                  <m:scr m:val="script"/>
                </m:rPr>
                <w:rPr>
                  <w:rFonts w:ascii="DejaVu Math TeX Gyre" w:hAnsi="DejaVu Math TeX Gyre"/>
                  <w:sz w:val="24"/>
                  <w:szCs w:val="24"/>
                </w:rPr>
                <m:t>-N</m:t>
              </m:r>
            </m:sup>
          </m:sSup>
        </m:oMath>
      </m:oMathPara>
    </w:p>
    <w:p w:rsidR="00440DAD" w:rsidRPr="004621FF" w:rsidRDefault="00440DAD" w:rsidP="00C26046">
      <w:pPr>
        <w:spacing w:line="360" w:lineRule="auto"/>
        <w:ind w:firstLineChars="200" w:firstLine="480"/>
        <w:rPr>
          <w:sz w:val="24"/>
          <w:szCs w:val="24"/>
        </w:rPr>
      </w:pPr>
      <w:r w:rsidRPr="004621FF">
        <w:rPr>
          <w:rFonts w:hint="eastAsia"/>
          <w:sz w:val="24"/>
          <w:szCs w:val="24"/>
        </w:rPr>
        <w:t>下层</w:t>
      </w:r>
      <w:r w:rsidRPr="004621FF">
        <w:rPr>
          <w:sz w:val="24"/>
          <w:szCs w:val="24"/>
        </w:rPr>
        <w:br/>
      </w:r>
      <m:oMathPara>
        <m:oMath>
          <m:func>
            <m:funcPr>
              <m:ctrlPr>
                <w:rPr>
                  <w:rFonts w:ascii="DejaVu Math TeX Gyre" w:hAnsi="DejaVu Math TeX Gyre"/>
                  <w:sz w:val="24"/>
                  <w:szCs w:val="24"/>
                </w:rPr>
              </m:ctrlPr>
            </m:funcPr>
            <m:fName>
              <m:limLow>
                <m:limLowPr>
                  <m:ctrlPr>
                    <w:rPr>
                      <w:rFonts w:ascii="DejaVu Math TeX Gyre" w:hAnsi="DejaVu Math TeX Gyre"/>
                      <w:sz w:val="24"/>
                      <w:szCs w:val="24"/>
                    </w:rPr>
                  </m:ctrlPr>
                </m:limLowPr>
                <m:e>
                  <m:r>
                    <m:rPr>
                      <m:sty m:val="p"/>
                    </m:rPr>
                    <w:rPr>
                      <w:rFonts w:ascii="DejaVu Math TeX Gyre" w:hAnsi="DejaVu Math TeX Gyre"/>
                      <w:sz w:val="24"/>
                      <w:szCs w:val="24"/>
                    </w:rPr>
                    <m:t>max</m:t>
                  </m:r>
                </m:e>
                <m:lim>
                  <m:r>
                    <m:rPr>
                      <m:scr m:val="script"/>
                    </m:rPr>
                    <w:rPr>
                      <w:rFonts w:ascii="DejaVu Math TeX Gyre" w:hAnsi="DejaVu Math TeX Gyre"/>
                      <w:sz w:val="24"/>
                      <w:szCs w:val="24"/>
                    </w:rPr>
                    <m:t>t</m:t>
                  </m:r>
                </m:lim>
              </m:limLow>
            </m:fName>
            <m:e>
              <m:nary>
                <m:naryPr>
                  <m:chr m:val="∑"/>
                  <m:limLoc m:val="undOvr"/>
                  <m:supHide m:val="1"/>
                  <m:ctrlPr>
                    <w:rPr>
                      <w:rFonts w:ascii="DejaVu Math TeX Gyre" w:hAnsi="DejaVu Math TeX Gyre"/>
                      <w:i/>
                      <w:sz w:val="24"/>
                      <w:szCs w:val="24"/>
                    </w:rPr>
                  </m:ctrlPr>
                </m:naryPr>
                <m:sub>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fg</m:t>
                      </m:r>
                    </m:sub>
                  </m:sSub>
                  <m:r>
                    <w:rPr>
                      <w:rFonts w:ascii="DejaVu Math TeX Gyre" w:hAnsi="DejaVu Math TeX Gyre"/>
                      <w:sz w:val="24"/>
                      <w:szCs w:val="24"/>
                    </w:rPr>
                    <m:t>∈E</m:t>
                  </m:r>
                </m:sub>
                <m:sup/>
                <m:e>
                  <m:sSubSup>
                    <m:sSubSupPr>
                      <m:ctrlPr>
                        <w:rPr>
                          <w:rFonts w:ascii="DejaVu Math TeX Gyre" w:hAnsi="DejaVu Math TeX Gyre"/>
                          <w:i/>
                          <w:sz w:val="24"/>
                          <w:szCs w:val="24"/>
                        </w:rPr>
                      </m:ctrlPr>
                    </m:sSubSupPr>
                    <m:e>
                      <m:r>
                        <w:rPr>
                          <w:rFonts w:ascii="DejaVu Math TeX Gyre" w:hAnsi="DejaVu Math TeX Gyre"/>
                          <w:sz w:val="24"/>
                          <w:szCs w:val="24"/>
                        </w:rPr>
                        <m:t>ω</m:t>
                      </m:r>
                    </m:e>
                    <m:sub>
                      <m:r>
                        <w:rPr>
                          <w:rFonts w:ascii="DejaVu Math TeX Gyre" w:hAnsi="DejaVu Math TeX Gyre" w:hint="eastAsia"/>
                          <w:sz w:val="24"/>
                          <w:szCs w:val="24"/>
                        </w:rPr>
                        <m:t>f</m:t>
                      </m:r>
                      <m:r>
                        <w:rPr>
                          <w:rFonts w:ascii="DejaVu Math TeX Gyre" w:hAnsi="DejaVu Math TeX Gyre"/>
                          <w:sz w:val="24"/>
                          <w:szCs w:val="24"/>
                        </w:rPr>
                        <m:t>g</m:t>
                      </m:r>
                    </m:sub>
                    <m:sup>
                      <m:r>
                        <m:rPr>
                          <m:scr m:val="script"/>
                        </m:rPr>
                        <w:rPr>
                          <w:rFonts w:ascii="DejaVu Math TeX Gyre" w:hAnsi="DejaVu Math TeX Gyre"/>
                          <w:sz w:val="24"/>
                          <w:szCs w:val="24"/>
                        </w:rPr>
                        <m:t>t</m:t>
                      </m:r>
                    </m:sup>
                  </m:sSubSup>
                </m:e>
              </m:nary>
            </m:e>
          </m:func>
          <m:r>
            <m:rPr>
              <m:sty m:val="p"/>
            </m:rPr>
            <w:rPr>
              <w:rFonts w:ascii="DejaVu Math TeX Gyre" w:hAnsi="DejaVu Math TeX Gyre"/>
              <w:sz w:val="24"/>
              <w:szCs w:val="24"/>
            </w:rPr>
            <m:t xml:space="preserve"> , ∀</m:t>
          </m:r>
          <m:r>
            <m:rPr>
              <m:scr m:val="script"/>
            </m:rPr>
            <w:rPr>
              <w:rFonts w:ascii="DejaVu Math TeX Gyre" w:hAnsi="DejaVu Math TeX Gyre"/>
              <w:sz w:val="24"/>
              <w:szCs w:val="24"/>
            </w:rPr>
            <m:t>t∈</m:t>
          </m:r>
          <m:r>
            <m:rPr>
              <m:scr m:val="script"/>
              <m:sty m:val="p"/>
            </m:rPr>
            <w:rPr>
              <w:rFonts w:ascii="DejaVu Math TeX Gyre" w:hAnsi="DejaVu Math TeX Gyre"/>
              <w:sz w:val="24"/>
              <w:szCs w:val="24"/>
            </w:rPr>
            <m:t>T</m:t>
          </m:r>
        </m:oMath>
      </m:oMathPara>
    </w:p>
    <w:p w:rsidR="002F2FE1" w:rsidRPr="004621FF" w:rsidRDefault="002F2FE1" w:rsidP="00C26046">
      <w:pPr>
        <w:spacing w:line="360" w:lineRule="auto"/>
        <w:ind w:firstLineChars="200" w:firstLine="480"/>
        <w:rPr>
          <w:sz w:val="24"/>
          <w:szCs w:val="24"/>
        </w:rPr>
      </w:pPr>
      <w:r w:rsidRPr="004621FF">
        <w:rPr>
          <w:rFonts w:hint="eastAsia"/>
          <w:sz w:val="24"/>
          <w:szCs w:val="24"/>
        </w:rPr>
        <w:t>s.t.</w:t>
      </w:r>
    </w:p>
    <w:p w:rsidR="00440DAD" w:rsidRPr="004621FF" w:rsidRDefault="00E04B6F" w:rsidP="00C26046">
      <w:pPr>
        <w:spacing w:line="360" w:lineRule="auto"/>
        <w:ind w:firstLineChars="200" w:firstLine="480"/>
        <w:rPr>
          <w:sz w:val="24"/>
          <w:szCs w:val="24"/>
        </w:rPr>
      </w:pPr>
      <m:oMathPara>
        <m:oMath>
          <m:nary>
            <m:naryPr>
              <m:chr m:val="∑"/>
              <m:limLoc m:val="undOvr"/>
              <m:supHide m:val="1"/>
              <m:ctrlPr>
                <w:rPr>
                  <w:rFonts w:ascii="DejaVu Math TeX Gyre" w:hAnsi="DejaVu Math TeX Gyre"/>
                  <w:sz w:val="24"/>
                  <w:szCs w:val="24"/>
                </w:rPr>
              </m:ctrlPr>
            </m:naryPr>
            <m:sub>
              <m:r>
                <w:rPr>
                  <w:rFonts w:ascii="DejaVu Math TeX Gyre" w:hAnsi="DejaVu Math TeX Gyre"/>
                  <w:sz w:val="24"/>
                  <w:szCs w:val="24"/>
                </w:rPr>
                <m:t>f∈n,g∈m</m:t>
              </m:r>
            </m:sub>
            <m:sup/>
            <m:e>
              <m:sSubSup>
                <m:sSubSupPr>
                  <m:ctrlPr>
                    <w:rPr>
                      <w:rFonts w:ascii="DejaVu Math TeX Gyre" w:hAnsi="DejaVu Math TeX Gyre"/>
                      <w:i/>
                      <w:sz w:val="24"/>
                      <w:szCs w:val="24"/>
                    </w:rPr>
                  </m:ctrlPr>
                </m:sSubSupPr>
                <m:e>
                  <m:r>
                    <w:rPr>
                      <w:rFonts w:ascii="DejaVu Math TeX Gyre" w:hAnsi="DejaVu Math TeX Gyre"/>
                      <w:sz w:val="24"/>
                      <w:szCs w:val="24"/>
                    </w:rPr>
                    <m:t>ω</m:t>
                  </m:r>
                </m:e>
                <m:sub>
                  <m:r>
                    <w:rPr>
                      <w:rFonts w:ascii="DejaVu Math TeX Gyre" w:hAnsi="DejaVu Math TeX Gyre"/>
                      <w:sz w:val="24"/>
                      <w:szCs w:val="24"/>
                    </w:rPr>
                    <m:t>fg</m:t>
                  </m:r>
                </m:sub>
                <m:sup>
                  <m:r>
                    <m:rPr>
                      <m:scr m:val="script"/>
                    </m:rPr>
                    <w:rPr>
                      <w:rFonts w:ascii="DejaVu Math TeX Gyre" w:hAnsi="DejaVu Math TeX Gyre"/>
                      <w:sz w:val="24"/>
                      <w:szCs w:val="24"/>
                    </w:rPr>
                    <m:t>t</m:t>
                  </m:r>
                </m:sup>
              </m:sSubSup>
            </m:e>
          </m:nary>
          <m:r>
            <w:rPr>
              <w:rFonts w:ascii="DejaVu Math TeX Gyre" w:hAnsi="DejaVu Math TeX Gyre"/>
              <w:sz w:val="24"/>
              <w:szCs w:val="24"/>
            </w:rPr>
            <m:t>≤</m:t>
          </m:r>
          <m:sSubSup>
            <m:sSubSupPr>
              <m:ctrlPr>
                <w:rPr>
                  <w:rFonts w:ascii="DejaVu Math TeX Gyre" w:hAnsi="DejaVu Math TeX Gyre"/>
                  <w:sz w:val="24"/>
                  <w:szCs w:val="24"/>
                </w:rPr>
              </m:ctrlPr>
            </m:sSubSupPr>
            <m:e>
              <m:r>
                <w:rPr>
                  <w:rFonts w:ascii="DejaVu Math TeX Gyre" w:hAnsi="DejaVu Math TeX Gyre"/>
                  <w:sz w:val="24"/>
                  <w:szCs w:val="24"/>
                </w:rPr>
                <m:t>ω</m:t>
              </m:r>
            </m:e>
            <m:sub>
              <m:r>
                <w:rPr>
                  <w:rFonts w:ascii="DejaVu Math TeX Gyre" w:hAnsi="DejaVu Math TeX Gyre"/>
                  <w:sz w:val="24"/>
                  <w:szCs w:val="24"/>
                </w:rPr>
                <m:t>nm</m:t>
              </m:r>
            </m:sub>
            <m:sup>
              <m:r>
                <m:rPr>
                  <m:scr m:val="script"/>
                </m:rPr>
                <w:rPr>
                  <w:rFonts w:ascii="DejaVu Math TeX Gyre" w:hAnsi="DejaVu Math TeX Gyre"/>
                  <w:sz w:val="24"/>
                  <w:szCs w:val="24"/>
                </w:rPr>
                <m:t>t</m:t>
              </m:r>
            </m:sup>
          </m:sSubSup>
          <m:r>
            <m:rPr>
              <m:sty m:val="p"/>
            </m:rPr>
            <w:rPr>
              <w:rFonts w:ascii="DejaVu Math TeX Gyre" w:hAnsi="DejaVu Math TeX Gyre" w:hint="eastAsia"/>
              <w:sz w:val="24"/>
              <w:szCs w:val="24"/>
            </w:rPr>
            <m:t>,</m:t>
          </m:r>
          <m:r>
            <m:rPr>
              <m:sty m:val="p"/>
            </m:rPr>
            <w:rPr>
              <w:rFonts w:ascii="DejaVu Math TeX Gyre" w:hAnsi="DejaVu Math TeX Gyre"/>
              <w:sz w:val="24"/>
              <w:szCs w:val="24"/>
            </w:rPr>
            <m:t xml:space="preserve">∀ </m:t>
          </m:r>
          <m:r>
            <w:rPr>
              <w:rFonts w:ascii="DejaVu Math TeX Gyre" w:hAnsi="DejaVu Math TeX Gyre"/>
              <w:sz w:val="24"/>
              <w:szCs w:val="24"/>
            </w:rPr>
            <m:t>n∈</m:t>
          </m:r>
          <m:sSup>
            <m:sSupPr>
              <m:ctrlPr>
                <w:rPr>
                  <w:rFonts w:ascii="DejaVu Math TeX Gyre" w:hAnsi="DejaVu Math TeX Gyre"/>
                  <w:i/>
                  <w:sz w:val="24"/>
                  <w:szCs w:val="24"/>
                </w:rPr>
              </m:ctrlPr>
            </m:sSupPr>
            <m:e>
              <m:r>
                <w:rPr>
                  <w:rFonts w:ascii="DejaVu Math TeX Gyre" w:hAnsi="DejaVu Math TeX Gyre"/>
                  <w:sz w:val="24"/>
                  <w:szCs w:val="24"/>
                </w:rPr>
                <m:t>N</m:t>
              </m:r>
            </m:e>
            <m:sup>
              <m:r>
                <m:rPr>
                  <m:scr m:val="script"/>
                </m:rPr>
                <w:rPr>
                  <w:rFonts w:ascii="DejaVu Math TeX Gyre" w:hAnsi="DejaVu Math TeX Gyre"/>
                  <w:sz w:val="24"/>
                  <w:szCs w:val="24"/>
                </w:rPr>
                <m:t>-N</m:t>
              </m:r>
            </m:sup>
          </m:sSup>
          <m:r>
            <w:rPr>
              <w:rFonts w:ascii="DejaVu Math TeX Gyre" w:hAnsi="DejaVu Math TeX Gyre"/>
              <w:sz w:val="24"/>
              <w:szCs w:val="24"/>
            </w:rPr>
            <m:t>,g∈</m:t>
          </m:r>
          <m:sSup>
            <m:sSupPr>
              <m:ctrlPr>
                <w:rPr>
                  <w:rFonts w:ascii="DejaVu Math TeX Gyre" w:hAnsi="DejaVu Math TeX Gyre"/>
                  <w:i/>
                  <w:sz w:val="24"/>
                  <w:szCs w:val="24"/>
                </w:rPr>
              </m:ctrlPr>
            </m:sSupPr>
            <m:e>
              <m:r>
                <w:rPr>
                  <w:rFonts w:ascii="DejaVu Math TeX Gyre" w:hAnsi="DejaVu Math TeX Gyre"/>
                  <w:sz w:val="24"/>
                  <w:szCs w:val="24"/>
                </w:rPr>
                <m:t>N</m:t>
              </m:r>
            </m:e>
            <m:sup>
              <m:r>
                <m:rPr>
                  <m:scr m:val="script"/>
                </m:rPr>
                <w:rPr>
                  <w:rFonts w:ascii="DejaVu Math TeX Gyre" w:hAnsi="DejaVu Math TeX Gyre"/>
                  <w:sz w:val="24"/>
                  <w:szCs w:val="24"/>
                </w:rPr>
                <m:t>-N</m:t>
              </m:r>
            </m:sup>
          </m:sSup>
        </m:oMath>
      </m:oMathPara>
    </w:p>
    <w:p w:rsidR="002F2FE1" w:rsidRPr="004621FF" w:rsidRDefault="002F2FE1" w:rsidP="00C26046">
      <w:pPr>
        <w:spacing w:line="360" w:lineRule="auto"/>
        <w:ind w:firstLineChars="200" w:firstLine="480"/>
        <w:rPr>
          <w:sz w:val="24"/>
          <w:szCs w:val="24"/>
        </w:rPr>
      </w:pPr>
      <m:oMathPara>
        <m:oMath>
          <m:r>
            <w:rPr>
              <w:rFonts w:ascii="DejaVu Math TeX Gyre" w:hAnsi="DejaVu Math TeX Gyre"/>
              <w:sz w:val="24"/>
              <w:szCs w:val="24"/>
            </w:rPr>
            <m:t>0≤</m:t>
          </m:r>
          <m:sSubSup>
            <m:sSubSupPr>
              <m:ctrlPr>
                <w:rPr>
                  <w:rFonts w:ascii="DejaVu Math TeX Gyre" w:hAnsi="DejaVu Math TeX Gyre"/>
                  <w:i/>
                  <w:sz w:val="24"/>
                  <w:szCs w:val="24"/>
                </w:rPr>
              </m:ctrlPr>
            </m:sSubSupPr>
            <m:e>
              <m:r>
                <w:rPr>
                  <w:rFonts w:ascii="DejaVu Math TeX Gyre" w:hAnsi="DejaVu Math TeX Gyre"/>
                  <w:sz w:val="24"/>
                  <w:szCs w:val="24"/>
                </w:rPr>
                <m:t>ω</m:t>
              </m:r>
            </m:e>
            <m:sub>
              <m:r>
                <w:rPr>
                  <w:rFonts w:ascii="DejaVu Math TeX Gyre" w:hAnsi="DejaVu Math TeX Gyre"/>
                  <w:sz w:val="24"/>
                  <w:szCs w:val="24"/>
                </w:rPr>
                <m:t>fg</m:t>
              </m:r>
            </m:sub>
            <m:sup>
              <m:r>
                <m:rPr>
                  <m:scr m:val="script"/>
                </m:rPr>
                <w:rPr>
                  <w:rFonts w:ascii="DejaVu Math TeX Gyre" w:hAnsi="DejaVu Math TeX Gyre"/>
                  <w:sz w:val="24"/>
                  <w:szCs w:val="24"/>
                </w:rPr>
                <m:t>t</m:t>
              </m:r>
            </m:sup>
          </m:sSubSup>
          <m:r>
            <w:rPr>
              <w:rFonts w:ascii="DejaVu Math TeX Gyre" w:hAnsi="DejaVu Math TeX Gyre"/>
              <w:sz w:val="24"/>
              <w:szCs w:val="24"/>
            </w:rPr>
            <m:t>≤</m:t>
          </m:r>
          <m:sSub>
            <m:sSubPr>
              <m:ctrlPr>
                <w:rPr>
                  <w:rFonts w:ascii="DejaVu Math TeX Gyre" w:hAnsi="DejaVu Math TeX Gyre"/>
                  <w:i/>
                  <w:sz w:val="24"/>
                  <w:szCs w:val="24"/>
                </w:rPr>
              </m:ctrlPr>
            </m:sSubPr>
            <m:e>
              <m:r>
                <w:rPr>
                  <w:rFonts w:ascii="DejaVu Math TeX Gyre" w:hAnsi="DejaVu Math TeX Gyre"/>
                  <w:sz w:val="24"/>
                  <w:szCs w:val="24"/>
                </w:rPr>
                <m:t>ω</m:t>
              </m:r>
            </m:e>
            <m:sub>
              <m:r>
                <w:rPr>
                  <w:rFonts w:ascii="DejaVu Math TeX Gyre" w:hAnsi="DejaVu Math TeX Gyre"/>
                  <w:sz w:val="24"/>
                  <w:szCs w:val="24"/>
                </w:rPr>
                <m:t>upper</m:t>
              </m:r>
            </m:sub>
          </m:sSub>
          <m:r>
            <m:rPr>
              <m:sty m:val="p"/>
            </m:rPr>
            <w:rPr>
              <w:rFonts w:ascii="DejaVu Math TeX Gyre" w:hAnsi="DejaVu Math TeX Gyre"/>
              <w:sz w:val="24"/>
              <w:szCs w:val="24"/>
            </w:rPr>
            <m:t xml:space="preserve">,∀ </m:t>
          </m:r>
          <m:r>
            <w:rPr>
              <w:rFonts w:ascii="DejaVu Math TeX Gyre" w:hAnsi="DejaVu Math TeX Gyre"/>
              <w:sz w:val="24"/>
              <w:szCs w:val="24"/>
            </w:rPr>
            <m:t>f∈n,g∈m</m:t>
          </m:r>
        </m:oMath>
      </m:oMathPara>
    </w:p>
    <w:p w:rsidR="002F2FE1" w:rsidRPr="004621FF" w:rsidRDefault="002F2FE1" w:rsidP="00C26046">
      <w:pPr>
        <w:spacing w:line="360" w:lineRule="auto"/>
        <w:ind w:firstLineChars="200" w:firstLine="480"/>
        <w:rPr>
          <w:sz w:val="24"/>
          <w:szCs w:val="24"/>
        </w:rPr>
      </w:pPr>
      <w:r w:rsidRPr="004621FF">
        <w:rPr>
          <w:rFonts w:hint="eastAsia"/>
          <w:sz w:val="24"/>
          <w:szCs w:val="24"/>
        </w:rPr>
        <w:t>符号说明：</w:t>
      </w:r>
    </w:p>
    <w:p w:rsidR="002F2FE1" w:rsidRPr="004621FF" w:rsidRDefault="00E04B6F" w:rsidP="00C26046">
      <w:pPr>
        <w:spacing w:line="360" w:lineRule="auto"/>
        <w:ind w:firstLineChars="200" w:firstLine="480"/>
        <w:rPr>
          <w:sz w:val="24"/>
          <w:szCs w:val="24"/>
        </w:rPr>
      </w:pPr>
      <m:oMath>
        <m:sSubSup>
          <m:sSubSupPr>
            <m:ctrlPr>
              <w:rPr>
                <w:rFonts w:ascii="DejaVu Math TeX Gyre" w:hAnsi="DejaVu Math TeX Gyre"/>
                <w:i/>
                <w:sz w:val="24"/>
                <w:szCs w:val="24"/>
              </w:rPr>
            </m:ctrlPr>
          </m:sSubSupPr>
          <m:e>
            <m:r>
              <w:rPr>
                <w:rFonts w:ascii="DejaVu Math TeX Gyre" w:hAnsi="DejaVu Math TeX Gyre"/>
                <w:sz w:val="24"/>
                <w:szCs w:val="24"/>
              </w:rPr>
              <m:t>ω</m:t>
            </m:r>
          </m:e>
          <m:sub>
            <m:r>
              <w:rPr>
                <w:rFonts w:ascii="DejaVu Math TeX Gyre" w:hAnsi="DejaVu Math TeX Gyre"/>
                <w:sz w:val="24"/>
                <w:szCs w:val="24"/>
              </w:rPr>
              <m:t>nm</m:t>
            </m:r>
          </m:sub>
          <m:sup>
            <m:r>
              <m:rPr>
                <m:scr m:val="script"/>
              </m:rPr>
              <w:rPr>
                <w:rFonts w:ascii="DejaVu Math TeX Gyre" w:hAnsi="DejaVu Math TeX Gyre"/>
                <w:sz w:val="24"/>
                <w:szCs w:val="24"/>
              </w:rPr>
              <m:t>t</m:t>
            </m:r>
          </m:sup>
        </m:sSubSup>
        <m:r>
          <w:rPr>
            <w:rFonts w:ascii="DejaVu Math TeX Gyre" w:hAnsi="DejaVu Math TeX Gyre"/>
            <w:sz w:val="24"/>
            <w:szCs w:val="24"/>
          </w:rPr>
          <m:t>:</m:t>
        </m:r>
      </m:oMath>
      <w:r w:rsidR="002F2FE1" w:rsidRPr="004621FF">
        <w:rPr>
          <w:sz w:val="24"/>
          <w:szCs w:val="24"/>
        </w:rPr>
        <w:t xml:space="preserve"> </w:t>
      </w:r>
      <m:oMath>
        <m:r>
          <m:rPr>
            <m:scr m:val="script"/>
          </m:rPr>
          <w:rPr>
            <w:rFonts w:ascii="DejaVu Math TeX Gyre" w:hAnsi="DejaVu Math TeX Gyre"/>
            <w:sz w:val="24"/>
            <w:szCs w:val="24"/>
          </w:rPr>
          <m:t>t</m:t>
        </m:r>
      </m:oMath>
      <w:r w:rsidR="002F2FE1" w:rsidRPr="004621FF">
        <w:rPr>
          <w:rFonts w:hint="eastAsia"/>
          <w:sz w:val="24"/>
          <w:szCs w:val="24"/>
        </w:rPr>
        <w:t>时刻下，子区域</w:t>
      </w:r>
      <m:oMath>
        <m:r>
          <w:rPr>
            <w:rFonts w:ascii="DejaVu Math TeX Gyre" w:hAnsi="DejaVu Math TeX Gyre"/>
            <w:sz w:val="24"/>
            <w:szCs w:val="24"/>
          </w:rPr>
          <m:t>m</m:t>
        </m:r>
      </m:oMath>
      <w:r w:rsidR="002F2FE1" w:rsidRPr="004621FF">
        <w:rPr>
          <w:rFonts w:hint="eastAsia"/>
          <w:sz w:val="24"/>
          <w:szCs w:val="24"/>
        </w:rPr>
        <w:t>至</w:t>
      </w:r>
      <m:oMath>
        <m:r>
          <w:rPr>
            <w:rFonts w:ascii="DejaVu Math TeX Gyre" w:hAnsi="DejaVu Math TeX Gyre"/>
            <w:sz w:val="24"/>
            <w:szCs w:val="24"/>
          </w:rPr>
          <m:t>n</m:t>
        </m:r>
      </m:oMath>
      <w:r w:rsidR="002F2FE1" w:rsidRPr="004621FF">
        <w:rPr>
          <w:rFonts w:hint="eastAsia"/>
          <w:sz w:val="24"/>
          <w:szCs w:val="24"/>
        </w:rPr>
        <w:t>平均交通流量率；</w:t>
      </w:r>
    </w:p>
    <w:p w:rsidR="002F2FE1" w:rsidRPr="004621FF" w:rsidRDefault="00E04B6F" w:rsidP="00C26046">
      <w:pPr>
        <w:spacing w:line="360" w:lineRule="auto"/>
        <w:ind w:firstLineChars="200" w:firstLine="480"/>
        <w:rPr>
          <w:sz w:val="24"/>
          <w:szCs w:val="24"/>
        </w:rPr>
      </w:pPr>
      <m:oMath>
        <m:sSubSup>
          <m:sSubSupPr>
            <m:ctrlPr>
              <w:rPr>
                <w:rFonts w:ascii="DejaVu Math TeX Gyre" w:hAnsi="DejaVu Math TeX Gyre"/>
                <w:i/>
                <w:sz w:val="24"/>
                <w:szCs w:val="24"/>
              </w:rPr>
            </m:ctrlPr>
          </m:sSubSupPr>
          <m:e>
            <m:r>
              <w:rPr>
                <w:rFonts w:ascii="DejaVu Math TeX Gyre" w:hAnsi="DejaVu Math TeX Gyre"/>
                <w:sz w:val="24"/>
                <w:szCs w:val="24"/>
              </w:rPr>
              <m:t>ω</m:t>
            </m:r>
          </m:e>
          <m:sub>
            <m:r>
              <w:rPr>
                <w:rFonts w:ascii="DejaVu Math TeX Gyre" w:hAnsi="DejaVu Math TeX Gyre" w:hint="eastAsia"/>
                <w:sz w:val="24"/>
                <w:szCs w:val="24"/>
              </w:rPr>
              <m:t>f</m:t>
            </m:r>
            <m:r>
              <w:rPr>
                <w:rFonts w:ascii="DejaVu Math TeX Gyre" w:hAnsi="DejaVu Math TeX Gyre"/>
                <w:sz w:val="24"/>
                <w:szCs w:val="24"/>
              </w:rPr>
              <m:t>g</m:t>
            </m:r>
          </m:sub>
          <m:sup>
            <m:r>
              <m:rPr>
                <m:scr m:val="script"/>
              </m:rPr>
              <w:rPr>
                <w:rFonts w:ascii="DejaVu Math TeX Gyre" w:hAnsi="DejaVu Math TeX Gyre"/>
                <w:sz w:val="24"/>
                <w:szCs w:val="24"/>
              </w:rPr>
              <m:t>t</m:t>
            </m:r>
          </m:sup>
        </m:sSubSup>
        <m:r>
          <w:rPr>
            <w:rFonts w:ascii="DejaVu Math TeX Gyre" w:hAnsi="DejaVu Math TeX Gyre"/>
            <w:sz w:val="24"/>
            <w:szCs w:val="24"/>
          </w:rPr>
          <m:t>:</m:t>
        </m:r>
      </m:oMath>
      <w:r w:rsidR="002F2FE1" w:rsidRPr="004621FF">
        <w:rPr>
          <w:sz w:val="24"/>
          <w:szCs w:val="24"/>
        </w:rPr>
        <w:t xml:space="preserve"> </w:t>
      </w:r>
      <m:oMath>
        <m:r>
          <m:rPr>
            <m:scr m:val="script"/>
          </m:rPr>
          <w:rPr>
            <w:rFonts w:ascii="DejaVu Math TeX Gyre" w:hAnsi="DejaVu Math TeX Gyre"/>
            <w:sz w:val="24"/>
            <w:szCs w:val="24"/>
          </w:rPr>
          <m:t>t</m:t>
        </m:r>
      </m:oMath>
      <w:r w:rsidR="002F2FE1" w:rsidRPr="004621FF">
        <w:rPr>
          <w:rFonts w:hint="eastAsia"/>
          <w:sz w:val="24"/>
          <w:szCs w:val="24"/>
        </w:rPr>
        <w:t>时刻下，交通站点</w:t>
      </w:r>
      <m:oMath>
        <m:r>
          <w:rPr>
            <w:rFonts w:ascii="DejaVu Math TeX Gyre" w:hAnsi="DejaVu Math TeX Gyre"/>
            <w:sz w:val="24"/>
            <w:szCs w:val="24"/>
          </w:rPr>
          <m:t>i</m:t>
        </m:r>
      </m:oMath>
      <w:r w:rsidR="002F2FE1" w:rsidRPr="004621FF">
        <w:rPr>
          <w:rFonts w:hint="eastAsia"/>
          <w:sz w:val="24"/>
          <w:szCs w:val="24"/>
        </w:rPr>
        <w:t>至</w:t>
      </w:r>
      <m:oMath>
        <m:r>
          <w:rPr>
            <w:rFonts w:ascii="DejaVu Math TeX Gyre" w:hAnsi="DejaVu Math TeX Gyre"/>
            <w:sz w:val="24"/>
            <w:szCs w:val="24"/>
          </w:rPr>
          <m:t>j</m:t>
        </m:r>
      </m:oMath>
      <w:r w:rsidR="002F2FE1" w:rsidRPr="004621FF">
        <w:rPr>
          <w:rFonts w:hint="eastAsia"/>
          <w:sz w:val="24"/>
          <w:szCs w:val="24"/>
        </w:rPr>
        <w:t>平均交通流量率；</w:t>
      </w:r>
    </w:p>
    <w:p w:rsidR="002F2FE1" w:rsidRPr="004621FF" w:rsidRDefault="00E04B6F" w:rsidP="00C26046">
      <w:pPr>
        <w:spacing w:line="360" w:lineRule="auto"/>
        <w:ind w:firstLineChars="200" w:firstLine="480"/>
        <w:rPr>
          <w:sz w:val="24"/>
          <w:szCs w:val="24"/>
        </w:rPr>
      </w:pPr>
      <m:oMath>
        <m:sSup>
          <m:sSupPr>
            <m:ctrlPr>
              <w:rPr>
                <w:rFonts w:ascii="DejaVu Math TeX Gyre" w:hAnsi="DejaVu Math TeX Gyre"/>
                <w:sz w:val="24"/>
                <w:szCs w:val="24"/>
              </w:rPr>
            </m:ctrlPr>
          </m:sSupPr>
          <m:e>
            <m:r>
              <w:rPr>
                <w:rFonts w:ascii="DejaVu Math TeX Gyre" w:hAnsi="DejaVu Math TeX Gyre"/>
                <w:sz w:val="24"/>
                <w:szCs w:val="24"/>
              </w:rPr>
              <m:t>N</m:t>
            </m:r>
          </m:e>
          <m:sup>
            <m:r>
              <w:rPr>
                <w:rFonts w:ascii="微软雅黑" w:eastAsia="微软雅黑" w:hAnsi="微软雅黑" w:cs="微软雅黑" w:hint="eastAsia"/>
                <w:sz w:val="24"/>
                <w:szCs w:val="24"/>
              </w:rPr>
              <m:t>-</m:t>
            </m:r>
            <m:r>
              <m:rPr>
                <m:scr m:val="script"/>
              </m:rPr>
              <w:rPr>
                <w:rFonts w:ascii="DejaVu Math TeX Gyre" w:hAnsi="DejaVu Math TeX Gyre"/>
                <w:sz w:val="24"/>
                <w:szCs w:val="24"/>
              </w:rPr>
              <m:t>N</m:t>
            </m:r>
          </m:sup>
        </m:sSup>
        <m:r>
          <m:rPr>
            <m:sty m:val="p"/>
          </m:rPr>
          <w:rPr>
            <w:rFonts w:ascii="DejaVu Math TeX Gyre" w:hAnsi="DejaVu Math TeX Gyre"/>
            <w:sz w:val="24"/>
            <w:szCs w:val="24"/>
          </w:rPr>
          <m:t>:</m:t>
        </m:r>
      </m:oMath>
      <w:r w:rsidR="002F2FE1" w:rsidRPr="004621FF">
        <w:rPr>
          <w:rFonts w:hint="eastAsia"/>
          <w:sz w:val="24"/>
          <w:szCs w:val="24"/>
        </w:rPr>
        <w:t>除初始感染子区域</w:t>
      </w:r>
      <m:oMath>
        <m:r>
          <m:rPr>
            <m:scr m:val="script"/>
          </m:rPr>
          <w:rPr>
            <w:rFonts w:ascii="DejaVu Math TeX Gyre" w:hAnsi="DejaVu Math TeX Gyre"/>
            <w:sz w:val="24"/>
            <w:szCs w:val="24"/>
          </w:rPr>
          <m:t>N</m:t>
        </m:r>
      </m:oMath>
      <w:r w:rsidR="002F2FE1" w:rsidRPr="004621FF">
        <w:rPr>
          <w:rFonts w:hint="eastAsia"/>
          <w:sz w:val="24"/>
          <w:szCs w:val="24"/>
        </w:rPr>
        <w:t>之外子区域的集合；</w:t>
      </w:r>
    </w:p>
    <w:p w:rsidR="002F2FE1" w:rsidRPr="004621FF" w:rsidRDefault="00E04B6F" w:rsidP="00C26046">
      <w:pPr>
        <w:spacing w:line="360" w:lineRule="auto"/>
        <w:ind w:firstLineChars="200" w:firstLine="480"/>
        <w:rPr>
          <w:sz w:val="24"/>
          <w:szCs w:val="24"/>
        </w:rPr>
      </w:pPr>
      <m:oMath>
        <m:sSub>
          <m:sSubPr>
            <m:ctrlPr>
              <w:rPr>
                <w:rFonts w:ascii="DejaVu Math TeX Gyre" w:hAnsi="DejaVu Math TeX Gyre"/>
                <w:sz w:val="24"/>
                <w:szCs w:val="24"/>
              </w:rPr>
            </m:ctrlPr>
          </m:sSubPr>
          <m:e>
            <m:r>
              <w:rPr>
                <w:rFonts w:ascii="DejaVu Math TeX Gyre" w:hAnsi="DejaVu Math TeX Gyre" w:hint="eastAsia"/>
                <w:sz w:val="24"/>
                <w:szCs w:val="24"/>
              </w:rPr>
              <m:t>i</m:t>
            </m:r>
          </m:e>
          <m:sub>
            <m:r>
              <w:rPr>
                <w:rFonts w:ascii="DejaVu Math TeX Gyre" w:hAnsi="DejaVu Math TeX Gyre"/>
                <w:sz w:val="24"/>
                <w:szCs w:val="24"/>
              </w:rPr>
              <m:t>n</m:t>
            </m:r>
          </m:sub>
        </m:sSub>
        <m:r>
          <w:rPr>
            <w:rFonts w:ascii="DejaVu Math TeX Gyre" w:hAnsi="DejaVu Math TeX Gyre"/>
            <w:sz w:val="24"/>
            <w:szCs w:val="24"/>
          </w:rPr>
          <m:t>:</m:t>
        </m:r>
      </m:oMath>
      <w:r w:rsidR="002F2FE1" w:rsidRPr="004621FF">
        <w:rPr>
          <w:sz w:val="24"/>
          <w:szCs w:val="24"/>
        </w:rPr>
        <w:t xml:space="preserve"> </w:t>
      </w:r>
      <w:r w:rsidR="002F2FE1" w:rsidRPr="004621FF">
        <w:rPr>
          <w:rFonts w:hint="eastAsia"/>
          <w:sz w:val="24"/>
          <w:szCs w:val="24"/>
        </w:rPr>
        <w:t>t时刻下子区域</w:t>
      </w:r>
      <m:oMath>
        <m:r>
          <m:rPr>
            <m:sty m:val="p"/>
          </m:rPr>
          <w:rPr>
            <w:rFonts w:ascii="DejaVu Math TeX Gyre" w:hAnsi="DejaVu Math TeX Gyre"/>
            <w:sz w:val="24"/>
            <w:szCs w:val="24"/>
          </w:rPr>
          <m:t>n</m:t>
        </m:r>
      </m:oMath>
      <w:r w:rsidR="002F2FE1" w:rsidRPr="004621FF">
        <w:rPr>
          <w:rFonts w:hint="eastAsia"/>
          <w:sz w:val="24"/>
          <w:szCs w:val="24"/>
        </w:rPr>
        <w:t>的感染人群所占比例；</w:t>
      </w:r>
    </w:p>
    <w:p w:rsidR="002F2FE1" w:rsidRPr="004621FF" w:rsidRDefault="00E04B6F" w:rsidP="00C26046">
      <w:pPr>
        <w:spacing w:line="360" w:lineRule="auto"/>
        <w:ind w:firstLineChars="200" w:firstLine="480"/>
        <w:rPr>
          <w:sz w:val="24"/>
          <w:szCs w:val="24"/>
        </w:rPr>
      </w:pPr>
      <m:oMath>
        <m:sSub>
          <m:sSubPr>
            <m:ctrlPr>
              <w:rPr>
                <w:rFonts w:ascii="DejaVu Math TeX Gyre" w:hAnsi="DejaVu Math TeX Gyre"/>
                <w:sz w:val="24"/>
                <w:szCs w:val="24"/>
              </w:rPr>
            </m:ctrlPr>
          </m:sSubPr>
          <m:e>
            <m:r>
              <w:rPr>
                <w:rFonts w:ascii="DejaVu Math TeX Gyre" w:hAnsi="DejaVu Math TeX Gyre" w:hint="eastAsia"/>
                <w:sz w:val="24"/>
                <w:szCs w:val="24"/>
              </w:rPr>
              <m:t>s</m:t>
            </m:r>
          </m:e>
          <m:sub>
            <m:r>
              <w:rPr>
                <w:rFonts w:ascii="DejaVu Math TeX Gyre" w:hAnsi="DejaVu Math TeX Gyre"/>
                <w:sz w:val="24"/>
                <w:szCs w:val="24"/>
              </w:rPr>
              <m:t>n</m:t>
            </m:r>
          </m:sub>
        </m:sSub>
        <m:r>
          <w:rPr>
            <w:rFonts w:ascii="DejaVu Math TeX Gyre" w:hAnsi="DejaVu Math TeX Gyre"/>
            <w:sz w:val="24"/>
            <w:szCs w:val="24"/>
          </w:rPr>
          <m:t>:</m:t>
        </m:r>
      </m:oMath>
      <w:r w:rsidR="002F2FE1" w:rsidRPr="004621FF">
        <w:rPr>
          <w:rFonts w:hint="eastAsia"/>
          <w:sz w:val="24"/>
          <w:szCs w:val="24"/>
        </w:rPr>
        <w:t xml:space="preserve"> t时刻下子区域</w:t>
      </w:r>
      <m:oMath>
        <m:r>
          <m:rPr>
            <m:sty m:val="p"/>
          </m:rPr>
          <w:rPr>
            <w:rFonts w:ascii="DejaVu Math TeX Gyre" w:hAnsi="DejaVu Math TeX Gyre"/>
            <w:sz w:val="24"/>
            <w:szCs w:val="24"/>
          </w:rPr>
          <m:t>n</m:t>
        </m:r>
      </m:oMath>
      <w:r w:rsidR="002F2FE1" w:rsidRPr="004621FF">
        <w:rPr>
          <w:rFonts w:hint="eastAsia"/>
          <w:sz w:val="24"/>
          <w:szCs w:val="24"/>
        </w:rPr>
        <w:t>的易感人群所占比例；</w:t>
      </w:r>
    </w:p>
    <w:p w:rsidR="002F2FE1" w:rsidRPr="004621FF" w:rsidRDefault="002F2FE1" w:rsidP="00C26046">
      <w:pPr>
        <w:spacing w:line="360" w:lineRule="auto"/>
        <w:ind w:firstLineChars="200" w:firstLine="480"/>
        <w:rPr>
          <w:sz w:val="24"/>
          <w:szCs w:val="24"/>
        </w:rPr>
      </w:pPr>
      <m:oMath>
        <m:r>
          <w:rPr>
            <w:rFonts w:ascii="DejaVu Math TeX Gyre" w:hAnsi="DejaVu Math TeX Gyre"/>
            <w:sz w:val="24"/>
            <w:szCs w:val="24"/>
          </w:rPr>
          <m:t>μ</m:t>
        </m:r>
        <m:r>
          <m:rPr>
            <m:sty m:val="p"/>
          </m:rPr>
          <w:rPr>
            <w:rFonts w:ascii="DejaVu Math TeX Gyre" w:hAnsi="DejaVu Math TeX Gyre"/>
            <w:sz w:val="24"/>
            <w:szCs w:val="24"/>
          </w:rPr>
          <m:t>:</m:t>
        </m:r>
      </m:oMath>
      <w:r w:rsidRPr="004621FF">
        <w:rPr>
          <w:sz w:val="24"/>
          <w:szCs w:val="24"/>
        </w:rPr>
        <w:t xml:space="preserve"> </w:t>
      </w:r>
      <w:r w:rsidRPr="004621FF">
        <w:rPr>
          <w:rFonts w:hint="eastAsia"/>
          <w:sz w:val="24"/>
          <w:szCs w:val="24"/>
        </w:rPr>
        <w:t>疾病恢复速率；</w:t>
      </w:r>
    </w:p>
    <w:p w:rsidR="002F2FE1" w:rsidRPr="004621FF" w:rsidRDefault="002F2FE1" w:rsidP="00C26046">
      <w:pPr>
        <w:spacing w:line="360" w:lineRule="auto"/>
        <w:ind w:firstLineChars="200" w:firstLine="480"/>
        <w:rPr>
          <w:sz w:val="24"/>
          <w:szCs w:val="24"/>
        </w:rPr>
      </w:pPr>
      <m:oMath>
        <m:r>
          <w:rPr>
            <w:rFonts w:ascii="DejaVu Math TeX Gyre" w:hAnsi="DejaVu Math TeX Gyre"/>
            <w:sz w:val="24"/>
            <w:szCs w:val="24"/>
          </w:rPr>
          <w:lastRenderedPageBreak/>
          <m:t xml:space="preserve">β: </m:t>
        </m:r>
      </m:oMath>
      <w:r w:rsidRPr="004621FF">
        <w:rPr>
          <w:rFonts w:hint="eastAsia"/>
          <w:sz w:val="24"/>
          <w:szCs w:val="24"/>
        </w:rPr>
        <w:t>疾病传播速率</w:t>
      </w:r>
      <w:r w:rsidR="00DF19B4" w:rsidRPr="004621FF">
        <w:rPr>
          <w:rFonts w:hint="eastAsia"/>
          <w:sz w:val="24"/>
          <w:szCs w:val="24"/>
        </w:rPr>
        <w:t>，与当前时刻的感染人群比例有关</w:t>
      </w:r>
      <w:r w:rsidRPr="004621FF">
        <w:rPr>
          <w:rFonts w:hint="eastAsia"/>
          <w:sz w:val="24"/>
          <w:szCs w:val="24"/>
        </w:rPr>
        <w:t>；</w:t>
      </w:r>
      <w:r w:rsidRPr="004621FF">
        <w:rPr>
          <w:sz w:val="24"/>
          <w:szCs w:val="24"/>
        </w:rPr>
        <w:t xml:space="preserve"> </w:t>
      </w:r>
    </w:p>
    <w:p w:rsidR="002F2FE1" w:rsidRPr="004621FF" w:rsidRDefault="00E04B6F" w:rsidP="00C26046">
      <w:pPr>
        <w:spacing w:line="360" w:lineRule="auto"/>
        <w:ind w:firstLineChars="200" w:firstLine="480"/>
        <w:rPr>
          <w:sz w:val="24"/>
          <w:szCs w:val="24"/>
        </w:rPr>
      </w:pPr>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sz w:val="24"/>
                <w:szCs w:val="24"/>
              </w:rPr>
              <m:t>upper</m:t>
            </m:r>
          </m:sub>
        </m:sSub>
      </m:oMath>
      <w:r w:rsidR="002F2FE1" w:rsidRPr="004621FF">
        <w:rPr>
          <w:sz w:val="24"/>
          <w:szCs w:val="24"/>
        </w:rPr>
        <w:t xml:space="preserve">: </w:t>
      </w:r>
      <w:r w:rsidR="002F2FE1" w:rsidRPr="004621FF">
        <w:rPr>
          <w:rFonts w:hint="eastAsia"/>
          <w:sz w:val="24"/>
          <w:szCs w:val="24"/>
        </w:rPr>
        <w:t>运力，该连边允许的最大平均流量率；</w:t>
      </w:r>
    </w:p>
    <w:p w:rsidR="004F157F" w:rsidRPr="004621FF" w:rsidRDefault="004F157F" w:rsidP="00C26046">
      <w:pPr>
        <w:spacing w:line="360" w:lineRule="auto"/>
        <w:ind w:firstLineChars="200" w:firstLine="480"/>
        <w:rPr>
          <w:sz w:val="24"/>
          <w:szCs w:val="24"/>
        </w:rPr>
      </w:pPr>
      <w:r w:rsidRPr="004621FF">
        <w:rPr>
          <w:rFonts w:hint="eastAsia"/>
          <w:sz w:val="24"/>
          <w:szCs w:val="24"/>
        </w:rPr>
        <w:t>上层目标函数对整个时间段离散化，求出每个时刻内的该时刻允许的区域交通流率最大值，上层目标约束条件一保证感染人群比例不会超过局部入侵阈值；下层目标函数求出具体的每条交通路线上的允许的最大值，下层约束条件保证</w:t>
      </w:r>
      <w:r w:rsidR="00ED24C1" w:rsidRPr="004621FF">
        <w:rPr>
          <w:rFonts w:hint="eastAsia"/>
          <w:sz w:val="24"/>
          <w:szCs w:val="24"/>
        </w:rPr>
        <w:t>了求解结果不会与上层结果产生冲突。</w:t>
      </w:r>
    </w:p>
    <w:p w:rsidR="00DF19B4" w:rsidRPr="004621FF" w:rsidRDefault="00DF19B4" w:rsidP="00C26046">
      <w:pPr>
        <w:spacing w:line="360" w:lineRule="auto"/>
        <w:ind w:firstLineChars="200" w:firstLine="480"/>
        <w:rPr>
          <w:sz w:val="24"/>
          <w:szCs w:val="24"/>
        </w:rPr>
      </w:pPr>
      <w:r w:rsidRPr="004621FF">
        <w:rPr>
          <w:rFonts w:hint="eastAsia"/>
          <w:sz w:val="24"/>
          <w:szCs w:val="24"/>
        </w:rPr>
        <w:t>整个计算框架如图所示，根据一定规则将时间离散成时刻序列，设定一个合理的终止时间（一般大于整个疾病持续周期），在每一时刻下优化求得的结果存储至计算机，求解结束时，我们就可以得到一个与时间有关的各个连边上的流量率数值。</w:t>
      </w:r>
    </w:p>
    <w:p w:rsidR="00DF19B4" w:rsidRDefault="00FD0FB8" w:rsidP="00C26046">
      <w:pPr>
        <w:keepNext/>
        <w:jc w:val="center"/>
      </w:pPr>
      <w:r>
        <w:rPr>
          <w:b/>
          <w:sz w:val="28"/>
          <w:szCs w:val="28"/>
        </w:rPr>
        <w:object w:dxaOrig="5399" w:dyaOrig="85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0pt;height:424.4pt" o:ole="">
            <v:imagedata r:id="rId33" o:title=""/>
          </v:shape>
          <o:OLEObject Type="Embed" ProgID="PowerPoint.Show.12" ShapeID="_x0000_i1025" DrawAspect="Content" ObjectID="_1553408680" r:id="rId34"/>
        </w:object>
      </w:r>
    </w:p>
    <w:p w:rsidR="00EA5EC9" w:rsidRDefault="00DF19B4" w:rsidP="00C26046">
      <w:pPr>
        <w:pStyle w:val="a3"/>
        <w:jc w:val="center"/>
        <w:rPr>
          <w:b/>
          <w:sz w:val="28"/>
          <w:szCs w:val="28"/>
        </w:rPr>
      </w:pPr>
      <w:r>
        <w:t xml:space="preserve">Figure </w:t>
      </w:r>
      <w:r w:rsidR="00E04B6F">
        <w:fldChar w:fldCharType="begin"/>
      </w:r>
      <w:r w:rsidR="00E04B6F">
        <w:instrText xml:space="preserve"> SEQ Figure \* ARABIC </w:instrText>
      </w:r>
      <w:r w:rsidR="00E04B6F">
        <w:fldChar w:fldCharType="separate"/>
      </w:r>
      <w:r w:rsidR="001E6E53">
        <w:rPr>
          <w:noProof/>
        </w:rPr>
        <w:t>6</w:t>
      </w:r>
      <w:r w:rsidR="00E04B6F">
        <w:rPr>
          <w:noProof/>
        </w:rPr>
        <w:fldChar w:fldCharType="end"/>
      </w:r>
    </w:p>
    <w:p w:rsidR="00156915" w:rsidRPr="00156915" w:rsidRDefault="00156915" w:rsidP="00C26046">
      <w:pPr>
        <w:rPr>
          <w:sz w:val="28"/>
          <w:szCs w:val="28"/>
        </w:rPr>
      </w:pPr>
    </w:p>
    <w:p w:rsidR="00DF19B4" w:rsidRPr="00DF19B4" w:rsidRDefault="00DF19B4" w:rsidP="00C26046">
      <w:pPr>
        <w:rPr>
          <w:sz w:val="28"/>
          <w:szCs w:val="28"/>
        </w:rPr>
      </w:pPr>
    </w:p>
    <w:p w:rsidR="00251643" w:rsidRPr="00251643" w:rsidRDefault="00F32756" w:rsidP="00C26046">
      <w:pPr>
        <w:pStyle w:val="3"/>
      </w:pPr>
      <w:r>
        <w:rPr>
          <w:rFonts w:hint="eastAsia"/>
        </w:rPr>
        <w:t>5.2.</w:t>
      </w:r>
      <w:r w:rsidR="00A2550F">
        <w:rPr>
          <w:rFonts w:hint="eastAsia"/>
        </w:rPr>
        <w:t>3</w:t>
      </w:r>
      <w:r>
        <w:t xml:space="preserve"> </w:t>
      </w:r>
      <w:r w:rsidR="00052A84">
        <w:rPr>
          <w:rFonts w:hint="eastAsia"/>
        </w:rPr>
        <w:t>求解分析</w:t>
      </w:r>
    </w:p>
    <w:p w:rsidR="00052A84" w:rsidRPr="00A412C6" w:rsidRDefault="00052A84" w:rsidP="00A412C6">
      <w:pPr>
        <w:spacing w:line="360" w:lineRule="auto"/>
        <w:ind w:firstLineChars="200" w:firstLine="480"/>
        <w:rPr>
          <w:sz w:val="24"/>
          <w:szCs w:val="24"/>
        </w:rPr>
      </w:pPr>
      <w:r w:rsidRPr="00A412C6">
        <w:rPr>
          <w:rFonts w:hint="eastAsia"/>
          <w:sz w:val="24"/>
          <w:szCs w:val="24"/>
        </w:rPr>
        <w:t>我们在一个随机网络中进行了实验计算，该随机网络由</w:t>
      </w:r>
      <w:r w:rsidR="00FA709B" w:rsidRPr="00A412C6">
        <w:rPr>
          <w:rFonts w:hint="eastAsia"/>
          <w:sz w:val="24"/>
          <w:szCs w:val="24"/>
        </w:rPr>
        <w:t>10</w:t>
      </w:r>
      <w:r w:rsidRPr="00A412C6">
        <w:rPr>
          <w:rFonts w:hint="eastAsia"/>
          <w:sz w:val="24"/>
          <w:szCs w:val="24"/>
        </w:rPr>
        <w:t>个星型网络组成，每个星形网络代表着子区域中的交通网络</w:t>
      </w:r>
      <m:oMath>
        <m:sSub>
          <m:sSubPr>
            <m:ctrlPr>
              <w:rPr>
                <w:rFonts w:ascii="DejaVu Math TeX Gyre" w:hAnsi="DejaVu Math TeX Gyre"/>
                <w:sz w:val="24"/>
                <w:szCs w:val="24"/>
              </w:rPr>
            </m:ctrlPr>
          </m:sSubPr>
          <m:e>
            <m:r>
              <w:rPr>
                <w:rFonts w:ascii="DejaVu Math TeX Gyre" w:hAnsi="DejaVu Math TeX Gyre"/>
                <w:sz w:val="24"/>
                <w:szCs w:val="24"/>
              </w:rPr>
              <m:t>T</m:t>
            </m:r>
          </m:e>
          <m:sub>
            <m:r>
              <w:rPr>
                <w:rFonts w:ascii="DejaVu Math TeX Gyre" w:hAnsi="DejaVu Math TeX Gyre"/>
                <w:sz w:val="24"/>
                <w:szCs w:val="24"/>
              </w:rPr>
              <m:t>m</m:t>
            </m:r>
          </m:sub>
        </m:sSub>
      </m:oMath>
      <w:r w:rsidRPr="00A412C6">
        <w:rPr>
          <w:rFonts w:hint="eastAsia"/>
          <w:sz w:val="24"/>
          <w:szCs w:val="24"/>
        </w:rPr>
        <w:t>，每个星行网络的中心点</w:t>
      </w:r>
      <w:r w:rsidR="00FA709B" w:rsidRPr="00A412C6">
        <w:rPr>
          <w:rFonts w:hint="eastAsia"/>
          <w:sz w:val="24"/>
          <w:szCs w:val="24"/>
        </w:rPr>
        <w:t>的连接模式符合Brabasi-Al</w:t>
      </w:r>
      <w:r w:rsidR="00FA709B" w:rsidRPr="00A412C6">
        <w:rPr>
          <w:sz w:val="24"/>
          <w:szCs w:val="24"/>
        </w:rPr>
        <w:t>b</w:t>
      </w:r>
      <w:r w:rsidR="00FA709B" w:rsidRPr="00A412C6">
        <w:rPr>
          <w:rFonts w:hint="eastAsia"/>
          <w:sz w:val="24"/>
          <w:szCs w:val="24"/>
        </w:rPr>
        <w:t>ert优先连接规则</w:t>
      </w:r>
      <w:r w:rsidRPr="00A412C6">
        <w:rPr>
          <w:rFonts w:hint="eastAsia"/>
          <w:sz w:val="24"/>
          <w:szCs w:val="24"/>
        </w:rPr>
        <w:t>，</w:t>
      </w:r>
      <w:r w:rsidR="00FA709B" w:rsidRPr="00A412C6">
        <w:rPr>
          <w:rFonts w:hint="eastAsia"/>
          <w:sz w:val="24"/>
          <w:szCs w:val="24"/>
        </w:rPr>
        <w:t>所有节点以及连边</w:t>
      </w:r>
      <w:r w:rsidRPr="00A412C6">
        <w:rPr>
          <w:rFonts w:hint="eastAsia"/>
          <w:sz w:val="24"/>
          <w:szCs w:val="24"/>
        </w:rPr>
        <w:t>构成整个交通符合种群网络</w:t>
      </w:r>
      <m:oMath>
        <m:r>
          <w:rPr>
            <w:rFonts w:ascii="DejaVu Math TeX Gyre" w:hAnsi="DejaVu Math TeX Gyre"/>
            <w:sz w:val="24"/>
            <w:szCs w:val="24"/>
          </w:rPr>
          <m:t>T</m:t>
        </m:r>
        <m:r>
          <w:rPr>
            <w:rFonts w:ascii="DejaVu Math TeX Gyre" w:hAnsi="DejaVu Math TeX Gyre" w:hint="eastAsia"/>
            <w:sz w:val="24"/>
            <w:szCs w:val="24"/>
          </w:rPr>
          <m:t>(</m:t>
        </m:r>
        <m:r>
          <m:rPr>
            <m:sty m:val="p"/>
          </m:rPr>
          <w:rPr>
            <w:rFonts w:ascii="DejaVu Math TeX Gyre" w:hAnsi="DejaVu Math TeX Gyre"/>
            <w:sz w:val="24"/>
            <w:szCs w:val="24"/>
          </w:rPr>
          <m:t>200,175</m:t>
        </m:r>
        <m:r>
          <w:rPr>
            <w:rFonts w:ascii="DejaVu Math TeX Gyre" w:hAnsi="DejaVu Math TeX Gyre"/>
            <w:sz w:val="24"/>
            <w:szCs w:val="24"/>
          </w:rPr>
          <m:t>)</m:t>
        </m:r>
      </m:oMath>
      <w:r w:rsidRPr="00A412C6">
        <w:rPr>
          <w:rFonts w:hint="eastAsia"/>
          <w:sz w:val="24"/>
          <w:szCs w:val="24"/>
        </w:rPr>
        <w:t>。</w:t>
      </w:r>
    </w:p>
    <w:p w:rsidR="00052A84" w:rsidRPr="00052A84" w:rsidRDefault="00052A84" w:rsidP="00052A84">
      <w:pPr>
        <w:rPr>
          <w:sz w:val="28"/>
          <w:szCs w:val="28"/>
        </w:rPr>
      </w:pPr>
    </w:p>
    <w:p w:rsidR="00052A84" w:rsidRDefault="00052A84" w:rsidP="00052A84">
      <w:pPr>
        <w:rPr>
          <w:sz w:val="28"/>
          <w:szCs w:val="28"/>
        </w:rPr>
      </w:pPr>
      <w:r>
        <w:rPr>
          <w:rFonts w:hint="eastAsia"/>
          <w:noProof/>
          <w:sz w:val="28"/>
          <w:szCs w:val="28"/>
        </w:rPr>
        <w:drawing>
          <wp:inline distT="0" distB="0" distL="0" distR="0" wp14:anchorId="35220670" wp14:editId="755DCDD4">
            <wp:extent cx="5274310" cy="2966720"/>
            <wp:effectExtent l="0" t="0" r="2540" b="508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del_al.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rsidR="00231287" w:rsidRPr="00A412C6" w:rsidRDefault="00BC0260" w:rsidP="00A412C6">
      <w:pPr>
        <w:spacing w:line="360" w:lineRule="auto"/>
        <w:ind w:firstLineChars="200" w:firstLine="480"/>
        <w:rPr>
          <w:sz w:val="24"/>
          <w:szCs w:val="24"/>
        </w:rPr>
      </w:pPr>
      <w:r w:rsidRPr="00A412C6">
        <w:rPr>
          <w:rFonts w:hint="eastAsia"/>
          <w:sz w:val="24"/>
          <w:szCs w:val="24"/>
        </w:rPr>
        <w:t>我们在</w:t>
      </w:r>
      <w:r w:rsidRPr="00A412C6">
        <w:rPr>
          <w:sz w:val="24"/>
          <w:szCs w:val="24"/>
        </w:rPr>
        <w:t>P</w:t>
      </w:r>
      <w:r w:rsidRPr="00A412C6">
        <w:rPr>
          <w:rFonts w:hint="eastAsia"/>
          <w:sz w:val="24"/>
          <w:szCs w:val="24"/>
        </w:rPr>
        <w:t>ython中成功计算了结果</w:t>
      </w:r>
      <w:r w:rsidR="00853B3A" w:rsidRPr="00A412C6">
        <w:rPr>
          <w:rFonts w:hint="eastAsia"/>
          <w:sz w:val="24"/>
          <w:szCs w:val="24"/>
        </w:rPr>
        <w:t>，</w:t>
      </w:r>
      <w:r w:rsidRPr="00A412C6">
        <w:rPr>
          <w:rFonts w:hint="eastAsia"/>
          <w:sz w:val="24"/>
          <w:szCs w:val="24"/>
        </w:rPr>
        <w:t>如图</w:t>
      </w:r>
      <w:r w:rsidR="004957D5" w:rsidRPr="00A412C6">
        <w:rPr>
          <w:rFonts w:hint="eastAsia"/>
          <w:sz w:val="24"/>
          <w:szCs w:val="24"/>
        </w:rPr>
        <w:t>12</w:t>
      </w:r>
      <w:r w:rsidR="00853B3A" w:rsidRPr="00A412C6">
        <w:rPr>
          <w:rFonts w:hint="eastAsia"/>
          <w:sz w:val="24"/>
          <w:szCs w:val="24"/>
        </w:rPr>
        <w:t>所示，初始感染节点子区域</w:t>
      </w:r>
      <m:oMath>
        <m:sSub>
          <m:sSubPr>
            <m:ctrlPr>
              <w:rPr>
                <w:rFonts w:ascii="DejaVu Math TeX Gyre" w:hAnsi="DejaVu Math TeX Gyre"/>
                <w:sz w:val="24"/>
                <w:szCs w:val="24"/>
              </w:rPr>
            </m:ctrlPr>
          </m:sSubPr>
          <m:e>
            <m:r>
              <w:rPr>
                <w:rFonts w:ascii="DejaVu Math TeX Gyre" w:hAnsi="DejaVu Math TeX Gyre" w:hint="eastAsia"/>
                <w:sz w:val="24"/>
                <w:szCs w:val="24"/>
              </w:rPr>
              <m:t>s</m:t>
            </m:r>
          </m:e>
          <m:sub>
            <m:r>
              <w:rPr>
                <w:rFonts w:ascii="DejaVu Math TeX Gyre" w:hAnsi="DejaVu Math TeX Gyre"/>
                <w:sz w:val="24"/>
                <w:szCs w:val="24"/>
              </w:rPr>
              <m:t>0</m:t>
            </m:r>
          </m:sub>
        </m:sSub>
      </m:oMath>
      <w:r w:rsidR="00853B3A" w:rsidRPr="00A412C6">
        <w:rPr>
          <w:rFonts w:hint="eastAsia"/>
          <w:sz w:val="24"/>
          <w:szCs w:val="24"/>
        </w:rPr>
        <w:t>，子区域</w:t>
      </w:r>
      <m:oMath>
        <m:sSub>
          <m:sSubPr>
            <m:ctrlPr>
              <w:rPr>
                <w:rFonts w:ascii="DejaVu Math TeX Gyre" w:hAnsi="DejaVu Math TeX Gyre"/>
                <w:sz w:val="24"/>
                <w:szCs w:val="24"/>
              </w:rPr>
            </m:ctrlPr>
          </m:sSubPr>
          <m:e>
            <m:r>
              <w:rPr>
                <w:rFonts w:ascii="DejaVu Math TeX Gyre" w:hAnsi="DejaVu Math TeX Gyre" w:hint="eastAsia"/>
                <w:sz w:val="24"/>
                <w:szCs w:val="24"/>
              </w:rPr>
              <m:t>s</m:t>
            </m:r>
          </m:e>
          <m:sub>
            <m:r>
              <w:rPr>
                <w:rFonts w:ascii="DejaVu Math TeX Gyre" w:hAnsi="DejaVu Math TeX Gyre"/>
                <w:sz w:val="24"/>
                <w:szCs w:val="24"/>
              </w:rPr>
              <m:t>0</m:t>
            </m:r>
          </m:sub>
        </m:sSub>
      </m:oMath>
      <w:r w:rsidR="00853B3A" w:rsidRPr="00A412C6">
        <w:rPr>
          <w:rFonts w:hint="eastAsia"/>
          <w:sz w:val="24"/>
          <w:szCs w:val="24"/>
        </w:rPr>
        <w:t>感染人群比例随着时间的变化而变化，在</w:t>
      </w:r>
      <m:oMath>
        <m:r>
          <w:rPr>
            <w:rFonts w:ascii="DejaVu Math TeX Gyre" w:hAnsi="DejaVu Math TeX Gyre" w:hint="eastAsia"/>
            <w:sz w:val="24"/>
            <w:szCs w:val="24"/>
          </w:rPr>
          <m:t>t</m:t>
        </m:r>
        <m:r>
          <m:rPr>
            <m:sty m:val="p"/>
          </m:rPr>
          <w:rPr>
            <w:rFonts w:ascii="DejaVu Math TeX Gyre" w:hAnsi="DejaVu Math TeX Gyre"/>
            <w:sz w:val="24"/>
            <w:szCs w:val="24"/>
          </w:rPr>
          <m:t>=89</m:t>
        </m:r>
      </m:oMath>
      <w:r w:rsidR="00853B3A" w:rsidRPr="00A412C6">
        <w:rPr>
          <w:rFonts w:hint="eastAsia"/>
          <w:sz w:val="24"/>
          <w:szCs w:val="24"/>
        </w:rPr>
        <w:t>时达到感染最大值，约为0.25</w:t>
      </w:r>
      <w:r w:rsidR="002245F8" w:rsidRPr="00A412C6">
        <w:rPr>
          <w:rFonts w:hint="eastAsia"/>
          <w:sz w:val="24"/>
          <w:szCs w:val="24"/>
        </w:rPr>
        <w:t>。与初始感染子区域之接相邻的节点之间的交通流量率</w:t>
      </w:r>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oMath>
      <w:r w:rsidR="002245F8" w:rsidRPr="00A412C6">
        <w:rPr>
          <w:rFonts w:hint="eastAsia"/>
          <w:sz w:val="24"/>
          <w:szCs w:val="24"/>
        </w:rPr>
        <w:t>随着</w:t>
      </w:r>
      <m:oMath>
        <m:sSub>
          <m:sSubPr>
            <m:ctrlPr>
              <w:rPr>
                <w:rFonts w:ascii="DejaVu Math TeX Gyre" w:hAnsi="DejaVu Math TeX Gyre"/>
                <w:sz w:val="24"/>
                <w:szCs w:val="24"/>
              </w:rPr>
            </m:ctrlPr>
          </m:sSubPr>
          <m:e>
            <m:r>
              <w:rPr>
                <w:rFonts w:ascii="DejaVu Math TeX Gyre" w:hAnsi="DejaVu Math TeX Gyre" w:hint="eastAsia"/>
                <w:sz w:val="24"/>
                <w:szCs w:val="24"/>
              </w:rPr>
              <m:t>s</m:t>
            </m:r>
          </m:e>
          <m:sub>
            <m:r>
              <w:rPr>
                <w:rFonts w:ascii="DejaVu Math TeX Gyre" w:hAnsi="DejaVu Math TeX Gyre"/>
                <w:sz w:val="24"/>
                <w:szCs w:val="24"/>
              </w:rPr>
              <m:t>0</m:t>
            </m:r>
          </m:sub>
        </m:sSub>
      </m:oMath>
      <w:r w:rsidR="002245F8" w:rsidRPr="00A412C6">
        <w:rPr>
          <w:rFonts w:hint="eastAsia"/>
          <w:sz w:val="24"/>
          <w:szCs w:val="24"/>
        </w:rPr>
        <w:t>中感染比例的升高而受到控制逐步降低，感染比例达到最高峰时，交通流量率也达到最低值。其他连边上的交通流量率</w:t>
      </w:r>
      <m:oMath>
        <m:sSub>
          <m:sSubPr>
            <m:ctrlPr>
              <w:rPr>
                <w:rFonts w:ascii="DejaVu Math TeX Gyre" w:hAnsi="DejaVu Math TeX Gyre"/>
                <w:sz w:val="24"/>
                <w:szCs w:val="24"/>
              </w:rPr>
            </m:ctrlPr>
          </m:sSubPr>
          <m:e>
            <m:r>
              <w:rPr>
                <w:rFonts w:ascii="DejaVu Math TeX Gyre" w:hAnsi="DejaVu Math TeX Gyre"/>
                <w:sz w:val="24"/>
                <w:szCs w:val="24"/>
              </w:rPr>
              <m:t>ω</m:t>
            </m:r>
          </m:e>
          <m:sub>
            <m:r>
              <w:rPr>
                <w:rFonts w:ascii="DejaVu Math TeX Gyre" w:hAnsi="DejaVu Math TeX Gyre"/>
                <w:sz w:val="24"/>
                <w:szCs w:val="24"/>
              </w:rPr>
              <m:t>nm</m:t>
            </m:r>
          </m:sub>
        </m:sSub>
      </m:oMath>
      <w:r w:rsidR="002245F8" w:rsidRPr="00A412C6">
        <w:rPr>
          <w:rFonts w:hint="eastAsia"/>
          <w:sz w:val="24"/>
          <w:szCs w:val="24"/>
        </w:rPr>
        <w:t>则不受影响，由此可见，在当前目标函数给定的情况下，对初始感染子区域的直接连边进行有力控制是最优的选择。</w:t>
      </w:r>
    </w:p>
    <w:p w:rsidR="004957D5" w:rsidRDefault="00853B3A" w:rsidP="00052A84">
      <w:pPr>
        <w:rPr>
          <w:sz w:val="28"/>
          <w:szCs w:val="28"/>
        </w:rPr>
      </w:pPr>
      <w:r>
        <w:rPr>
          <w:rFonts w:hint="eastAsia"/>
          <w:noProof/>
          <w:sz w:val="28"/>
          <w:szCs w:val="28"/>
        </w:rPr>
        <w:drawing>
          <wp:inline distT="0" distB="0" distL="0" distR="0" wp14:anchorId="512A21DA" wp14:editId="586181F5">
            <wp:extent cx="5274310" cy="2584361"/>
            <wp:effectExtent l="0" t="0" r="2540" b="698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ult.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74310" cy="2584361"/>
                    </a:xfrm>
                    <a:prstGeom prst="rect">
                      <a:avLst/>
                    </a:prstGeom>
                  </pic:spPr>
                </pic:pic>
              </a:graphicData>
            </a:graphic>
          </wp:inline>
        </w:drawing>
      </w:r>
    </w:p>
    <w:p w:rsidR="004957D5" w:rsidRDefault="004957D5" w:rsidP="00853B3A">
      <w:pPr>
        <w:keepNext/>
        <w:jc w:val="center"/>
      </w:pPr>
    </w:p>
    <w:p w:rsidR="001D7909" w:rsidRDefault="004957D5" w:rsidP="004957D5">
      <w:pPr>
        <w:pStyle w:val="a3"/>
        <w:rPr>
          <w:noProof/>
        </w:rPr>
      </w:pPr>
      <w:r>
        <w:t xml:space="preserve">Figure </w:t>
      </w:r>
      <w:r w:rsidR="00E04B6F">
        <w:fldChar w:fldCharType="begin"/>
      </w:r>
      <w:r w:rsidR="00E04B6F">
        <w:instrText xml:space="preserve"> SEQ Figure \* ARABIC </w:instrText>
      </w:r>
      <w:r w:rsidR="00E04B6F">
        <w:fldChar w:fldCharType="separate"/>
      </w:r>
      <w:r w:rsidR="001E6E53">
        <w:rPr>
          <w:noProof/>
        </w:rPr>
        <w:t>7</w:t>
      </w:r>
      <w:r w:rsidR="00E04B6F">
        <w:rPr>
          <w:noProof/>
        </w:rPr>
        <w:fldChar w:fldCharType="end"/>
      </w:r>
    </w:p>
    <w:p w:rsidR="00F25A17" w:rsidRDefault="00AD1F0C" w:rsidP="001E6E53">
      <w:pPr>
        <w:pStyle w:val="2"/>
        <w:numPr>
          <w:ilvl w:val="0"/>
          <w:numId w:val="6"/>
        </w:numPr>
      </w:pPr>
      <w:bookmarkStart w:id="75" w:name="_GoBack"/>
      <w:bookmarkEnd w:id="75"/>
      <w:r>
        <w:rPr>
          <w:rFonts w:hint="eastAsia"/>
        </w:rPr>
        <w:t>参考文献</w:t>
      </w:r>
    </w:p>
    <w:p w:rsidR="00020DFC" w:rsidRPr="00020DFC" w:rsidRDefault="00AD1F0C" w:rsidP="00020DFC">
      <w:pPr>
        <w:pStyle w:val="ad"/>
      </w:pPr>
      <w:r>
        <w:fldChar w:fldCharType="begin"/>
      </w:r>
      <w:r w:rsidR="006A50B5">
        <w:instrText xml:space="preserve"> ADDIN ZOTERO_BIBL {"custom":[]} CSL_BIBLIOGRAPHY </w:instrText>
      </w:r>
      <w:r>
        <w:fldChar w:fldCharType="separate"/>
      </w:r>
      <w:r w:rsidR="00020DFC" w:rsidRPr="00020DFC">
        <w:t>[1]</w:t>
      </w:r>
      <w:r w:rsidR="00020DFC" w:rsidRPr="00020DFC">
        <w:tab/>
        <w:t xml:space="preserve">I. M. Longini </w:t>
      </w:r>
      <w:r w:rsidR="00020DFC" w:rsidRPr="00020DFC">
        <w:rPr>
          <w:i/>
          <w:iCs/>
        </w:rPr>
        <w:t>et al.</w:t>
      </w:r>
      <w:r w:rsidR="00020DFC" w:rsidRPr="00020DFC">
        <w:t xml:space="preserve">, “Containing pandemic influenza at the source,” </w:t>
      </w:r>
      <w:r w:rsidR="00020DFC" w:rsidRPr="00020DFC">
        <w:rPr>
          <w:i/>
          <w:iCs/>
        </w:rPr>
        <w:t>Science</w:t>
      </w:r>
      <w:r w:rsidR="00020DFC" w:rsidRPr="00020DFC">
        <w:t>, vol. 309, no. 5737, pp. 1083–1087, Aug. 2005.</w:t>
      </w:r>
    </w:p>
    <w:p w:rsidR="00020DFC" w:rsidRPr="00020DFC" w:rsidRDefault="00020DFC" w:rsidP="00020DFC">
      <w:pPr>
        <w:pStyle w:val="ad"/>
      </w:pPr>
      <w:r w:rsidRPr="00020DFC">
        <w:t>[2]</w:t>
      </w:r>
      <w:r w:rsidRPr="00020DFC">
        <w:tab/>
        <w:t xml:space="preserve">N. M. Ferguson </w:t>
      </w:r>
      <w:r w:rsidRPr="00020DFC">
        <w:rPr>
          <w:i/>
          <w:iCs/>
        </w:rPr>
        <w:t>et al.</w:t>
      </w:r>
      <w:r w:rsidRPr="00020DFC">
        <w:t xml:space="preserve">, “Strategies for containing an emerging influenza pandemic in Southeast Asia,” </w:t>
      </w:r>
      <w:r w:rsidRPr="00020DFC">
        <w:rPr>
          <w:i/>
          <w:iCs/>
        </w:rPr>
        <w:t>Nature</w:t>
      </w:r>
      <w:r w:rsidRPr="00020DFC">
        <w:t>, vol. 437, no. 7056, pp. 209–214, Sep. 2005.</w:t>
      </w:r>
    </w:p>
    <w:p w:rsidR="00020DFC" w:rsidRPr="00020DFC" w:rsidRDefault="00020DFC" w:rsidP="00020DFC">
      <w:pPr>
        <w:pStyle w:val="ad"/>
      </w:pPr>
      <w:r w:rsidRPr="00020DFC">
        <w:t>[3]</w:t>
      </w:r>
      <w:r w:rsidRPr="00020DFC">
        <w:tab/>
        <w:t xml:space="preserve">Y. Ohkusa and T. Sugawara, “Simulation model of pandemic influenza in the whole of Japan,” </w:t>
      </w:r>
      <w:r w:rsidRPr="00020DFC">
        <w:rPr>
          <w:i/>
          <w:iCs/>
        </w:rPr>
        <w:t>Jpn. J. Infect. Dis.</w:t>
      </w:r>
      <w:r w:rsidRPr="00020DFC">
        <w:t>, vol. 62, no. 2, pp. 98–106, Mar. 2009.</w:t>
      </w:r>
    </w:p>
    <w:p w:rsidR="00020DFC" w:rsidRPr="00020DFC" w:rsidRDefault="00020DFC" w:rsidP="00020DFC">
      <w:pPr>
        <w:pStyle w:val="ad"/>
      </w:pPr>
      <w:r w:rsidRPr="00020DFC">
        <w:t>[4]</w:t>
      </w:r>
      <w:r w:rsidRPr="00020DFC">
        <w:tab/>
        <w:t xml:space="preserve">Y. Ohkusa and T. Sugawara, “Application of an individual-based model with real data for transportation mode and location to pandemic influenza,” </w:t>
      </w:r>
      <w:r w:rsidRPr="00020DFC">
        <w:rPr>
          <w:i/>
          <w:iCs/>
        </w:rPr>
        <w:t>J. Infect. Chemother.</w:t>
      </w:r>
      <w:r w:rsidRPr="00020DFC">
        <w:t>, vol. 13, no. 6, p. 380, Dec. 2007.</w:t>
      </w:r>
    </w:p>
    <w:p w:rsidR="00020DFC" w:rsidRPr="00020DFC" w:rsidRDefault="00020DFC" w:rsidP="00020DFC">
      <w:pPr>
        <w:pStyle w:val="ad"/>
      </w:pPr>
      <w:r w:rsidRPr="00020DFC">
        <w:t>[5]</w:t>
      </w:r>
      <w:r w:rsidRPr="00020DFC">
        <w:tab/>
        <w:t xml:space="preserve">L. Hufnagel, D. Brockmann, and T. Geisel, “Forecast and control of epidemics in a globalized world,” </w:t>
      </w:r>
      <w:r w:rsidRPr="00020DFC">
        <w:rPr>
          <w:i/>
          <w:iCs/>
        </w:rPr>
        <w:t>Proc. Natl. Acad. Sci. U. S. A.</w:t>
      </w:r>
      <w:r w:rsidRPr="00020DFC">
        <w:t>, vol. 101, no. 42, pp. 15124–15129, Oct. 2004.</w:t>
      </w:r>
    </w:p>
    <w:p w:rsidR="00020DFC" w:rsidRPr="00020DFC" w:rsidRDefault="00020DFC" w:rsidP="00020DFC">
      <w:pPr>
        <w:pStyle w:val="ad"/>
      </w:pPr>
      <w:r w:rsidRPr="00020DFC">
        <w:t>[6]</w:t>
      </w:r>
      <w:r w:rsidRPr="00020DFC">
        <w:tab/>
        <w:t xml:space="preserve">V. Colizza, A. Barrat, M. Barthelemy, and A. Vespignani, “Prediction and predictability of global epidemics: the role of the airline transportation network,” </w:t>
      </w:r>
      <w:r w:rsidRPr="00020DFC">
        <w:rPr>
          <w:i/>
          <w:iCs/>
        </w:rPr>
        <w:t>Proc. Natl. Acad. Sci.</w:t>
      </w:r>
      <w:r w:rsidRPr="00020DFC">
        <w:t>, vol. 103, no. 7, pp. 2015–2020, Feb. 2006.</w:t>
      </w:r>
    </w:p>
    <w:p w:rsidR="00020DFC" w:rsidRPr="00020DFC" w:rsidRDefault="00020DFC" w:rsidP="00020DFC">
      <w:pPr>
        <w:pStyle w:val="ad"/>
      </w:pPr>
      <w:r w:rsidRPr="00020DFC">
        <w:t>[7]</w:t>
      </w:r>
      <w:r w:rsidRPr="00020DFC">
        <w:tab/>
        <w:t xml:space="preserve">D. Balcan, V. Colizza, B. Gonçalves, H. Hu, J. J. Ramasco, and A. Vespignani, “Multiscale mobility networks and the spatial spreading of infectious diseases,” </w:t>
      </w:r>
      <w:r w:rsidRPr="00020DFC">
        <w:rPr>
          <w:i/>
          <w:iCs/>
        </w:rPr>
        <w:t>Proc. Natl. Acad. Sci.</w:t>
      </w:r>
      <w:r w:rsidRPr="00020DFC">
        <w:t>, vol. 106, no. 51, pp. 21484–21489, Dec. 2009.</w:t>
      </w:r>
    </w:p>
    <w:p w:rsidR="00020DFC" w:rsidRPr="00020DFC" w:rsidRDefault="00020DFC" w:rsidP="00020DFC">
      <w:pPr>
        <w:pStyle w:val="ad"/>
      </w:pPr>
      <w:r w:rsidRPr="00020DFC">
        <w:t>[8]</w:t>
      </w:r>
      <w:r w:rsidRPr="00020DFC">
        <w:tab/>
        <w:t xml:space="preserve">D. Balcan, B. Gonçalves, H. Hu, J. J. Ramasco, V. Colizza, and A. Vespignani, “Modeling the spatial spread of infectious diseases: The GLobal Epidemic and Mobility computational model,” </w:t>
      </w:r>
      <w:r w:rsidRPr="00020DFC">
        <w:rPr>
          <w:i/>
          <w:iCs/>
        </w:rPr>
        <w:t>J. Comput. Sci.</w:t>
      </w:r>
      <w:r w:rsidRPr="00020DFC">
        <w:t>, vol. 1, no. 3, pp. 132–145, Aug. 2010.</w:t>
      </w:r>
    </w:p>
    <w:p w:rsidR="00020DFC" w:rsidRPr="00020DFC" w:rsidRDefault="00020DFC" w:rsidP="00020DFC">
      <w:pPr>
        <w:pStyle w:val="ad"/>
      </w:pPr>
      <w:r w:rsidRPr="00020DFC">
        <w:t>[9]</w:t>
      </w:r>
      <w:r w:rsidRPr="00020DFC">
        <w:tab/>
        <w:t xml:space="preserve">K. Yashima and A. Sasaki, “Epidemic Process over the Commute Network in a Metropolitan Area,” </w:t>
      </w:r>
      <w:r w:rsidRPr="00020DFC">
        <w:rPr>
          <w:i/>
          <w:iCs/>
        </w:rPr>
        <w:t>PLOS ONE</w:t>
      </w:r>
      <w:r w:rsidRPr="00020DFC">
        <w:t>, vol. 9, no. 6, p. e98518, Jun. 2014.</w:t>
      </w:r>
    </w:p>
    <w:p w:rsidR="00020DFC" w:rsidRPr="00020DFC" w:rsidRDefault="00020DFC" w:rsidP="00020DFC">
      <w:pPr>
        <w:pStyle w:val="ad"/>
      </w:pPr>
      <w:r w:rsidRPr="00020DFC">
        <w:t>[10]</w:t>
      </w:r>
      <w:r w:rsidRPr="00020DFC">
        <w:tab/>
        <w:t xml:space="preserve">D. Brockmann, L. Hufnagel, and T. Geisel, “The scaling laws of human travel,” </w:t>
      </w:r>
      <w:r w:rsidRPr="00020DFC">
        <w:rPr>
          <w:i/>
          <w:iCs/>
        </w:rPr>
        <w:t>Nature</w:t>
      </w:r>
      <w:r w:rsidRPr="00020DFC">
        <w:t>, vol. 439, no. 7075, pp. 462–465, Jan. 2006.</w:t>
      </w:r>
    </w:p>
    <w:p w:rsidR="00020DFC" w:rsidRPr="00020DFC" w:rsidRDefault="00020DFC" w:rsidP="00020DFC">
      <w:pPr>
        <w:pStyle w:val="ad"/>
      </w:pPr>
      <w:r w:rsidRPr="00020DFC">
        <w:t>[11]</w:t>
      </w:r>
      <w:r w:rsidRPr="00020DFC">
        <w:tab/>
        <w:t xml:space="preserve">M. C. González, C. A. Hidalgo, and A.-L. Barabási, “Understanding individual human mobility patterns,” </w:t>
      </w:r>
      <w:r w:rsidRPr="00020DFC">
        <w:rPr>
          <w:i/>
          <w:iCs/>
        </w:rPr>
        <w:t>Nature</w:t>
      </w:r>
      <w:r w:rsidRPr="00020DFC">
        <w:t>, vol. 453, no. 7196, pp. 779–782, Jun. 2008.</w:t>
      </w:r>
    </w:p>
    <w:p w:rsidR="00020DFC" w:rsidRPr="00020DFC" w:rsidRDefault="00020DFC" w:rsidP="00020DFC">
      <w:pPr>
        <w:pStyle w:val="ad"/>
      </w:pPr>
      <w:r w:rsidRPr="00020DFC">
        <w:t>[12]</w:t>
      </w:r>
      <w:r w:rsidRPr="00020DFC">
        <w:tab/>
        <w:t xml:space="preserve">J. Arino and P. V. D. Driessche, “Disease spread in metapopulations,” </w:t>
      </w:r>
      <w:r w:rsidRPr="00020DFC">
        <w:rPr>
          <w:i/>
          <w:iCs/>
        </w:rPr>
        <w:t>Fields Inst Commun</w:t>
      </w:r>
      <w:r w:rsidRPr="00020DFC">
        <w:t>, pp. 1–12, 2006.</w:t>
      </w:r>
    </w:p>
    <w:p w:rsidR="00020DFC" w:rsidRPr="00020DFC" w:rsidRDefault="00020DFC" w:rsidP="00020DFC">
      <w:pPr>
        <w:pStyle w:val="ad"/>
      </w:pPr>
      <w:r w:rsidRPr="00020DFC">
        <w:t>[13]</w:t>
      </w:r>
      <w:r w:rsidRPr="00020DFC">
        <w:tab/>
        <w:t xml:space="preserve">V. Colizza and A. Vespignani, “Invasion Threshold in Heterogeneous Metapopulation Networks,” </w:t>
      </w:r>
      <w:r w:rsidRPr="00020DFC">
        <w:rPr>
          <w:i/>
          <w:iCs/>
        </w:rPr>
        <w:t>Phys. Rev. Lett.</w:t>
      </w:r>
      <w:r w:rsidRPr="00020DFC">
        <w:t>, vol. 99, no. 14, Oct. 2007.</w:t>
      </w:r>
    </w:p>
    <w:p w:rsidR="00020DFC" w:rsidRPr="00020DFC" w:rsidRDefault="00020DFC" w:rsidP="00020DFC">
      <w:pPr>
        <w:pStyle w:val="ad"/>
      </w:pPr>
      <w:r w:rsidRPr="00020DFC">
        <w:t>[14]</w:t>
      </w:r>
      <w:r w:rsidRPr="00020DFC">
        <w:tab/>
        <w:t xml:space="preserve">V. Colizza and A. Vespignani, “Epidemic modeling in metapopulation systems with heterogeneous coupling pattern: Theory and simulations,” </w:t>
      </w:r>
      <w:r w:rsidRPr="00020DFC">
        <w:rPr>
          <w:i/>
          <w:iCs/>
        </w:rPr>
        <w:t>J. Theor. Biol.</w:t>
      </w:r>
      <w:r w:rsidRPr="00020DFC">
        <w:t>, vol. 251, no. 3, pp. 450–467, Apr. 2008.</w:t>
      </w:r>
    </w:p>
    <w:p w:rsidR="00020DFC" w:rsidRPr="00020DFC" w:rsidRDefault="00020DFC" w:rsidP="00020DFC">
      <w:pPr>
        <w:pStyle w:val="ad"/>
      </w:pPr>
      <w:r w:rsidRPr="00020DFC">
        <w:t>[15]</w:t>
      </w:r>
      <w:r w:rsidRPr="00020DFC">
        <w:tab/>
        <w:t xml:space="preserve">V. Colizza, R. Pastor-Satorras, and A. Vespignani, “Reaction–diffusion processes and metapopulation models in heterogeneous networks,” </w:t>
      </w:r>
      <w:r w:rsidRPr="00020DFC">
        <w:rPr>
          <w:i/>
          <w:iCs/>
        </w:rPr>
        <w:t>Nat. Phys.</w:t>
      </w:r>
      <w:r w:rsidRPr="00020DFC">
        <w:t>, vol. 3, no. 4, pp. 276–282, Apr. 2007.</w:t>
      </w:r>
    </w:p>
    <w:p w:rsidR="00020DFC" w:rsidRPr="00020DFC" w:rsidRDefault="00020DFC" w:rsidP="00020DFC">
      <w:pPr>
        <w:pStyle w:val="ad"/>
      </w:pPr>
      <w:r w:rsidRPr="00020DFC">
        <w:t>[16]</w:t>
      </w:r>
      <w:r w:rsidRPr="00020DFC">
        <w:tab/>
        <w:t xml:space="preserve">V. Belik, T. Geisel, and D. Brockmann, “Natural Human Mobility Patterns and Spatial Spread of Infectious Diseases,” </w:t>
      </w:r>
      <w:r w:rsidRPr="00020DFC">
        <w:rPr>
          <w:i/>
          <w:iCs/>
        </w:rPr>
        <w:t>Phys. Rev. X</w:t>
      </w:r>
      <w:r w:rsidRPr="00020DFC">
        <w:t>, vol. 1, no. 1, Aug. 2011.</w:t>
      </w:r>
    </w:p>
    <w:p w:rsidR="00020DFC" w:rsidRPr="00020DFC" w:rsidRDefault="00020DFC" w:rsidP="00020DFC">
      <w:pPr>
        <w:pStyle w:val="ad"/>
      </w:pPr>
      <w:r w:rsidRPr="00020DFC">
        <w:lastRenderedPageBreak/>
        <w:t>[17]</w:t>
      </w:r>
      <w:r w:rsidRPr="00020DFC">
        <w:tab/>
        <w:t xml:space="preserve">D. Brockmann and D. Helbing, “The Hidden Geometry of Complex, Network-Driven Contagion Phenomena,” </w:t>
      </w:r>
      <w:r w:rsidRPr="00020DFC">
        <w:rPr>
          <w:i/>
          <w:iCs/>
        </w:rPr>
        <w:t>Science</w:t>
      </w:r>
      <w:r w:rsidRPr="00020DFC">
        <w:t>, vol. 342, no. 6164, pp. 1337–1342, Dec. 2013.</w:t>
      </w:r>
    </w:p>
    <w:p w:rsidR="00020DFC" w:rsidRPr="00020DFC" w:rsidRDefault="00020DFC" w:rsidP="00020DFC">
      <w:pPr>
        <w:pStyle w:val="ad"/>
      </w:pPr>
      <w:r w:rsidRPr="00020DFC">
        <w:t>[18]</w:t>
      </w:r>
      <w:r w:rsidRPr="00020DFC">
        <w:tab/>
        <w:t xml:space="preserve">E. Gourdin, J. Omic, and P. V. Mieghem, “Optimization of network protection against virus spread,” in </w:t>
      </w:r>
      <w:r w:rsidRPr="00020DFC">
        <w:rPr>
          <w:i/>
          <w:iCs/>
        </w:rPr>
        <w:t>Design of Reliable Communication Networks (DRCN), 2011 8th International Workshop on the</w:t>
      </w:r>
      <w:r w:rsidRPr="00020DFC">
        <w:t>, 2011, pp. 86–93.</w:t>
      </w:r>
    </w:p>
    <w:p w:rsidR="00020DFC" w:rsidRPr="00020DFC" w:rsidRDefault="00020DFC" w:rsidP="00020DFC">
      <w:pPr>
        <w:pStyle w:val="ad"/>
      </w:pPr>
      <w:r w:rsidRPr="00020DFC">
        <w:t>[19]</w:t>
      </w:r>
      <w:r w:rsidRPr="00020DFC">
        <w:tab/>
        <w:t xml:space="preserve">V. M. Preciado, M. Zargham, C. Enyioha, A. Jadbabaie, and G. J. Pappas, “Optimal Resource Allocation for Network Protection Against Spreading Processes,” </w:t>
      </w:r>
      <w:r w:rsidRPr="00020DFC">
        <w:rPr>
          <w:i/>
          <w:iCs/>
        </w:rPr>
        <w:t>IEEE Trans. Control Netw. Syst.</w:t>
      </w:r>
      <w:r w:rsidRPr="00020DFC">
        <w:t>, vol. 1, no. 1, pp. 99–108, Mar. 2014.</w:t>
      </w:r>
    </w:p>
    <w:p w:rsidR="00020DFC" w:rsidRPr="00020DFC" w:rsidRDefault="00020DFC" w:rsidP="00020DFC">
      <w:pPr>
        <w:pStyle w:val="ad"/>
      </w:pPr>
      <w:r w:rsidRPr="00020DFC">
        <w:t>[20]</w:t>
      </w:r>
      <w:r w:rsidRPr="00020DFC">
        <w:tab/>
        <w:t xml:space="preserve">J. Omic, A. Orda, and P. V. Mieghem, “Protecting Against Network Infections: A Game Theoretic Perspective,” in </w:t>
      </w:r>
      <w:r w:rsidRPr="00020DFC">
        <w:rPr>
          <w:i/>
          <w:iCs/>
        </w:rPr>
        <w:t>IEEE INFOCOM 2009</w:t>
      </w:r>
      <w:r w:rsidRPr="00020DFC">
        <w:t>, 2009, pp. 1485–1493.</w:t>
      </w:r>
    </w:p>
    <w:p w:rsidR="00020DFC" w:rsidRPr="00020DFC" w:rsidRDefault="00020DFC" w:rsidP="00020DFC">
      <w:pPr>
        <w:pStyle w:val="ad"/>
      </w:pPr>
      <w:r w:rsidRPr="00020DFC">
        <w:t>[21]</w:t>
      </w:r>
      <w:r w:rsidRPr="00020DFC">
        <w:tab/>
        <w:t xml:space="preserve">H.-X. Yang, W.-X. Wang, Y.-C. Lai, Y.-B. Xie, and B.-H. Wang, “Control of epidemic spreading on complex networks by local traffic dynamics,” </w:t>
      </w:r>
      <w:r w:rsidRPr="00020DFC">
        <w:rPr>
          <w:i/>
          <w:iCs/>
        </w:rPr>
        <w:t>Phys. Rev. E</w:t>
      </w:r>
      <w:r w:rsidRPr="00020DFC">
        <w:t>, vol. 84, no. 4, p. 045101, Oct. 2011.</w:t>
      </w:r>
    </w:p>
    <w:p w:rsidR="00020DFC" w:rsidRPr="00020DFC" w:rsidRDefault="00020DFC" w:rsidP="00020DFC">
      <w:pPr>
        <w:pStyle w:val="ad"/>
      </w:pPr>
      <w:r w:rsidRPr="00020DFC">
        <w:t>[22]</w:t>
      </w:r>
      <w:r w:rsidRPr="00020DFC">
        <w:tab/>
        <w:t xml:space="preserve">H.-X. Yang, Z.-X. Wu, and B.-H. Wang, “Suppressing traffic-driven epidemic spreading by edge-removal strategies,” </w:t>
      </w:r>
      <w:r w:rsidRPr="00020DFC">
        <w:rPr>
          <w:i/>
          <w:iCs/>
        </w:rPr>
        <w:t>Phys. Rev. E</w:t>
      </w:r>
      <w:r w:rsidRPr="00020DFC">
        <w:t>, vol. 87, no. 6, p. 064801, Jun. 2013.</w:t>
      </w:r>
    </w:p>
    <w:p w:rsidR="00020DFC" w:rsidRPr="00020DFC" w:rsidRDefault="00020DFC" w:rsidP="00020DFC">
      <w:pPr>
        <w:pStyle w:val="ad"/>
      </w:pPr>
      <w:r w:rsidRPr="00020DFC">
        <w:t>[23]</w:t>
      </w:r>
      <w:r w:rsidRPr="00020DFC">
        <w:tab/>
        <w:t xml:space="preserve">J. Sanders, B. Noble, R. A. Van Gorder, and C. Riggs, “Mobility matrix evolution for an SIS epidemic patch model,” </w:t>
      </w:r>
      <w:r w:rsidRPr="00020DFC">
        <w:rPr>
          <w:i/>
          <w:iCs/>
        </w:rPr>
        <w:t>Phys. Stat. Mech. Its Appl.</w:t>
      </w:r>
      <w:r w:rsidRPr="00020DFC">
        <w:t>, vol. 391, no. 24, pp. 6256–6267, Dec. 2012.</w:t>
      </w:r>
    </w:p>
    <w:p w:rsidR="00020DFC" w:rsidRPr="00020DFC" w:rsidRDefault="00020DFC" w:rsidP="00020DFC">
      <w:pPr>
        <w:pStyle w:val="ad"/>
      </w:pPr>
      <w:r w:rsidRPr="00020DFC">
        <w:t>[24]</w:t>
      </w:r>
      <w:r w:rsidRPr="00020DFC">
        <w:tab/>
        <w:t xml:space="preserve">V. M. Preciado and M. Zargham, “Traffic optimization to control epidemic outbreaks in metapopulation models,” in </w:t>
      </w:r>
      <w:r w:rsidRPr="00020DFC">
        <w:rPr>
          <w:i/>
          <w:iCs/>
        </w:rPr>
        <w:t>2013 IEEE Global Conference on Signal and Information Processing</w:t>
      </w:r>
      <w:r w:rsidRPr="00020DFC">
        <w:t>, 2013, pp. 847–850.</w:t>
      </w:r>
    </w:p>
    <w:p w:rsidR="00020DFC" w:rsidRPr="00020DFC" w:rsidRDefault="00020DFC" w:rsidP="00020DFC">
      <w:pPr>
        <w:pStyle w:val="ad"/>
      </w:pPr>
      <w:r w:rsidRPr="00020DFC">
        <w:t>[25]</w:t>
      </w:r>
      <w:r w:rsidRPr="00020DFC">
        <w:tab/>
        <w:t xml:space="preserve">M. T. Osterholm, “Preparing for the Next Pandemic,” </w:t>
      </w:r>
      <w:r w:rsidRPr="00020DFC">
        <w:rPr>
          <w:i/>
          <w:iCs/>
        </w:rPr>
        <w:t>http://dx.doi.org/10.1056/NEJMp058068</w:t>
      </w:r>
      <w:r w:rsidRPr="00020DFC">
        <w:t>, 08-Oct-2009. [Online]. Available: http://www.nejm.org/doi/full/10.1056/NEJMp058068. [Accessed: 06-Apr-2017].</w:t>
      </w:r>
    </w:p>
    <w:p w:rsidR="00020DFC" w:rsidRPr="00020DFC" w:rsidRDefault="00020DFC" w:rsidP="00020DFC">
      <w:pPr>
        <w:pStyle w:val="ad"/>
      </w:pPr>
      <w:r w:rsidRPr="00020DFC">
        <w:t>[26]</w:t>
      </w:r>
      <w:r w:rsidRPr="00020DFC">
        <w:tab/>
        <w:t xml:space="preserve">B. Hoyle and R. Knowles, “MODERN TRANSPORT GEOGRAPHY. CHAPTER 1. TRANSPORT GEOGRAPHY: AN INTRODUCTION,” </w:t>
      </w:r>
      <w:r w:rsidRPr="00020DFC">
        <w:rPr>
          <w:i/>
          <w:iCs/>
        </w:rPr>
        <w:t>Publ. BELHAVEN PRESS</w:t>
      </w:r>
      <w:r w:rsidRPr="00020DFC">
        <w:t>, 1992.</w:t>
      </w:r>
    </w:p>
    <w:p w:rsidR="00020DFC" w:rsidRPr="00020DFC" w:rsidRDefault="00020DFC" w:rsidP="00020DFC">
      <w:pPr>
        <w:pStyle w:val="ad"/>
      </w:pPr>
      <w:r w:rsidRPr="00020DFC">
        <w:t>[27]</w:t>
      </w:r>
      <w:r w:rsidRPr="00020DFC">
        <w:tab/>
        <w:t xml:space="preserve">“Circumnavigation,” </w:t>
      </w:r>
      <w:r w:rsidRPr="00020DFC">
        <w:rPr>
          <w:i/>
          <w:iCs/>
        </w:rPr>
        <w:t>Wikipedia</w:t>
      </w:r>
      <w:r w:rsidRPr="00020DFC">
        <w:t>. 03-Apr-2017.</w:t>
      </w:r>
    </w:p>
    <w:p w:rsidR="00020DFC" w:rsidRPr="00020DFC" w:rsidRDefault="00020DFC" w:rsidP="00020DFC">
      <w:pPr>
        <w:pStyle w:val="ad"/>
      </w:pPr>
      <w:r w:rsidRPr="00020DFC">
        <w:t>[28]</w:t>
      </w:r>
      <w:r w:rsidRPr="00020DFC">
        <w:tab/>
        <w:t xml:space="preserve">A. S. Lipatov </w:t>
      </w:r>
      <w:r w:rsidRPr="00020DFC">
        <w:rPr>
          <w:i/>
          <w:iCs/>
        </w:rPr>
        <w:t>et al.</w:t>
      </w:r>
      <w:r w:rsidRPr="00020DFC">
        <w:t xml:space="preserve">, “Influenza: Emergence and Control,” </w:t>
      </w:r>
      <w:r w:rsidRPr="00020DFC">
        <w:rPr>
          <w:i/>
          <w:iCs/>
        </w:rPr>
        <w:t>J. Virol.</w:t>
      </w:r>
      <w:r w:rsidRPr="00020DFC">
        <w:t>, vol. 78, no. 17, pp. 8951–8959, Sep. 2004.</w:t>
      </w:r>
    </w:p>
    <w:p w:rsidR="00020DFC" w:rsidRPr="00020DFC" w:rsidRDefault="00020DFC" w:rsidP="00020DFC">
      <w:pPr>
        <w:pStyle w:val="ad"/>
      </w:pPr>
      <w:r w:rsidRPr="00020DFC">
        <w:t>[29]</w:t>
      </w:r>
      <w:r w:rsidRPr="00020DFC">
        <w:tab/>
        <w:t xml:space="preserve">Ray Pine and Bob McKercher, “The impact of SARS on Hong Kong’s tourism industry,” </w:t>
      </w:r>
      <w:r w:rsidRPr="00020DFC">
        <w:rPr>
          <w:i/>
          <w:iCs/>
        </w:rPr>
        <w:t>Int. J. Contemp. Hosp. Manag.</w:t>
      </w:r>
      <w:r w:rsidRPr="00020DFC">
        <w:t>, vol. 16, no. 2, pp. 139–143, Mar. 2004.</w:t>
      </w:r>
    </w:p>
    <w:p w:rsidR="00020DFC" w:rsidRPr="00020DFC" w:rsidRDefault="00020DFC" w:rsidP="00020DFC">
      <w:pPr>
        <w:pStyle w:val="ad"/>
      </w:pPr>
      <w:r w:rsidRPr="00020DFC">
        <w:t>[30]</w:t>
      </w:r>
      <w:r w:rsidRPr="00020DFC">
        <w:tab/>
        <w:t xml:space="preserve">“Book Reviews,” </w:t>
      </w:r>
      <w:r w:rsidRPr="00020DFC">
        <w:rPr>
          <w:i/>
          <w:iCs/>
        </w:rPr>
        <w:t>Aust. J. Public Health</w:t>
      </w:r>
      <w:r w:rsidRPr="00020DFC">
        <w:t>, vol. 16, no. 2, pp. 208–212, Jun. 1992.</w:t>
      </w:r>
    </w:p>
    <w:p w:rsidR="00020DFC" w:rsidRPr="00020DFC" w:rsidRDefault="00020DFC" w:rsidP="00020DFC">
      <w:pPr>
        <w:pStyle w:val="ad"/>
      </w:pPr>
      <w:r w:rsidRPr="00020DFC">
        <w:t>[31]</w:t>
      </w:r>
      <w:r w:rsidRPr="00020DFC">
        <w:tab/>
        <w:t xml:space="preserve">D. R. Cox, “Renewal theory,” </w:t>
      </w:r>
      <w:r w:rsidRPr="00020DFC">
        <w:rPr>
          <w:i/>
          <w:iCs/>
        </w:rPr>
        <w:t>CERN Document Server</w:t>
      </w:r>
      <w:r w:rsidRPr="00020DFC">
        <w:t>, 1962. [Online]. Available: http://cds.cern.ch/record/113541. [Accessed: 09-Apr-2017].</w:t>
      </w:r>
    </w:p>
    <w:p w:rsidR="00020DFC" w:rsidRPr="00020DFC" w:rsidRDefault="00020DFC" w:rsidP="00020DFC">
      <w:pPr>
        <w:pStyle w:val="ad"/>
      </w:pPr>
      <w:r w:rsidRPr="00020DFC">
        <w:t>[32]</w:t>
      </w:r>
      <w:r w:rsidRPr="00020DFC">
        <w:tab/>
        <w:t xml:space="preserve">L. Gálfi and Z. Rácz, “Properties of the reaction front in an $A+B\ensuremath{\rightarrow}C$ type reaction-diffusion process,” </w:t>
      </w:r>
      <w:r w:rsidRPr="00020DFC">
        <w:rPr>
          <w:i/>
          <w:iCs/>
        </w:rPr>
        <w:t>Phys. Rev. A</w:t>
      </w:r>
      <w:r w:rsidRPr="00020DFC">
        <w:t>, vol. 38, no. 6, pp. 3151–3154, Sep. 1988.</w:t>
      </w:r>
    </w:p>
    <w:p w:rsidR="00020DFC" w:rsidRPr="00020DFC" w:rsidRDefault="00020DFC" w:rsidP="00020DFC">
      <w:pPr>
        <w:pStyle w:val="ad"/>
      </w:pPr>
      <w:r w:rsidRPr="00020DFC">
        <w:t>[33]</w:t>
      </w:r>
      <w:r w:rsidRPr="00020DFC">
        <w:tab/>
        <w:t xml:space="preserve">R. Pastor-Satorras, C. Castellano, P. Van Mieghem, and A. Vespignani, “Epidemic processes in complex networks,” </w:t>
      </w:r>
      <w:r w:rsidRPr="00020DFC">
        <w:rPr>
          <w:i/>
          <w:iCs/>
        </w:rPr>
        <w:t>Rev. Mod. Phys.</w:t>
      </w:r>
      <w:r w:rsidRPr="00020DFC">
        <w:t>, vol. 87, no. 3, pp. 925–979, 2015.</w:t>
      </w:r>
    </w:p>
    <w:p w:rsidR="00020DFC" w:rsidRPr="00020DFC" w:rsidRDefault="00020DFC" w:rsidP="00020DFC">
      <w:pPr>
        <w:pStyle w:val="ad"/>
      </w:pPr>
      <w:r w:rsidRPr="00020DFC">
        <w:t>[34]</w:t>
      </w:r>
      <w:r w:rsidRPr="00020DFC">
        <w:tab/>
        <w:t xml:space="preserve">D. Helbing </w:t>
      </w:r>
      <w:r w:rsidRPr="00020DFC">
        <w:rPr>
          <w:i/>
          <w:iCs/>
        </w:rPr>
        <w:t>et al.</w:t>
      </w:r>
      <w:r w:rsidRPr="00020DFC">
        <w:t xml:space="preserve">, “Saving Human Lives: What Complexity Science and Information Systems can Contribute,” </w:t>
      </w:r>
      <w:r w:rsidRPr="00020DFC">
        <w:rPr>
          <w:i/>
          <w:iCs/>
        </w:rPr>
        <w:t>J. Stat. Phys.</w:t>
      </w:r>
      <w:r w:rsidRPr="00020DFC">
        <w:t>, vol. 158, no. 3, pp. 735–781, Feb. 2015.</w:t>
      </w:r>
    </w:p>
    <w:p w:rsidR="00020DFC" w:rsidRPr="00020DFC" w:rsidRDefault="00020DFC" w:rsidP="00020DFC">
      <w:pPr>
        <w:pStyle w:val="ad"/>
      </w:pPr>
      <w:r w:rsidRPr="00020DFC">
        <w:t>[35]</w:t>
      </w:r>
      <w:r w:rsidRPr="00020DFC">
        <w:tab/>
        <w:t>“城市交通网络拓扑结构复杂性研究--《北京交通大学》2008年博士论文.” [Online]. Available: http://cdmd.cnki.com.cn/article/cdmd-10004-2009069010.htm. [Accessed: 10-Apr-2017].</w:t>
      </w:r>
    </w:p>
    <w:p w:rsidR="00020DFC" w:rsidRPr="00020DFC" w:rsidRDefault="00020DFC" w:rsidP="00020DFC">
      <w:pPr>
        <w:pStyle w:val="ad"/>
      </w:pPr>
      <w:r w:rsidRPr="00020DFC">
        <w:lastRenderedPageBreak/>
        <w:t>[36]</w:t>
      </w:r>
      <w:r w:rsidRPr="00020DFC">
        <w:tab/>
        <w:t>“Wu_2000-metapop.pdf.” .</w:t>
      </w:r>
    </w:p>
    <w:p w:rsidR="00020DFC" w:rsidRPr="00020DFC" w:rsidRDefault="00020DFC" w:rsidP="00020DFC">
      <w:pPr>
        <w:pStyle w:val="ad"/>
      </w:pPr>
      <w:r w:rsidRPr="00020DFC">
        <w:t>[37]</w:t>
      </w:r>
      <w:r w:rsidRPr="00020DFC">
        <w:tab/>
        <w:t xml:space="preserve">M. E. J. Newman, </w:t>
      </w:r>
      <w:r w:rsidRPr="00020DFC">
        <w:rPr>
          <w:i/>
          <w:iCs/>
        </w:rPr>
        <w:t>Networks: an introduction</w:t>
      </w:r>
      <w:r w:rsidRPr="00020DFC">
        <w:t>. Oxford</w:t>
      </w:r>
      <w:r w:rsidRPr="00020DFC">
        <w:rPr>
          <w:rFonts w:ascii="Times New Roman" w:hAnsi="Times New Roman" w:cs="Times New Roman"/>
        </w:rPr>
        <w:t> </w:t>
      </w:r>
      <w:r w:rsidRPr="00020DFC">
        <w:t>; New York: Oxford University Press, 2010.</w:t>
      </w:r>
    </w:p>
    <w:p w:rsidR="00020DFC" w:rsidRPr="00020DFC" w:rsidRDefault="00020DFC" w:rsidP="00020DFC">
      <w:pPr>
        <w:pStyle w:val="ad"/>
      </w:pPr>
      <w:r w:rsidRPr="00020DFC">
        <w:t>[38]</w:t>
      </w:r>
      <w:r w:rsidRPr="00020DFC">
        <w:tab/>
        <w:t>“Erd</w:t>
      </w:r>
      <w:r w:rsidRPr="00020DFC">
        <w:rPr>
          <w:rFonts w:ascii="Cambria" w:hAnsi="Cambria" w:cs="Cambria"/>
        </w:rPr>
        <w:t>ő</w:t>
      </w:r>
      <w:r w:rsidRPr="00020DFC">
        <w:t>s</w:t>
      </w:r>
      <w:r w:rsidRPr="00020DFC">
        <w:rPr>
          <w:rFonts w:ascii="等线" w:eastAsia="等线" w:hAnsi="等线" w:cs="等线" w:hint="eastAsia"/>
        </w:rPr>
        <w:t>–</w:t>
      </w:r>
      <w:r w:rsidRPr="00020DFC">
        <w:t>R</w:t>
      </w:r>
      <w:r w:rsidRPr="00020DFC">
        <w:rPr>
          <w:rFonts w:ascii="等线" w:eastAsia="等线" w:hAnsi="等线" w:cs="等线" w:hint="eastAsia"/>
        </w:rPr>
        <w:t>é</w:t>
      </w:r>
      <w:r w:rsidRPr="00020DFC">
        <w:t>nyi model,</w:t>
      </w:r>
      <w:r w:rsidRPr="00020DFC">
        <w:rPr>
          <w:rFonts w:ascii="等线" w:eastAsia="等线" w:hAnsi="等线" w:cs="等线" w:hint="eastAsia"/>
        </w:rPr>
        <w:t>”</w:t>
      </w:r>
      <w:r w:rsidRPr="00020DFC">
        <w:t xml:space="preserve"> </w:t>
      </w:r>
      <w:r w:rsidRPr="00020DFC">
        <w:rPr>
          <w:i/>
          <w:iCs/>
        </w:rPr>
        <w:t>Wikipedia</w:t>
      </w:r>
      <w:r w:rsidRPr="00020DFC">
        <w:t>. 24-Jan-2017.</w:t>
      </w:r>
    </w:p>
    <w:p w:rsidR="00020DFC" w:rsidRPr="00020DFC" w:rsidRDefault="00020DFC" w:rsidP="00020DFC">
      <w:pPr>
        <w:pStyle w:val="ad"/>
      </w:pPr>
      <w:r w:rsidRPr="00020DFC">
        <w:t>[39]</w:t>
      </w:r>
      <w:r w:rsidRPr="00020DFC">
        <w:tab/>
        <w:t xml:space="preserve">D. J. Watts and S. H. Strogatz, “Collective dynamics of ‘small-world’ networks,” </w:t>
      </w:r>
      <w:r w:rsidRPr="00020DFC">
        <w:rPr>
          <w:i/>
          <w:iCs/>
        </w:rPr>
        <w:t>Nature</w:t>
      </w:r>
      <w:r w:rsidRPr="00020DFC">
        <w:t>, vol. 393, no. 6684, pp. 440–442, Jun. 1998.</w:t>
      </w:r>
    </w:p>
    <w:p w:rsidR="00020DFC" w:rsidRPr="00020DFC" w:rsidRDefault="00020DFC" w:rsidP="00020DFC">
      <w:pPr>
        <w:pStyle w:val="ad"/>
      </w:pPr>
      <w:r w:rsidRPr="00020DFC">
        <w:t>[40]</w:t>
      </w:r>
      <w:r w:rsidRPr="00020DFC">
        <w:tab/>
        <w:t xml:space="preserve">P. Bajardi, C. Poletto, J. J. Ramasco, M. Tizzoni, V. Colizza, and A. Vespignani, “Human Mobility Networks, Travel Restrictions, and the Global Spread of 2009 H1N1 Pandemic,” </w:t>
      </w:r>
      <w:r w:rsidRPr="00020DFC">
        <w:rPr>
          <w:i/>
          <w:iCs/>
        </w:rPr>
        <w:t>PLOS ONE</w:t>
      </w:r>
      <w:r w:rsidRPr="00020DFC">
        <w:t>, vol. 6, no. 1, p. e16591, Jan. 2011.</w:t>
      </w:r>
    </w:p>
    <w:p w:rsidR="00020DFC" w:rsidRPr="00020DFC" w:rsidRDefault="00020DFC" w:rsidP="00020DFC">
      <w:pPr>
        <w:pStyle w:val="ad"/>
      </w:pPr>
      <w:r w:rsidRPr="00020DFC">
        <w:t>[41]</w:t>
      </w:r>
      <w:r w:rsidRPr="00020DFC">
        <w:tab/>
        <w:t xml:space="preserve">D. Brockmann and D. Helbing, “The Hidden Geometry of Complex, Network-Driven Contagion Phenomena,” </w:t>
      </w:r>
      <w:r w:rsidRPr="00020DFC">
        <w:rPr>
          <w:i/>
          <w:iCs/>
        </w:rPr>
        <w:t>Science</w:t>
      </w:r>
      <w:r w:rsidRPr="00020DFC">
        <w:t>, vol. 342, no. 6164, pp. 1337–1342, Dec. 2013.</w:t>
      </w:r>
    </w:p>
    <w:p w:rsidR="00AD1F0C" w:rsidRPr="00AD1F0C" w:rsidRDefault="00AD1F0C" w:rsidP="00AD1F0C">
      <w:r>
        <w:fldChar w:fldCharType="end"/>
      </w:r>
    </w:p>
    <w:sectPr w:rsidR="00AD1F0C" w:rsidRPr="00AD1F0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4B6F" w:rsidRDefault="00E04B6F" w:rsidP="0025094D">
      <w:r>
        <w:separator/>
      </w:r>
    </w:p>
  </w:endnote>
  <w:endnote w:type="continuationSeparator" w:id="0">
    <w:p w:rsidR="00E04B6F" w:rsidRDefault="00E04B6F" w:rsidP="002509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DejaVu Math TeX Gyre">
    <w:panose1 w:val="02000503000000000000"/>
    <w:charset w:val="00"/>
    <w:family w:val="auto"/>
    <w:pitch w:val="variable"/>
    <w:sig w:usb0="A10000EF" w:usb1="4201F9EE" w:usb2="02000000" w:usb3="00000000" w:csb0="00000193" w:csb1="00000000"/>
  </w:font>
  <w:font w:name="微软雅黑">
    <w:panose1 w:val="020B0503020204020204"/>
    <w:charset w:val="86"/>
    <w:family w:val="swiss"/>
    <w:pitch w:val="variable"/>
    <w:sig w:usb0="80000287" w:usb1="28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4B6F" w:rsidRDefault="00E04B6F" w:rsidP="0025094D">
      <w:r>
        <w:separator/>
      </w:r>
    </w:p>
  </w:footnote>
  <w:footnote w:type="continuationSeparator" w:id="0">
    <w:p w:rsidR="00E04B6F" w:rsidRDefault="00E04B6F" w:rsidP="002509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E6447"/>
    <w:multiLevelType w:val="hybridMultilevel"/>
    <w:tmpl w:val="E24285E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196F3E"/>
    <w:multiLevelType w:val="hybridMultilevel"/>
    <w:tmpl w:val="1E46C810"/>
    <w:lvl w:ilvl="0" w:tplc="622A53BE">
      <w:start w:val="5"/>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10B1106B"/>
    <w:multiLevelType w:val="hybridMultilevel"/>
    <w:tmpl w:val="1390F77E"/>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5966018"/>
    <w:multiLevelType w:val="hybridMultilevel"/>
    <w:tmpl w:val="76C84B24"/>
    <w:lvl w:ilvl="0" w:tplc="B8400C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FC7A0E"/>
    <w:multiLevelType w:val="multilevel"/>
    <w:tmpl w:val="0BC4C6FC"/>
    <w:lvl w:ilvl="0">
      <w:start w:val="1"/>
      <w:numFmt w:val="decimal"/>
      <w:lvlText w:val="%1."/>
      <w:lvlJc w:val="left"/>
      <w:pPr>
        <w:ind w:left="420" w:hanging="420"/>
      </w:p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1B9B450C"/>
    <w:multiLevelType w:val="hybridMultilevel"/>
    <w:tmpl w:val="6610EF44"/>
    <w:lvl w:ilvl="0" w:tplc="6D305710">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C7E4F3D"/>
    <w:multiLevelType w:val="multilevel"/>
    <w:tmpl w:val="0BC4C6FC"/>
    <w:lvl w:ilvl="0">
      <w:start w:val="1"/>
      <w:numFmt w:val="decimal"/>
      <w:lvlText w:val="%1."/>
      <w:lvlJc w:val="left"/>
      <w:pPr>
        <w:ind w:left="420" w:hanging="420"/>
      </w:p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CEC3B87"/>
    <w:multiLevelType w:val="hybridMultilevel"/>
    <w:tmpl w:val="F2346114"/>
    <w:lvl w:ilvl="0" w:tplc="808AB3CA">
      <w:start w:val="1"/>
      <w:numFmt w:val="decimal"/>
      <w:lvlText w:val="%1．"/>
      <w:lvlJc w:val="left"/>
      <w:pPr>
        <w:ind w:left="510" w:hanging="51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E0D72F2"/>
    <w:multiLevelType w:val="hybridMultilevel"/>
    <w:tmpl w:val="E0C43F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74D3518"/>
    <w:multiLevelType w:val="hybridMultilevel"/>
    <w:tmpl w:val="0A1AC28A"/>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A661184"/>
    <w:multiLevelType w:val="hybridMultilevel"/>
    <w:tmpl w:val="3E64CB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A8F40F9"/>
    <w:multiLevelType w:val="multilevel"/>
    <w:tmpl w:val="0BC4C6FC"/>
    <w:lvl w:ilvl="0">
      <w:start w:val="1"/>
      <w:numFmt w:val="decimal"/>
      <w:lvlText w:val="%1."/>
      <w:lvlJc w:val="left"/>
      <w:pPr>
        <w:ind w:left="420" w:hanging="420"/>
      </w:p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45A622D4"/>
    <w:multiLevelType w:val="hybridMultilevel"/>
    <w:tmpl w:val="A7AE61C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60E48F8"/>
    <w:multiLevelType w:val="hybridMultilevel"/>
    <w:tmpl w:val="245099E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0EA703F"/>
    <w:multiLevelType w:val="hybridMultilevel"/>
    <w:tmpl w:val="E11EFDD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526366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6BD771DE"/>
    <w:multiLevelType w:val="multilevel"/>
    <w:tmpl w:val="55CE2C12"/>
    <w:lvl w:ilvl="0">
      <w:start w:val="5"/>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7C257DA3"/>
    <w:multiLevelType w:val="multilevel"/>
    <w:tmpl w:val="6D48DDE4"/>
    <w:lvl w:ilvl="0">
      <w:start w:val="1"/>
      <w:numFmt w:val="decimal"/>
      <w:lvlText w:val="%1"/>
      <w:lvlJc w:val="left"/>
      <w:pPr>
        <w:ind w:left="435" w:hanging="43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7FD30AA1"/>
    <w:multiLevelType w:val="multilevel"/>
    <w:tmpl w:val="76C84B24"/>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num w:numId="1">
    <w:abstractNumId w:val="5"/>
  </w:num>
  <w:num w:numId="2">
    <w:abstractNumId w:val="7"/>
  </w:num>
  <w:num w:numId="3">
    <w:abstractNumId w:val="0"/>
  </w:num>
  <w:num w:numId="4">
    <w:abstractNumId w:val="12"/>
  </w:num>
  <w:num w:numId="5">
    <w:abstractNumId w:val="9"/>
  </w:num>
  <w:num w:numId="6">
    <w:abstractNumId w:val="4"/>
  </w:num>
  <w:num w:numId="7">
    <w:abstractNumId w:val="10"/>
  </w:num>
  <w:num w:numId="8">
    <w:abstractNumId w:val="8"/>
  </w:num>
  <w:num w:numId="9">
    <w:abstractNumId w:val="14"/>
  </w:num>
  <w:num w:numId="10">
    <w:abstractNumId w:val="13"/>
  </w:num>
  <w:num w:numId="11">
    <w:abstractNumId w:val="15"/>
  </w:num>
  <w:num w:numId="12">
    <w:abstractNumId w:val="6"/>
  </w:num>
  <w:num w:numId="13">
    <w:abstractNumId w:val="3"/>
  </w:num>
  <w:num w:numId="14">
    <w:abstractNumId w:val="18"/>
  </w:num>
  <w:num w:numId="15">
    <w:abstractNumId w:val="17"/>
  </w:num>
  <w:num w:numId="16">
    <w:abstractNumId w:val="2"/>
  </w:num>
  <w:num w:numId="17">
    <w:abstractNumId w:val="11"/>
  </w:num>
  <w:num w:numId="18">
    <w:abstractNumId w:val="16"/>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39C9"/>
    <w:rsid w:val="000075E5"/>
    <w:rsid w:val="000127A7"/>
    <w:rsid w:val="00014BEB"/>
    <w:rsid w:val="00020DFC"/>
    <w:rsid w:val="00030C17"/>
    <w:rsid w:val="00040262"/>
    <w:rsid w:val="0004070E"/>
    <w:rsid w:val="000428EA"/>
    <w:rsid w:val="00044E66"/>
    <w:rsid w:val="00047C0D"/>
    <w:rsid w:val="0005133E"/>
    <w:rsid w:val="00051A05"/>
    <w:rsid w:val="00052A84"/>
    <w:rsid w:val="00053BFB"/>
    <w:rsid w:val="0005613B"/>
    <w:rsid w:val="0005783A"/>
    <w:rsid w:val="00062B0F"/>
    <w:rsid w:val="00064BF9"/>
    <w:rsid w:val="000732AD"/>
    <w:rsid w:val="00083B0F"/>
    <w:rsid w:val="0008401F"/>
    <w:rsid w:val="000930B9"/>
    <w:rsid w:val="000A35FC"/>
    <w:rsid w:val="000A39AD"/>
    <w:rsid w:val="000A5E3D"/>
    <w:rsid w:val="000A63F6"/>
    <w:rsid w:val="000A6544"/>
    <w:rsid w:val="000B563A"/>
    <w:rsid w:val="000C23A3"/>
    <w:rsid w:val="000C2C16"/>
    <w:rsid w:val="000C6AA8"/>
    <w:rsid w:val="000D2A03"/>
    <w:rsid w:val="000D2BBF"/>
    <w:rsid w:val="000E4814"/>
    <w:rsid w:val="000E75E1"/>
    <w:rsid w:val="000F1564"/>
    <w:rsid w:val="00100D7D"/>
    <w:rsid w:val="00100FB5"/>
    <w:rsid w:val="00116BA2"/>
    <w:rsid w:val="00116CD5"/>
    <w:rsid w:val="0012447E"/>
    <w:rsid w:val="0014029E"/>
    <w:rsid w:val="00151EBD"/>
    <w:rsid w:val="00156915"/>
    <w:rsid w:val="00161FC3"/>
    <w:rsid w:val="00187767"/>
    <w:rsid w:val="00192B21"/>
    <w:rsid w:val="00196C9E"/>
    <w:rsid w:val="001B070C"/>
    <w:rsid w:val="001B0BB9"/>
    <w:rsid w:val="001B3548"/>
    <w:rsid w:val="001C15AC"/>
    <w:rsid w:val="001C70F2"/>
    <w:rsid w:val="001C75B8"/>
    <w:rsid w:val="001D1262"/>
    <w:rsid w:val="001D222D"/>
    <w:rsid w:val="001D2BB8"/>
    <w:rsid w:val="001D3A9E"/>
    <w:rsid w:val="001D7909"/>
    <w:rsid w:val="001E6E53"/>
    <w:rsid w:val="001F4505"/>
    <w:rsid w:val="001F7520"/>
    <w:rsid w:val="0020779D"/>
    <w:rsid w:val="00212EED"/>
    <w:rsid w:val="002145CD"/>
    <w:rsid w:val="002245F8"/>
    <w:rsid w:val="00231287"/>
    <w:rsid w:val="002367BF"/>
    <w:rsid w:val="00241696"/>
    <w:rsid w:val="00242495"/>
    <w:rsid w:val="0025094D"/>
    <w:rsid w:val="00251643"/>
    <w:rsid w:val="00251E0D"/>
    <w:rsid w:val="00253350"/>
    <w:rsid w:val="002607DA"/>
    <w:rsid w:val="00271A63"/>
    <w:rsid w:val="0029079B"/>
    <w:rsid w:val="002A203C"/>
    <w:rsid w:val="002C64F2"/>
    <w:rsid w:val="002C6E4D"/>
    <w:rsid w:val="002D605A"/>
    <w:rsid w:val="002D641B"/>
    <w:rsid w:val="002E0C87"/>
    <w:rsid w:val="002E7AA0"/>
    <w:rsid w:val="002F0437"/>
    <w:rsid w:val="002F2FE1"/>
    <w:rsid w:val="002F3F57"/>
    <w:rsid w:val="002F64AA"/>
    <w:rsid w:val="00306D2B"/>
    <w:rsid w:val="00310BF7"/>
    <w:rsid w:val="003426CB"/>
    <w:rsid w:val="0035053E"/>
    <w:rsid w:val="00353C74"/>
    <w:rsid w:val="00356EE6"/>
    <w:rsid w:val="00363520"/>
    <w:rsid w:val="00366E0D"/>
    <w:rsid w:val="0037368A"/>
    <w:rsid w:val="00374F5D"/>
    <w:rsid w:val="00381BAD"/>
    <w:rsid w:val="003830D5"/>
    <w:rsid w:val="00397E3F"/>
    <w:rsid w:val="003A00F1"/>
    <w:rsid w:val="003A3660"/>
    <w:rsid w:val="003A4520"/>
    <w:rsid w:val="003C028F"/>
    <w:rsid w:val="003D0D59"/>
    <w:rsid w:val="003E2A69"/>
    <w:rsid w:val="003E6129"/>
    <w:rsid w:val="00402FEA"/>
    <w:rsid w:val="00420ECB"/>
    <w:rsid w:val="00424317"/>
    <w:rsid w:val="00425D8D"/>
    <w:rsid w:val="0043474C"/>
    <w:rsid w:val="00437B62"/>
    <w:rsid w:val="00440DAD"/>
    <w:rsid w:val="00443318"/>
    <w:rsid w:val="00446DAD"/>
    <w:rsid w:val="00447F73"/>
    <w:rsid w:val="00453A37"/>
    <w:rsid w:val="00460100"/>
    <w:rsid w:val="004621FF"/>
    <w:rsid w:val="00471000"/>
    <w:rsid w:val="0047563F"/>
    <w:rsid w:val="004771F5"/>
    <w:rsid w:val="00493DD8"/>
    <w:rsid w:val="004957D5"/>
    <w:rsid w:val="004A1CC6"/>
    <w:rsid w:val="004A4B90"/>
    <w:rsid w:val="004A5809"/>
    <w:rsid w:val="004A7BB8"/>
    <w:rsid w:val="004B1A6A"/>
    <w:rsid w:val="004D2224"/>
    <w:rsid w:val="004D4C99"/>
    <w:rsid w:val="004D5B51"/>
    <w:rsid w:val="004D749D"/>
    <w:rsid w:val="004D75B9"/>
    <w:rsid w:val="004E15D4"/>
    <w:rsid w:val="004F1514"/>
    <w:rsid w:val="004F157F"/>
    <w:rsid w:val="004F35C6"/>
    <w:rsid w:val="0050264F"/>
    <w:rsid w:val="00502975"/>
    <w:rsid w:val="005040C8"/>
    <w:rsid w:val="00512E62"/>
    <w:rsid w:val="005135F2"/>
    <w:rsid w:val="005150C7"/>
    <w:rsid w:val="0052531C"/>
    <w:rsid w:val="00541229"/>
    <w:rsid w:val="0054753B"/>
    <w:rsid w:val="0055073D"/>
    <w:rsid w:val="00555B3F"/>
    <w:rsid w:val="00572927"/>
    <w:rsid w:val="005807C0"/>
    <w:rsid w:val="00581958"/>
    <w:rsid w:val="005906B7"/>
    <w:rsid w:val="005926C8"/>
    <w:rsid w:val="005943DF"/>
    <w:rsid w:val="005B1407"/>
    <w:rsid w:val="005D46A3"/>
    <w:rsid w:val="005D561C"/>
    <w:rsid w:val="005D779B"/>
    <w:rsid w:val="005E0E5B"/>
    <w:rsid w:val="005E39A6"/>
    <w:rsid w:val="005E7CF8"/>
    <w:rsid w:val="005F2D00"/>
    <w:rsid w:val="00602A5F"/>
    <w:rsid w:val="00603258"/>
    <w:rsid w:val="00603939"/>
    <w:rsid w:val="00611EC7"/>
    <w:rsid w:val="00613F92"/>
    <w:rsid w:val="00624362"/>
    <w:rsid w:val="006311DC"/>
    <w:rsid w:val="00663725"/>
    <w:rsid w:val="00670967"/>
    <w:rsid w:val="006766D1"/>
    <w:rsid w:val="00684285"/>
    <w:rsid w:val="00693D5F"/>
    <w:rsid w:val="006A1AB0"/>
    <w:rsid w:val="006A2635"/>
    <w:rsid w:val="006A39E6"/>
    <w:rsid w:val="006A5063"/>
    <w:rsid w:val="006A50B5"/>
    <w:rsid w:val="006C6E37"/>
    <w:rsid w:val="006D1BD7"/>
    <w:rsid w:val="006D2930"/>
    <w:rsid w:val="006D4CBA"/>
    <w:rsid w:val="006E03C3"/>
    <w:rsid w:val="006E7CEA"/>
    <w:rsid w:val="006F30D4"/>
    <w:rsid w:val="006F3424"/>
    <w:rsid w:val="006F3BC0"/>
    <w:rsid w:val="00710714"/>
    <w:rsid w:val="00710957"/>
    <w:rsid w:val="00717CEB"/>
    <w:rsid w:val="007231C0"/>
    <w:rsid w:val="007241F2"/>
    <w:rsid w:val="007347DF"/>
    <w:rsid w:val="007359C9"/>
    <w:rsid w:val="00735C20"/>
    <w:rsid w:val="007403AF"/>
    <w:rsid w:val="00746FE9"/>
    <w:rsid w:val="007476BD"/>
    <w:rsid w:val="00775169"/>
    <w:rsid w:val="00784B8C"/>
    <w:rsid w:val="00784EDD"/>
    <w:rsid w:val="00790BF5"/>
    <w:rsid w:val="0079371F"/>
    <w:rsid w:val="00795D91"/>
    <w:rsid w:val="007B2EE6"/>
    <w:rsid w:val="007B4C9C"/>
    <w:rsid w:val="007B53E5"/>
    <w:rsid w:val="007B7C2E"/>
    <w:rsid w:val="007C367F"/>
    <w:rsid w:val="007D3CD3"/>
    <w:rsid w:val="007E2F6A"/>
    <w:rsid w:val="007E347A"/>
    <w:rsid w:val="007F1E66"/>
    <w:rsid w:val="007F2612"/>
    <w:rsid w:val="00800829"/>
    <w:rsid w:val="0080107F"/>
    <w:rsid w:val="0080377A"/>
    <w:rsid w:val="00814DC0"/>
    <w:rsid w:val="0082512E"/>
    <w:rsid w:val="00835B05"/>
    <w:rsid w:val="00841243"/>
    <w:rsid w:val="00853A63"/>
    <w:rsid w:val="00853B3A"/>
    <w:rsid w:val="00853C6D"/>
    <w:rsid w:val="00860F02"/>
    <w:rsid w:val="008649D0"/>
    <w:rsid w:val="00865679"/>
    <w:rsid w:val="0086586F"/>
    <w:rsid w:val="0087205C"/>
    <w:rsid w:val="00875880"/>
    <w:rsid w:val="008878AD"/>
    <w:rsid w:val="0089064B"/>
    <w:rsid w:val="008A05A2"/>
    <w:rsid w:val="008A5137"/>
    <w:rsid w:val="008A7A30"/>
    <w:rsid w:val="008B1021"/>
    <w:rsid w:val="008C0179"/>
    <w:rsid w:val="008C6BA7"/>
    <w:rsid w:val="008C73EE"/>
    <w:rsid w:val="008D57FA"/>
    <w:rsid w:val="008D580C"/>
    <w:rsid w:val="008D7AA3"/>
    <w:rsid w:val="008D7EB6"/>
    <w:rsid w:val="008E4E65"/>
    <w:rsid w:val="008F32EC"/>
    <w:rsid w:val="00905224"/>
    <w:rsid w:val="009057C5"/>
    <w:rsid w:val="00915A52"/>
    <w:rsid w:val="00915B90"/>
    <w:rsid w:val="00917711"/>
    <w:rsid w:val="00923EE9"/>
    <w:rsid w:val="00941F56"/>
    <w:rsid w:val="00942488"/>
    <w:rsid w:val="00942E94"/>
    <w:rsid w:val="00943D88"/>
    <w:rsid w:val="009443CC"/>
    <w:rsid w:val="0096675B"/>
    <w:rsid w:val="009731E7"/>
    <w:rsid w:val="00974DD5"/>
    <w:rsid w:val="00976931"/>
    <w:rsid w:val="009842A8"/>
    <w:rsid w:val="0098706E"/>
    <w:rsid w:val="009903DF"/>
    <w:rsid w:val="009A35FE"/>
    <w:rsid w:val="009B591E"/>
    <w:rsid w:val="009B690D"/>
    <w:rsid w:val="009C0D3D"/>
    <w:rsid w:val="009D266C"/>
    <w:rsid w:val="009D270D"/>
    <w:rsid w:val="009D4F33"/>
    <w:rsid w:val="009D6B06"/>
    <w:rsid w:val="009E11BB"/>
    <w:rsid w:val="009E4847"/>
    <w:rsid w:val="009F4F4A"/>
    <w:rsid w:val="00A07DEB"/>
    <w:rsid w:val="00A13E2C"/>
    <w:rsid w:val="00A14DD2"/>
    <w:rsid w:val="00A15D4B"/>
    <w:rsid w:val="00A23E24"/>
    <w:rsid w:val="00A2502D"/>
    <w:rsid w:val="00A2550F"/>
    <w:rsid w:val="00A2783E"/>
    <w:rsid w:val="00A340F8"/>
    <w:rsid w:val="00A412C6"/>
    <w:rsid w:val="00A53CBA"/>
    <w:rsid w:val="00A65588"/>
    <w:rsid w:val="00A65A89"/>
    <w:rsid w:val="00A6794E"/>
    <w:rsid w:val="00A761D7"/>
    <w:rsid w:val="00A7665A"/>
    <w:rsid w:val="00A81EFA"/>
    <w:rsid w:val="00A8448C"/>
    <w:rsid w:val="00A85446"/>
    <w:rsid w:val="00A85DAB"/>
    <w:rsid w:val="00AA7D99"/>
    <w:rsid w:val="00AB64CB"/>
    <w:rsid w:val="00AD1F0C"/>
    <w:rsid w:val="00AD2968"/>
    <w:rsid w:val="00AD629C"/>
    <w:rsid w:val="00AD6F99"/>
    <w:rsid w:val="00AE0B10"/>
    <w:rsid w:val="00AE0C67"/>
    <w:rsid w:val="00AE0E20"/>
    <w:rsid w:val="00AE78ED"/>
    <w:rsid w:val="00AF59AC"/>
    <w:rsid w:val="00B06CE4"/>
    <w:rsid w:val="00B06FD6"/>
    <w:rsid w:val="00B13EEA"/>
    <w:rsid w:val="00B23EEB"/>
    <w:rsid w:val="00B3262B"/>
    <w:rsid w:val="00B34F64"/>
    <w:rsid w:val="00B352D8"/>
    <w:rsid w:val="00B40227"/>
    <w:rsid w:val="00B41CBE"/>
    <w:rsid w:val="00B473AA"/>
    <w:rsid w:val="00B52940"/>
    <w:rsid w:val="00B5594E"/>
    <w:rsid w:val="00B56CE7"/>
    <w:rsid w:val="00B618E8"/>
    <w:rsid w:val="00B72680"/>
    <w:rsid w:val="00B77941"/>
    <w:rsid w:val="00B800D2"/>
    <w:rsid w:val="00B826AE"/>
    <w:rsid w:val="00B9074E"/>
    <w:rsid w:val="00B92C26"/>
    <w:rsid w:val="00B96685"/>
    <w:rsid w:val="00BA26E3"/>
    <w:rsid w:val="00BA2EF3"/>
    <w:rsid w:val="00BA521A"/>
    <w:rsid w:val="00BB13BC"/>
    <w:rsid w:val="00BB5016"/>
    <w:rsid w:val="00BB605E"/>
    <w:rsid w:val="00BC0260"/>
    <w:rsid w:val="00BC173E"/>
    <w:rsid w:val="00BC275F"/>
    <w:rsid w:val="00BD59D1"/>
    <w:rsid w:val="00BE1038"/>
    <w:rsid w:val="00BF0245"/>
    <w:rsid w:val="00BF68A0"/>
    <w:rsid w:val="00C01E50"/>
    <w:rsid w:val="00C05DA4"/>
    <w:rsid w:val="00C1232B"/>
    <w:rsid w:val="00C13798"/>
    <w:rsid w:val="00C20346"/>
    <w:rsid w:val="00C25AEA"/>
    <w:rsid w:val="00C26046"/>
    <w:rsid w:val="00C3074A"/>
    <w:rsid w:val="00C31075"/>
    <w:rsid w:val="00C3504C"/>
    <w:rsid w:val="00C35562"/>
    <w:rsid w:val="00C37716"/>
    <w:rsid w:val="00C4173D"/>
    <w:rsid w:val="00C41B35"/>
    <w:rsid w:val="00C435D2"/>
    <w:rsid w:val="00C45076"/>
    <w:rsid w:val="00C45825"/>
    <w:rsid w:val="00C5691E"/>
    <w:rsid w:val="00C639C9"/>
    <w:rsid w:val="00C64865"/>
    <w:rsid w:val="00C71D04"/>
    <w:rsid w:val="00C72FAD"/>
    <w:rsid w:val="00C81EE7"/>
    <w:rsid w:val="00C83F7A"/>
    <w:rsid w:val="00C85F0C"/>
    <w:rsid w:val="00C9761F"/>
    <w:rsid w:val="00CA3CCC"/>
    <w:rsid w:val="00CA7B8C"/>
    <w:rsid w:val="00CB0395"/>
    <w:rsid w:val="00CB3301"/>
    <w:rsid w:val="00CD0A19"/>
    <w:rsid w:val="00CD28D1"/>
    <w:rsid w:val="00CE23D0"/>
    <w:rsid w:val="00CE35CA"/>
    <w:rsid w:val="00CE77B6"/>
    <w:rsid w:val="00CF0FB6"/>
    <w:rsid w:val="00D02B31"/>
    <w:rsid w:val="00D05FEB"/>
    <w:rsid w:val="00D262F5"/>
    <w:rsid w:val="00D27DB1"/>
    <w:rsid w:val="00D31A2D"/>
    <w:rsid w:val="00D53A1E"/>
    <w:rsid w:val="00D6172C"/>
    <w:rsid w:val="00D700F7"/>
    <w:rsid w:val="00D722D6"/>
    <w:rsid w:val="00D74FE9"/>
    <w:rsid w:val="00D853A4"/>
    <w:rsid w:val="00D8646A"/>
    <w:rsid w:val="00D909EA"/>
    <w:rsid w:val="00D94257"/>
    <w:rsid w:val="00D948B0"/>
    <w:rsid w:val="00DC054F"/>
    <w:rsid w:val="00DC184E"/>
    <w:rsid w:val="00DC2CA9"/>
    <w:rsid w:val="00DC7A33"/>
    <w:rsid w:val="00DE01E8"/>
    <w:rsid w:val="00DF19B4"/>
    <w:rsid w:val="00DF6883"/>
    <w:rsid w:val="00E04B6F"/>
    <w:rsid w:val="00E069FD"/>
    <w:rsid w:val="00E07C15"/>
    <w:rsid w:val="00E21532"/>
    <w:rsid w:val="00E21BE7"/>
    <w:rsid w:val="00E26E37"/>
    <w:rsid w:val="00E35C88"/>
    <w:rsid w:val="00E36FDC"/>
    <w:rsid w:val="00E44A78"/>
    <w:rsid w:val="00E47433"/>
    <w:rsid w:val="00E52528"/>
    <w:rsid w:val="00E61955"/>
    <w:rsid w:val="00E677CA"/>
    <w:rsid w:val="00E70DE0"/>
    <w:rsid w:val="00E76A93"/>
    <w:rsid w:val="00E8146C"/>
    <w:rsid w:val="00EA1C97"/>
    <w:rsid w:val="00EA5EC9"/>
    <w:rsid w:val="00EB02BB"/>
    <w:rsid w:val="00EB2509"/>
    <w:rsid w:val="00EB618B"/>
    <w:rsid w:val="00EC310E"/>
    <w:rsid w:val="00EC5200"/>
    <w:rsid w:val="00ED24C1"/>
    <w:rsid w:val="00ED4C39"/>
    <w:rsid w:val="00EE1294"/>
    <w:rsid w:val="00EE2B08"/>
    <w:rsid w:val="00EE7291"/>
    <w:rsid w:val="00EE7D4E"/>
    <w:rsid w:val="00EF70F8"/>
    <w:rsid w:val="00EF7DAC"/>
    <w:rsid w:val="00EF7EE4"/>
    <w:rsid w:val="00F12323"/>
    <w:rsid w:val="00F14F1A"/>
    <w:rsid w:val="00F22963"/>
    <w:rsid w:val="00F22A54"/>
    <w:rsid w:val="00F25A17"/>
    <w:rsid w:val="00F32756"/>
    <w:rsid w:val="00F40D3B"/>
    <w:rsid w:val="00F40FDF"/>
    <w:rsid w:val="00F415A9"/>
    <w:rsid w:val="00F46430"/>
    <w:rsid w:val="00F553EF"/>
    <w:rsid w:val="00F626C8"/>
    <w:rsid w:val="00F63377"/>
    <w:rsid w:val="00F82CF0"/>
    <w:rsid w:val="00F961E6"/>
    <w:rsid w:val="00FA46A5"/>
    <w:rsid w:val="00FA709B"/>
    <w:rsid w:val="00FB5D3A"/>
    <w:rsid w:val="00FB6253"/>
    <w:rsid w:val="00FB78A3"/>
    <w:rsid w:val="00FC6077"/>
    <w:rsid w:val="00FC62EF"/>
    <w:rsid w:val="00FD0FB8"/>
    <w:rsid w:val="00FD1392"/>
    <w:rsid w:val="00FD71BD"/>
    <w:rsid w:val="00FD7E15"/>
    <w:rsid w:val="00FE6C65"/>
    <w:rsid w:val="00FF48B7"/>
    <w:rsid w:val="00FF6023"/>
  </w:rsids>
  <m:mathPr>
    <m:mathFont m:val="DejaVu Math TeX Gyre"/>
    <m:brkBin m:val="before"/>
    <m:brkBinSub m:val="--"/>
    <m:smallFrac m:val="0"/>
    <m:dispDef/>
    <m:lMargin m:val="0"/>
    <m:rMargin m:val="0"/>
    <m:defJc m:val="centerGroup"/>
    <m:wrapIndent m:val="1440"/>
    <m:intLim m:val="undOvr"/>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71260"/>
  <w15:chartTrackingRefBased/>
  <w15:docId w15:val="{AD248435-4BF1-444A-A890-6B42D1EF9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81958"/>
    <w:pPr>
      <w:widowControl w:val="0"/>
      <w:jc w:val="both"/>
    </w:pPr>
  </w:style>
  <w:style w:type="paragraph" w:styleId="1">
    <w:name w:val="heading 1"/>
    <w:basedOn w:val="a"/>
    <w:next w:val="a"/>
    <w:link w:val="10"/>
    <w:uiPriority w:val="9"/>
    <w:qFormat/>
    <w:rsid w:val="000D2A0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D2A0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062B0F"/>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4A5809"/>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4A5809"/>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4A5809"/>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D2A03"/>
    <w:rPr>
      <w:b/>
      <w:bCs/>
      <w:kern w:val="44"/>
      <w:sz w:val="44"/>
      <w:szCs w:val="44"/>
    </w:rPr>
  </w:style>
  <w:style w:type="character" w:customStyle="1" w:styleId="20">
    <w:name w:val="标题 2 字符"/>
    <w:basedOn w:val="a0"/>
    <w:link w:val="2"/>
    <w:uiPriority w:val="9"/>
    <w:rsid w:val="000D2A03"/>
    <w:rPr>
      <w:rFonts w:asciiTheme="majorHAnsi" w:eastAsiaTheme="majorEastAsia" w:hAnsiTheme="majorHAnsi" w:cstheme="majorBidi"/>
      <w:b/>
      <w:bCs/>
      <w:sz w:val="32"/>
      <w:szCs w:val="32"/>
    </w:rPr>
  </w:style>
  <w:style w:type="character" w:customStyle="1" w:styleId="30">
    <w:name w:val="标题 3 字符"/>
    <w:basedOn w:val="a0"/>
    <w:link w:val="3"/>
    <w:uiPriority w:val="9"/>
    <w:rsid w:val="00062B0F"/>
    <w:rPr>
      <w:b/>
      <w:bCs/>
      <w:sz w:val="32"/>
      <w:szCs w:val="32"/>
    </w:rPr>
  </w:style>
  <w:style w:type="paragraph" w:styleId="a3">
    <w:name w:val="caption"/>
    <w:basedOn w:val="a"/>
    <w:next w:val="a"/>
    <w:uiPriority w:val="35"/>
    <w:unhideWhenUsed/>
    <w:qFormat/>
    <w:rsid w:val="005D561C"/>
    <w:rPr>
      <w:rFonts w:asciiTheme="majorHAnsi" w:eastAsia="黑体" w:hAnsiTheme="majorHAnsi" w:cstheme="majorBidi"/>
      <w:sz w:val="20"/>
      <w:szCs w:val="20"/>
    </w:rPr>
  </w:style>
  <w:style w:type="character" w:customStyle="1" w:styleId="40">
    <w:name w:val="标题 4 字符"/>
    <w:basedOn w:val="a0"/>
    <w:link w:val="4"/>
    <w:uiPriority w:val="9"/>
    <w:rsid w:val="004A5809"/>
    <w:rPr>
      <w:rFonts w:asciiTheme="majorHAnsi" w:eastAsiaTheme="majorEastAsia" w:hAnsiTheme="majorHAnsi" w:cstheme="majorBidi"/>
      <w:b/>
      <w:bCs/>
      <w:sz w:val="28"/>
      <w:szCs w:val="28"/>
    </w:rPr>
  </w:style>
  <w:style w:type="character" w:customStyle="1" w:styleId="50">
    <w:name w:val="标题 5 字符"/>
    <w:basedOn w:val="a0"/>
    <w:link w:val="5"/>
    <w:uiPriority w:val="9"/>
    <w:rsid w:val="004A5809"/>
    <w:rPr>
      <w:b/>
      <w:bCs/>
      <w:sz w:val="28"/>
      <w:szCs w:val="28"/>
    </w:rPr>
  </w:style>
  <w:style w:type="character" w:customStyle="1" w:styleId="60">
    <w:name w:val="标题 6 字符"/>
    <w:basedOn w:val="a0"/>
    <w:link w:val="6"/>
    <w:uiPriority w:val="9"/>
    <w:rsid w:val="004A5809"/>
    <w:rPr>
      <w:rFonts w:asciiTheme="majorHAnsi" w:eastAsiaTheme="majorEastAsia" w:hAnsiTheme="majorHAnsi" w:cstheme="majorBidi"/>
      <w:b/>
      <w:bCs/>
      <w:sz w:val="24"/>
      <w:szCs w:val="24"/>
    </w:rPr>
  </w:style>
  <w:style w:type="paragraph" w:styleId="a4">
    <w:name w:val="header"/>
    <w:basedOn w:val="a"/>
    <w:link w:val="a5"/>
    <w:uiPriority w:val="99"/>
    <w:unhideWhenUsed/>
    <w:rsid w:val="0025094D"/>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25094D"/>
    <w:rPr>
      <w:sz w:val="18"/>
      <w:szCs w:val="18"/>
    </w:rPr>
  </w:style>
  <w:style w:type="paragraph" w:styleId="a6">
    <w:name w:val="footer"/>
    <w:basedOn w:val="a"/>
    <w:link w:val="a7"/>
    <w:uiPriority w:val="99"/>
    <w:unhideWhenUsed/>
    <w:rsid w:val="0025094D"/>
    <w:pPr>
      <w:tabs>
        <w:tab w:val="center" w:pos="4153"/>
        <w:tab w:val="right" w:pos="8306"/>
      </w:tabs>
      <w:snapToGrid w:val="0"/>
      <w:jc w:val="left"/>
    </w:pPr>
    <w:rPr>
      <w:sz w:val="18"/>
      <w:szCs w:val="18"/>
    </w:rPr>
  </w:style>
  <w:style w:type="character" w:customStyle="1" w:styleId="a7">
    <w:name w:val="页脚 字符"/>
    <w:basedOn w:val="a0"/>
    <w:link w:val="a6"/>
    <w:uiPriority w:val="99"/>
    <w:rsid w:val="0025094D"/>
    <w:rPr>
      <w:sz w:val="18"/>
      <w:szCs w:val="18"/>
    </w:rPr>
  </w:style>
  <w:style w:type="paragraph" w:customStyle="1" w:styleId="MTDisplayEquation">
    <w:name w:val="MTDisplayEquation"/>
    <w:basedOn w:val="a"/>
    <w:next w:val="a"/>
    <w:link w:val="MTDisplayEquation0"/>
    <w:rsid w:val="00EE1294"/>
    <w:pPr>
      <w:tabs>
        <w:tab w:val="center" w:pos="4160"/>
        <w:tab w:val="right" w:pos="8300"/>
      </w:tabs>
    </w:pPr>
    <w:rPr>
      <w:sz w:val="28"/>
      <w:szCs w:val="28"/>
    </w:rPr>
  </w:style>
  <w:style w:type="character" w:customStyle="1" w:styleId="MTDisplayEquation0">
    <w:name w:val="MTDisplayEquation 字符"/>
    <w:basedOn w:val="a0"/>
    <w:link w:val="MTDisplayEquation"/>
    <w:rsid w:val="00EE1294"/>
    <w:rPr>
      <w:sz w:val="28"/>
      <w:szCs w:val="28"/>
    </w:rPr>
  </w:style>
  <w:style w:type="character" w:styleId="a8">
    <w:name w:val="Placeholder Text"/>
    <w:basedOn w:val="a0"/>
    <w:uiPriority w:val="99"/>
    <w:semiHidden/>
    <w:rsid w:val="00EE1294"/>
    <w:rPr>
      <w:color w:val="808080"/>
    </w:rPr>
  </w:style>
  <w:style w:type="paragraph" w:styleId="a9">
    <w:name w:val="List Paragraph"/>
    <w:basedOn w:val="a"/>
    <w:uiPriority w:val="34"/>
    <w:qFormat/>
    <w:rsid w:val="0037368A"/>
    <w:pPr>
      <w:ind w:firstLineChars="200" w:firstLine="420"/>
    </w:pPr>
  </w:style>
  <w:style w:type="paragraph" w:customStyle="1" w:styleId="DecimalAligned">
    <w:name w:val="Decimal Aligned"/>
    <w:basedOn w:val="a"/>
    <w:uiPriority w:val="40"/>
    <w:qFormat/>
    <w:rsid w:val="00F961E6"/>
    <w:pPr>
      <w:widowControl/>
      <w:tabs>
        <w:tab w:val="decimal" w:pos="360"/>
      </w:tabs>
      <w:spacing w:after="200" w:line="276" w:lineRule="auto"/>
      <w:jc w:val="left"/>
    </w:pPr>
    <w:rPr>
      <w:rFonts w:cs="Times New Roman"/>
      <w:kern w:val="0"/>
      <w:sz w:val="22"/>
    </w:rPr>
  </w:style>
  <w:style w:type="paragraph" w:styleId="aa">
    <w:name w:val="footnote text"/>
    <w:basedOn w:val="a"/>
    <w:link w:val="ab"/>
    <w:uiPriority w:val="99"/>
    <w:unhideWhenUsed/>
    <w:rsid w:val="00F961E6"/>
    <w:pPr>
      <w:widowControl/>
      <w:jc w:val="left"/>
    </w:pPr>
    <w:rPr>
      <w:rFonts w:cs="Times New Roman"/>
      <w:kern w:val="0"/>
      <w:sz w:val="20"/>
      <w:szCs w:val="20"/>
    </w:rPr>
  </w:style>
  <w:style w:type="character" w:customStyle="1" w:styleId="ab">
    <w:name w:val="脚注文本 字符"/>
    <w:basedOn w:val="a0"/>
    <w:link w:val="aa"/>
    <w:uiPriority w:val="99"/>
    <w:rsid w:val="00F961E6"/>
    <w:rPr>
      <w:rFonts w:cs="Times New Roman"/>
      <w:kern w:val="0"/>
      <w:sz w:val="20"/>
      <w:szCs w:val="20"/>
    </w:rPr>
  </w:style>
  <w:style w:type="character" w:styleId="ac">
    <w:name w:val="Subtle Emphasis"/>
    <w:basedOn w:val="a0"/>
    <w:uiPriority w:val="19"/>
    <w:qFormat/>
    <w:rsid w:val="00F961E6"/>
    <w:rPr>
      <w:i/>
      <w:iCs/>
    </w:rPr>
  </w:style>
  <w:style w:type="table" w:styleId="-1">
    <w:name w:val="Light Shading Accent 1"/>
    <w:basedOn w:val="a1"/>
    <w:uiPriority w:val="60"/>
    <w:rsid w:val="00F961E6"/>
    <w:rPr>
      <w:color w:val="2E74B5" w:themeColor="accent1" w:themeShade="BF"/>
      <w:kern w:val="0"/>
      <w:sz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2-5">
    <w:name w:val="Medium Shading 2 Accent 5"/>
    <w:basedOn w:val="a1"/>
    <w:uiPriority w:val="64"/>
    <w:rsid w:val="00F553EF"/>
    <w:rPr>
      <w:kern w:val="0"/>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ad">
    <w:name w:val="Bibliography"/>
    <w:basedOn w:val="a"/>
    <w:next w:val="a"/>
    <w:uiPriority w:val="37"/>
    <w:unhideWhenUsed/>
    <w:rsid w:val="00F25A17"/>
    <w:pPr>
      <w:tabs>
        <w:tab w:val="left" w:pos="504"/>
      </w:tabs>
      <w:ind w:left="504" w:hanging="504"/>
    </w:pPr>
  </w:style>
  <w:style w:type="paragraph" w:styleId="ae">
    <w:name w:val="Balloon Text"/>
    <w:basedOn w:val="a"/>
    <w:link w:val="af"/>
    <w:uiPriority w:val="99"/>
    <w:semiHidden/>
    <w:unhideWhenUsed/>
    <w:rsid w:val="00AD1F0C"/>
    <w:rPr>
      <w:sz w:val="18"/>
      <w:szCs w:val="18"/>
    </w:rPr>
  </w:style>
  <w:style w:type="character" w:customStyle="1" w:styleId="af">
    <w:name w:val="批注框文本 字符"/>
    <w:basedOn w:val="a0"/>
    <w:link w:val="ae"/>
    <w:uiPriority w:val="99"/>
    <w:semiHidden/>
    <w:rsid w:val="00AD1F0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3900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package" Target="embeddings/Microsoft_PowerPoint_____.pptx"/><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tif"/><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gif"/><Relationship Id="rId28" Type="http://schemas.openxmlformats.org/officeDocument/2006/relationships/image" Target="media/image17.gif"/><Relationship Id="rId36" Type="http://schemas.openxmlformats.org/officeDocument/2006/relationships/image" Target="media/image24.tiff"/><Relationship Id="rId10" Type="http://schemas.openxmlformats.org/officeDocument/2006/relationships/chart" Target="charts/chart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tif"/><Relationship Id="rId8" Type="http://schemas.openxmlformats.org/officeDocument/2006/relationships/image" Target="media/image1.jp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__.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___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___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___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zh-CN" altLang="en-US"/>
              <a:t>主要国家</a:t>
            </a:r>
            <a:r>
              <a:rPr lang="en-US" altLang="zh-CN"/>
              <a:t>2006-2015</a:t>
            </a:r>
            <a:r>
              <a:rPr lang="zh-CN" altLang="en-US"/>
              <a:t>流感每</a:t>
            </a:r>
            <a:r>
              <a:rPr lang="en-US" altLang="zh-CN"/>
              <a:t>10</a:t>
            </a:r>
            <a:r>
              <a:rPr lang="zh-CN" altLang="en-US"/>
              <a:t>万人易感流感人数</a:t>
            </a:r>
            <a:endParaRPr lang="zh-CN"/>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zh-CN"/>
        </a:p>
      </c:txPr>
    </c:title>
    <c:autoTitleDeleted val="0"/>
    <c:plotArea>
      <c:layout/>
      <c:lineChart>
        <c:grouping val="standard"/>
        <c:varyColors val="0"/>
        <c:ser>
          <c:idx val="5"/>
          <c:order val="5"/>
          <c:tx>
            <c:strRef>
              <c:f>新建文本文档!$G$1</c:f>
              <c:strCache>
                <c:ptCount val="1"/>
                <c:pt idx="0">
                  <c:v>Brazil</c:v>
                </c:pt>
              </c:strCache>
            </c:strRef>
          </c:tx>
          <c:spPr>
            <a:ln w="22225" cap="rnd">
              <a:solidFill>
                <a:schemeClr val="accent5">
                  <a:lumMod val="60000"/>
                </a:schemeClr>
              </a:solidFill>
            </a:ln>
            <a:effectLst>
              <a:glow rad="139700">
                <a:schemeClr val="accent5">
                  <a:lumMod val="60000"/>
                  <a:satMod val="175000"/>
                  <a:alpha val="14000"/>
                </a:schemeClr>
              </a:glow>
            </a:effectLst>
          </c:spPr>
          <c:marker>
            <c:symbol val="none"/>
          </c:marker>
          <c:cat>
            <c:numRef>
              <c:f>新建文本文档!$A$2:$A$503</c:f>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f>新建文本文档!$G$2:$G$503</c:f>
              <c:numCache>
                <c:formatCode>General</c:formatCode>
                <c:ptCount val="502"/>
                <c:pt idx="0">
                  <c:v>192</c:v>
                </c:pt>
                <c:pt idx="1">
                  <c:v>176</c:v>
                </c:pt>
                <c:pt idx="2">
                  <c:v>182</c:v>
                </c:pt>
                <c:pt idx="3">
                  <c:v>166</c:v>
                </c:pt>
                <c:pt idx="4">
                  <c:v>159</c:v>
                </c:pt>
                <c:pt idx="5">
                  <c:v>165</c:v>
                </c:pt>
                <c:pt idx="6">
                  <c:v>171</c:v>
                </c:pt>
                <c:pt idx="7">
                  <c:v>196</c:v>
                </c:pt>
                <c:pt idx="8">
                  <c:v>208</c:v>
                </c:pt>
                <c:pt idx="9">
                  <c:v>223</c:v>
                </c:pt>
                <c:pt idx="10">
                  <c:v>245</c:v>
                </c:pt>
                <c:pt idx="11">
                  <c:v>246</c:v>
                </c:pt>
                <c:pt idx="12">
                  <c:v>262</c:v>
                </c:pt>
                <c:pt idx="13">
                  <c:v>253</c:v>
                </c:pt>
                <c:pt idx="14">
                  <c:v>275</c:v>
                </c:pt>
                <c:pt idx="15">
                  <c:v>289</c:v>
                </c:pt>
                <c:pt idx="16">
                  <c:v>311</c:v>
                </c:pt>
                <c:pt idx="17">
                  <c:v>325</c:v>
                </c:pt>
                <c:pt idx="18">
                  <c:v>339</c:v>
                </c:pt>
                <c:pt idx="19">
                  <c:v>376</c:v>
                </c:pt>
                <c:pt idx="20">
                  <c:v>406</c:v>
                </c:pt>
                <c:pt idx="21">
                  <c:v>432</c:v>
                </c:pt>
                <c:pt idx="22">
                  <c:v>390</c:v>
                </c:pt>
                <c:pt idx="23">
                  <c:v>370</c:v>
                </c:pt>
                <c:pt idx="24">
                  <c:v>409</c:v>
                </c:pt>
                <c:pt idx="25">
                  <c:v>378</c:v>
                </c:pt>
                <c:pt idx="26">
                  <c:v>344</c:v>
                </c:pt>
                <c:pt idx="27">
                  <c:v>317</c:v>
                </c:pt>
                <c:pt idx="28">
                  <c:v>302</c:v>
                </c:pt>
                <c:pt idx="29">
                  <c:v>288</c:v>
                </c:pt>
                <c:pt idx="30">
                  <c:v>284</c:v>
                </c:pt>
                <c:pt idx="31">
                  <c:v>291</c:v>
                </c:pt>
                <c:pt idx="32">
                  <c:v>298</c:v>
                </c:pt>
                <c:pt idx="33">
                  <c:v>312</c:v>
                </c:pt>
                <c:pt idx="34">
                  <c:v>281</c:v>
                </c:pt>
                <c:pt idx="35">
                  <c:v>271</c:v>
                </c:pt>
                <c:pt idx="36">
                  <c:v>300</c:v>
                </c:pt>
                <c:pt idx="37">
                  <c:v>267</c:v>
                </c:pt>
                <c:pt idx="38">
                  <c:v>245</c:v>
                </c:pt>
                <c:pt idx="39">
                  <c:v>228</c:v>
                </c:pt>
                <c:pt idx="40">
                  <c:v>226</c:v>
                </c:pt>
                <c:pt idx="41">
                  <c:v>250</c:v>
                </c:pt>
                <c:pt idx="42">
                  <c:v>260</c:v>
                </c:pt>
                <c:pt idx="43">
                  <c:v>247</c:v>
                </c:pt>
                <c:pt idx="44">
                  <c:v>264</c:v>
                </c:pt>
                <c:pt idx="45">
                  <c:v>257</c:v>
                </c:pt>
                <c:pt idx="46">
                  <c:v>251</c:v>
                </c:pt>
                <c:pt idx="47">
                  <c:v>221</c:v>
                </c:pt>
                <c:pt idx="48">
                  <c:v>184</c:v>
                </c:pt>
                <c:pt idx="49">
                  <c:v>167</c:v>
                </c:pt>
                <c:pt idx="50">
                  <c:v>151</c:v>
                </c:pt>
                <c:pt idx="51">
                  <c:v>156</c:v>
                </c:pt>
                <c:pt idx="52">
                  <c:v>158</c:v>
                </c:pt>
                <c:pt idx="53">
                  <c:v>157</c:v>
                </c:pt>
                <c:pt idx="54">
                  <c:v>168</c:v>
                </c:pt>
                <c:pt idx="55">
                  <c:v>159</c:v>
                </c:pt>
                <c:pt idx="56">
                  <c:v>167</c:v>
                </c:pt>
                <c:pt idx="57">
                  <c:v>165</c:v>
                </c:pt>
                <c:pt idx="58">
                  <c:v>197</c:v>
                </c:pt>
                <c:pt idx="59">
                  <c:v>224</c:v>
                </c:pt>
                <c:pt idx="60">
                  <c:v>237</c:v>
                </c:pt>
                <c:pt idx="61">
                  <c:v>230</c:v>
                </c:pt>
                <c:pt idx="62">
                  <c:v>231</c:v>
                </c:pt>
                <c:pt idx="63">
                  <c:v>240</c:v>
                </c:pt>
                <c:pt idx="64">
                  <c:v>252</c:v>
                </c:pt>
                <c:pt idx="65">
                  <c:v>241</c:v>
                </c:pt>
                <c:pt idx="66">
                  <c:v>268</c:v>
                </c:pt>
                <c:pt idx="67">
                  <c:v>267</c:v>
                </c:pt>
                <c:pt idx="68">
                  <c:v>261</c:v>
                </c:pt>
                <c:pt idx="69">
                  <c:v>306</c:v>
                </c:pt>
                <c:pt idx="70">
                  <c:v>332</c:v>
                </c:pt>
                <c:pt idx="71">
                  <c:v>362</c:v>
                </c:pt>
                <c:pt idx="72">
                  <c:v>365</c:v>
                </c:pt>
                <c:pt idx="73">
                  <c:v>377</c:v>
                </c:pt>
                <c:pt idx="74">
                  <c:v>362</c:v>
                </c:pt>
                <c:pt idx="75">
                  <c:v>406</c:v>
                </c:pt>
                <c:pt idx="76">
                  <c:v>387</c:v>
                </c:pt>
                <c:pt idx="77">
                  <c:v>349</c:v>
                </c:pt>
                <c:pt idx="78">
                  <c:v>315</c:v>
                </c:pt>
                <c:pt idx="79">
                  <c:v>288</c:v>
                </c:pt>
                <c:pt idx="80">
                  <c:v>265</c:v>
                </c:pt>
                <c:pt idx="81">
                  <c:v>256</c:v>
                </c:pt>
                <c:pt idx="82">
                  <c:v>251</c:v>
                </c:pt>
                <c:pt idx="83">
                  <c:v>254</c:v>
                </c:pt>
                <c:pt idx="84">
                  <c:v>278</c:v>
                </c:pt>
                <c:pt idx="85">
                  <c:v>287</c:v>
                </c:pt>
                <c:pt idx="86">
                  <c:v>285</c:v>
                </c:pt>
                <c:pt idx="87">
                  <c:v>262</c:v>
                </c:pt>
                <c:pt idx="88">
                  <c:v>283</c:v>
                </c:pt>
                <c:pt idx="89">
                  <c:v>288</c:v>
                </c:pt>
                <c:pt idx="90">
                  <c:v>256</c:v>
                </c:pt>
                <c:pt idx="91">
                  <c:v>250</c:v>
                </c:pt>
                <c:pt idx="92">
                  <c:v>239</c:v>
                </c:pt>
                <c:pt idx="93">
                  <c:v>252</c:v>
                </c:pt>
                <c:pt idx="94">
                  <c:v>244</c:v>
                </c:pt>
                <c:pt idx="95">
                  <c:v>236</c:v>
                </c:pt>
                <c:pt idx="96">
                  <c:v>238</c:v>
                </c:pt>
                <c:pt idx="97">
                  <c:v>219</c:v>
                </c:pt>
                <c:pt idx="98">
                  <c:v>241</c:v>
                </c:pt>
                <c:pt idx="99">
                  <c:v>222</c:v>
                </c:pt>
                <c:pt idx="100">
                  <c:v>196</c:v>
                </c:pt>
                <c:pt idx="101">
                  <c:v>184</c:v>
                </c:pt>
                <c:pt idx="102">
                  <c:v>173</c:v>
                </c:pt>
                <c:pt idx="103">
                  <c:v>178</c:v>
                </c:pt>
                <c:pt idx="104">
                  <c:v>186</c:v>
                </c:pt>
                <c:pt idx="105">
                  <c:v>182</c:v>
                </c:pt>
                <c:pt idx="106">
                  <c:v>172</c:v>
                </c:pt>
                <c:pt idx="107">
                  <c:v>173</c:v>
                </c:pt>
                <c:pt idx="108">
                  <c:v>168</c:v>
                </c:pt>
                <c:pt idx="109">
                  <c:v>177</c:v>
                </c:pt>
                <c:pt idx="110">
                  <c:v>192</c:v>
                </c:pt>
                <c:pt idx="111">
                  <c:v>193</c:v>
                </c:pt>
                <c:pt idx="112">
                  <c:v>221</c:v>
                </c:pt>
                <c:pt idx="113">
                  <c:v>234</c:v>
                </c:pt>
                <c:pt idx="114">
                  <c:v>237</c:v>
                </c:pt>
                <c:pt idx="115">
                  <c:v>247</c:v>
                </c:pt>
                <c:pt idx="116">
                  <c:v>272</c:v>
                </c:pt>
                <c:pt idx="117">
                  <c:v>288</c:v>
                </c:pt>
                <c:pt idx="118">
                  <c:v>284</c:v>
                </c:pt>
                <c:pt idx="119">
                  <c:v>296</c:v>
                </c:pt>
                <c:pt idx="120">
                  <c:v>291</c:v>
                </c:pt>
                <c:pt idx="121">
                  <c:v>287</c:v>
                </c:pt>
                <c:pt idx="122">
                  <c:v>318</c:v>
                </c:pt>
                <c:pt idx="123">
                  <c:v>334</c:v>
                </c:pt>
                <c:pt idx="124">
                  <c:v>337</c:v>
                </c:pt>
                <c:pt idx="125">
                  <c:v>361</c:v>
                </c:pt>
                <c:pt idx="126">
                  <c:v>315</c:v>
                </c:pt>
                <c:pt idx="127">
                  <c:v>305</c:v>
                </c:pt>
                <c:pt idx="128">
                  <c:v>317</c:v>
                </c:pt>
                <c:pt idx="129">
                  <c:v>317</c:v>
                </c:pt>
                <c:pt idx="130">
                  <c:v>300</c:v>
                </c:pt>
                <c:pt idx="131">
                  <c:v>278</c:v>
                </c:pt>
                <c:pt idx="132">
                  <c:v>269</c:v>
                </c:pt>
                <c:pt idx="133">
                  <c:v>273</c:v>
                </c:pt>
                <c:pt idx="134">
                  <c:v>252</c:v>
                </c:pt>
                <c:pt idx="135">
                  <c:v>229</c:v>
                </c:pt>
                <c:pt idx="136">
                  <c:v>240</c:v>
                </c:pt>
                <c:pt idx="137">
                  <c:v>256</c:v>
                </c:pt>
                <c:pt idx="138">
                  <c:v>255</c:v>
                </c:pt>
                <c:pt idx="139">
                  <c:v>199</c:v>
                </c:pt>
                <c:pt idx="140">
                  <c:v>243</c:v>
                </c:pt>
                <c:pt idx="141">
                  <c:v>255</c:v>
                </c:pt>
                <c:pt idx="142">
                  <c:v>253</c:v>
                </c:pt>
                <c:pt idx="143">
                  <c:v>241</c:v>
                </c:pt>
                <c:pt idx="144">
                  <c:v>211</c:v>
                </c:pt>
                <c:pt idx="145">
                  <c:v>233</c:v>
                </c:pt>
                <c:pt idx="146">
                  <c:v>236</c:v>
                </c:pt>
                <c:pt idx="147">
                  <c:v>226</c:v>
                </c:pt>
                <c:pt idx="148">
                  <c:v>222</c:v>
                </c:pt>
                <c:pt idx="149">
                  <c:v>213</c:v>
                </c:pt>
                <c:pt idx="150">
                  <c:v>220</c:v>
                </c:pt>
                <c:pt idx="151">
                  <c:v>209</c:v>
                </c:pt>
                <c:pt idx="152">
                  <c:v>193</c:v>
                </c:pt>
                <c:pt idx="153">
                  <c:v>175</c:v>
                </c:pt>
                <c:pt idx="154">
                  <c:v>153</c:v>
                </c:pt>
                <c:pt idx="155">
                  <c:v>140</c:v>
                </c:pt>
                <c:pt idx="156">
                  <c:v>145</c:v>
                </c:pt>
                <c:pt idx="157">
                  <c:v>148</c:v>
                </c:pt>
                <c:pt idx="158">
                  <c:v>140</c:v>
                </c:pt>
                <c:pt idx="159">
                  <c:v>137</c:v>
                </c:pt>
                <c:pt idx="160">
                  <c:v>143</c:v>
                </c:pt>
                <c:pt idx="161">
                  <c:v>142</c:v>
                </c:pt>
                <c:pt idx="162">
                  <c:v>149</c:v>
                </c:pt>
                <c:pt idx="163">
                  <c:v>164</c:v>
                </c:pt>
                <c:pt idx="164">
                  <c:v>176</c:v>
                </c:pt>
                <c:pt idx="165">
                  <c:v>193</c:v>
                </c:pt>
                <c:pt idx="166">
                  <c:v>192</c:v>
                </c:pt>
                <c:pt idx="167">
                  <c:v>202</c:v>
                </c:pt>
                <c:pt idx="168">
                  <c:v>213</c:v>
                </c:pt>
                <c:pt idx="169">
                  <c:v>215</c:v>
                </c:pt>
                <c:pt idx="170">
                  <c:v>202</c:v>
                </c:pt>
                <c:pt idx="171">
                  <c:v>224</c:v>
                </c:pt>
                <c:pt idx="172">
                  <c:v>237</c:v>
                </c:pt>
                <c:pt idx="173">
                  <c:v>258</c:v>
                </c:pt>
                <c:pt idx="174">
                  <c:v>270</c:v>
                </c:pt>
                <c:pt idx="175">
                  <c:v>279</c:v>
                </c:pt>
                <c:pt idx="176">
                  <c:v>275</c:v>
                </c:pt>
                <c:pt idx="177">
                  <c:v>268</c:v>
                </c:pt>
                <c:pt idx="178">
                  <c:v>244</c:v>
                </c:pt>
                <c:pt idx="179">
                  <c:v>231</c:v>
                </c:pt>
                <c:pt idx="180">
                  <c:v>258</c:v>
                </c:pt>
                <c:pt idx="181">
                  <c:v>261</c:v>
                </c:pt>
                <c:pt idx="182">
                  <c:v>256</c:v>
                </c:pt>
                <c:pt idx="183">
                  <c:v>250</c:v>
                </c:pt>
                <c:pt idx="184">
                  <c:v>277</c:v>
                </c:pt>
                <c:pt idx="185">
                  <c:v>305</c:v>
                </c:pt>
                <c:pt idx="186">
                  <c:v>331</c:v>
                </c:pt>
                <c:pt idx="187">
                  <c:v>373</c:v>
                </c:pt>
                <c:pt idx="188">
                  <c:v>360</c:v>
                </c:pt>
                <c:pt idx="189">
                  <c:v>328</c:v>
                </c:pt>
                <c:pt idx="190">
                  <c:v>284</c:v>
                </c:pt>
                <c:pt idx="191">
                  <c:v>273</c:v>
                </c:pt>
                <c:pt idx="192">
                  <c:v>234</c:v>
                </c:pt>
                <c:pt idx="193">
                  <c:v>217</c:v>
                </c:pt>
                <c:pt idx="194">
                  <c:v>199</c:v>
                </c:pt>
                <c:pt idx="195">
                  <c:v>186</c:v>
                </c:pt>
                <c:pt idx="196">
                  <c:v>177</c:v>
                </c:pt>
                <c:pt idx="197">
                  <c:v>167</c:v>
                </c:pt>
                <c:pt idx="198">
                  <c:v>175</c:v>
                </c:pt>
                <c:pt idx="199">
                  <c:v>167</c:v>
                </c:pt>
                <c:pt idx="200">
                  <c:v>158</c:v>
                </c:pt>
                <c:pt idx="201">
                  <c:v>154</c:v>
                </c:pt>
                <c:pt idx="202">
                  <c:v>144</c:v>
                </c:pt>
                <c:pt idx="203">
                  <c:v>146</c:v>
                </c:pt>
                <c:pt idx="204">
                  <c:v>132</c:v>
                </c:pt>
                <c:pt idx="205">
                  <c:v>121</c:v>
                </c:pt>
                <c:pt idx="206">
                  <c:v>122</c:v>
                </c:pt>
                <c:pt idx="207">
                  <c:v>110</c:v>
                </c:pt>
                <c:pt idx="208">
                  <c:v>117</c:v>
                </c:pt>
                <c:pt idx="209">
                  <c:v>120</c:v>
                </c:pt>
                <c:pt idx="210">
                  <c:v>114</c:v>
                </c:pt>
                <c:pt idx="211">
                  <c:v>109</c:v>
                </c:pt>
                <c:pt idx="212">
                  <c:v>109</c:v>
                </c:pt>
                <c:pt idx="213">
                  <c:v>114</c:v>
                </c:pt>
                <c:pt idx="214">
                  <c:v>120</c:v>
                </c:pt>
                <c:pt idx="215">
                  <c:v>130</c:v>
                </c:pt>
                <c:pt idx="216">
                  <c:v>145</c:v>
                </c:pt>
                <c:pt idx="217">
                  <c:v>152</c:v>
                </c:pt>
                <c:pt idx="218">
                  <c:v>175</c:v>
                </c:pt>
                <c:pt idx="219">
                  <c:v>172</c:v>
                </c:pt>
                <c:pt idx="220">
                  <c:v>171</c:v>
                </c:pt>
                <c:pt idx="221">
                  <c:v>166</c:v>
                </c:pt>
                <c:pt idx="222">
                  <c:v>193</c:v>
                </c:pt>
                <c:pt idx="223">
                  <c:v>210</c:v>
                </c:pt>
                <c:pt idx="224">
                  <c:v>209</c:v>
                </c:pt>
                <c:pt idx="225">
                  <c:v>200</c:v>
                </c:pt>
                <c:pt idx="226">
                  <c:v>196</c:v>
                </c:pt>
                <c:pt idx="227">
                  <c:v>214</c:v>
                </c:pt>
                <c:pt idx="228">
                  <c:v>232</c:v>
                </c:pt>
                <c:pt idx="229">
                  <c:v>226</c:v>
                </c:pt>
                <c:pt idx="230">
                  <c:v>212</c:v>
                </c:pt>
                <c:pt idx="231">
                  <c:v>223</c:v>
                </c:pt>
                <c:pt idx="232">
                  <c:v>228</c:v>
                </c:pt>
                <c:pt idx="233">
                  <c:v>225</c:v>
                </c:pt>
                <c:pt idx="234">
                  <c:v>203</c:v>
                </c:pt>
                <c:pt idx="235">
                  <c:v>189</c:v>
                </c:pt>
                <c:pt idx="236">
                  <c:v>175</c:v>
                </c:pt>
                <c:pt idx="237">
                  <c:v>164</c:v>
                </c:pt>
                <c:pt idx="238">
                  <c:v>166</c:v>
                </c:pt>
                <c:pt idx="239">
                  <c:v>171</c:v>
                </c:pt>
                <c:pt idx="240">
                  <c:v>193</c:v>
                </c:pt>
                <c:pt idx="241">
                  <c:v>223</c:v>
                </c:pt>
                <c:pt idx="242">
                  <c:v>234</c:v>
                </c:pt>
                <c:pt idx="243">
                  <c:v>214</c:v>
                </c:pt>
                <c:pt idx="244">
                  <c:v>188</c:v>
                </c:pt>
                <c:pt idx="245">
                  <c:v>188</c:v>
                </c:pt>
                <c:pt idx="246">
                  <c:v>176</c:v>
                </c:pt>
                <c:pt idx="247">
                  <c:v>156</c:v>
                </c:pt>
                <c:pt idx="248">
                  <c:v>145</c:v>
                </c:pt>
                <c:pt idx="249">
                  <c:v>155</c:v>
                </c:pt>
                <c:pt idx="250">
                  <c:v>167</c:v>
                </c:pt>
                <c:pt idx="251">
                  <c:v>166</c:v>
                </c:pt>
                <c:pt idx="252">
                  <c:v>163</c:v>
                </c:pt>
                <c:pt idx="253">
                  <c:v>165</c:v>
                </c:pt>
                <c:pt idx="254">
                  <c:v>161</c:v>
                </c:pt>
                <c:pt idx="255">
                  <c:v>159</c:v>
                </c:pt>
                <c:pt idx="256">
                  <c:v>148</c:v>
                </c:pt>
                <c:pt idx="257">
                  <c:v>135</c:v>
                </c:pt>
                <c:pt idx="258">
                  <c:v>135</c:v>
                </c:pt>
                <c:pt idx="259">
                  <c:v>129</c:v>
                </c:pt>
                <c:pt idx="260">
                  <c:v>137</c:v>
                </c:pt>
                <c:pt idx="261">
                  <c:v>136</c:v>
                </c:pt>
                <c:pt idx="262">
                  <c:v>128</c:v>
                </c:pt>
                <c:pt idx="263">
                  <c:v>121</c:v>
                </c:pt>
                <c:pt idx="264">
                  <c:v>121</c:v>
                </c:pt>
                <c:pt idx="265">
                  <c:v>118</c:v>
                </c:pt>
                <c:pt idx="266">
                  <c:v>122</c:v>
                </c:pt>
                <c:pt idx="267">
                  <c:v>134</c:v>
                </c:pt>
                <c:pt idx="268">
                  <c:v>149</c:v>
                </c:pt>
                <c:pt idx="269">
                  <c:v>150</c:v>
                </c:pt>
                <c:pt idx="270">
                  <c:v>152</c:v>
                </c:pt>
                <c:pt idx="271">
                  <c:v>169</c:v>
                </c:pt>
                <c:pt idx="272">
                  <c:v>178</c:v>
                </c:pt>
                <c:pt idx="273">
                  <c:v>180</c:v>
                </c:pt>
                <c:pt idx="274">
                  <c:v>189</c:v>
                </c:pt>
                <c:pt idx="275">
                  <c:v>196</c:v>
                </c:pt>
                <c:pt idx="276">
                  <c:v>178</c:v>
                </c:pt>
                <c:pt idx="277">
                  <c:v>204</c:v>
                </c:pt>
                <c:pt idx="278">
                  <c:v>211</c:v>
                </c:pt>
                <c:pt idx="279">
                  <c:v>224</c:v>
                </c:pt>
                <c:pt idx="280">
                  <c:v>234</c:v>
                </c:pt>
                <c:pt idx="281">
                  <c:v>239</c:v>
                </c:pt>
                <c:pt idx="282">
                  <c:v>239</c:v>
                </c:pt>
                <c:pt idx="283">
                  <c:v>222</c:v>
                </c:pt>
                <c:pt idx="284">
                  <c:v>226</c:v>
                </c:pt>
                <c:pt idx="285">
                  <c:v>202</c:v>
                </c:pt>
                <c:pt idx="286">
                  <c:v>195</c:v>
                </c:pt>
                <c:pt idx="287">
                  <c:v>181</c:v>
                </c:pt>
                <c:pt idx="288">
                  <c:v>175</c:v>
                </c:pt>
                <c:pt idx="289">
                  <c:v>159</c:v>
                </c:pt>
                <c:pt idx="290">
                  <c:v>150</c:v>
                </c:pt>
                <c:pt idx="291">
                  <c:v>151</c:v>
                </c:pt>
                <c:pt idx="292">
                  <c:v>159</c:v>
                </c:pt>
                <c:pt idx="293">
                  <c:v>171</c:v>
                </c:pt>
                <c:pt idx="294">
                  <c:v>173</c:v>
                </c:pt>
                <c:pt idx="295">
                  <c:v>171</c:v>
                </c:pt>
                <c:pt idx="296">
                  <c:v>165</c:v>
                </c:pt>
                <c:pt idx="297">
                  <c:v>158</c:v>
                </c:pt>
                <c:pt idx="298">
                  <c:v>154</c:v>
                </c:pt>
                <c:pt idx="299">
                  <c:v>145</c:v>
                </c:pt>
                <c:pt idx="300">
                  <c:v>132</c:v>
                </c:pt>
                <c:pt idx="301">
                  <c:v>123</c:v>
                </c:pt>
                <c:pt idx="302">
                  <c:v>136</c:v>
                </c:pt>
                <c:pt idx="303">
                  <c:v>136</c:v>
                </c:pt>
                <c:pt idx="304">
                  <c:v>141</c:v>
                </c:pt>
                <c:pt idx="305">
                  <c:v>141</c:v>
                </c:pt>
                <c:pt idx="306">
                  <c:v>132</c:v>
                </c:pt>
                <c:pt idx="307">
                  <c:v>133</c:v>
                </c:pt>
                <c:pt idx="308">
                  <c:v>120</c:v>
                </c:pt>
                <c:pt idx="309">
                  <c:v>114</c:v>
                </c:pt>
                <c:pt idx="310">
                  <c:v>110</c:v>
                </c:pt>
                <c:pt idx="311">
                  <c:v>101</c:v>
                </c:pt>
                <c:pt idx="312">
                  <c:v>97</c:v>
                </c:pt>
                <c:pt idx="313">
                  <c:v>100</c:v>
                </c:pt>
                <c:pt idx="314">
                  <c:v>95</c:v>
                </c:pt>
                <c:pt idx="315">
                  <c:v>89</c:v>
                </c:pt>
                <c:pt idx="316">
                  <c:v>90</c:v>
                </c:pt>
                <c:pt idx="317">
                  <c:v>94</c:v>
                </c:pt>
                <c:pt idx="318">
                  <c:v>95</c:v>
                </c:pt>
                <c:pt idx="319">
                  <c:v>103</c:v>
                </c:pt>
                <c:pt idx="320">
                  <c:v>113</c:v>
                </c:pt>
                <c:pt idx="321">
                  <c:v>127</c:v>
                </c:pt>
                <c:pt idx="322">
                  <c:v>125</c:v>
                </c:pt>
                <c:pt idx="323">
                  <c:v>135</c:v>
                </c:pt>
                <c:pt idx="324">
                  <c:v>142</c:v>
                </c:pt>
                <c:pt idx="325">
                  <c:v>149</c:v>
                </c:pt>
                <c:pt idx="326">
                  <c:v>141</c:v>
                </c:pt>
                <c:pt idx="327">
                  <c:v>155</c:v>
                </c:pt>
                <c:pt idx="328">
                  <c:v>161</c:v>
                </c:pt>
                <c:pt idx="329">
                  <c:v>164</c:v>
                </c:pt>
                <c:pt idx="330">
                  <c:v>170</c:v>
                </c:pt>
                <c:pt idx="331">
                  <c:v>176</c:v>
                </c:pt>
                <c:pt idx="332">
                  <c:v>197</c:v>
                </c:pt>
                <c:pt idx="333">
                  <c:v>208</c:v>
                </c:pt>
                <c:pt idx="334">
                  <c:v>205</c:v>
                </c:pt>
                <c:pt idx="335">
                  <c:v>183</c:v>
                </c:pt>
                <c:pt idx="336">
                  <c:v>187</c:v>
                </c:pt>
                <c:pt idx="337">
                  <c:v>192</c:v>
                </c:pt>
                <c:pt idx="338">
                  <c:v>196</c:v>
                </c:pt>
                <c:pt idx="339">
                  <c:v>187</c:v>
                </c:pt>
                <c:pt idx="340">
                  <c:v>179</c:v>
                </c:pt>
                <c:pt idx="341">
                  <c:v>176</c:v>
                </c:pt>
                <c:pt idx="342">
                  <c:v>176</c:v>
                </c:pt>
                <c:pt idx="343">
                  <c:v>160</c:v>
                </c:pt>
                <c:pt idx="344">
                  <c:v>157</c:v>
                </c:pt>
                <c:pt idx="345">
                  <c:v>160</c:v>
                </c:pt>
                <c:pt idx="346">
                  <c:v>166</c:v>
                </c:pt>
                <c:pt idx="347">
                  <c:v>158</c:v>
                </c:pt>
                <c:pt idx="348">
                  <c:v>154</c:v>
                </c:pt>
                <c:pt idx="349">
                  <c:v>160</c:v>
                </c:pt>
                <c:pt idx="350">
                  <c:v>150</c:v>
                </c:pt>
                <c:pt idx="351">
                  <c:v>151</c:v>
                </c:pt>
                <c:pt idx="352">
                  <c:v>150</c:v>
                </c:pt>
                <c:pt idx="353">
                  <c:v>134</c:v>
                </c:pt>
                <c:pt idx="354">
                  <c:v>152</c:v>
                </c:pt>
                <c:pt idx="355">
                  <c:v>138</c:v>
                </c:pt>
                <c:pt idx="356">
                  <c:v>128</c:v>
                </c:pt>
                <c:pt idx="357">
                  <c:v>126</c:v>
                </c:pt>
                <c:pt idx="358">
                  <c:v>126</c:v>
                </c:pt>
                <c:pt idx="359">
                  <c:v>129</c:v>
                </c:pt>
                <c:pt idx="360">
                  <c:v>127</c:v>
                </c:pt>
                <c:pt idx="361">
                  <c:v>118</c:v>
                </c:pt>
                <c:pt idx="362">
                  <c:v>111</c:v>
                </c:pt>
                <c:pt idx="363">
                  <c:v>106</c:v>
                </c:pt>
                <c:pt idx="364">
                  <c:v>106</c:v>
                </c:pt>
                <c:pt idx="365">
                  <c:v>108</c:v>
                </c:pt>
                <c:pt idx="366">
                  <c:v>109</c:v>
                </c:pt>
                <c:pt idx="367">
                  <c:v>106</c:v>
                </c:pt>
                <c:pt idx="368">
                  <c:v>107</c:v>
                </c:pt>
                <c:pt idx="369">
                  <c:v>112</c:v>
                </c:pt>
                <c:pt idx="370">
                  <c:v>116</c:v>
                </c:pt>
                <c:pt idx="371">
                  <c:v>131</c:v>
                </c:pt>
                <c:pt idx="372">
                  <c:v>141</c:v>
                </c:pt>
                <c:pt idx="373">
                  <c:v>139</c:v>
                </c:pt>
                <c:pt idx="374">
                  <c:v>137</c:v>
                </c:pt>
                <c:pt idx="375">
                  <c:v>149</c:v>
                </c:pt>
                <c:pt idx="376">
                  <c:v>165</c:v>
                </c:pt>
                <c:pt idx="377">
                  <c:v>167</c:v>
                </c:pt>
                <c:pt idx="378">
                  <c:v>185</c:v>
                </c:pt>
                <c:pt idx="379">
                  <c:v>195</c:v>
                </c:pt>
                <c:pt idx="380">
                  <c:v>218</c:v>
                </c:pt>
                <c:pt idx="381">
                  <c:v>225</c:v>
                </c:pt>
                <c:pt idx="382">
                  <c:v>219</c:v>
                </c:pt>
                <c:pt idx="383">
                  <c:v>218</c:v>
                </c:pt>
                <c:pt idx="384">
                  <c:v>214</c:v>
                </c:pt>
                <c:pt idx="385">
                  <c:v>215</c:v>
                </c:pt>
                <c:pt idx="386">
                  <c:v>203</c:v>
                </c:pt>
                <c:pt idx="387">
                  <c:v>210</c:v>
                </c:pt>
                <c:pt idx="388">
                  <c:v>210</c:v>
                </c:pt>
                <c:pt idx="389">
                  <c:v>212</c:v>
                </c:pt>
                <c:pt idx="390">
                  <c:v>212</c:v>
                </c:pt>
                <c:pt idx="391">
                  <c:v>205</c:v>
                </c:pt>
                <c:pt idx="392">
                  <c:v>200</c:v>
                </c:pt>
                <c:pt idx="393">
                  <c:v>199</c:v>
                </c:pt>
                <c:pt idx="394">
                  <c:v>192</c:v>
                </c:pt>
                <c:pt idx="395">
                  <c:v>195</c:v>
                </c:pt>
                <c:pt idx="396">
                  <c:v>197</c:v>
                </c:pt>
                <c:pt idx="397">
                  <c:v>202</c:v>
                </c:pt>
                <c:pt idx="398">
                  <c:v>207</c:v>
                </c:pt>
                <c:pt idx="399">
                  <c:v>204</c:v>
                </c:pt>
                <c:pt idx="400">
                  <c:v>193</c:v>
                </c:pt>
                <c:pt idx="401">
                  <c:v>182</c:v>
                </c:pt>
                <c:pt idx="402">
                  <c:v>169</c:v>
                </c:pt>
                <c:pt idx="403">
                  <c:v>156</c:v>
                </c:pt>
                <c:pt idx="404">
                  <c:v>147</c:v>
                </c:pt>
                <c:pt idx="405">
                  <c:v>152</c:v>
                </c:pt>
                <c:pt idx="406">
                  <c:v>151</c:v>
                </c:pt>
                <c:pt idx="407">
                  <c:v>149</c:v>
                </c:pt>
                <c:pt idx="408">
                  <c:v>146</c:v>
                </c:pt>
                <c:pt idx="409">
                  <c:v>143</c:v>
                </c:pt>
                <c:pt idx="410">
                  <c:v>143</c:v>
                </c:pt>
                <c:pt idx="411">
                  <c:v>141</c:v>
                </c:pt>
                <c:pt idx="412">
                  <c:v>125</c:v>
                </c:pt>
                <c:pt idx="413">
                  <c:v>116</c:v>
                </c:pt>
                <c:pt idx="414">
                  <c:v>114</c:v>
                </c:pt>
                <c:pt idx="415">
                  <c:v>114</c:v>
                </c:pt>
                <c:pt idx="416">
                  <c:v>112</c:v>
                </c:pt>
                <c:pt idx="417">
                  <c:v>107</c:v>
                </c:pt>
                <c:pt idx="418">
                  <c:v>110</c:v>
                </c:pt>
                <c:pt idx="419">
                  <c:v>100</c:v>
                </c:pt>
                <c:pt idx="420">
                  <c:v>98</c:v>
                </c:pt>
                <c:pt idx="421">
                  <c:v>105</c:v>
                </c:pt>
                <c:pt idx="422">
                  <c:v>105</c:v>
                </c:pt>
                <c:pt idx="423">
                  <c:v>113</c:v>
                </c:pt>
                <c:pt idx="424">
                  <c:v>123</c:v>
                </c:pt>
                <c:pt idx="425">
                  <c:v>133</c:v>
                </c:pt>
                <c:pt idx="426">
                  <c:v>139</c:v>
                </c:pt>
                <c:pt idx="427">
                  <c:v>149</c:v>
                </c:pt>
                <c:pt idx="428">
                  <c:v>149</c:v>
                </c:pt>
                <c:pt idx="429">
                  <c:v>162</c:v>
                </c:pt>
                <c:pt idx="430">
                  <c:v>166</c:v>
                </c:pt>
                <c:pt idx="431">
                  <c:v>182</c:v>
                </c:pt>
                <c:pt idx="432">
                  <c:v>185</c:v>
                </c:pt>
                <c:pt idx="433">
                  <c:v>210</c:v>
                </c:pt>
                <c:pt idx="434">
                  <c:v>227</c:v>
                </c:pt>
                <c:pt idx="435">
                  <c:v>235</c:v>
                </c:pt>
                <c:pt idx="436">
                  <c:v>245</c:v>
                </c:pt>
                <c:pt idx="437">
                  <c:v>238</c:v>
                </c:pt>
                <c:pt idx="438">
                  <c:v>227</c:v>
                </c:pt>
                <c:pt idx="439">
                  <c:v>226</c:v>
                </c:pt>
                <c:pt idx="440">
                  <c:v>212</c:v>
                </c:pt>
                <c:pt idx="441">
                  <c:v>212</c:v>
                </c:pt>
                <c:pt idx="442">
                  <c:v>209</c:v>
                </c:pt>
                <c:pt idx="443">
                  <c:v>197</c:v>
                </c:pt>
                <c:pt idx="444">
                  <c:v>182</c:v>
                </c:pt>
                <c:pt idx="445">
                  <c:v>178</c:v>
                </c:pt>
                <c:pt idx="446">
                  <c:v>179</c:v>
                </c:pt>
                <c:pt idx="447">
                  <c:v>181</c:v>
                </c:pt>
                <c:pt idx="448">
                  <c:v>196</c:v>
                </c:pt>
                <c:pt idx="449">
                  <c:v>203</c:v>
                </c:pt>
                <c:pt idx="450">
                  <c:v>217</c:v>
                </c:pt>
                <c:pt idx="451">
                  <c:v>219</c:v>
                </c:pt>
                <c:pt idx="452">
                  <c:v>196</c:v>
                </c:pt>
                <c:pt idx="453">
                  <c:v>193</c:v>
                </c:pt>
                <c:pt idx="454">
                  <c:v>188</c:v>
                </c:pt>
                <c:pt idx="455">
                  <c:v>178</c:v>
                </c:pt>
                <c:pt idx="456">
                  <c:v>165</c:v>
                </c:pt>
                <c:pt idx="457">
                  <c:v>168</c:v>
                </c:pt>
                <c:pt idx="458">
                  <c:v>170</c:v>
                </c:pt>
                <c:pt idx="459">
                  <c:v>170</c:v>
                </c:pt>
                <c:pt idx="460">
                  <c:v>159</c:v>
                </c:pt>
                <c:pt idx="461">
                  <c:v>153</c:v>
                </c:pt>
                <c:pt idx="462">
                  <c:v>148</c:v>
                </c:pt>
                <c:pt idx="463">
                  <c:v>156</c:v>
                </c:pt>
                <c:pt idx="464">
                  <c:v>137</c:v>
                </c:pt>
                <c:pt idx="465">
                  <c:v>138</c:v>
                </c:pt>
                <c:pt idx="466">
                  <c:v>136</c:v>
                </c:pt>
                <c:pt idx="467">
                  <c:v>133</c:v>
                </c:pt>
                <c:pt idx="468">
                  <c:v>128</c:v>
                </c:pt>
                <c:pt idx="469">
                  <c:v>127</c:v>
                </c:pt>
                <c:pt idx="470">
                  <c:v>128</c:v>
                </c:pt>
                <c:pt idx="471">
                  <c:v>114</c:v>
                </c:pt>
                <c:pt idx="472">
                  <c:v>110</c:v>
                </c:pt>
                <c:pt idx="473">
                  <c:v>108</c:v>
                </c:pt>
                <c:pt idx="474">
                  <c:v>112</c:v>
                </c:pt>
                <c:pt idx="475">
                  <c:v>124</c:v>
                </c:pt>
                <c:pt idx="476">
                  <c:v>143</c:v>
                </c:pt>
                <c:pt idx="477">
                  <c:v>157</c:v>
                </c:pt>
                <c:pt idx="478">
                  <c:v>168</c:v>
                </c:pt>
                <c:pt idx="479">
                  <c:v>181</c:v>
                </c:pt>
                <c:pt idx="480">
                  <c:v>197</c:v>
                </c:pt>
                <c:pt idx="481">
                  <c:v>214</c:v>
                </c:pt>
                <c:pt idx="482">
                  <c:v>215</c:v>
                </c:pt>
                <c:pt idx="483">
                  <c:v>230</c:v>
                </c:pt>
                <c:pt idx="484">
                  <c:v>245</c:v>
                </c:pt>
                <c:pt idx="485">
                  <c:v>241</c:v>
                </c:pt>
                <c:pt idx="486">
                  <c:v>250</c:v>
                </c:pt>
                <c:pt idx="487">
                  <c:v>263</c:v>
                </c:pt>
                <c:pt idx="488">
                  <c:v>278</c:v>
                </c:pt>
                <c:pt idx="489">
                  <c:v>299</c:v>
                </c:pt>
                <c:pt idx="490">
                  <c:v>287</c:v>
                </c:pt>
                <c:pt idx="491">
                  <c:v>263</c:v>
                </c:pt>
                <c:pt idx="492">
                  <c:v>262</c:v>
                </c:pt>
                <c:pt idx="493">
                  <c:v>249</c:v>
                </c:pt>
                <c:pt idx="494">
                  <c:v>242</c:v>
                </c:pt>
                <c:pt idx="495">
                  <c:v>238</c:v>
                </c:pt>
                <c:pt idx="496">
                  <c:v>231</c:v>
                </c:pt>
                <c:pt idx="497">
                  <c:v>231</c:v>
                </c:pt>
                <c:pt idx="498">
                  <c:v>213</c:v>
                </c:pt>
                <c:pt idx="499">
                  <c:v>206</c:v>
                </c:pt>
                <c:pt idx="500">
                  <c:v>203</c:v>
                </c:pt>
                <c:pt idx="501">
                  <c:v>201</c:v>
                </c:pt>
              </c:numCache>
            </c:numRef>
          </c:val>
          <c:smooth val="0"/>
          <c:extLst>
            <c:ext xmlns:c16="http://schemas.microsoft.com/office/drawing/2014/chart" uri="{C3380CC4-5D6E-409C-BE32-E72D297353CC}">
              <c16:uniqueId val="{00000000-506C-4C2F-92FC-8DF2D5A74E9C}"/>
            </c:ext>
          </c:extLst>
        </c:ser>
        <c:ser>
          <c:idx val="7"/>
          <c:order val="7"/>
          <c:tx>
            <c:strRef>
              <c:f>新建文本文档!$I$1</c:f>
              <c:strCache>
                <c:ptCount val="1"/>
                <c:pt idx="0">
                  <c:v>Canada</c:v>
                </c:pt>
              </c:strCache>
            </c:strRef>
          </c:tx>
          <c:spPr>
            <a:ln w="22225" cap="rnd">
              <a:solidFill>
                <a:schemeClr val="accent3">
                  <a:lumMod val="80000"/>
                  <a:lumOff val="20000"/>
                </a:schemeClr>
              </a:solidFill>
            </a:ln>
            <a:effectLst>
              <a:glow rad="139700">
                <a:schemeClr val="accent3">
                  <a:lumMod val="80000"/>
                  <a:lumOff val="20000"/>
                  <a:satMod val="175000"/>
                  <a:alpha val="14000"/>
                </a:schemeClr>
              </a:glow>
            </a:effectLst>
          </c:spPr>
          <c:marker>
            <c:symbol val="none"/>
          </c:marker>
          <c:cat>
            <c:numRef>
              <c:f>新建文本文档!$A$2:$A$503</c:f>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f>新建文本文档!$I$2:$I$503</c:f>
              <c:numCache>
                <c:formatCode>General</c:formatCode>
                <c:ptCount val="502"/>
                <c:pt idx="0">
                  <c:v>2915</c:v>
                </c:pt>
                <c:pt idx="1">
                  <c:v>2356</c:v>
                </c:pt>
                <c:pt idx="2">
                  <c:v>2223</c:v>
                </c:pt>
                <c:pt idx="3">
                  <c:v>2295</c:v>
                </c:pt>
                <c:pt idx="4">
                  <c:v>2401</c:v>
                </c:pt>
                <c:pt idx="5">
                  <c:v>2587</c:v>
                </c:pt>
                <c:pt idx="6">
                  <c:v>2503</c:v>
                </c:pt>
                <c:pt idx="7">
                  <c:v>2793</c:v>
                </c:pt>
                <c:pt idx="8">
                  <c:v>3310</c:v>
                </c:pt>
                <c:pt idx="9">
                  <c:v>3533</c:v>
                </c:pt>
                <c:pt idx="10">
                  <c:v>2843</c:v>
                </c:pt>
                <c:pt idx="11">
                  <c:v>2752</c:v>
                </c:pt>
                <c:pt idx="12">
                  <c:v>2326</c:v>
                </c:pt>
                <c:pt idx="13">
                  <c:v>2169</c:v>
                </c:pt>
                <c:pt idx="14">
                  <c:v>1854</c:v>
                </c:pt>
                <c:pt idx="15">
                  <c:v>1769</c:v>
                </c:pt>
                <c:pt idx="16">
                  <c:v>1632</c:v>
                </c:pt>
                <c:pt idx="17">
                  <c:v>1445</c:v>
                </c:pt>
                <c:pt idx="18">
                  <c:v>1276</c:v>
                </c:pt>
                <c:pt idx="19">
                  <c:v>1173</c:v>
                </c:pt>
                <c:pt idx="20">
                  <c:v>1172</c:v>
                </c:pt>
                <c:pt idx="21">
                  <c:v>1078</c:v>
                </c:pt>
                <c:pt idx="22">
                  <c:v>940</c:v>
                </c:pt>
                <c:pt idx="23">
                  <c:v>951</c:v>
                </c:pt>
                <c:pt idx="24">
                  <c:v>858</c:v>
                </c:pt>
                <c:pt idx="25">
                  <c:v>752</c:v>
                </c:pt>
                <c:pt idx="26">
                  <c:v>785</c:v>
                </c:pt>
                <c:pt idx="27">
                  <c:v>786</c:v>
                </c:pt>
                <c:pt idx="28">
                  <c:v>724</c:v>
                </c:pt>
                <c:pt idx="29">
                  <c:v>707</c:v>
                </c:pt>
                <c:pt idx="30">
                  <c:v>744</c:v>
                </c:pt>
                <c:pt idx="31">
                  <c:v>736</c:v>
                </c:pt>
                <c:pt idx="32">
                  <c:v>774</c:v>
                </c:pt>
                <c:pt idx="33">
                  <c:v>752</c:v>
                </c:pt>
                <c:pt idx="34">
                  <c:v>801</c:v>
                </c:pt>
                <c:pt idx="35">
                  <c:v>931</c:v>
                </c:pt>
                <c:pt idx="36">
                  <c:v>1118</c:v>
                </c:pt>
                <c:pt idx="37">
                  <c:v>1427</c:v>
                </c:pt>
                <c:pt idx="38">
                  <c:v>1627</c:v>
                </c:pt>
                <c:pt idx="39">
                  <c:v>1770</c:v>
                </c:pt>
                <c:pt idx="40">
                  <c:v>1758</c:v>
                </c:pt>
                <c:pt idx="41">
                  <c:v>1864</c:v>
                </c:pt>
                <c:pt idx="42">
                  <c:v>2003</c:v>
                </c:pt>
                <c:pt idx="43">
                  <c:v>2048</c:v>
                </c:pt>
                <c:pt idx="44">
                  <c:v>2088</c:v>
                </c:pt>
                <c:pt idx="45">
                  <c:v>2228</c:v>
                </c:pt>
                <c:pt idx="46">
                  <c:v>2334</c:v>
                </c:pt>
                <c:pt idx="47">
                  <c:v>2418</c:v>
                </c:pt>
                <c:pt idx="48">
                  <c:v>2520</c:v>
                </c:pt>
                <c:pt idx="49">
                  <c:v>2717</c:v>
                </c:pt>
                <c:pt idx="50">
                  <c:v>3008</c:v>
                </c:pt>
                <c:pt idx="51">
                  <c:v>3302</c:v>
                </c:pt>
                <c:pt idx="52">
                  <c:v>3722</c:v>
                </c:pt>
                <c:pt idx="53">
                  <c:v>3099</c:v>
                </c:pt>
                <c:pt idx="54">
                  <c:v>2748</c:v>
                </c:pt>
                <c:pt idx="55">
                  <c:v>2844</c:v>
                </c:pt>
                <c:pt idx="56">
                  <c:v>2965</c:v>
                </c:pt>
                <c:pt idx="57">
                  <c:v>3309</c:v>
                </c:pt>
                <c:pt idx="58">
                  <c:v>3456</c:v>
                </c:pt>
                <c:pt idx="59">
                  <c:v>3340</c:v>
                </c:pt>
                <c:pt idx="60">
                  <c:v>3006</c:v>
                </c:pt>
                <c:pt idx="61">
                  <c:v>2845</c:v>
                </c:pt>
                <c:pt idx="62">
                  <c:v>2311</c:v>
                </c:pt>
                <c:pt idx="63">
                  <c:v>1847</c:v>
                </c:pt>
                <c:pt idx="64">
                  <c:v>1618</c:v>
                </c:pt>
                <c:pt idx="65">
                  <c:v>1588</c:v>
                </c:pt>
                <c:pt idx="66">
                  <c:v>1744</c:v>
                </c:pt>
                <c:pt idx="67">
                  <c:v>1513</c:v>
                </c:pt>
                <c:pt idx="68">
                  <c:v>1326</c:v>
                </c:pt>
                <c:pt idx="69">
                  <c:v>1258</c:v>
                </c:pt>
                <c:pt idx="70">
                  <c:v>1188</c:v>
                </c:pt>
                <c:pt idx="71">
                  <c:v>1054</c:v>
                </c:pt>
                <c:pt idx="72">
                  <c:v>920</c:v>
                </c:pt>
                <c:pt idx="73">
                  <c:v>947</c:v>
                </c:pt>
                <c:pt idx="74">
                  <c:v>760</c:v>
                </c:pt>
                <c:pt idx="75">
                  <c:v>776</c:v>
                </c:pt>
                <c:pt idx="76">
                  <c:v>783</c:v>
                </c:pt>
                <c:pt idx="77">
                  <c:v>770</c:v>
                </c:pt>
                <c:pt idx="78">
                  <c:v>743</c:v>
                </c:pt>
                <c:pt idx="79">
                  <c:v>778</c:v>
                </c:pt>
                <c:pt idx="80">
                  <c:v>616</c:v>
                </c:pt>
                <c:pt idx="81">
                  <c:v>635</c:v>
                </c:pt>
                <c:pt idx="82">
                  <c:v>588</c:v>
                </c:pt>
                <c:pt idx="83">
                  <c:v>648</c:v>
                </c:pt>
                <c:pt idx="84">
                  <c:v>590</c:v>
                </c:pt>
                <c:pt idx="85">
                  <c:v>668</c:v>
                </c:pt>
                <c:pt idx="86">
                  <c:v>740</c:v>
                </c:pt>
                <c:pt idx="87">
                  <c:v>832</c:v>
                </c:pt>
                <c:pt idx="88">
                  <c:v>933</c:v>
                </c:pt>
                <c:pt idx="89">
                  <c:v>1274</c:v>
                </c:pt>
                <c:pt idx="90">
                  <c:v>1379</c:v>
                </c:pt>
                <c:pt idx="91">
                  <c:v>1465</c:v>
                </c:pt>
                <c:pt idx="92">
                  <c:v>1340</c:v>
                </c:pt>
                <c:pt idx="93">
                  <c:v>1513</c:v>
                </c:pt>
                <c:pt idx="94">
                  <c:v>1504</c:v>
                </c:pt>
                <c:pt idx="95">
                  <c:v>1628</c:v>
                </c:pt>
                <c:pt idx="96">
                  <c:v>1717</c:v>
                </c:pt>
                <c:pt idx="97">
                  <c:v>1896</c:v>
                </c:pt>
                <c:pt idx="98">
                  <c:v>1972</c:v>
                </c:pt>
                <c:pt idx="99">
                  <c:v>1911</c:v>
                </c:pt>
                <c:pt idx="100">
                  <c:v>1949</c:v>
                </c:pt>
                <c:pt idx="101">
                  <c:v>2156</c:v>
                </c:pt>
                <c:pt idx="102">
                  <c:v>2390</c:v>
                </c:pt>
                <c:pt idx="103">
                  <c:v>2883</c:v>
                </c:pt>
                <c:pt idx="104">
                  <c:v>3058</c:v>
                </c:pt>
                <c:pt idx="105">
                  <c:v>2728</c:v>
                </c:pt>
                <c:pt idx="106">
                  <c:v>2474</c:v>
                </c:pt>
                <c:pt idx="107">
                  <c:v>2494</c:v>
                </c:pt>
                <c:pt idx="108">
                  <c:v>2668</c:v>
                </c:pt>
                <c:pt idx="109">
                  <c:v>2826</c:v>
                </c:pt>
                <c:pt idx="110">
                  <c:v>2786</c:v>
                </c:pt>
                <c:pt idx="111">
                  <c:v>3010</c:v>
                </c:pt>
                <c:pt idx="112">
                  <c:v>3080</c:v>
                </c:pt>
                <c:pt idx="113">
                  <c:v>3052</c:v>
                </c:pt>
                <c:pt idx="114">
                  <c:v>2808</c:v>
                </c:pt>
                <c:pt idx="115">
                  <c:v>2520</c:v>
                </c:pt>
                <c:pt idx="116">
                  <c:v>2469</c:v>
                </c:pt>
                <c:pt idx="117">
                  <c:v>2365</c:v>
                </c:pt>
                <c:pt idx="118">
                  <c:v>2202</c:v>
                </c:pt>
                <c:pt idx="119">
                  <c:v>1874</c:v>
                </c:pt>
                <c:pt idx="120">
                  <c:v>1679</c:v>
                </c:pt>
                <c:pt idx="121">
                  <c:v>1419</c:v>
                </c:pt>
                <c:pt idx="122">
                  <c:v>1179</c:v>
                </c:pt>
                <c:pt idx="123">
                  <c:v>1089</c:v>
                </c:pt>
                <c:pt idx="124">
                  <c:v>1002</c:v>
                </c:pt>
                <c:pt idx="125">
                  <c:v>805</c:v>
                </c:pt>
                <c:pt idx="126">
                  <c:v>688</c:v>
                </c:pt>
                <c:pt idx="127">
                  <c:v>642</c:v>
                </c:pt>
                <c:pt idx="128">
                  <c:v>757</c:v>
                </c:pt>
                <c:pt idx="129">
                  <c:v>665</c:v>
                </c:pt>
                <c:pt idx="130">
                  <c:v>615</c:v>
                </c:pt>
                <c:pt idx="131">
                  <c:v>520</c:v>
                </c:pt>
                <c:pt idx="132">
                  <c:v>491</c:v>
                </c:pt>
                <c:pt idx="133">
                  <c:v>494</c:v>
                </c:pt>
                <c:pt idx="134">
                  <c:v>429</c:v>
                </c:pt>
                <c:pt idx="135">
                  <c:v>474</c:v>
                </c:pt>
                <c:pt idx="136">
                  <c:v>577</c:v>
                </c:pt>
                <c:pt idx="137">
                  <c:v>565</c:v>
                </c:pt>
                <c:pt idx="138">
                  <c:v>711</c:v>
                </c:pt>
                <c:pt idx="139">
                  <c:v>740</c:v>
                </c:pt>
                <c:pt idx="140">
                  <c:v>914</c:v>
                </c:pt>
                <c:pt idx="141">
                  <c:v>1205</c:v>
                </c:pt>
                <c:pt idx="142">
                  <c:v>1463</c:v>
                </c:pt>
                <c:pt idx="143">
                  <c:v>1422</c:v>
                </c:pt>
                <c:pt idx="144">
                  <c:v>1470</c:v>
                </c:pt>
                <c:pt idx="145">
                  <c:v>1473</c:v>
                </c:pt>
                <c:pt idx="146">
                  <c:v>1576</c:v>
                </c:pt>
                <c:pt idx="147">
                  <c:v>1642</c:v>
                </c:pt>
                <c:pt idx="148">
                  <c:v>1767</c:v>
                </c:pt>
                <c:pt idx="149">
                  <c:v>1977</c:v>
                </c:pt>
                <c:pt idx="150">
                  <c:v>1999</c:v>
                </c:pt>
                <c:pt idx="151">
                  <c:v>1947</c:v>
                </c:pt>
                <c:pt idx="152">
                  <c:v>2047</c:v>
                </c:pt>
                <c:pt idx="153">
                  <c:v>2101</c:v>
                </c:pt>
                <c:pt idx="154">
                  <c:v>2133</c:v>
                </c:pt>
                <c:pt idx="155">
                  <c:v>2246</c:v>
                </c:pt>
                <c:pt idx="156">
                  <c:v>2547</c:v>
                </c:pt>
                <c:pt idx="157">
                  <c:v>2596</c:v>
                </c:pt>
                <c:pt idx="158">
                  <c:v>2439</c:v>
                </c:pt>
                <c:pt idx="159">
                  <c:v>2475</c:v>
                </c:pt>
                <c:pt idx="160">
                  <c:v>2818</c:v>
                </c:pt>
                <c:pt idx="161">
                  <c:v>2951</c:v>
                </c:pt>
                <c:pt idx="162">
                  <c:v>3082</c:v>
                </c:pt>
                <c:pt idx="163">
                  <c:v>3308</c:v>
                </c:pt>
                <c:pt idx="164">
                  <c:v>3299</c:v>
                </c:pt>
                <c:pt idx="165">
                  <c:v>3057</c:v>
                </c:pt>
                <c:pt idx="166">
                  <c:v>2609</c:v>
                </c:pt>
                <c:pt idx="167">
                  <c:v>2294</c:v>
                </c:pt>
                <c:pt idx="168">
                  <c:v>2120</c:v>
                </c:pt>
                <c:pt idx="169">
                  <c:v>1844</c:v>
                </c:pt>
                <c:pt idx="170">
                  <c:v>1604</c:v>
                </c:pt>
                <c:pt idx="171">
                  <c:v>1542</c:v>
                </c:pt>
                <c:pt idx="172">
                  <c:v>1684</c:v>
                </c:pt>
                <c:pt idx="173">
                  <c:v>2342</c:v>
                </c:pt>
                <c:pt idx="174">
                  <c:v>2326</c:v>
                </c:pt>
                <c:pt idx="175">
                  <c:v>2247</c:v>
                </c:pt>
                <c:pt idx="176">
                  <c:v>1853</c:v>
                </c:pt>
                <c:pt idx="177">
                  <c:v>1661</c:v>
                </c:pt>
                <c:pt idx="178">
                  <c:v>1607</c:v>
                </c:pt>
                <c:pt idx="179">
                  <c:v>2116</c:v>
                </c:pt>
                <c:pt idx="180">
                  <c:v>1937</c:v>
                </c:pt>
                <c:pt idx="181">
                  <c:v>1563</c:v>
                </c:pt>
                <c:pt idx="182">
                  <c:v>1197</c:v>
                </c:pt>
                <c:pt idx="183">
                  <c:v>1199</c:v>
                </c:pt>
                <c:pt idx="184">
                  <c:v>1175</c:v>
                </c:pt>
                <c:pt idx="185">
                  <c:v>1137</c:v>
                </c:pt>
                <c:pt idx="186">
                  <c:v>1151</c:v>
                </c:pt>
                <c:pt idx="187">
                  <c:v>973</c:v>
                </c:pt>
                <c:pt idx="188">
                  <c:v>1015</c:v>
                </c:pt>
                <c:pt idx="189">
                  <c:v>1121</c:v>
                </c:pt>
                <c:pt idx="190">
                  <c:v>1309</c:v>
                </c:pt>
                <c:pt idx="191">
                  <c:v>1584</c:v>
                </c:pt>
                <c:pt idx="192">
                  <c:v>2071</c:v>
                </c:pt>
                <c:pt idx="193">
                  <c:v>2621</c:v>
                </c:pt>
                <c:pt idx="194">
                  <c:v>3360</c:v>
                </c:pt>
                <c:pt idx="195">
                  <c:v>3718</c:v>
                </c:pt>
                <c:pt idx="196">
                  <c:v>4154</c:v>
                </c:pt>
                <c:pt idx="197">
                  <c:v>5111</c:v>
                </c:pt>
                <c:pt idx="198">
                  <c:v>6799</c:v>
                </c:pt>
                <c:pt idx="199">
                  <c:v>9688</c:v>
                </c:pt>
                <c:pt idx="200">
                  <c:v>9630</c:v>
                </c:pt>
                <c:pt idx="201">
                  <c:v>6504</c:v>
                </c:pt>
                <c:pt idx="202">
                  <c:v>4316</c:v>
                </c:pt>
                <c:pt idx="203">
                  <c:v>3055</c:v>
                </c:pt>
                <c:pt idx="204">
                  <c:v>2489</c:v>
                </c:pt>
                <c:pt idx="205">
                  <c:v>2134</c:v>
                </c:pt>
                <c:pt idx="206">
                  <c:v>2077</c:v>
                </c:pt>
                <c:pt idx="207">
                  <c:v>1957</c:v>
                </c:pt>
                <c:pt idx="208">
                  <c:v>2199</c:v>
                </c:pt>
                <c:pt idx="209">
                  <c:v>2176</c:v>
                </c:pt>
                <c:pt idx="210">
                  <c:v>1683</c:v>
                </c:pt>
                <c:pt idx="211">
                  <c:v>1695</c:v>
                </c:pt>
                <c:pt idx="212">
                  <c:v>1619</c:v>
                </c:pt>
                <c:pt idx="213">
                  <c:v>1757</c:v>
                </c:pt>
                <c:pt idx="214">
                  <c:v>1736</c:v>
                </c:pt>
                <c:pt idx="215">
                  <c:v>1717</c:v>
                </c:pt>
                <c:pt idx="216">
                  <c:v>1751</c:v>
                </c:pt>
                <c:pt idx="217">
                  <c:v>1748</c:v>
                </c:pt>
                <c:pt idx="218">
                  <c:v>1725</c:v>
                </c:pt>
                <c:pt idx="219">
                  <c:v>1523</c:v>
                </c:pt>
                <c:pt idx="220">
                  <c:v>1404</c:v>
                </c:pt>
                <c:pt idx="221">
                  <c:v>1255</c:v>
                </c:pt>
                <c:pt idx="222">
                  <c:v>1160</c:v>
                </c:pt>
                <c:pt idx="223">
                  <c:v>1077</c:v>
                </c:pt>
                <c:pt idx="224">
                  <c:v>1005</c:v>
                </c:pt>
                <c:pt idx="225">
                  <c:v>966</c:v>
                </c:pt>
                <c:pt idx="226">
                  <c:v>854</c:v>
                </c:pt>
                <c:pt idx="227">
                  <c:v>868</c:v>
                </c:pt>
                <c:pt idx="228">
                  <c:v>833</c:v>
                </c:pt>
                <c:pt idx="229">
                  <c:v>715</c:v>
                </c:pt>
                <c:pt idx="230">
                  <c:v>641</c:v>
                </c:pt>
                <c:pt idx="231">
                  <c:v>570</c:v>
                </c:pt>
                <c:pt idx="232">
                  <c:v>592</c:v>
                </c:pt>
                <c:pt idx="233">
                  <c:v>546</c:v>
                </c:pt>
                <c:pt idx="234">
                  <c:v>445</c:v>
                </c:pt>
                <c:pt idx="235">
                  <c:v>561</c:v>
                </c:pt>
                <c:pt idx="236">
                  <c:v>451</c:v>
                </c:pt>
                <c:pt idx="237">
                  <c:v>462</c:v>
                </c:pt>
                <c:pt idx="238">
                  <c:v>481</c:v>
                </c:pt>
                <c:pt idx="239">
                  <c:v>468</c:v>
                </c:pt>
                <c:pt idx="240">
                  <c:v>442</c:v>
                </c:pt>
                <c:pt idx="241">
                  <c:v>506</c:v>
                </c:pt>
                <c:pt idx="242">
                  <c:v>569</c:v>
                </c:pt>
                <c:pt idx="243">
                  <c:v>648</c:v>
                </c:pt>
                <c:pt idx="244">
                  <c:v>857</c:v>
                </c:pt>
                <c:pt idx="245">
                  <c:v>1121</c:v>
                </c:pt>
                <c:pt idx="246">
                  <c:v>1409</c:v>
                </c:pt>
                <c:pt idx="247">
                  <c:v>1519</c:v>
                </c:pt>
                <c:pt idx="248">
                  <c:v>1552</c:v>
                </c:pt>
                <c:pt idx="249">
                  <c:v>1486</c:v>
                </c:pt>
                <c:pt idx="250">
                  <c:v>1486</c:v>
                </c:pt>
                <c:pt idx="251">
                  <c:v>1419</c:v>
                </c:pt>
                <c:pt idx="252">
                  <c:v>1594</c:v>
                </c:pt>
                <c:pt idx="253">
                  <c:v>1613</c:v>
                </c:pt>
                <c:pt idx="254">
                  <c:v>1797</c:v>
                </c:pt>
                <c:pt idx="255">
                  <c:v>1815</c:v>
                </c:pt>
                <c:pt idx="256">
                  <c:v>1960</c:v>
                </c:pt>
                <c:pt idx="257">
                  <c:v>2174</c:v>
                </c:pt>
                <c:pt idx="258">
                  <c:v>2526</c:v>
                </c:pt>
                <c:pt idx="259">
                  <c:v>3062</c:v>
                </c:pt>
                <c:pt idx="260">
                  <c:v>3816</c:v>
                </c:pt>
                <c:pt idx="261">
                  <c:v>3924</c:v>
                </c:pt>
                <c:pt idx="262">
                  <c:v>3448</c:v>
                </c:pt>
                <c:pt idx="263">
                  <c:v>3350</c:v>
                </c:pt>
                <c:pt idx="264">
                  <c:v>3162</c:v>
                </c:pt>
                <c:pt idx="265">
                  <c:v>2952</c:v>
                </c:pt>
                <c:pt idx="266">
                  <c:v>2735</c:v>
                </c:pt>
                <c:pt idx="267">
                  <c:v>2307</c:v>
                </c:pt>
                <c:pt idx="268">
                  <c:v>2313</c:v>
                </c:pt>
                <c:pt idx="269">
                  <c:v>2182</c:v>
                </c:pt>
                <c:pt idx="270">
                  <c:v>2023</c:v>
                </c:pt>
                <c:pt idx="271">
                  <c:v>1784</c:v>
                </c:pt>
                <c:pt idx="272">
                  <c:v>1665</c:v>
                </c:pt>
                <c:pt idx="273">
                  <c:v>1476</c:v>
                </c:pt>
                <c:pt idx="274">
                  <c:v>1348</c:v>
                </c:pt>
                <c:pt idx="275">
                  <c:v>1172</c:v>
                </c:pt>
                <c:pt idx="276">
                  <c:v>1097</c:v>
                </c:pt>
                <c:pt idx="277">
                  <c:v>1011</c:v>
                </c:pt>
                <c:pt idx="278">
                  <c:v>879</c:v>
                </c:pt>
                <c:pt idx="279">
                  <c:v>766</c:v>
                </c:pt>
                <c:pt idx="280">
                  <c:v>775</c:v>
                </c:pt>
                <c:pt idx="281">
                  <c:v>683</c:v>
                </c:pt>
                <c:pt idx="282">
                  <c:v>625</c:v>
                </c:pt>
                <c:pt idx="283">
                  <c:v>606</c:v>
                </c:pt>
                <c:pt idx="284">
                  <c:v>518</c:v>
                </c:pt>
                <c:pt idx="285">
                  <c:v>476</c:v>
                </c:pt>
                <c:pt idx="286">
                  <c:v>410</c:v>
                </c:pt>
                <c:pt idx="287">
                  <c:v>409</c:v>
                </c:pt>
                <c:pt idx="288">
                  <c:v>354</c:v>
                </c:pt>
                <c:pt idx="289">
                  <c:v>332</c:v>
                </c:pt>
                <c:pt idx="290">
                  <c:v>243</c:v>
                </c:pt>
                <c:pt idx="291">
                  <c:v>323</c:v>
                </c:pt>
                <c:pt idx="292">
                  <c:v>180</c:v>
                </c:pt>
                <c:pt idx="293">
                  <c:v>231</c:v>
                </c:pt>
                <c:pt idx="294">
                  <c:v>211</c:v>
                </c:pt>
                <c:pt idx="295">
                  <c:v>238</c:v>
                </c:pt>
                <c:pt idx="296">
                  <c:v>372</c:v>
                </c:pt>
                <c:pt idx="297">
                  <c:v>476</c:v>
                </c:pt>
                <c:pt idx="298">
                  <c:v>764</c:v>
                </c:pt>
                <c:pt idx="299">
                  <c:v>1030</c:v>
                </c:pt>
                <c:pt idx="300">
                  <c:v>1120</c:v>
                </c:pt>
                <c:pt idx="301">
                  <c:v>1248</c:v>
                </c:pt>
                <c:pt idx="302">
                  <c:v>1467</c:v>
                </c:pt>
                <c:pt idx="303">
                  <c:v>1679</c:v>
                </c:pt>
                <c:pt idx="304">
                  <c:v>1926</c:v>
                </c:pt>
                <c:pt idx="305">
                  <c:v>1919</c:v>
                </c:pt>
                <c:pt idx="306">
                  <c:v>1950</c:v>
                </c:pt>
                <c:pt idx="307">
                  <c:v>1957</c:v>
                </c:pt>
                <c:pt idx="308">
                  <c:v>1920</c:v>
                </c:pt>
                <c:pt idx="309">
                  <c:v>2035</c:v>
                </c:pt>
                <c:pt idx="310">
                  <c:v>2269</c:v>
                </c:pt>
                <c:pt idx="311">
                  <c:v>2450</c:v>
                </c:pt>
                <c:pt idx="312">
                  <c:v>2988</c:v>
                </c:pt>
                <c:pt idx="313">
                  <c:v>2816</c:v>
                </c:pt>
                <c:pt idx="314">
                  <c:v>2327</c:v>
                </c:pt>
                <c:pt idx="315">
                  <c:v>2118</c:v>
                </c:pt>
                <c:pt idx="316">
                  <c:v>2056</c:v>
                </c:pt>
                <c:pt idx="317">
                  <c:v>2032</c:v>
                </c:pt>
                <c:pt idx="318">
                  <c:v>2060</c:v>
                </c:pt>
                <c:pt idx="319">
                  <c:v>2248</c:v>
                </c:pt>
                <c:pt idx="320">
                  <c:v>2583</c:v>
                </c:pt>
                <c:pt idx="321">
                  <c:v>2589</c:v>
                </c:pt>
                <c:pt idx="322">
                  <c:v>2698</c:v>
                </c:pt>
                <c:pt idx="323">
                  <c:v>2495</c:v>
                </c:pt>
                <c:pt idx="324">
                  <c:v>2202</c:v>
                </c:pt>
                <c:pt idx="325">
                  <c:v>1860</c:v>
                </c:pt>
                <c:pt idx="326">
                  <c:v>1742</c:v>
                </c:pt>
                <c:pt idx="327">
                  <c:v>1757</c:v>
                </c:pt>
                <c:pt idx="328">
                  <c:v>1583</c:v>
                </c:pt>
                <c:pt idx="329">
                  <c:v>1354</c:v>
                </c:pt>
                <c:pt idx="330">
                  <c:v>1358</c:v>
                </c:pt>
                <c:pt idx="331">
                  <c:v>1172</c:v>
                </c:pt>
                <c:pt idx="332">
                  <c:v>1057</c:v>
                </c:pt>
                <c:pt idx="333">
                  <c:v>1013</c:v>
                </c:pt>
                <c:pt idx="334">
                  <c:v>851</c:v>
                </c:pt>
                <c:pt idx="335">
                  <c:v>879</c:v>
                </c:pt>
                <c:pt idx="336">
                  <c:v>819</c:v>
                </c:pt>
                <c:pt idx="337">
                  <c:v>799</c:v>
                </c:pt>
                <c:pt idx="338">
                  <c:v>722</c:v>
                </c:pt>
                <c:pt idx="339">
                  <c:v>745</c:v>
                </c:pt>
                <c:pt idx="340">
                  <c:v>764</c:v>
                </c:pt>
                <c:pt idx="341">
                  <c:v>679</c:v>
                </c:pt>
                <c:pt idx="342">
                  <c:v>619</c:v>
                </c:pt>
                <c:pt idx="343">
                  <c:v>583</c:v>
                </c:pt>
                <c:pt idx="344">
                  <c:v>653</c:v>
                </c:pt>
                <c:pt idx="345">
                  <c:v>684</c:v>
                </c:pt>
                <c:pt idx="346">
                  <c:v>726</c:v>
                </c:pt>
                <c:pt idx="347">
                  <c:v>819</c:v>
                </c:pt>
                <c:pt idx="348">
                  <c:v>884</c:v>
                </c:pt>
                <c:pt idx="349">
                  <c:v>1047</c:v>
                </c:pt>
                <c:pt idx="350">
                  <c:v>1393</c:v>
                </c:pt>
                <c:pt idx="351">
                  <c:v>1699</c:v>
                </c:pt>
                <c:pt idx="352">
                  <c:v>1789</c:v>
                </c:pt>
                <c:pt idx="353">
                  <c:v>1861</c:v>
                </c:pt>
                <c:pt idx="354">
                  <c:v>1946</c:v>
                </c:pt>
                <c:pt idx="355">
                  <c:v>1909</c:v>
                </c:pt>
                <c:pt idx="356">
                  <c:v>2013</c:v>
                </c:pt>
                <c:pt idx="357">
                  <c:v>2091</c:v>
                </c:pt>
                <c:pt idx="358">
                  <c:v>2247</c:v>
                </c:pt>
                <c:pt idx="359">
                  <c:v>2401</c:v>
                </c:pt>
                <c:pt idx="360">
                  <c:v>2719</c:v>
                </c:pt>
                <c:pt idx="361">
                  <c:v>3262</c:v>
                </c:pt>
                <c:pt idx="362">
                  <c:v>4003</c:v>
                </c:pt>
                <c:pt idx="363">
                  <c:v>4934</c:v>
                </c:pt>
                <c:pt idx="364">
                  <c:v>6425</c:v>
                </c:pt>
                <c:pt idx="365">
                  <c:v>7496</c:v>
                </c:pt>
                <c:pt idx="366">
                  <c:v>7698</c:v>
                </c:pt>
                <c:pt idx="367">
                  <c:v>6803</c:v>
                </c:pt>
                <c:pt idx="368">
                  <c:v>4778</c:v>
                </c:pt>
                <c:pt idx="369">
                  <c:v>3939</c:v>
                </c:pt>
                <c:pt idx="370">
                  <c:v>3230</c:v>
                </c:pt>
                <c:pt idx="371">
                  <c:v>2768</c:v>
                </c:pt>
                <c:pt idx="372">
                  <c:v>2597</c:v>
                </c:pt>
                <c:pt idx="373">
                  <c:v>2306</c:v>
                </c:pt>
                <c:pt idx="374">
                  <c:v>2068</c:v>
                </c:pt>
                <c:pt idx="375">
                  <c:v>1901</c:v>
                </c:pt>
                <c:pt idx="376">
                  <c:v>1833</c:v>
                </c:pt>
                <c:pt idx="377">
                  <c:v>1642</c:v>
                </c:pt>
                <c:pt idx="378">
                  <c:v>1754</c:v>
                </c:pt>
                <c:pt idx="379">
                  <c:v>1603</c:v>
                </c:pt>
                <c:pt idx="380">
                  <c:v>1458</c:v>
                </c:pt>
                <c:pt idx="381">
                  <c:v>1379</c:v>
                </c:pt>
                <c:pt idx="382">
                  <c:v>1265</c:v>
                </c:pt>
                <c:pt idx="383">
                  <c:v>1133</c:v>
                </c:pt>
                <c:pt idx="384">
                  <c:v>1046</c:v>
                </c:pt>
                <c:pt idx="385">
                  <c:v>1002</c:v>
                </c:pt>
                <c:pt idx="386">
                  <c:v>986</c:v>
                </c:pt>
                <c:pt idx="387">
                  <c:v>872</c:v>
                </c:pt>
                <c:pt idx="388">
                  <c:v>835</c:v>
                </c:pt>
                <c:pt idx="389">
                  <c:v>831</c:v>
                </c:pt>
                <c:pt idx="390">
                  <c:v>821</c:v>
                </c:pt>
                <c:pt idx="391">
                  <c:v>839</c:v>
                </c:pt>
                <c:pt idx="392">
                  <c:v>715</c:v>
                </c:pt>
                <c:pt idx="393">
                  <c:v>710</c:v>
                </c:pt>
                <c:pt idx="394">
                  <c:v>690</c:v>
                </c:pt>
                <c:pt idx="395">
                  <c:v>635</c:v>
                </c:pt>
                <c:pt idx="396">
                  <c:v>707</c:v>
                </c:pt>
                <c:pt idx="397">
                  <c:v>698</c:v>
                </c:pt>
                <c:pt idx="398">
                  <c:v>627</c:v>
                </c:pt>
                <c:pt idx="399">
                  <c:v>660</c:v>
                </c:pt>
                <c:pt idx="400">
                  <c:v>780</c:v>
                </c:pt>
                <c:pt idx="401">
                  <c:v>1016</c:v>
                </c:pt>
                <c:pt idx="402">
                  <c:v>1328</c:v>
                </c:pt>
                <c:pt idx="403">
                  <c:v>1598</c:v>
                </c:pt>
                <c:pt idx="404">
                  <c:v>1546</c:v>
                </c:pt>
                <c:pt idx="405">
                  <c:v>1585</c:v>
                </c:pt>
                <c:pt idx="406">
                  <c:v>1632</c:v>
                </c:pt>
                <c:pt idx="407">
                  <c:v>1849</c:v>
                </c:pt>
                <c:pt idx="408">
                  <c:v>1968</c:v>
                </c:pt>
                <c:pt idx="409">
                  <c:v>2031</c:v>
                </c:pt>
                <c:pt idx="410">
                  <c:v>2130</c:v>
                </c:pt>
                <c:pt idx="411">
                  <c:v>2137</c:v>
                </c:pt>
                <c:pt idx="412">
                  <c:v>2154</c:v>
                </c:pt>
                <c:pt idx="413">
                  <c:v>2354</c:v>
                </c:pt>
                <c:pt idx="414">
                  <c:v>2897</c:v>
                </c:pt>
                <c:pt idx="415">
                  <c:v>3745</c:v>
                </c:pt>
                <c:pt idx="416">
                  <c:v>4946</c:v>
                </c:pt>
                <c:pt idx="417">
                  <c:v>5706</c:v>
                </c:pt>
                <c:pt idx="418">
                  <c:v>5766</c:v>
                </c:pt>
                <c:pt idx="419">
                  <c:v>5838</c:v>
                </c:pt>
                <c:pt idx="420">
                  <c:v>4830</c:v>
                </c:pt>
                <c:pt idx="421">
                  <c:v>4049</c:v>
                </c:pt>
                <c:pt idx="422">
                  <c:v>3729</c:v>
                </c:pt>
                <c:pt idx="423">
                  <c:v>3438</c:v>
                </c:pt>
                <c:pt idx="424">
                  <c:v>2999</c:v>
                </c:pt>
                <c:pt idx="425">
                  <c:v>2861</c:v>
                </c:pt>
                <c:pt idx="426">
                  <c:v>2637</c:v>
                </c:pt>
                <c:pt idx="427">
                  <c:v>2461</c:v>
                </c:pt>
                <c:pt idx="428">
                  <c:v>2328</c:v>
                </c:pt>
                <c:pt idx="429">
                  <c:v>2241</c:v>
                </c:pt>
                <c:pt idx="430">
                  <c:v>2144</c:v>
                </c:pt>
                <c:pt idx="431">
                  <c:v>2120</c:v>
                </c:pt>
                <c:pt idx="432">
                  <c:v>1957</c:v>
                </c:pt>
                <c:pt idx="433">
                  <c:v>1959</c:v>
                </c:pt>
                <c:pt idx="434">
                  <c:v>1699</c:v>
                </c:pt>
                <c:pt idx="435">
                  <c:v>1571</c:v>
                </c:pt>
                <c:pt idx="436">
                  <c:v>1481</c:v>
                </c:pt>
                <c:pt idx="437">
                  <c:v>1448</c:v>
                </c:pt>
                <c:pt idx="438">
                  <c:v>1218</c:v>
                </c:pt>
                <c:pt idx="439">
                  <c:v>1101</c:v>
                </c:pt>
                <c:pt idx="440">
                  <c:v>1013</c:v>
                </c:pt>
                <c:pt idx="441">
                  <c:v>953</c:v>
                </c:pt>
                <c:pt idx="442">
                  <c:v>916</c:v>
                </c:pt>
                <c:pt idx="443">
                  <c:v>901</c:v>
                </c:pt>
                <c:pt idx="444">
                  <c:v>772</c:v>
                </c:pt>
                <c:pt idx="445">
                  <c:v>822</c:v>
                </c:pt>
                <c:pt idx="446">
                  <c:v>743</c:v>
                </c:pt>
                <c:pt idx="447">
                  <c:v>754</c:v>
                </c:pt>
                <c:pt idx="448">
                  <c:v>757</c:v>
                </c:pt>
                <c:pt idx="449">
                  <c:v>830</c:v>
                </c:pt>
                <c:pt idx="450">
                  <c:v>791</c:v>
                </c:pt>
                <c:pt idx="451">
                  <c:v>858</c:v>
                </c:pt>
                <c:pt idx="452">
                  <c:v>915</c:v>
                </c:pt>
                <c:pt idx="453">
                  <c:v>1208</c:v>
                </c:pt>
                <c:pt idx="454">
                  <c:v>1648</c:v>
                </c:pt>
                <c:pt idx="455">
                  <c:v>1750</c:v>
                </c:pt>
                <c:pt idx="456">
                  <c:v>1809</c:v>
                </c:pt>
                <c:pt idx="457">
                  <c:v>2004</c:v>
                </c:pt>
                <c:pt idx="458">
                  <c:v>2243</c:v>
                </c:pt>
                <c:pt idx="459">
                  <c:v>2269</c:v>
                </c:pt>
                <c:pt idx="460">
                  <c:v>2271</c:v>
                </c:pt>
                <c:pt idx="461">
                  <c:v>2554</c:v>
                </c:pt>
                <c:pt idx="462">
                  <c:v>2505</c:v>
                </c:pt>
                <c:pt idx="463">
                  <c:v>2548</c:v>
                </c:pt>
                <c:pt idx="464">
                  <c:v>2578</c:v>
                </c:pt>
                <c:pt idx="465">
                  <c:v>2892</c:v>
                </c:pt>
                <c:pt idx="466">
                  <c:v>3725</c:v>
                </c:pt>
                <c:pt idx="467">
                  <c:v>4856</c:v>
                </c:pt>
                <c:pt idx="468">
                  <c:v>6266</c:v>
                </c:pt>
                <c:pt idx="469">
                  <c:v>7362</c:v>
                </c:pt>
                <c:pt idx="470">
                  <c:v>6428</c:v>
                </c:pt>
                <c:pt idx="471">
                  <c:v>5076</c:v>
                </c:pt>
                <c:pt idx="472">
                  <c:v>4599</c:v>
                </c:pt>
                <c:pt idx="473">
                  <c:v>4112</c:v>
                </c:pt>
                <c:pt idx="474">
                  <c:v>3844</c:v>
                </c:pt>
                <c:pt idx="475">
                  <c:v>3498</c:v>
                </c:pt>
                <c:pt idx="476">
                  <c:v>3402</c:v>
                </c:pt>
                <c:pt idx="477">
                  <c:v>3144</c:v>
                </c:pt>
                <c:pt idx="478">
                  <c:v>2971</c:v>
                </c:pt>
                <c:pt idx="479">
                  <c:v>2744</c:v>
                </c:pt>
                <c:pt idx="480">
                  <c:v>2507</c:v>
                </c:pt>
                <c:pt idx="481">
                  <c:v>2350</c:v>
                </c:pt>
                <c:pt idx="482">
                  <c:v>2073</c:v>
                </c:pt>
                <c:pt idx="483">
                  <c:v>2029</c:v>
                </c:pt>
                <c:pt idx="484">
                  <c:v>1782</c:v>
                </c:pt>
                <c:pt idx="485">
                  <c:v>1664</c:v>
                </c:pt>
                <c:pt idx="486">
                  <c:v>1568</c:v>
                </c:pt>
                <c:pt idx="487">
                  <c:v>1353</c:v>
                </c:pt>
                <c:pt idx="488">
                  <c:v>1333</c:v>
                </c:pt>
                <c:pt idx="489">
                  <c:v>1173</c:v>
                </c:pt>
                <c:pt idx="490">
                  <c:v>1067</c:v>
                </c:pt>
                <c:pt idx="491">
                  <c:v>977</c:v>
                </c:pt>
                <c:pt idx="492">
                  <c:v>976</c:v>
                </c:pt>
                <c:pt idx="493">
                  <c:v>912</c:v>
                </c:pt>
                <c:pt idx="494">
                  <c:v>925</c:v>
                </c:pt>
                <c:pt idx="495">
                  <c:v>922</c:v>
                </c:pt>
                <c:pt idx="496">
                  <c:v>851</c:v>
                </c:pt>
                <c:pt idx="497">
                  <c:v>832</c:v>
                </c:pt>
                <c:pt idx="498">
                  <c:v>722</c:v>
                </c:pt>
                <c:pt idx="499">
                  <c:v>703</c:v>
                </c:pt>
                <c:pt idx="500">
                  <c:v>730</c:v>
                </c:pt>
                <c:pt idx="501">
                  <c:v>739</c:v>
                </c:pt>
              </c:numCache>
            </c:numRef>
          </c:val>
          <c:smooth val="0"/>
          <c:extLst>
            <c:ext xmlns:c16="http://schemas.microsoft.com/office/drawing/2014/chart" uri="{C3380CC4-5D6E-409C-BE32-E72D297353CC}">
              <c16:uniqueId val="{00000001-506C-4C2F-92FC-8DF2D5A74E9C}"/>
            </c:ext>
          </c:extLst>
        </c:ser>
        <c:ser>
          <c:idx val="9"/>
          <c:order val="9"/>
          <c:tx>
            <c:strRef>
              <c:f>新建文本文档!$K$1</c:f>
              <c:strCache>
                <c:ptCount val="1"/>
                <c:pt idx="0">
                  <c:v>France</c:v>
                </c:pt>
              </c:strCache>
            </c:strRef>
          </c:tx>
          <c:spPr>
            <a:ln w="22225" cap="rnd">
              <a:solidFill>
                <a:schemeClr val="accent1">
                  <a:lumMod val="80000"/>
                </a:schemeClr>
              </a:solidFill>
            </a:ln>
            <a:effectLst>
              <a:glow rad="139700">
                <a:schemeClr val="accent1">
                  <a:lumMod val="80000"/>
                  <a:satMod val="175000"/>
                  <a:alpha val="14000"/>
                </a:schemeClr>
              </a:glow>
            </a:effectLst>
          </c:spPr>
          <c:marker>
            <c:symbol val="none"/>
          </c:marker>
          <c:cat>
            <c:numRef>
              <c:f>新建文本文档!$A$2:$A$503</c:f>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f>新建文本文档!$K$2:$K$503</c:f>
              <c:numCache>
                <c:formatCode>General</c:formatCode>
                <c:ptCount val="502"/>
                <c:pt idx="0">
                  <c:v>127</c:v>
                </c:pt>
                <c:pt idx="1">
                  <c:v>106</c:v>
                </c:pt>
                <c:pt idx="2">
                  <c:v>96</c:v>
                </c:pt>
                <c:pt idx="3">
                  <c:v>131</c:v>
                </c:pt>
                <c:pt idx="4">
                  <c:v>242</c:v>
                </c:pt>
                <c:pt idx="5">
                  <c:v>262</c:v>
                </c:pt>
                <c:pt idx="6">
                  <c:v>221</c:v>
                </c:pt>
                <c:pt idx="7">
                  <c:v>172</c:v>
                </c:pt>
                <c:pt idx="8">
                  <c:v>117</c:v>
                </c:pt>
                <c:pt idx="9">
                  <c:v>75</c:v>
                </c:pt>
                <c:pt idx="10">
                  <c:v>65</c:v>
                </c:pt>
                <c:pt idx="11">
                  <c:v>61</c:v>
                </c:pt>
                <c:pt idx="12">
                  <c:v>34</c:v>
                </c:pt>
                <c:pt idx="13">
                  <c:v>32</c:v>
                </c:pt>
                <c:pt idx="14">
                  <c:v>22</c:v>
                </c:pt>
                <c:pt idx="15">
                  <c:v>18</c:v>
                </c:pt>
                <c:pt idx="16">
                  <c:v>16</c:v>
                </c:pt>
                <c:pt idx="17">
                  <c:v>12</c:v>
                </c:pt>
                <c:pt idx="18">
                  <c:v>12</c:v>
                </c:pt>
                <c:pt idx="19">
                  <c:v>8</c:v>
                </c:pt>
                <c:pt idx="20">
                  <c:v>9</c:v>
                </c:pt>
                <c:pt idx="21">
                  <c:v>11</c:v>
                </c:pt>
                <c:pt idx="22">
                  <c:v>9</c:v>
                </c:pt>
                <c:pt idx="23">
                  <c:v>7</c:v>
                </c:pt>
                <c:pt idx="24">
                  <c:v>6</c:v>
                </c:pt>
                <c:pt idx="25">
                  <c:v>5</c:v>
                </c:pt>
                <c:pt idx="26">
                  <c:v>5</c:v>
                </c:pt>
                <c:pt idx="27">
                  <c:v>5</c:v>
                </c:pt>
                <c:pt idx="28">
                  <c:v>6</c:v>
                </c:pt>
                <c:pt idx="29">
                  <c:v>5</c:v>
                </c:pt>
                <c:pt idx="30">
                  <c:v>6</c:v>
                </c:pt>
                <c:pt idx="31">
                  <c:v>7</c:v>
                </c:pt>
                <c:pt idx="32">
                  <c:v>9</c:v>
                </c:pt>
                <c:pt idx="33">
                  <c:v>8</c:v>
                </c:pt>
                <c:pt idx="34">
                  <c:v>8</c:v>
                </c:pt>
                <c:pt idx="35">
                  <c:v>9</c:v>
                </c:pt>
                <c:pt idx="36">
                  <c:v>12</c:v>
                </c:pt>
                <c:pt idx="37">
                  <c:v>16</c:v>
                </c:pt>
                <c:pt idx="38">
                  <c:v>23</c:v>
                </c:pt>
                <c:pt idx="39">
                  <c:v>31</c:v>
                </c:pt>
                <c:pt idx="40">
                  <c:v>35</c:v>
                </c:pt>
                <c:pt idx="41">
                  <c:v>48</c:v>
                </c:pt>
                <c:pt idx="42">
                  <c:v>40</c:v>
                </c:pt>
                <c:pt idx="43">
                  <c:v>39</c:v>
                </c:pt>
                <c:pt idx="44">
                  <c:v>43</c:v>
                </c:pt>
                <c:pt idx="45">
                  <c:v>41</c:v>
                </c:pt>
                <c:pt idx="46">
                  <c:v>56</c:v>
                </c:pt>
                <c:pt idx="47">
                  <c:v>63</c:v>
                </c:pt>
                <c:pt idx="48">
                  <c:v>72</c:v>
                </c:pt>
                <c:pt idx="49">
                  <c:v>85</c:v>
                </c:pt>
                <c:pt idx="50">
                  <c:v>120</c:v>
                </c:pt>
                <c:pt idx="51">
                  <c:v>198</c:v>
                </c:pt>
                <c:pt idx="52">
                  <c:v>209</c:v>
                </c:pt>
                <c:pt idx="53">
                  <c:v>169</c:v>
                </c:pt>
                <c:pt idx="54">
                  <c:v>155</c:v>
                </c:pt>
                <c:pt idx="55">
                  <c:v>191</c:v>
                </c:pt>
                <c:pt idx="56">
                  <c:v>386</c:v>
                </c:pt>
                <c:pt idx="57">
                  <c:v>567</c:v>
                </c:pt>
                <c:pt idx="58">
                  <c:v>481</c:v>
                </c:pt>
                <c:pt idx="59">
                  <c:v>212</c:v>
                </c:pt>
                <c:pt idx="60">
                  <c:v>77</c:v>
                </c:pt>
                <c:pt idx="61">
                  <c:v>37</c:v>
                </c:pt>
                <c:pt idx="62">
                  <c:v>23</c:v>
                </c:pt>
                <c:pt idx="63">
                  <c:v>23</c:v>
                </c:pt>
                <c:pt idx="64">
                  <c:v>18</c:v>
                </c:pt>
                <c:pt idx="65">
                  <c:v>19</c:v>
                </c:pt>
                <c:pt idx="66">
                  <c:v>16</c:v>
                </c:pt>
                <c:pt idx="67">
                  <c:v>11</c:v>
                </c:pt>
                <c:pt idx="68">
                  <c:v>5</c:v>
                </c:pt>
                <c:pt idx="69">
                  <c:v>6</c:v>
                </c:pt>
                <c:pt idx="70">
                  <c:v>6</c:v>
                </c:pt>
                <c:pt idx="71">
                  <c:v>6</c:v>
                </c:pt>
                <c:pt idx="72">
                  <c:v>7</c:v>
                </c:pt>
                <c:pt idx="73">
                  <c:v>9</c:v>
                </c:pt>
                <c:pt idx="74">
                  <c:v>9</c:v>
                </c:pt>
                <c:pt idx="75">
                  <c:v>7</c:v>
                </c:pt>
                <c:pt idx="76">
                  <c:v>7</c:v>
                </c:pt>
                <c:pt idx="77">
                  <c:v>7</c:v>
                </c:pt>
                <c:pt idx="78">
                  <c:v>6</c:v>
                </c:pt>
                <c:pt idx="79">
                  <c:v>7</c:v>
                </c:pt>
                <c:pt idx="80">
                  <c:v>6</c:v>
                </c:pt>
                <c:pt idx="81">
                  <c:v>7</c:v>
                </c:pt>
                <c:pt idx="82">
                  <c:v>5</c:v>
                </c:pt>
                <c:pt idx="83">
                  <c:v>7</c:v>
                </c:pt>
                <c:pt idx="84">
                  <c:v>7</c:v>
                </c:pt>
                <c:pt idx="85">
                  <c:v>7</c:v>
                </c:pt>
                <c:pt idx="86">
                  <c:v>6</c:v>
                </c:pt>
                <c:pt idx="87">
                  <c:v>8</c:v>
                </c:pt>
                <c:pt idx="88">
                  <c:v>11</c:v>
                </c:pt>
                <c:pt idx="89">
                  <c:v>21</c:v>
                </c:pt>
                <c:pt idx="90">
                  <c:v>45</c:v>
                </c:pt>
                <c:pt idx="91">
                  <c:v>50</c:v>
                </c:pt>
                <c:pt idx="92">
                  <c:v>56</c:v>
                </c:pt>
                <c:pt idx="93">
                  <c:v>55</c:v>
                </c:pt>
                <c:pt idx="94">
                  <c:v>68</c:v>
                </c:pt>
                <c:pt idx="95">
                  <c:v>57</c:v>
                </c:pt>
                <c:pt idx="96">
                  <c:v>77</c:v>
                </c:pt>
                <c:pt idx="97">
                  <c:v>77</c:v>
                </c:pt>
                <c:pt idx="98">
                  <c:v>76</c:v>
                </c:pt>
                <c:pt idx="99">
                  <c:v>92</c:v>
                </c:pt>
                <c:pt idx="100">
                  <c:v>109</c:v>
                </c:pt>
                <c:pt idx="101">
                  <c:v>125</c:v>
                </c:pt>
                <c:pt idx="102">
                  <c:v>181</c:v>
                </c:pt>
                <c:pt idx="103">
                  <c:v>253</c:v>
                </c:pt>
                <c:pt idx="104">
                  <c:v>330</c:v>
                </c:pt>
                <c:pt idx="105">
                  <c:v>339</c:v>
                </c:pt>
                <c:pt idx="106">
                  <c:v>457</c:v>
                </c:pt>
                <c:pt idx="107">
                  <c:v>402</c:v>
                </c:pt>
                <c:pt idx="108">
                  <c:v>424</c:v>
                </c:pt>
                <c:pt idx="109">
                  <c:v>406</c:v>
                </c:pt>
                <c:pt idx="110">
                  <c:v>298</c:v>
                </c:pt>
                <c:pt idx="111">
                  <c:v>211</c:v>
                </c:pt>
                <c:pt idx="112">
                  <c:v>103</c:v>
                </c:pt>
                <c:pt idx="113">
                  <c:v>66</c:v>
                </c:pt>
                <c:pt idx="114">
                  <c:v>36</c:v>
                </c:pt>
                <c:pt idx="115">
                  <c:v>35</c:v>
                </c:pt>
                <c:pt idx="116">
                  <c:v>38</c:v>
                </c:pt>
                <c:pt idx="117">
                  <c:v>33</c:v>
                </c:pt>
                <c:pt idx="118">
                  <c:v>26</c:v>
                </c:pt>
                <c:pt idx="119">
                  <c:v>23</c:v>
                </c:pt>
                <c:pt idx="120">
                  <c:v>16</c:v>
                </c:pt>
                <c:pt idx="121">
                  <c:v>9</c:v>
                </c:pt>
                <c:pt idx="122">
                  <c:v>7</c:v>
                </c:pt>
                <c:pt idx="123">
                  <c:v>6</c:v>
                </c:pt>
                <c:pt idx="124">
                  <c:v>6</c:v>
                </c:pt>
                <c:pt idx="125">
                  <c:v>7</c:v>
                </c:pt>
                <c:pt idx="126">
                  <c:v>8</c:v>
                </c:pt>
                <c:pt idx="127">
                  <c:v>8</c:v>
                </c:pt>
                <c:pt idx="128">
                  <c:v>9</c:v>
                </c:pt>
                <c:pt idx="129">
                  <c:v>5</c:v>
                </c:pt>
                <c:pt idx="130">
                  <c:v>4</c:v>
                </c:pt>
                <c:pt idx="131">
                  <c:v>6</c:v>
                </c:pt>
                <c:pt idx="132">
                  <c:v>6</c:v>
                </c:pt>
                <c:pt idx="133">
                  <c:v>4</c:v>
                </c:pt>
                <c:pt idx="134">
                  <c:v>4</c:v>
                </c:pt>
                <c:pt idx="135">
                  <c:v>4</c:v>
                </c:pt>
                <c:pt idx="136">
                  <c:v>5</c:v>
                </c:pt>
                <c:pt idx="137">
                  <c:v>5</c:v>
                </c:pt>
                <c:pt idx="138">
                  <c:v>4</c:v>
                </c:pt>
                <c:pt idx="139">
                  <c:v>5</c:v>
                </c:pt>
                <c:pt idx="140">
                  <c:v>9</c:v>
                </c:pt>
                <c:pt idx="141">
                  <c:v>20</c:v>
                </c:pt>
                <c:pt idx="142">
                  <c:v>40</c:v>
                </c:pt>
                <c:pt idx="143">
                  <c:v>39</c:v>
                </c:pt>
                <c:pt idx="144">
                  <c:v>38</c:v>
                </c:pt>
                <c:pt idx="145">
                  <c:v>53</c:v>
                </c:pt>
                <c:pt idx="146">
                  <c:v>48</c:v>
                </c:pt>
                <c:pt idx="147">
                  <c:v>37</c:v>
                </c:pt>
                <c:pt idx="148">
                  <c:v>33</c:v>
                </c:pt>
                <c:pt idx="149">
                  <c:v>39</c:v>
                </c:pt>
                <c:pt idx="150">
                  <c:v>40</c:v>
                </c:pt>
                <c:pt idx="151">
                  <c:v>54</c:v>
                </c:pt>
                <c:pt idx="152">
                  <c:v>70</c:v>
                </c:pt>
                <c:pt idx="153">
                  <c:v>115</c:v>
                </c:pt>
                <c:pt idx="154">
                  <c:v>218</c:v>
                </c:pt>
                <c:pt idx="155">
                  <c:v>377</c:v>
                </c:pt>
                <c:pt idx="156">
                  <c:v>598</c:v>
                </c:pt>
                <c:pt idx="157">
                  <c:v>569</c:v>
                </c:pt>
                <c:pt idx="158">
                  <c:v>770</c:v>
                </c:pt>
                <c:pt idx="159">
                  <c:v>755</c:v>
                </c:pt>
                <c:pt idx="160">
                  <c:v>407</c:v>
                </c:pt>
                <c:pt idx="161">
                  <c:v>194</c:v>
                </c:pt>
                <c:pt idx="162">
                  <c:v>91</c:v>
                </c:pt>
                <c:pt idx="163">
                  <c:v>56</c:v>
                </c:pt>
                <c:pt idx="164">
                  <c:v>42</c:v>
                </c:pt>
                <c:pt idx="165">
                  <c:v>26</c:v>
                </c:pt>
                <c:pt idx="166">
                  <c:v>23</c:v>
                </c:pt>
                <c:pt idx="167">
                  <c:v>18</c:v>
                </c:pt>
                <c:pt idx="168">
                  <c:v>20</c:v>
                </c:pt>
                <c:pt idx="169">
                  <c:v>16</c:v>
                </c:pt>
                <c:pt idx="170">
                  <c:v>12</c:v>
                </c:pt>
                <c:pt idx="171">
                  <c:v>10</c:v>
                </c:pt>
                <c:pt idx="172">
                  <c:v>8</c:v>
                </c:pt>
                <c:pt idx="173">
                  <c:v>12</c:v>
                </c:pt>
                <c:pt idx="174">
                  <c:v>14</c:v>
                </c:pt>
                <c:pt idx="175">
                  <c:v>12</c:v>
                </c:pt>
                <c:pt idx="176">
                  <c:v>8</c:v>
                </c:pt>
                <c:pt idx="177">
                  <c:v>6</c:v>
                </c:pt>
                <c:pt idx="178">
                  <c:v>6</c:v>
                </c:pt>
                <c:pt idx="179">
                  <c:v>7</c:v>
                </c:pt>
                <c:pt idx="180">
                  <c:v>8</c:v>
                </c:pt>
                <c:pt idx="181">
                  <c:v>7</c:v>
                </c:pt>
                <c:pt idx="182">
                  <c:v>7</c:v>
                </c:pt>
                <c:pt idx="183">
                  <c:v>7</c:v>
                </c:pt>
                <c:pt idx="184">
                  <c:v>11</c:v>
                </c:pt>
                <c:pt idx="185">
                  <c:v>20</c:v>
                </c:pt>
                <c:pt idx="186">
                  <c:v>23</c:v>
                </c:pt>
                <c:pt idx="187">
                  <c:v>16</c:v>
                </c:pt>
                <c:pt idx="188">
                  <c:v>15</c:v>
                </c:pt>
                <c:pt idx="189">
                  <c:v>20</c:v>
                </c:pt>
                <c:pt idx="190">
                  <c:v>43</c:v>
                </c:pt>
                <c:pt idx="191">
                  <c:v>53</c:v>
                </c:pt>
                <c:pt idx="192">
                  <c:v>112</c:v>
                </c:pt>
                <c:pt idx="193">
                  <c:v>150</c:v>
                </c:pt>
                <c:pt idx="194">
                  <c:v>113</c:v>
                </c:pt>
                <c:pt idx="195">
                  <c:v>130</c:v>
                </c:pt>
                <c:pt idx="196">
                  <c:v>102</c:v>
                </c:pt>
                <c:pt idx="197">
                  <c:v>81</c:v>
                </c:pt>
                <c:pt idx="198">
                  <c:v>111</c:v>
                </c:pt>
                <c:pt idx="199">
                  <c:v>161</c:v>
                </c:pt>
                <c:pt idx="200">
                  <c:v>131</c:v>
                </c:pt>
                <c:pt idx="201">
                  <c:v>163</c:v>
                </c:pt>
                <c:pt idx="202">
                  <c:v>385</c:v>
                </c:pt>
                <c:pt idx="203">
                  <c:v>801</c:v>
                </c:pt>
                <c:pt idx="204">
                  <c:v>874</c:v>
                </c:pt>
                <c:pt idx="205">
                  <c:v>641</c:v>
                </c:pt>
                <c:pt idx="206">
                  <c:v>424</c:v>
                </c:pt>
                <c:pt idx="207">
                  <c:v>203</c:v>
                </c:pt>
                <c:pt idx="208">
                  <c:v>148</c:v>
                </c:pt>
                <c:pt idx="209">
                  <c:v>130</c:v>
                </c:pt>
                <c:pt idx="210">
                  <c:v>82</c:v>
                </c:pt>
                <c:pt idx="211">
                  <c:v>51</c:v>
                </c:pt>
                <c:pt idx="212">
                  <c:v>48</c:v>
                </c:pt>
                <c:pt idx="213">
                  <c:v>42</c:v>
                </c:pt>
                <c:pt idx="214">
                  <c:v>35</c:v>
                </c:pt>
                <c:pt idx="215">
                  <c:v>26</c:v>
                </c:pt>
                <c:pt idx="216">
                  <c:v>19</c:v>
                </c:pt>
                <c:pt idx="217">
                  <c:v>15</c:v>
                </c:pt>
                <c:pt idx="218">
                  <c:v>13</c:v>
                </c:pt>
                <c:pt idx="219">
                  <c:v>11</c:v>
                </c:pt>
                <c:pt idx="220">
                  <c:v>9</c:v>
                </c:pt>
                <c:pt idx="221">
                  <c:v>9</c:v>
                </c:pt>
                <c:pt idx="222">
                  <c:v>8</c:v>
                </c:pt>
                <c:pt idx="223">
                  <c:v>7</c:v>
                </c:pt>
                <c:pt idx="224">
                  <c:v>5</c:v>
                </c:pt>
                <c:pt idx="225">
                  <c:v>4</c:v>
                </c:pt>
                <c:pt idx="226">
                  <c:v>5</c:v>
                </c:pt>
                <c:pt idx="227">
                  <c:v>6</c:v>
                </c:pt>
                <c:pt idx="228">
                  <c:v>7</c:v>
                </c:pt>
                <c:pt idx="229">
                  <c:v>5</c:v>
                </c:pt>
                <c:pt idx="230">
                  <c:v>4</c:v>
                </c:pt>
                <c:pt idx="231">
                  <c:v>3</c:v>
                </c:pt>
                <c:pt idx="232">
                  <c:v>3</c:v>
                </c:pt>
                <c:pt idx="233">
                  <c:v>3</c:v>
                </c:pt>
                <c:pt idx="234">
                  <c:v>2</c:v>
                </c:pt>
                <c:pt idx="235">
                  <c:v>2</c:v>
                </c:pt>
                <c:pt idx="236">
                  <c:v>2</c:v>
                </c:pt>
                <c:pt idx="237">
                  <c:v>2</c:v>
                </c:pt>
                <c:pt idx="238">
                  <c:v>3</c:v>
                </c:pt>
                <c:pt idx="239">
                  <c:v>3</c:v>
                </c:pt>
                <c:pt idx="240">
                  <c:v>3</c:v>
                </c:pt>
                <c:pt idx="241">
                  <c:v>4</c:v>
                </c:pt>
                <c:pt idx="242">
                  <c:v>4</c:v>
                </c:pt>
                <c:pt idx="243">
                  <c:v>5</c:v>
                </c:pt>
                <c:pt idx="244">
                  <c:v>7</c:v>
                </c:pt>
                <c:pt idx="245">
                  <c:v>16</c:v>
                </c:pt>
                <c:pt idx="246">
                  <c:v>27</c:v>
                </c:pt>
                <c:pt idx="247">
                  <c:v>41</c:v>
                </c:pt>
                <c:pt idx="248">
                  <c:v>31</c:v>
                </c:pt>
                <c:pt idx="249">
                  <c:v>29</c:v>
                </c:pt>
                <c:pt idx="250">
                  <c:v>26</c:v>
                </c:pt>
                <c:pt idx="251">
                  <c:v>21</c:v>
                </c:pt>
                <c:pt idx="252">
                  <c:v>18</c:v>
                </c:pt>
                <c:pt idx="253">
                  <c:v>15</c:v>
                </c:pt>
                <c:pt idx="254">
                  <c:v>18</c:v>
                </c:pt>
                <c:pt idx="255">
                  <c:v>28</c:v>
                </c:pt>
                <c:pt idx="256">
                  <c:v>45</c:v>
                </c:pt>
                <c:pt idx="257">
                  <c:v>56</c:v>
                </c:pt>
                <c:pt idx="258">
                  <c:v>104</c:v>
                </c:pt>
                <c:pt idx="259">
                  <c:v>165</c:v>
                </c:pt>
                <c:pt idx="260">
                  <c:v>337</c:v>
                </c:pt>
                <c:pt idx="261">
                  <c:v>490</c:v>
                </c:pt>
                <c:pt idx="262">
                  <c:v>431</c:v>
                </c:pt>
                <c:pt idx="263">
                  <c:v>368</c:v>
                </c:pt>
                <c:pt idx="264">
                  <c:v>331</c:v>
                </c:pt>
                <c:pt idx="265">
                  <c:v>322</c:v>
                </c:pt>
                <c:pt idx="266">
                  <c:v>234</c:v>
                </c:pt>
                <c:pt idx="267">
                  <c:v>129</c:v>
                </c:pt>
                <c:pt idx="268">
                  <c:v>61</c:v>
                </c:pt>
                <c:pt idx="269">
                  <c:v>33</c:v>
                </c:pt>
                <c:pt idx="270">
                  <c:v>20</c:v>
                </c:pt>
                <c:pt idx="271">
                  <c:v>14</c:v>
                </c:pt>
                <c:pt idx="272">
                  <c:v>12</c:v>
                </c:pt>
                <c:pt idx="273">
                  <c:v>10</c:v>
                </c:pt>
                <c:pt idx="274">
                  <c:v>8</c:v>
                </c:pt>
                <c:pt idx="275">
                  <c:v>6</c:v>
                </c:pt>
                <c:pt idx="276">
                  <c:v>4</c:v>
                </c:pt>
                <c:pt idx="277">
                  <c:v>3</c:v>
                </c:pt>
                <c:pt idx="278">
                  <c:v>3</c:v>
                </c:pt>
                <c:pt idx="279">
                  <c:v>2</c:v>
                </c:pt>
                <c:pt idx="280">
                  <c:v>2</c:v>
                </c:pt>
                <c:pt idx="281">
                  <c:v>2</c:v>
                </c:pt>
                <c:pt idx="282">
                  <c:v>2</c:v>
                </c:pt>
                <c:pt idx="283">
                  <c:v>3</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4</c:v>
                </c:pt>
                <c:pt idx="298">
                  <c:v>12</c:v>
                </c:pt>
                <c:pt idx="299">
                  <c:v>17</c:v>
                </c:pt>
                <c:pt idx="300">
                  <c:v>18</c:v>
                </c:pt>
                <c:pt idx="301">
                  <c:v>22</c:v>
                </c:pt>
                <c:pt idx="302">
                  <c:v>30</c:v>
                </c:pt>
                <c:pt idx="303">
                  <c:v>28</c:v>
                </c:pt>
                <c:pt idx="304">
                  <c:v>25</c:v>
                </c:pt>
                <c:pt idx="305">
                  <c:v>25</c:v>
                </c:pt>
                <c:pt idx="306">
                  <c:v>39</c:v>
                </c:pt>
                <c:pt idx="307">
                  <c:v>47</c:v>
                </c:pt>
                <c:pt idx="308">
                  <c:v>53</c:v>
                </c:pt>
                <c:pt idx="309">
                  <c:v>59</c:v>
                </c:pt>
                <c:pt idx="310">
                  <c:v>62</c:v>
                </c:pt>
                <c:pt idx="311">
                  <c:v>61</c:v>
                </c:pt>
                <c:pt idx="312">
                  <c:v>71</c:v>
                </c:pt>
                <c:pt idx="313">
                  <c:v>71</c:v>
                </c:pt>
                <c:pt idx="314">
                  <c:v>49</c:v>
                </c:pt>
                <c:pt idx="315">
                  <c:v>75</c:v>
                </c:pt>
                <c:pt idx="316">
                  <c:v>86</c:v>
                </c:pt>
                <c:pt idx="317">
                  <c:v>120</c:v>
                </c:pt>
                <c:pt idx="318">
                  <c:v>195</c:v>
                </c:pt>
                <c:pt idx="319">
                  <c:v>320</c:v>
                </c:pt>
                <c:pt idx="320">
                  <c:v>498</c:v>
                </c:pt>
                <c:pt idx="321">
                  <c:v>454</c:v>
                </c:pt>
                <c:pt idx="322">
                  <c:v>190</c:v>
                </c:pt>
                <c:pt idx="323">
                  <c:v>79</c:v>
                </c:pt>
                <c:pt idx="324">
                  <c:v>41</c:v>
                </c:pt>
                <c:pt idx="325">
                  <c:v>24</c:v>
                </c:pt>
                <c:pt idx="326">
                  <c:v>19</c:v>
                </c:pt>
                <c:pt idx="327">
                  <c:v>17</c:v>
                </c:pt>
                <c:pt idx="328">
                  <c:v>14</c:v>
                </c:pt>
                <c:pt idx="329">
                  <c:v>9</c:v>
                </c:pt>
                <c:pt idx="330">
                  <c:v>6</c:v>
                </c:pt>
                <c:pt idx="331">
                  <c:v>4</c:v>
                </c:pt>
                <c:pt idx="332">
                  <c:v>4</c:v>
                </c:pt>
                <c:pt idx="333">
                  <c:v>5</c:v>
                </c:pt>
                <c:pt idx="334">
                  <c:v>4</c:v>
                </c:pt>
                <c:pt idx="335">
                  <c:v>3</c:v>
                </c:pt>
                <c:pt idx="336">
                  <c:v>3</c:v>
                </c:pt>
                <c:pt idx="337">
                  <c:v>4</c:v>
                </c:pt>
                <c:pt idx="338">
                  <c:v>3</c:v>
                </c:pt>
                <c:pt idx="339">
                  <c:v>3</c:v>
                </c:pt>
                <c:pt idx="340">
                  <c:v>4</c:v>
                </c:pt>
                <c:pt idx="341">
                  <c:v>4</c:v>
                </c:pt>
                <c:pt idx="342">
                  <c:v>3</c:v>
                </c:pt>
                <c:pt idx="343">
                  <c:v>2</c:v>
                </c:pt>
                <c:pt idx="344">
                  <c:v>2</c:v>
                </c:pt>
                <c:pt idx="345">
                  <c:v>2</c:v>
                </c:pt>
                <c:pt idx="346">
                  <c:v>2</c:v>
                </c:pt>
                <c:pt idx="347">
                  <c:v>3</c:v>
                </c:pt>
                <c:pt idx="348">
                  <c:v>4</c:v>
                </c:pt>
                <c:pt idx="349">
                  <c:v>7</c:v>
                </c:pt>
                <c:pt idx="350">
                  <c:v>18</c:v>
                </c:pt>
                <c:pt idx="351">
                  <c:v>36</c:v>
                </c:pt>
                <c:pt idx="352">
                  <c:v>49</c:v>
                </c:pt>
                <c:pt idx="353">
                  <c:v>43</c:v>
                </c:pt>
                <c:pt idx="354">
                  <c:v>40</c:v>
                </c:pt>
                <c:pt idx="355">
                  <c:v>38</c:v>
                </c:pt>
                <c:pt idx="356">
                  <c:v>43</c:v>
                </c:pt>
                <c:pt idx="357">
                  <c:v>39</c:v>
                </c:pt>
                <c:pt idx="358">
                  <c:v>44</c:v>
                </c:pt>
                <c:pt idx="359">
                  <c:v>44</c:v>
                </c:pt>
                <c:pt idx="360">
                  <c:v>54</c:v>
                </c:pt>
                <c:pt idx="361">
                  <c:v>79</c:v>
                </c:pt>
                <c:pt idx="362">
                  <c:v>117</c:v>
                </c:pt>
                <c:pt idx="363">
                  <c:v>184</c:v>
                </c:pt>
                <c:pt idx="364">
                  <c:v>292</c:v>
                </c:pt>
                <c:pt idx="365">
                  <c:v>387</c:v>
                </c:pt>
                <c:pt idx="366">
                  <c:v>277</c:v>
                </c:pt>
                <c:pt idx="367">
                  <c:v>349</c:v>
                </c:pt>
                <c:pt idx="368">
                  <c:v>703</c:v>
                </c:pt>
                <c:pt idx="369">
                  <c:v>1278</c:v>
                </c:pt>
                <c:pt idx="370">
                  <c:v>1324</c:v>
                </c:pt>
                <c:pt idx="371">
                  <c:v>1099</c:v>
                </c:pt>
                <c:pt idx="372">
                  <c:v>894</c:v>
                </c:pt>
                <c:pt idx="373">
                  <c:v>443</c:v>
                </c:pt>
                <c:pt idx="374">
                  <c:v>193</c:v>
                </c:pt>
                <c:pt idx="375">
                  <c:v>73</c:v>
                </c:pt>
                <c:pt idx="376">
                  <c:v>44</c:v>
                </c:pt>
                <c:pt idx="377">
                  <c:v>32</c:v>
                </c:pt>
                <c:pt idx="378">
                  <c:v>32</c:v>
                </c:pt>
                <c:pt idx="379">
                  <c:v>24</c:v>
                </c:pt>
                <c:pt idx="380">
                  <c:v>14</c:v>
                </c:pt>
                <c:pt idx="381">
                  <c:v>11</c:v>
                </c:pt>
                <c:pt idx="382">
                  <c:v>8</c:v>
                </c:pt>
                <c:pt idx="383">
                  <c:v>8</c:v>
                </c:pt>
                <c:pt idx="384">
                  <c:v>7</c:v>
                </c:pt>
                <c:pt idx="385">
                  <c:v>9</c:v>
                </c:pt>
                <c:pt idx="386">
                  <c:v>8</c:v>
                </c:pt>
                <c:pt idx="387">
                  <c:v>7</c:v>
                </c:pt>
                <c:pt idx="388">
                  <c:v>6</c:v>
                </c:pt>
                <c:pt idx="389">
                  <c:v>4</c:v>
                </c:pt>
                <c:pt idx="390">
                  <c:v>4</c:v>
                </c:pt>
                <c:pt idx="391">
                  <c:v>3</c:v>
                </c:pt>
                <c:pt idx="392">
                  <c:v>2</c:v>
                </c:pt>
                <c:pt idx="393">
                  <c:v>2</c:v>
                </c:pt>
                <c:pt idx="394">
                  <c:v>1</c:v>
                </c:pt>
                <c:pt idx="395">
                  <c:v>1</c:v>
                </c:pt>
                <c:pt idx="396">
                  <c:v>2</c:v>
                </c:pt>
                <c:pt idx="397">
                  <c:v>2</c:v>
                </c:pt>
                <c:pt idx="398">
                  <c:v>2</c:v>
                </c:pt>
                <c:pt idx="399">
                  <c:v>3</c:v>
                </c:pt>
                <c:pt idx="400">
                  <c:v>3</c:v>
                </c:pt>
                <c:pt idx="401">
                  <c:v>6</c:v>
                </c:pt>
                <c:pt idx="402">
                  <c:v>19</c:v>
                </c:pt>
                <c:pt idx="403">
                  <c:v>32</c:v>
                </c:pt>
                <c:pt idx="404">
                  <c:v>27</c:v>
                </c:pt>
                <c:pt idx="405">
                  <c:v>30</c:v>
                </c:pt>
                <c:pt idx="406">
                  <c:v>31</c:v>
                </c:pt>
                <c:pt idx="407">
                  <c:v>20</c:v>
                </c:pt>
                <c:pt idx="408">
                  <c:v>19</c:v>
                </c:pt>
                <c:pt idx="409">
                  <c:v>21</c:v>
                </c:pt>
                <c:pt idx="410">
                  <c:v>25</c:v>
                </c:pt>
                <c:pt idx="411">
                  <c:v>35</c:v>
                </c:pt>
                <c:pt idx="412">
                  <c:v>45</c:v>
                </c:pt>
                <c:pt idx="413">
                  <c:v>55</c:v>
                </c:pt>
                <c:pt idx="414">
                  <c:v>68</c:v>
                </c:pt>
                <c:pt idx="415">
                  <c:v>80</c:v>
                </c:pt>
                <c:pt idx="416">
                  <c:v>107</c:v>
                </c:pt>
                <c:pt idx="417">
                  <c:v>114</c:v>
                </c:pt>
                <c:pt idx="418">
                  <c:v>78</c:v>
                </c:pt>
                <c:pt idx="419">
                  <c:v>70</c:v>
                </c:pt>
                <c:pt idx="420">
                  <c:v>119</c:v>
                </c:pt>
                <c:pt idx="421">
                  <c:v>178</c:v>
                </c:pt>
                <c:pt idx="422">
                  <c:v>286</c:v>
                </c:pt>
                <c:pt idx="423">
                  <c:v>371</c:v>
                </c:pt>
                <c:pt idx="424">
                  <c:v>341</c:v>
                </c:pt>
                <c:pt idx="425">
                  <c:v>191</c:v>
                </c:pt>
                <c:pt idx="426">
                  <c:v>95</c:v>
                </c:pt>
                <c:pt idx="427">
                  <c:v>54</c:v>
                </c:pt>
                <c:pt idx="428">
                  <c:v>36</c:v>
                </c:pt>
                <c:pt idx="429">
                  <c:v>25</c:v>
                </c:pt>
                <c:pt idx="430">
                  <c:v>20</c:v>
                </c:pt>
                <c:pt idx="431">
                  <c:v>17</c:v>
                </c:pt>
                <c:pt idx="432">
                  <c:v>14</c:v>
                </c:pt>
                <c:pt idx="433">
                  <c:v>11</c:v>
                </c:pt>
                <c:pt idx="434">
                  <c:v>10</c:v>
                </c:pt>
                <c:pt idx="435">
                  <c:v>7</c:v>
                </c:pt>
                <c:pt idx="436">
                  <c:v>6</c:v>
                </c:pt>
                <c:pt idx="437">
                  <c:v>5</c:v>
                </c:pt>
                <c:pt idx="438">
                  <c:v>6</c:v>
                </c:pt>
                <c:pt idx="439">
                  <c:v>5</c:v>
                </c:pt>
                <c:pt idx="440">
                  <c:v>3</c:v>
                </c:pt>
                <c:pt idx="441">
                  <c:v>3</c:v>
                </c:pt>
                <c:pt idx="442">
                  <c:v>2</c:v>
                </c:pt>
                <c:pt idx="443">
                  <c:v>2</c:v>
                </c:pt>
                <c:pt idx="444">
                  <c:v>3</c:v>
                </c:pt>
                <c:pt idx="445">
                  <c:v>3</c:v>
                </c:pt>
                <c:pt idx="446">
                  <c:v>2</c:v>
                </c:pt>
                <c:pt idx="447">
                  <c:v>2</c:v>
                </c:pt>
                <c:pt idx="448">
                  <c:v>2</c:v>
                </c:pt>
                <c:pt idx="449">
                  <c:v>3</c:v>
                </c:pt>
                <c:pt idx="450">
                  <c:v>4</c:v>
                </c:pt>
                <c:pt idx="451">
                  <c:v>3</c:v>
                </c:pt>
                <c:pt idx="452">
                  <c:v>3</c:v>
                </c:pt>
                <c:pt idx="453">
                  <c:v>5</c:v>
                </c:pt>
                <c:pt idx="454">
                  <c:v>10</c:v>
                </c:pt>
                <c:pt idx="455">
                  <c:v>17</c:v>
                </c:pt>
                <c:pt idx="456">
                  <c:v>20</c:v>
                </c:pt>
                <c:pt idx="457">
                  <c:v>26</c:v>
                </c:pt>
                <c:pt idx="458">
                  <c:v>26</c:v>
                </c:pt>
                <c:pt idx="459">
                  <c:v>25</c:v>
                </c:pt>
                <c:pt idx="460">
                  <c:v>23</c:v>
                </c:pt>
                <c:pt idx="461">
                  <c:v>25</c:v>
                </c:pt>
                <c:pt idx="462">
                  <c:v>24</c:v>
                </c:pt>
                <c:pt idx="463">
                  <c:v>32</c:v>
                </c:pt>
                <c:pt idx="464">
                  <c:v>38</c:v>
                </c:pt>
                <c:pt idx="465">
                  <c:v>58</c:v>
                </c:pt>
                <c:pt idx="466">
                  <c:v>78</c:v>
                </c:pt>
                <c:pt idx="467">
                  <c:v>113</c:v>
                </c:pt>
                <c:pt idx="468">
                  <c:v>173</c:v>
                </c:pt>
                <c:pt idx="469">
                  <c:v>250</c:v>
                </c:pt>
                <c:pt idx="470">
                  <c:v>164</c:v>
                </c:pt>
                <c:pt idx="471">
                  <c:v>191</c:v>
                </c:pt>
                <c:pt idx="472">
                  <c:v>470</c:v>
                </c:pt>
                <c:pt idx="473">
                  <c:v>1374</c:v>
                </c:pt>
                <c:pt idx="474">
                  <c:v>2333</c:v>
                </c:pt>
                <c:pt idx="475">
                  <c:v>2509</c:v>
                </c:pt>
                <c:pt idx="476">
                  <c:v>2191</c:v>
                </c:pt>
                <c:pt idx="477">
                  <c:v>943</c:v>
                </c:pt>
                <c:pt idx="478">
                  <c:v>247</c:v>
                </c:pt>
                <c:pt idx="479">
                  <c:v>102</c:v>
                </c:pt>
                <c:pt idx="480">
                  <c:v>58</c:v>
                </c:pt>
                <c:pt idx="481">
                  <c:v>43</c:v>
                </c:pt>
                <c:pt idx="482">
                  <c:v>30</c:v>
                </c:pt>
                <c:pt idx="483">
                  <c:v>26</c:v>
                </c:pt>
                <c:pt idx="484">
                  <c:v>15</c:v>
                </c:pt>
                <c:pt idx="485">
                  <c:v>9</c:v>
                </c:pt>
                <c:pt idx="486">
                  <c:v>7</c:v>
                </c:pt>
                <c:pt idx="487">
                  <c:v>6</c:v>
                </c:pt>
                <c:pt idx="488">
                  <c:v>5</c:v>
                </c:pt>
                <c:pt idx="489">
                  <c:v>6</c:v>
                </c:pt>
                <c:pt idx="490">
                  <c:v>6</c:v>
                </c:pt>
                <c:pt idx="491">
                  <c:v>5</c:v>
                </c:pt>
                <c:pt idx="492">
                  <c:v>5</c:v>
                </c:pt>
                <c:pt idx="493">
                  <c:v>4</c:v>
                </c:pt>
                <c:pt idx="494">
                  <c:v>2</c:v>
                </c:pt>
                <c:pt idx="495">
                  <c:v>1</c:v>
                </c:pt>
                <c:pt idx="496">
                  <c:v>1</c:v>
                </c:pt>
                <c:pt idx="497">
                  <c:v>1</c:v>
                </c:pt>
                <c:pt idx="498">
                  <c:v>1</c:v>
                </c:pt>
                <c:pt idx="499">
                  <c:v>2</c:v>
                </c:pt>
                <c:pt idx="500">
                  <c:v>1</c:v>
                </c:pt>
                <c:pt idx="501">
                  <c:v>2</c:v>
                </c:pt>
              </c:numCache>
            </c:numRef>
          </c:val>
          <c:smooth val="0"/>
          <c:extLst>
            <c:ext xmlns:c16="http://schemas.microsoft.com/office/drawing/2014/chart" uri="{C3380CC4-5D6E-409C-BE32-E72D297353CC}">
              <c16:uniqueId val="{00000002-506C-4C2F-92FC-8DF2D5A74E9C}"/>
            </c:ext>
          </c:extLst>
        </c:ser>
        <c:ser>
          <c:idx val="10"/>
          <c:order val="10"/>
          <c:tx>
            <c:strRef>
              <c:f>新建文本文档!$L$1</c:f>
              <c:strCache>
                <c:ptCount val="1"/>
                <c:pt idx="0">
                  <c:v>Germany</c:v>
                </c:pt>
              </c:strCache>
            </c:strRef>
          </c:tx>
          <c:spPr>
            <a:ln w="22225" cap="rnd">
              <a:solidFill>
                <a:schemeClr val="accent3">
                  <a:lumMod val="80000"/>
                </a:schemeClr>
              </a:solidFill>
            </a:ln>
            <a:effectLst>
              <a:glow rad="139700">
                <a:schemeClr val="accent3">
                  <a:lumMod val="80000"/>
                  <a:satMod val="175000"/>
                  <a:alpha val="14000"/>
                </a:schemeClr>
              </a:glow>
            </a:effectLst>
          </c:spPr>
          <c:marker>
            <c:symbol val="none"/>
          </c:marker>
          <c:cat>
            <c:numRef>
              <c:f>新建文本文档!$A$2:$A$503</c:f>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f>新建文本文档!$L$2:$L$503</c:f>
              <c:numCache>
                <c:formatCode>General</c:formatCode>
                <c:ptCount val="502"/>
                <c:pt idx="0">
                  <c:v>1289</c:v>
                </c:pt>
                <c:pt idx="1">
                  <c:v>1227</c:v>
                </c:pt>
                <c:pt idx="2">
                  <c:v>1113</c:v>
                </c:pt>
                <c:pt idx="3">
                  <c:v>1129</c:v>
                </c:pt>
                <c:pt idx="4">
                  <c:v>1180</c:v>
                </c:pt>
                <c:pt idx="5">
                  <c:v>1175</c:v>
                </c:pt>
                <c:pt idx="6">
                  <c:v>1126</c:v>
                </c:pt>
                <c:pt idx="7">
                  <c:v>1162</c:v>
                </c:pt>
                <c:pt idx="8">
                  <c:v>1162</c:v>
                </c:pt>
                <c:pt idx="9">
                  <c:v>1129</c:v>
                </c:pt>
                <c:pt idx="10">
                  <c:v>1047</c:v>
                </c:pt>
                <c:pt idx="11">
                  <c:v>1043</c:v>
                </c:pt>
                <c:pt idx="12">
                  <c:v>899</c:v>
                </c:pt>
                <c:pt idx="13">
                  <c:v>836</c:v>
                </c:pt>
                <c:pt idx="14">
                  <c:v>729</c:v>
                </c:pt>
                <c:pt idx="15">
                  <c:v>665</c:v>
                </c:pt>
                <c:pt idx="16">
                  <c:v>604</c:v>
                </c:pt>
                <c:pt idx="17">
                  <c:v>542</c:v>
                </c:pt>
                <c:pt idx="18">
                  <c:v>541</c:v>
                </c:pt>
                <c:pt idx="19">
                  <c:v>497</c:v>
                </c:pt>
                <c:pt idx="20">
                  <c:v>508</c:v>
                </c:pt>
                <c:pt idx="21">
                  <c:v>573</c:v>
                </c:pt>
                <c:pt idx="22">
                  <c:v>603</c:v>
                </c:pt>
                <c:pt idx="23">
                  <c:v>508</c:v>
                </c:pt>
                <c:pt idx="24">
                  <c:v>418</c:v>
                </c:pt>
                <c:pt idx="25">
                  <c:v>367</c:v>
                </c:pt>
                <c:pt idx="26">
                  <c:v>344</c:v>
                </c:pt>
                <c:pt idx="27">
                  <c:v>338</c:v>
                </c:pt>
                <c:pt idx="28">
                  <c:v>329</c:v>
                </c:pt>
                <c:pt idx="29">
                  <c:v>313</c:v>
                </c:pt>
                <c:pt idx="30">
                  <c:v>332</c:v>
                </c:pt>
                <c:pt idx="31">
                  <c:v>387</c:v>
                </c:pt>
                <c:pt idx="32">
                  <c:v>443</c:v>
                </c:pt>
                <c:pt idx="33">
                  <c:v>502</c:v>
                </c:pt>
                <c:pt idx="34">
                  <c:v>595</c:v>
                </c:pt>
                <c:pt idx="35">
                  <c:v>615</c:v>
                </c:pt>
                <c:pt idx="36">
                  <c:v>644</c:v>
                </c:pt>
                <c:pt idx="37">
                  <c:v>675</c:v>
                </c:pt>
                <c:pt idx="38">
                  <c:v>677</c:v>
                </c:pt>
                <c:pt idx="39">
                  <c:v>729</c:v>
                </c:pt>
                <c:pt idx="40">
                  <c:v>855</c:v>
                </c:pt>
                <c:pt idx="41">
                  <c:v>975</c:v>
                </c:pt>
                <c:pt idx="42">
                  <c:v>883</c:v>
                </c:pt>
                <c:pt idx="43">
                  <c:v>918</c:v>
                </c:pt>
                <c:pt idx="44">
                  <c:v>1044</c:v>
                </c:pt>
                <c:pt idx="45">
                  <c:v>1044</c:v>
                </c:pt>
                <c:pt idx="46">
                  <c:v>1037</c:v>
                </c:pt>
                <c:pt idx="47">
                  <c:v>985</c:v>
                </c:pt>
                <c:pt idx="48">
                  <c:v>1006</c:v>
                </c:pt>
                <c:pt idx="49">
                  <c:v>1046</c:v>
                </c:pt>
                <c:pt idx="50">
                  <c:v>1036</c:v>
                </c:pt>
                <c:pt idx="51">
                  <c:v>1022</c:v>
                </c:pt>
                <c:pt idx="52">
                  <c:v>1106</c:v>
                </c:pt>
                <c:pt idx="53">
                  <c:v>1030</c:v>
                </c:pt>
                <c:pt idx="54">
                  <c:v>910</c:v>
                </c:pt>
                <c:pt idx="55">
                  <c:v>1014</c:v>
                </c:pt>
                <c:pt idx="56">
                  <c:v>1139</c:v>
                </c:pt>
                <c:pt idx="57">
                  <c:v>1381</c:v>
                </c:pt>
                <c:pt idx="58">
                  <c:v>1615</c:v>
                </c:pt>
                <c:pt idx="59">
                  <c:v>1982</c:v>
                </c:pt>
                <c:pt idx="60">
                  <c:v>1922</c:v>
                </c:pt>
                <c:pt idx="61">
                  <c:v>1592</c:v>
                </c:pt>
                <c:pt idx="62">
                  <c:v>1258</c:v>
                </c:pt>
                <c:pt idx="63">
                  <c:v>1110</c:v>
                </c:pt>
                <c:pt idx="64">
                  <c:v>960</c:v>
                </c:pt>
                <c:pt idx="65">
                  <c:v>799</c:v>
                </c:pt>
                <c:pt idx="66">
                  <c:v>747</c:v>
                </c:pt>
                <c:pt idx="67">
                  <c:v>648</c:v>
                </c:pt>
                <c:pt idx="68">
                  <c:v>560</c:v>
                </c:pt>
                <c:pt idx="69">
                  <c:v>468</c:v>
                </c:pt>
                <c:pt idx="70">
                  <c:v>524</c:v>
                </c:pt>
                <c:pt idx="71">
                  <c:v>520</c:v>
                </c:pt>
                <c:pt idx="72">
                  <c:v>503</c:v>
                </c:pt>
                <c:pt idx="73">
                  <c:v>486</c:v>
                </c:pt>
                <c:pt idx="74">
                  <c:v>436</c:v>
                </c:pt>
                <c:pt idx="75">
                  <c:v>415</c:v>
                </c:pt>
                <c:pt idx="76">
                  <c:v>408</c:v>
                </c:pt>
                <c:pt idx="77">
                  <c:v>438</c:v>
                </c:pt>
                <c:pt idx="78">
                  <c:v>476</c:v>
                </c:pt>
                <c:pt idx="79">
                  <c:v>542</c:v>
                </c:pt>
                <c:pt idx="80">
                  <c:v>461</c:v>
                </c:pt>
                <c:pt idx="81">
                  <c:v>422</c:v>
                </c:pt>
                <c:pt idx="82">
                  <c:v>446</c:v>
                </c:pt>
                <c:pt idx="83">
                  <c:v>385</c:v>
                </c:pt>
                <c:pt idx="84">
                  <c:v>387</c:v>
                </c:pt>
                <c:pt idx="85">
                  <c:v>429</c:v>
                </c:pt>
                <c:pt idx="86">
                  <c:v>490</c:v>
                </c:pt>
                <c:pt idx="87">
                  <c:v>602</c:v>
                </c:pt>
                <c:pt idx="88">
                  <c:v>717</c:v>
                </c:pt>
                <c:pt idx="89">
                  <c:v>865</c:v>
                </c:pt>
                <c:pt idx="90">
                  <c:v>872</c:v>
                </c:pt>
                <c:pt idx="91">
                  <c:v>861</c:v>
                </c:pt>
                <c:pt idx="92">
                  <c:v>1039</c:v>
                </c:pt>
                <c:pt idx="93">
                  <c:v>1016</c:v>
                </c:pt>
                <c:pt idx="94">
                  <c:v>1061</c:v>
                </c:pt>
                <c:pt idx="95">
                  <c:v>978</c:v>
                </c:pt>
                <c:pt idx="96">
                  <c:v>1110</c:v>
                </c:pt>
                <c:pt idx="97">
                  <c:v>1111</c:v>
                </c:pt>
                <c:pt idx="98">
                  <c:v>1166</c:v>
                </c:pt>
                <c:pt idx="99">
                  <c:v>1156</c:v>
                </c:pt>
                <c:pt idx="100">
                  <c:v>1064</c:v>
                </c:pt>
                <c:pt idx="101">
                  <c:v>1113</c:v>
                </c:pt>
                <c:pt idx="102">
                  <c:v>1163</c:v>
                </c:pt>
                <c:pt idx="103">
                  <c:v>1132</c:v>
                </c:pt>
                <c:pt idx="104">
                  <c:v>1297</c:v>
                </c:pt>
                <c:pt idx="105">
                  <c:v>1267</c:v>
                </c:pt>
                <c:pt idx="106">
                  <c:v>1131</c:v>
                </c:pt>
                <c:pt idx="107">
                  <c:v>1121</c:v>
                </c:pt>
                <c:pt idx="108">
                  <c:v>1179</c:v>
                </c:pt>
                <c:pt idx="109">
                  <c:v>1461</c:v>
                </c:pt>
                <c:pt idx="110">
                  <c:v>1599</c:v>
                </c:pt>
                <c:pt idx="111">
                  <c:v>1594</c:v>
                </c:pt>
                <c:pt idx="112">
                  <c:v>1366</c:v>
                </c:pt>
                <c:pt idx="113">
                  <c:v>1142</c:v>
                </c:pt>
                <c:pt idx="114">
                  <c:v>1053</c:v>
                </c:pt>
                <c:pt idx="115">
                  <c:v>885</c:v>
                </c:pt>
                <c:pt idx="116">
                  <c:v>860</c:v>
                </c:pt>
                <c:pt idx="117">
                  <c:v>762</c:v>
                </c:pt>
                <c:pt idx="118">
                  <c:v>734</c:v>
                </c:pt>
                <c:pt idx="119">
                  <c:v>708</c:v>
                </c:pt>
                <c:pt idx="120">
                  <c:v>751</c:v>
                </c:pt>
                <c:pt idx="121">
                  <c:v>664</c:v>
                </c:pt>
                <c:pt idx="122">
                  <c:v>585</c:v>
                </c:pt>
                <c:pt idx="123">
                  <c:v>464</c:v>
                </c:pt>
                <c:pt idx="124">
                  <c:v>465</c:v>
                </c:pt>
                <c:pt idx="125">
                  <c:v>425</c:v>
                </c:pt>
                <c:pt idx="126">
                  <c:v>392</c:v>
                </c:pt>
                <c:pt idx="127">
                  <c:v>410</c:v>
                </c:pt>
                <c:pt idx="128">
                  <c:v>444</c:v>
                </c:pt>
                <c:pt idx="129">
                  <c:v>439</c:v>
                </c:pt>
                <c:pt idx="130">
                  <c:v>433</c:v>
                </c:pt>
                <c:pt idx="131">
                  <c:v>433</c:v>
                </c:pt>
                <c:pt idx="132">
                  <c:v>436</c:v>
                </c:pt>
                <c:pt idx="133">
                  <c:v>421</c:v>
                </c:pt>
                <c:pt idx="134">
                  <c:v>352</c:v>
                </c:pt>
                <c:pt idx="135">
                  <c:v>356</c:v>
                </c:pt>
                <c:pt idx="136">
                  <c:v>348</c:v>
                </c:pt>
                <c:pt idx="137">
                  <c:v>365</c:v>
                </c:pt>
                <c:pt idx="138">
                  <c:v>424</c:v>
                </c:pt>
                <c:pt idx="139">
                  <c:v>519</c:v>
                </c:pt>
                <c:pt idx="140">
                  <c:v>620</c:v>
                </c:pt>
                <c:pt idx="141">
                  <c:v>816</c:v>
                </c:pt>
                <c:pt idx="142">
                  <c:v>915</c:v>
                </c:pt>
                <c:pt idx="143">
                  <c:v>922</c:v>
                </c:pt>
                <c:pt idx="144">
                  <c:v>1021</c:v>
                </c:pt>
                <c:pt idx="145">
                  <c:v>955</c:v>
                </c:pt>
                <c:pt idx="146">
                  <c:v>942</c:v>
                </c:pt>
                <c:pt idx="147">
                  <c:v>891</c:v>
                </c:pt>
                <c:pt idx="148">
                  <c:v>930</c:v>
                </c:pt>
                <c:pt idx="149">
                  <c:v>955</c:v>
                </c:pt>
                <c:pt idx="150">
                  <c:v>1018</c:v>
                </c:pt>
                <c:pt idx="151">
                  <c:v>1012</c:v>
                </c:pt>
                <c:pt idx="152">
                  <c:v>1031</c:v>
                </c:pt>
                <c:pt idx="153">
                  <c:v>1165</c:v>
                </c:pt>
                <c:pt idx="154">
                  <c:v>1401</c:v>
                </c:pt>
                <c:pt idx="155">
                  <c:v>1315</c:v>
                </c:pt>
                <c:pt idx="156">
                  <c:v>1685</c:v>
                </c:pt>
                <c:pt idx="157">
                  <c:v>1862</c:v>
                </c:pt>
                <c:pt idx="158">
                  <c:v>1856</c:v>
                </c:pt>
                <c:pt idx="159">
                  <c:v>1995</c:v>
                </c:pt>
                <c:pt idx="160">
                  <c:v>1930</c:v>
                </c:pt>
                <c:pt idx="161">
                  <c:v>1864</c:v>
                </c:pt>
                <c:pt idx="162">
                  <c:v>1603</c:v>
                </c:pt>
                <c:pt idx="163">
                  <c:v>1370</c:v>
                </c:pt>
                <c:pt idx="164">
                  <c:v>1222</c:v>
                </c:pt>
                <c:pt idx="165">
                  <c:v>1142</c:v>
                </c:pt>
                <c:pt idx="166">
                  <c:v>1000</c:v>
                </c:pt>
                <c:pt idx="167">
                  <c:v>882</c:v>
                </c:pt>
                <c:pt idx="168">
                  <c:v>838</c:v>
                </c:pt>
                <c:pt idx="169">
                  <c:v>739</c:v>
                </c:pt>
                <c:pt idx="170">
                  <c:v>611</c:v>
                </c:pt>
                <c:pt idx="171">
                  <c:v>557</c:v>
                </c:pt>
                <c:pt idx="172">
                  <c:v>539</c:v>
                </c:pt>
                <c:pt idx="173">
                  <c:v>516</c:v>
                </c:pt>
                <c:pt idx="174">
                  <c:v>530</c:v>
                </c:pt>
                <c:pt idx="175">
                  <c:v>533</c:v>
                </c:pt>
                <c:pt idx="176">
                  <c:v>476</c:v>
                </c:pt>
                <c:pt idx="177">
                  <c:v>460</c:v>
                </c:pt>
                <c:pt idx="178">
                  <c:v>431</c:v>
                </c:pt>
                <c:pt idx="179">
                  <c:v>426</c:v>
                </c:pt>
                <c:pt idx="180">
                  <c:v>443</c:v>
                </c:pt>
                <c:pt idx="181">
                  <c:v>409</c:v>
                </c:pt>
                <c:pt idx="182">
                  <c:v>352</c:v>
                </c:pt>
                <c:pt idx="183">
                  <c:v>358</c:v>
                </c:pt>
                <c:pt idx="184">
                  <c:v>370</c:v>
                </c:pt>
                <c:pt idx="185">
                  <c:v>414</c:v>
                </c:pt>
                <c:pt idx="186">
                  <c:v>447</c:v>
                </c:pt>
                <c:pt idx="187">
                  <c:v>389</c:v>
                </c:pt>
                <c:pt idx="188">
                  <c:v>381</c:v>
                </c:pt>
                <c:pt idx="189">
                  <c:v>368</c:v>
                </c:pt>
                <c:pt idx="190">
                  <c:v>390</c:v>
                </c:pt>
                <c:pt idx="191">
                  <c:v>449</c:v>
                </c:pt>
                <c:pt idx="192">
                  <c:v>564</c:v>
                </c:pt>
                <c:pt idx="193">
                  <c:v>661</c:v>
                </c:pt>
                <c:pt idx="194">
                  <c:v>697</c:v>
                </c:pt>
                <c:pt idx="195">
                  <c:v>805</c:v>
                </c:pt>
                <c:pt idx="196">
                  <c:v>915</c:v>
                </c:pt>
                <c:pt idx="197">
                  <c:v>993</c:v>
                </c:pt>
                <c:pt idx="198">
                  <c:v>1028</c:v>
                </c:pt>
                <c:pt idx="199">
                  <c:v>1099</c:v>
                </c:pt>
                <c:pt idx="200">
                  <c:v>1396</c:v>
                </c:pt>
                <c:pt idx="201">
                  <c:v>1687</c:v>
                </c:pt>
                <c:pt idx="202">
                  <c:v>1568</c:v>
                </c:pt>
                <c:pt idx="203">
                  <c:v>1305</c:v>
                </c:pt>
                <c:pt idx="204">
                  <c:v>1042</c:v>
                </c:pt>
                <c:pt idx="205">
                  <c:v>982</c:v>
                </c:pt>
                <c:pt idx="206">
                  <c:v>955</c:v>
                </c:pt>
                <c:pt idx="207">
                  <c:v>783</c:v>
                </c:pt>
                <c:pt idx="208">
                  <c:v>865</c:v>
                </c:pt>
                <c:pt idx="209">
                  <c:v>877</c:v>
                </c:pt>
                <c:pt idx="210">
                  <c:v>769</c:v>
                </c:pt>
                <c:pt idx="211">
                  <c:v>767</c:v>
                </c:pt>
                <c:pt idx="212">
                  <c:v>880</c:v>
                </c:pt>
                <c:pt idx="213">
                  <c:v>877</c:v>
                </c:pt>
                <c:pt idx="214">
                  <c:v>931</c:v>
                </c:pt>
                <c:pt idx="215">
                  <c:v>946</c:v>
                </c:pt>
                <c:pt idx="216">
                  <c:v>979</c:v>
                </c:pt>
                <c:pt idx="217">
                  <c:v>826</c:v>
                </c:pt>
                <c:pt idx="218">
                  <c:v>784</c:v>
                </c:pt>
                <c:pt idx="219">
                  <c:v>699</c:v>
                </c:pt>
                <c:pt idx="220">
                  <c:v>627</c:v>
                </c:pt>
                <c:pt idx="221">
                  <c:v>515</c:v>
                </c:pt>
                <c:pt idx="222">
                  <c:v>498</c:v>
                </c:pt>
                <c:pt idx="223">
                  <c:v>497</c:v>
                </c:pt>
                <c:pt idx="224">
                  <c:v>490</c:v>
                </c:pt>
                <c:pt idx="225">
                  <c:v>472</c:v>
                </c:pt>
                <c:pt idx="226">
                  <c:v>490</c:v>
                </c:pt>
                <c:pt idx="227">
                  <c:v>508</c:v>
                </c:pt>
                <c:pt idx="228">
                  <c:v>594</c:v>
                </c:pt>
                <c:pt idx="229">
                  <c:v>491</c:v>
                </c:pt>
                <c:pt idx="230">
                  <c:v>424</c:v>
                </c:pt>
                <c:pt idx="231">
                  <c:v>365</c:v>
                </c:pt>
                <c:pt idx="232">
                  <c:v>346</c:v>
                </c:pt>
                <c:pt idx="233">
                  <c:v>354</c:v>
                </c:pt>
                <c:pt idx="234">
                  <c:v>306</c:v>
                </c:pt>
                <c:pt idx="235">
                  <c:v>281</c:v>
                </c:pt>
                <c:pt idx="236">
                  <c:v>254</c:v>
                </c:pt>
                <c:pt idx="237">
                  <c:v>282</c:v>
                </c:pt>
                <c:pt idx="238">
                  <c:v>305</c:v>
                </c:pt>
                <c:pt idx="239">
                  <c:v>316</c:v>
                </c:pt>
                <c:pt idx="240">
                  <c:v>335</c:v>
                </c:pt>
                <c:pt idx="241">
                  <c:v>385</c:v>
                </c:pt>
                <c:pt idx="242">
                  <c:v>432</c:v>
                </c:pt>
                <c:pt idx="243">
                  <c:v>557</c:v>
                </c:pt>
                <c:pt idx="244">
                  <c:v>745</c:v>
                </c:pt>
                <c:pt idx="245">
                  <c:v>835</c:v>
                </c:pt>
                <c:pt idx="246">
                  <c:v>896</c:v>
                </c:pt>
                <c:pt idx="247">
                  <c:v>938</c:v>
                </c:pt>
                <c:pt idx="248">
                  <c:v>916</c:v>
                </c:pt>
                <c:pt idx="249">
                  <c:v>927</c:v>
                </c:pt>
                <c:pt idx="250">
                  <c:v>831</c:v>
                </c:pt>
                <c:pt idx="251">
                  <c:v>791</c:v>
                </c:pt>
                <c:pt idx="252">
                  <c:v>729</c:v>
                </c:pt>
                <c:pt idx="253">
                  <c:v>771</c:v>
                </c:pt>
                <c:pt idx="254">
                  <c:v>744</c:v>
                </c:pt>
                <c:pt idx="255">
                  <c:v>807</c:v>
                </c:pt>
                <c:pt idx="256">
                  <c:v>824</c:v>
                </c:pt>
                <c:pt idx="257">
                  <c:v>895</c:v>
                </c:pt>
                <c:pt idx="258">
                  <c:v>920</c:v>
                </c:pt>
                <c:pt idx="259">
                  <c:v>896</c:v>
                </c:pt>
                <c:pt idx="260">
                  <c:v>1076</c:v>
                </c:pt>
                <c:pt idx="261">
                  <c:v>1218</c:v>
                </c:pt>
                <c:pt idx="262">
                  <c:v>1099</c:v>
                </c:pt>
                <c:pt idx="263">
                  <c:v>1148</c:v>
                </c:pt>
                <c:pt idx="264">
                  <c:v>1261</c:v>
                </c:pt>
                <c:pt idx="265">
                  <c:v>1469</c:v>
                </c:pt>
                <c:pt idx="266">
                  <c:v>1429</c:v>
                </c:pt>
                <c:pt idx="267">
                  <c:v>1244</c:v>
                </c:pt>
                <c:pt idx="268">
                  <c:v>1095</c:v>
                </c:pt>
                <c:pt idx="269">
                  <c:v>1037</c:v>
                </c:pt>
                <c:pt idx="270">
                  <c:v>1003</c:v>
                </c:pt>
                <c:pt idx="271">
                  <c:v>967</c:v>
                </c:pt>
                <c:pt idx="272">
                  <c:v>798</c:v>
                </c:pt>
                <c:pt idx="273">
                  <c:v>687</c:v>
                </c:pt>
                <c:pt idx="274">
                  <c:v>625</c:v>
                </c:pt>
                <c:pt idx="275">
                  <c:v>596</c:v>
                </c:pt>
                <c:pt idx="276">
                  <c:v>465</c:v>
                </c:pt>
                <c:pt idx="277">
                  <c:v>398</c:v>
                </c:pt>
                <c:pt idx="278">
                  <c:v>383</c:v>
                </c:pt>
                <c:pt idx="279">
                  <c:v>327</c:v>
                </c:pt>
                <c:pt idx="280">
                  <c:v>328</c:v>
                </c:pt>
                <c:pt idx="281">
                  <c:v>321</c:v>
                </c:pt>
                <c:pt idx="282">
                  <c:v>284</c:v>
                </c:pt>
                <c:pt idx="283">
                  <c:v>287</c:v>
                </c:pt>
                <c:pt idx="284">
                  <c:v>265</c:v>
                </c:pt>
                <c:pt idx="285">
                  <c:v>272</c:v>
                </c:pt>
                <c:pt idx="286">
                  <c:v>269</c:v>
                </c:pt>
                <c:pt idx="287">
                  <c:v>295</c:v>
                </c:pt>
                <c:pt idx="288">
                  <c:v>280</c:v>
                </c:pt>
                <c:pt idx="289">
                  <c:v>282</c:v>
                </c:pt>
                <c:pt idx="290">
                  <c:v>286</c:v>
                </c:pt>
                <c:pt idx="291">
                  <c:v>298</c:v>
                </c:pt>
                <c:pt idx="292">
                  <c:v>297</c:v>
                </c:pt>
                <c:pt idx="293">
                  <c:v>263</c:v>
                </c:pt>
                <c:pt idx="294">
                  <c:v>256</c:v>
                </c:pt>
                <c:pt idx="295">
                  <c:v>316</c:v>
                </c:pt>
                <c:pt idx="296">
                  <c:v>352</c:v>
                </c:pt>
                <c:pt idx="297">
                  <c:v>396</c:v>
                </c:pt>
                <c:pt idx="298">
                  <c:v>506</c:v>
                </c:pt>
                <c:pt idx="299">
                  <c:v>599</c:v>
                </c:pt>
                <c:pt idx="300">
                  <c:v>611</c:v>
                </c:pt>
                <c:pt idx="301">
                  <c:v>726</c:v>
                </c:pt>
                <c:pt idx="302">
                  <c:v>817</c:v>
                </c:pt>
                <c:pt idx="303">
                  <c:v>806</c:v>
                </c:pt>
                <c:pt idx="304">
                  <c:v>753</c:v>
                </c:pt>
                <c:pt idx="305">
                  <c:v>866</c:v>
                </c:pt>
                <c:pt idx="306">
                  <c:v>909</c:v>
                </c:pt>
                <c:pt idx="307">
                  <c:v>921</c:v>
                </c:pt>
                <c:pt idx="308">
                  <c:v>929</c:v>
                </c:pt>
                <c:pt idx="309">
                  <c:v>924</c:v>
                </c:pt>
                <c:pt idx="310">
                  <c:v>933</c:v>
                </c:pt>
                <c:pt idx="311">
                  <c:v>914</c:v>
                </c:pt>
                <c:pt idx="312">
                  <c:v>920</c:v>
                </c:pt>
                <c:pt idx="313">
                  <c:v>892</c:v>
                </c:pt>
                <c:pt idx="314">
                  <c:v>815</c:v>
                </c:pt>
                <c:pt idx="315">
                  <c:v>739</c:v>
                </c:pt>
                <c:pt idx="316">
                  <c:v>767</c:v>
                </c:pt>
                <c:pt idx="317">
                  <c:v>862</c:v>
                </c:pt>
                <c:pt idx="318">
                  <c:v>956</c:v>
                </c:pt>
                <c:pt idx="319">
                  <c:v>1028</c:v>
                </c:pt>
                <c:pt idx="320">
                  <c:v>1144</c:v>
                </c:pt>
                <c:pt idx="321">
                  <c:v>1123</c:v>
                </c:pt>
                <c:pt idx="322">
                  <c:v>1008</c:v>
                </c:pt>
                <c:pt idx="323">
                  <c:v>957</c:v>
                </c:pt>
                <c:pt idx="324">
                  <c:v>840</c:v>
                </c:pt>
                <c:pt idx="325">
                  <c:v>693</c:v>
                </c:pt>
                <c:pt idx="326">
                  <c:v>574</c:v>
                </c:pt>
                <c:pt idx="327">
                  <c:v>586</c:v>
                </c:pt>
                <c:pt idx="328">
                  <c:v>579</c:v>
                </c:pt>
                <c:pt idx="329">
                  <c:v>527</c:v>
                </c:pt>
                <c:pt idx="330">
                  <c:v>434</c:v>
                </c:pt>
                <c:pt idx="331">
                  <c:v>435</c:v>
                </c:pt>
                <c:pt idx="332">
                  <c:v>440</c:v>
                </c:pt>
                <c:pt idx="333">
                  <c:v>407</c:v>
                </c:pt>
                <c:pt idx="334">
                  <c:v>366</c:v>
                </c:pt>
                <c:pt idx="335">
                  <c:v>365</c:v>
                </c:pt>
                <c:pt idx="336">
                  <c:v>377</c:v>
                </c:pt>
                <c:pt idx="337">
                  <c:v>381</c:v>
                </c:pt>
                <c:pt idx="338">
                  <c:v>398</c:v>
                </c:pt>
                <c:pt idx="339">
                  <c:v>381</c:v>
                </c:pt>
                <c:pt idx="340">
                  <c:v>372</c:v>
                </c:pt>
                <c:pt idx="341">
                  <c:v>386</c:v>
                </c:pt>
                <c:pt idx="342">
                  <c:v>347</c:v>
                </c:pt>
                <c:pt idx="343">
                  <c:v>328</c:v>
                </c:pt>
                <c:pt idx="344">
                  <c:v>330</c:v>
                </c:pt>
                <c:pt idx="345">
                  <c:v>319</c:v>
                </c:pt>
                <c:pt idx="346">
                  <c:v>301</c:v>
                </c:pt>
                <c:pt idx="347">
                  <c:v>358</c:v>
                </c:pt>
                <c:pt idx="348">
                  <c:v>437</c:v>
                </c:pt>
                <c:pt idx="349">
                  <c:v>508</c:v>
                </c:pt>
                <c:pt idx="350">
                  <c:v>627</c:v>
                </c:pt>
                <c:pt idx="351">
                  <c:v>718</c:v>
                </c:pt>
                <c:pt idx="352">
                  <c:v>743</c:v>
                </c:pt>
                <c:pt idx="353">
                  <c:v>914</c:v>
                </c:pt>
                <c:pt idx="354">
                  <c:v>923</c:v>
                </c:pt>
                <c:pt idx="355">
                  <c:v>864</c:v>
                </c:pt>
                <c:pt idx="356">
                  <c:v>815</c:v>
                </c:pt>
                <c:pt idx="357">
                  <c:v>870</c:v>
                </c:pt>
                <c:pt idx="358">
                  <c:v>860</c:v>
                </c:pt>
                <c:pt idx="359">
                  <c:v>850</c:v>
                </c:pt>
                <c:pt idx="360">
                  <c:v>836</c:v>
                </c:pt>
                <c:pt idx="361">
                  <c:v>872</c:v>
                </c:pt>
                <c:pt idx="362">
                  <c:v>936</c:v>
                </c:pt>
                <c:pt idx="363">
                  <c:v>1042</c:v>
                </c:pt>
                <c:pt idx="364">
                  <c:v>1157</c:v>
                </c:pt>
                <c:pt idx="365">
                  <c:v>1187</c:v>
                </c:pt>
                <c:pt idx="366">
                  <c:v>1015</c:v>
                </c:pt>
                <c:pt idx="367">
                  <c:v>1033</c:v>
                </c:pt>
                <c:pt idx="368">
                  <c:v>1332</c:v>
                </c:pt>
                <c:pt idx="369">
                  <c:v>1641</c:v>
                </c:pt>
                <c:pt idx="370">
                  <c:v>1876</c:v>
                </c:pt>
                <c:pt idx="371">
                  <c:v>2063</c:v>
                </c:pt>
                <c:pt idx="372">
                  <c:v>2023</c:v>
                </c:pt>
                <c:pt idx="373">
                  <c:v>1752</c:v>
                </c:pt>
                <c:pt idx="374">
                  <c:v>1461</c:v>
                </c:pt>
                <c:pt idx="375">
                  <c:v>1237</c:v>
                </c:pt>
                <c:pt idx="376">
                  <c:v>1104</c:v>
                </c:pt>
                <c:pt idx="377">
                  <c:v>950</c:v>
                </c:pt>
                <c:pt idx="378">
                  <c:v>916</c:v>
                </c:pt>
                <c:pt idx="379">
                  <c:v>800</c:v>
                </c:pt>
                <c:pt idx="380">
                  <c:v>632</c:v>
                </c:pt>
                <c:pt idx="381">
                  <c:v>577</c:v>
                </c:pt>
                <c:pt idx="382">
                  <c:v>556</c:v>
                </c:pt>
                <c:pt idx="383">
                  <c:v>492</c:v>
                </c:pt>
                <c:pt idx="384">
                  <c:v>518</c:v>
                </c:pt>
                <c:pt idx="385">
                  <c:v>477</c:v>
                </c:pt>
                <c:pt idx="386">
                  <c:v>468</c:v>
                </c:pt>
                <c:pt idx="387">
                  <c:v>451</c:v>
                </c:pt>
                <c:pt idx="388">
                  <c:v>413</c:v>
                </c:pt>
                <c:pt idx="389">
                  <c:v>353</c:v>
                </c:pt>
                <c:pt idx="390">
                  <c:v>375</c:v>
                </c:pt>
                <c:pt idx="391">
                  <c:v>375</c:v>
                </c:pt>
                <c:pt idx="392">
                  <c:v>351</c:v>
                </c:pt>
                <c:pt idx="393">
                  <c:v>313</c:v>
                </c:pt>
                <c:pt idx="394">
                  <c:v>264</c:v>
                </c:pt>
                <c:pt idx="395">
                  <c:v>255</c:v>
                </c:pt>
                <c:pt idx="396">
                  <c:v>264</c:v>
                </c:pt>
                <c:pt idx="397">
                  <c:v>301</c:v>
                </c:pt>
                <c:pt idx="398">
                  <c:v>324</c:v>
                </c:pt>
                <c:pt idx="399">
                  <c:v>387</c:v>
                </c:pt>
                <c:pt idx="400">
                  <c:v>441</c:v>
                </c:pt>
                <c:pt idx="401">
                  <c:v>515</c:v>
                </c:pt>
                <c:pt idx="402">
                  <c:v>669</c:v>
                </c:pt>
                <c:pt idx="403">
                  <c:v>799</c:v>
                </c:pt>
                <c:pt idx="404">
                  <c:v>862</c:v>
                </c:pt>
                <c:pt idx="405">
                  <c:v>914</c:v>
                </c:pt>
                <c:pt idx="406">
                  <c:v>888</c:v>
                </c:pt>
                <c:pt idx="407">
                  <c:v>783</c:v>
                </c:pt>
                <c:pt idx="408">
                  <c:v>688</c:v>
                </c:pt>
                <c:pt idx="409">
                  <c:v>737</c:v>
                </c:pt>
                <c:pt idx="410">
                  <c:v>736</c:v>
                </c:pt>
                <c:pt idx="411">
                  <c:v>772</c:v>
                </c:pt>
                <c:pt idx="412">
                  <c:v>784</c:v>
                </c:pt>
                <c:pt idx="413">
                  <c:v>773</c:v>
                </c:pt>
                <c:pt idx="414">
                  <c:v>827</c:v>
                </c:pt>
                <c:pt idx="415">
                  <c:v>820</c:v>
                </c:pt>
                <c:pt idx="416">
                  <c:v>744</c:v>
                </c:pt>
                <c:pt idx="417">
                  <c:v>827</c:v>
                </c:pt>
                <c:pt idx="418">
                  <c:v>798</c:v>
                </c:pt>
                <c:pt idx="419">
                  <c:v>717</c:v>
                </c:pt>
                <c:pt idx="420">
                  <c:v>808</c:v>
                </c:pt>
                <c:pt idx="421">
                  <c:v>916</c:v>
                </c:pt>
                <c:pt idx="422">
                  <c:v>1077</c:v>
                </c:pt>
                <c:pt idx="423">
                  <c:v>1149</c:v>
                </c:pt>
                <c:pt idx="424">
                  <c:v>1187</c:v>
                </c:pt>
                <c:pt idx="425">
                  <c:v>1108</c:v>
                </c:pt>
                <c:pt idx="426">
                  <c:v>1138</c:v>
                </c:pt>
                <c:pt idx="427">
                  <c:v>1018</c:v>
                </c:pt>
                <c:pt idx="428">
                  <c:v>910</c:v>
                </c:pt>
                <c:pt idx="429">
                  <c:v>824</c:v>
                </c:pt>
                <c:pt idx="430">
                  <c:v>768</c:v>
                </c:pt>
                <c:pt idx="431">
                  <c:v>714</c:v>
                </c:pt>
                <c:pt idx="432">
                  <c:v>614</c:v>
                </c:pt>
                <c:pt idx="433">
                  <c:v>555</c:v>
                </c:pt>
                <c:pt idx="434">
                  <c:v>472</c:v>
                </c:pt>
                <c:pt idx="435">
                  <c:v>490</c:v>
                </c:pt>
                <c:pt idx="436">
                  <c:v>491</c:v>
                </c:pt>
                <c:pt idx="437">
                  <c:v>477</c:v>
                </c:pt>
                <c:pt idx="438">
                  <c:v>425</c:v>
                </c:pt>
                <c:pt idx="439">
                  <c:v>468</c:v>
                </c:pt>
                <c:pt idx="440">
                  <c:v>382</c:v>
                </c:pt>
                <c:pt idx="441">
                  <c:v>378</c:v>
                </c:pt>
                <c:pt idx="442">
                  <c:v>416</c:v>
                </c:pt>
                <c:pt idx="443">
                  <c:v>420</c:v>
                </c:pt>
                <c:pt idx="444">
                  <c:v>415</c:v>
                </c:pt>
                <c:pt idx="445">
                  <c:v>398</c:v>
                </c:pt>
                <c:pt idx="446">
                  <c:v>377</c:v>
                </c:pt>
                <c:pt idx="447">
                  <c:v>341</c:v>
                </c:pt>
                <c:pt idx="448">
                  <c:v>330</c:v>
                </c:pt>
                <c:pt idx="449">
                  <c:v>345</c:v>
                </c:pt>
                <c:pt idx="450">
                  <c:v>415</c:v>
                </c:pt>
                <c:pt idx="451">
                  <c:v>444</c:v>
                </c:pt>
                <c:pt idx="452">
                  <c:v>515</c:v>
                </c:pt>
                <c:pt idx="453">
                  <c:v>587</c:v>
                </c:pt>
                <c:pt idx="454">
                  <c:v>643</c:v>
                </c:pt>
                <c:pt idx="455">
                  <c:v>746</c:v>
                </c:pt>
                <c:pt idx="456">
                  <c:v>792</c:v>
                </c:pt>
                <c:pt idx="457">
                  <c:v>910</c:v>
                </c:pt>
                <c:pt idx="458">
                  <c:v>921</c:v>
                </c:pt>
                <c:pt idx="459">
                  <c:v>939</c:v>
                </c:pt>
                <c:pt idx="460">
                  <c:v>941</c:v>
                </c:pt>
                <c:pt idx="461">
                  <c:v>991</c:v>
                </c:pt>
                <c:pt idx="462">
                  <c:v>972</c:v>
                </c:pt>
                <c:pt idx="463">
                  <c:v>949</c:v>
                </c:pt>
                <c:pt idx="464">
                  <c:v>956</c:v>
                </c:pt>
                <c:pt idx="465">
                  <c:v>993</c:v>
                </c:pt>
                <c:pt idx="466">
                  <c:v>1069</c:v>
                </c:pt>
                <c:pt idx="467">
                  <c:v>1093</c:v>
                </c:pt>
                <c:pt idx="468">
                  <c:v>1066</c:v>
                </c:pt>
                <c:pt idx="469">
                  <c:v>1161</c:v>
                </c:pt>
                <c:pt idx="470">
                  <c:v>1117</c:v>
                </c:pt>
                <c:pt idx="471">
                  <c:v>1029</c:v>
                </c:pt>
                <c:pt idx="472">
                  <c:v>1179</c:v>
                </c:pt>
                <c:pt idx="473">
                  <c:v>1517</c:v>
                </c:pt>
                <c:pt idx="474">
                  <c:v>1853</c:v>
                </c:pt>
                <c:pt idx="475">
                  <c:v>2332</c:v>
                </c:pt>
                <c:pt idx="476">
                  <c:v>2557</c:v>
                </c:pt>
                <c:pt idx="477">
                  <c:v>2344</c:v>
                </c:pt>
                <c:pt idx="478">
                  <c:v>1746</c:v>
                </c:pt>
                <c:pt idx="479">
                  <c:v>1448</c:v>
                </c:pt>
                <c:pt idx="480">
                  <c:v>1085</c:v>
                </c:pt>
                <c:pt idx="481">
                  <c:v>931</c:v>
                </c:pt>
                <c:pt idx="482">
                  <c:v>796</c:v>
                </c:pt>
                <c:pt idx="483">
                  <c:v>774</c:v>
                </c:pt>
                <c:pt idx="484">
                  <c:v>661</c:v>
                </c:pt>
                <c:pt idx="485">
                  <c:v>579</c:v>
                </c:pt>
                <c:pt idx="486">
                  <c:v>542</c:v>
                </c:pt>
                <c:pt idx="487">
                  <c:v>523</c:v>
                </c:pt>
                <c:pt idx="488">
                  <c:v>467</c:v>
                </c:pt>
                <c:pt idx="489">
                  <c:v>501</c:v>
                </c:pt>
                <c:pt idx="490">
                  <c:v>456</c:v>
                </c:pt>
                <c:pt idx="491">
                  <c:v>438</c:v>
                </c:pt>
                <c:pt idx="492">
                  <c:v>434</c:v>
                </c:pt>
                <c:pt idx="493">
                  <c:v>414</c:v>
                </c:pt>
                <c:pt idx="494">
                  <c:v>424</c:v>
                </c:pt>
                <c:pt idx="495">
                  <c:v>366</c:v>
                </c:pt>
                <c:pt idx="496">
                  <c:v>345</c:v>
                </c:pt>
                <c:pt idx="497">
                  <c:v>349</c:v>
                </c:pt>
                <c:pt idx="498">
                  <c:v>332</c:v>
                </c:pt>
                <c:pt idx="499">
                  <c:v>337</c:v>
                </c:pt>
                <c:pt idx="500">
                  <c:v>298</c:v>
                </c:pt>
                <c:pt idx="501">
                  <c:v>279</c:v>
                </c:pt>
              </c:numCache>
            </c:numRef>
          </c:val>
          <c:smooth val="0"/>
          <c:extLst>
            <c:ext xmlns:c16="http://schemas.microsoft.com/office/drawing/2014/chart" uri="{C3380CC4-5D6E-409C-BE32-E72D297353CC}">
              <c16:uniqueId val="{00000003-506C-4C2F-92FC-8DF2D5A74E9C}"/>
            </c:ext>
          </c:extLst>
        </c:ser>
        <c:ser>
          <c:idx val="12"/>
          <c:order val="12"/>
          <c:tx>
            <c:strRef>
              <c:f>新建文本文档!$N$1</c:f>
              <c:strCache>
                <c:ptCount val="1"/>
                <c:pt idx="0">
                  <c:v>Japan</c:v>
                </c:pt>
              </c:strCache>
            </c:strRef>
          </c:tx>
          <c:spPr>
            <a:ln w="22225" cap="rnd">
              <a:solidFill>
                <a:schemeClr val="accent1">
                  <a:lumMod val="60000"/>
                  <a:lumOff val="40000"/>
                </a:schemeClr>
              </a:solidFill>
            </a:ln>
            <a:effectLst>
              <a:glow rad="139700">
                <a:schemeClr val="accent1">
                  <a:lumMod val="60000"/>
                  <a:lumOff val="40000"/>
                  <a:satMod val="175000"/>
                  <a:alpha val="14000"/>
                </a:schemeClr>
              </a:glow>
            </a:effectLst>
          </c:spPr>
          <c:marker>
            <c:symbol val="none"/>
          </c:marker>
          <c:cat>
            <c:numRef>
              <c:f>新建文本文档!$A$2:$A$503</c:f>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f>新建文本文档!$N$2:$N$503</c:f>
              <c:numCache>
                <c:formatCode>General</c:formatCode>
                <c:ptCount val="502"/>
                <c:pt idx="0">
                  <c:v>310</c:v>
                </c:pt>
                <c:pt idx="1">
                  <c:v>431</c:v>
                </c:pt>
                <c:pt idx="2">
                  <c:v>658</c:v>
                </c:pt>
                <c:pt idx="3">
                  <c:v>953</c:v>
                </c:pt>
                <c:pt idx="4">
                  <c:v>1070</c:v>
                </c:pt>
                <c:pt idx="5">
                  <c:v>806</c:v>
                </c:pt>
                <c:pt idx="6">
                  <c:v>546</c:v>
                </c:pt>
                <c:pt idx="7">
                  <c:v>327</c:v>
                </c:pt>
                <c:pt idx="8">
                  <c:v>156</c:v>
                </c:pt>
                <c:pt idx="9">
                  <c:v>100</c:v>
                </c:pt>
                <c:pt idx="10">
                  <c:v>54</c:v>
                </c:pt>
                <c:pt idx="11">
                  <c:v>34</c:v>
                </c:pt>
                <c:pt idx="12">
                  <c:v>20</c:v>
                </c:pt>
                <c:pt idx="13">
                  <c:v>11</c:v>
                </c:pt>
                <c:pt idx="14">
                  <c:v>8</c:v>
                </c:pt>
                <c:pt idx="15">
                  <c:v>7</c:v>
                </c:pt>
                <c:pt idx="16">
                  <c:v>7</c:v>
                </c:pt>
                <c:pt idx="17">
                  <c:v>8</c:v>
                </c:pt>
                <c:pt idx="18">
                  <c:v>7</c:v>
                </c:pt>
                <c:pt idx="19">
                  <c:v>6</c:v>
                </c:pt>
                <c:pt idx="20">
                  <c:v>6</c:v>
                </c:pt>
                <c:pt idx="21">
                  <c:v>6</c:v>
                </c:pt>
                <c:pt idx="22">
                  <c:v>7</c:v>
                </c:pt>
                <c:pt idx="23">
                  <c:v>13</c:v>
                </c:pt>
                <c:pt idx="24">
                  <c:v>9</c:v>
                </c:pt>
                <c:pt idx="25">
                  <c:v>6</c:v>
                </c:pt>
                <c:pt idx="26">
                  <c:v>5</c:v>
                </c:pt>
                <c:pt idx="27">
                  <c:v>5</c:v>
                </c:pt>
                <c:pt idx="28">
                  <c:v>3</c:v>
                </c:pt>
                <c:pt idx="29">
                  <c:v>3</c:v>
                </c:pt>
                <c:pt idx="30">
                  <c:v>3</c:v>
                </c:pt>
                <c:pt idx="31">
                  <c:v>2</c:v>
                </c:pt>
                <c:pt idx="32">
                  <c:v>2</c:v>
                </c:pt>
                <c:pt idx="33">
                  <c:v>2</c:v>
                </c:pt>
                <c:pt idx="34">
                  <c:v>1</c:v>
                </c:pt>
                <c:pt idx="35">
                  <c:v>1</c:v>
                </c:pt>
                <c:pt idx="36">
                  <c:v>2</c:v>
                </c:pt>
                <c:pt idx="37">
                  <c:v>3</c:v>
                </c:pt>
                <c:pt idx="38">
                  <c:v>3</c:v>
                </c:pt>
                <c:pt idx="39">
                  <c:v>4</c:v>
                </c:pt>
                <c:pt idx="40">
                  <c:v>4</c:v>
                </c:pt>
                <c:pt idx="41">
                  <c:v>6</c:v>
                </c:pt>
                <c:pt idx="42">
                  <c:v>9</c:v>
                </c:pt>
                <c:pt idx="43">
                  <c:v>13</c:v>
                </c:pt>
                <c:pt idx="44">
                  <c:v>20</c:v>
                </c:pt>
                <c:pt idx="45">
                  <c:v>29</c:v>
                </c:pt>
                <c:pt idx="46">
                  <c:v>37</c:v>
                </c:pt>
                <c:pt idx="47">
                  <c:v>41</c:v>
                </c:pt>
                <c:pt idx="48">
                  <c:v>41</c:v>
                </c:pt>
                <c:pt idx="49">
                  <c:v>37</c:v>
                </c:pt>
                <c:pt idx="50">
                  <c:v>30</c:v>
                </c:pt>
                <c:pt idx="51">
                  <c:v>26</c:v>
                </c:pt>
                <c:pt idx="52">
                  <c:v>26</c:v>
                </c:pt>
                <c:pt idx="53">
                  <c:v>26</c:v>
                </c:pt>
                <c:pt idx="54">
                  <c:v>38</c:v>
                </c:pt>
                <c:pt idx="55">
                  <c:v>62</c:v>
                </c:pt>
                <c:pt idx="56">
                  <c:v>114</c:v>
                </c:pt>
                <c:pt idx="57">
                  <c:v>210</c:v>
                </c:pt>
                <c:pt idx="58">
                  <c:v>332</c:v>
                </c:pt>
                <c:pt idx="59">
                  <c:v>478</c:v>
                </c:pt>
                <c:pt idx="60">
                  <c:v>655</c:v>
                </c:pt>
                <c:pt idx="61">
                  <c:v>748</c:v>
                </c:pt>
                <c:pt idx="62">
                  <c:v>750</c:v>
                </c:pt>
                <c:pt idx="63">
                  <c:v>884</c:v>
                </c:pt>
                <c:pt idx="64">
                  <c:v>684</c:v>
                </c:pt>
                <c:pt idx="65">
                  <c:v>320</c:v>
                </c:pt>
                <c:pt idx="66">
                  <c:v>195</c:v>
                </c:pt>
                <c:pt idx="67">
                  <c:v>117</c:v>
                </c:pt>
                <c:pt idx="68">
                  <c:v>93</c:v>
                </c:pt>
                <c:pt idx="69">
                  <c:v>52</c:v>
                </c:pt>
                <c:pt idx="70">
                  <c:v>23</c:v>
                </c:pt>
                <c:pt idx="71">
                  <c:v>14</c:v>
                </c:pt>
                <c:pt idx="72">
                  <c:v>8</c:v>
                </c:pt>
                <c:pt idx="73">
                  <c:v>7</c:v>
                </c:pt>
                <c:pt idx="74">
                  <c:v>5</c:v>
                </c:pt>
                <c:pt idx="75">
                  <c:v>4</c:v>
                </c:pt>
                <c:pt idx="76">
                  <c:v>3</c:v>
                </c:pt>
                <c:pt idx="77">
                  <c:v>3</c:v>
                </c:pt>
                <c:pt idx="78">
                  <c:v>2</c:v>
                </c:pt>
                <c:pt idx="79">
                  <c:v>2</c:v>
                </c:pt>
                <c:pt idx="80">
                  <c:v>2</c:v>
                </c:pt>
                <c:pt idx="81">
                  <c:v>2</c:v>
                </c:pt>
                <c:pt idx="82">
                  <c:v>2</c:v>
                </c:pt>
                <c:pt idx="83">
                  <c:v>2</c:v>
                </c:pt>
                <c:pt idx="84">
                  <c:v>2</c:v>
                </c:pt>
                <c:pt idx="85">
                  <c:v>2</c:v>
                </c:pt>
                <c:pt idx="86">
                  <c:v>2</c:v>
                </c:pt>
                <c:pt idx="87">
                  <c:v>2</c:v>
                </c:pt>
                <c:pt idx="88">
                  <c:v>2</c:v>
                </c:pt>
                <c:pt idx="89">
                  <c:v>2</c:v>
                </c:pt>
                <c:pt idx="90">
                  <c:v>3</c:v>
                </c:pt>
                <c:pt idx="91">
                  <c:v>4</c:v>
                </c:pt>
                <c:pt idx="92">
                  <c:v>6</c:v>
                </c:pt>
                <c:pt idx="93">
                  <c:v>9</c:v>
                </c:pt>
                <c:pt idx="94">
                  <c:v>13</c:v>
                </c:pt>
                <c:pt idx="95">
                  <c:v>22</c:v>
                </c:pt>
                <c:pt idx="96">
                  <c:v>34</c:v>
                </c:pt>
                <c:pt idx="97">
                  <c:v>65</c:v>
                </c:pt>
                <c:pt idx="98">
                  <c:v>98</c:v>
                </c:pt>
                <c:pt idx="99">
                  <c:v>131</c:v>
                </c:pt>
                <c:pt idx="100">
                  <c:v>225</c:v>
                </c:pt>
                <c:pt idx="101">
                  <c:v>281</c:v>
                </c:pt>
                <c:pt idx="102">
                  <c:v>338</c:v>
                </c:pt>
                <c:pt idx="103">
                  <c:v>401</c:v>
                </c:pt>
                <c:pt idx="104">
                  <c:v>246</c:v>
                </c:pt>
                <c:pt idx="105">
                  <c:v>283</c:v>
                </c:pt>
                <c:pt idx="106">
                  <c:v>351</c:v>
                </c:pt>
                <c:pt idx="107">
                  <c:v>426</c:v>
                </c:pt>
                <c:pt idx="108">
                  <c:v>498</c:v>
                </c:pt>
                <c:pt idx="109">
                  <c:v>402</c:v>
                </c:pt>
                <c:pt idx="110">
                  <c:v>292</c:v>
                </c:pt>
                <c:pt idx="111">
                  <c:v>234</c:v>
                </c:pt>
                <c:pt idx="112">
                  <c:v>182</c:v>
                </c:pt>
                <c:pt idx="113">
                  <c:v>141</c:v>
                </c:pt>
                <c:pt idx="114">
                  <c:v>99</c:v>
                </c:pt>
                <c:pt idx="115">
                  <c:v>64</c:v>
                </c:pt>
                <c:pt idx="116">
                  <c:v>34</c:v>
                </c:pt>
                <c:pt idx="117">
                  <c:v>19</c:v>
                </c:pt>
                <c:pt idx="118">
                  <c:v>14</c:v>
                </c:pt>
                <c:pt idx="119">
                  <c:v>15</c:v>
                </c:pt>
                <c:pt idx="120">
                  <c:v>12</c:v>
                </c:pt>
                <c:pt idx="121">
                  <c:v>11</c:v>
                </c:pt>
                <c:pt idx="122">
                  <c:v>7</c:v>
                </c:pt>
                <c:pt idx="123">
                  <c:v>6</c:v>
                </c:pt>
                <c:pt idx="124">
                  <c:v>5</c:v>
                </c:pt>
                <c:pt idx="125">
                  <c:v>4</c:v>
                </c:pt>
                <c:pt idx="126">
                  <c:v>4</c:v>
                </c:pt>
                <c:pt idx="127">
                  <c:v>3</c:v>
                </c:pt>
                <c:pt idx="128">
                  <c:v>3</c:v>
                </c:pt>
                <c:pt idx="129">
                  <c:v>2</c:v>
                </c:pt>
                <c:pt idx="130">
                  <c:v>2</c:v>
                </c:pt>
                <c:pt idx="131">
                  <c:v>2</c:v>
                </c:pt>
                <c:pt idx="132">
                  <c:v>2</c:v>
                </c:pt>
                <c:pt idx="133">
                  <c:v>2</c:v>
                </c:pt>
                <c:pt idx="134">
                  <c:v>2</c:v>
                </c:pt>
                <c:pt idx="135">
                  <c:v>2</c:v>
                </c:pt>
                <c:pt idx="136">
                  <c:v>2</c:v>
                </c:pt>
                <c:pt idx="137">
                  <c:v>2</c:v>
                </c:pt>
                <c:pt idx="138">
                  <c:v>1</c:v>
                </c:pt>
                <c:pt idx="139">
                  <c:v>2</c:v>
                </c:pt>
                <c:pt idx="140">
                  <c:v>2</c:v>
                </c:pt>
                <c:pt idx="141">
                  <c:v>2</c:v>
                </c:pt>
                <c:pt idx="142">
                  <c:v>3</c:v>
                </c:pt>
                <c:pt idx="143">
                  <c:v>5</c:v>
                </c:pt>
                <c:pt idx="144">
                  <c:v>7</c:v>
                </c:pt>
                <c:pt idx="145">
                  <c:v>9</c:v>
                </c:pt>
                <c:pt idx="146">
                  <c:v>12</c:v>
                </c:pt>
                <c:pt idx="147">
                  <c:v>17</c:v>
                </c:pt>
                <c:pt idx="148">
                  <c:v>23</c:v>
                </c:pt>
                <c:pt idx="149">
                  <c:v>36</c:v>
                </c:pt>
                <c:pt idx="150">
                  <c:v>61</c:v>
                </c:pt>
                <c:pt idx="151">
                  <c:v>71</c:v>
                </c:pt>
                <c:pt idx="152">
                  <c:v>119</c:v>
                </c:pt>
                <c:pt idx="153">
                  <c:v>183</c:v>
                </c:pt>
                <c:pt idx="154">
                  <c:v>308</c:v>
                </c:pt>
                <c:pt idx="155">
                  <c:v>397</c:v>
                </c:pt>
                <c:pt idx="156">
                  <c:v>414</c:v>
                </c:pt>
                <c:pt idx="157">
                  <c:v>477</c:v>
                </c:pt>
                <c:pt idx="158">
                  <c:v>739</c:v>
                </c:pt>
                <c:pt idx="159">
                  <c:v>1128</c:v>
                </c:pt>
                <c:pt idx="160">
                  <c:v>1376</c:v>
                </c:pt>
                <c:pt idx="161">
                  <c:v>1047</c:v>
                </c:pt>
                <c:pt idx="162">
                  <c:v>695</c:v>
                </c:pt>
                <c:pt idx="163">
                  <c:v>379</c:v>
                </c:pt>
                <c:pt idx="164">
                  <c:v>311</c:v>
                </c:pt>
                <c:pt idx="165">
                  <c:v>284</c:v>
                </c:pt>
                <c:pt idx="166">
                  <c:v>284</c:v>
                </c:pt>
                <c:pt idx="167">
                  <c:v>251</c:v>
                </c:pt>
                <c:pt idx="168">
                  <c:v>149</c:v>
                </c:pt>
                <c:pt idx="169">
                  <c:v>83</c:v>
                </c:pt>
                <c:pt idx="170">
                  <c:v>64</c:v>
                </c:pt>
                <c:pt idx="171">
                  <c:v>55</c:v>
                </c:pt>
                <c:pt idx="172">
                  <c:v>48</c:v>
                </c:pt>
                <c:pt idx="173">
                  <c:v>105</c:v>
                </c:pt>
                <c:pt idx="174">
                  <c:v>122</c:v>
                </c:pt>
                <c:pt idx="175">
                  <c:v>128</c:v>
                </c:pt>
                <c:pt idx="176">
                  <c:v>212</c:v>
                </c:pt>
                <c:pt idx="177">
                  <c:v>123</c:v>
                </c:pt>
                <c:pt idx="178">
                  <c:v>53</c:v>
                </c:pt>
                <c:pt idx="179">
                  <c:v>45</c:v>
                </c:pt>
                <c:pt idx="180">
                  <c:v>40</c:v>
                </c:pt>
                <c:pt idx="181">
                  <c:v>27</c:v>
                </c:pt>
                <c:pt idx="182">
                  <c:v>28</c:v>
                </c:pt>
                <c:pt idx="183">
                  <c:v>27</c:v>
                </c:pt>
                <c:pt idx="184">
                  <c:v>32</c:v>
                </c:pt>
                <c:pt idx="185">
                  <c:v>31</c:v>
                </c:pt>
                <c:pt idx="186">
                  <c:v>42</c:v>
                </c:pt>
                <c:pt idx="187">
                  <c:v>69</c:v>
                </c:pt>
                <c:pt idx="188">
                  <c:v>102</c:v>
                </c:pt>
                <c:pt idx="189">
                  <c:v>170</c:v>
                </c:pt>
                <c:pt idx="190">
                  <c:v>250</c:v>
                </c:pt>
                <c:pt idx="191">
                  <c:v>329</c:v>
                </c:pt>
                <c:pt idx="192">
                  <c:v>364</c:v>
                </c:pt>
                <c:pt idx="193">
                  <c:v>404</c:v>
                </c:pt>
                <c:pt idx="194">
                  <c:v>436</c:v>
                </c:pt>
                <c:pt idx="195">
                  <c:v>407</c:v>
                </c:pt>
                <c:pt idx="196">
                  <c:v>539</c:v>
                </c:pt>
                <c:pt idx="197">
                  <c:v>795</c:v>
                </c:pt>
                <c:pt idx="198">
                  <c:v>950</c:v>
                </c:pt>
                <c:pt idx="199">
                  <c:v>1137</c:v>
                </c:pt>
                <c:pt idx="200">
                  <c:v>1121</c:v>
                </c:pt>
                <c:pt idx="201">
                  <c:v>1076</c:v>
                </c:pt>
                <c:pt idx="202">
                  <c:v>919</c:v>
                </c:pt>
                <c:pt idx="203">
                  <c:v>1007</c:v>
                </c:pt>
                <c:pt idx="204">
                  <c:v>753</c:v>
                </c:pt>
                <c:pt idx="205">
                  <c:v>577</c:v>
                </c:pt>
                <c:pt idx="206">
                  <c:v>466</c:v>
                </c:pt>
                <c:pt idx="207">
                  <c:v>472</c:v>
                </c:pt>
                <c:pt idx="208">
                  <c:v>333</c:v>
                </c:pt>
                <c:pt idx="209">
                  <c:v>350</c:v>
                </c:pt>
                <c:pt idx="210">
                  <c:v>273</c:v>
                </c:pt>
                <c:pt idx="211">
                  <c:v>236</c:v>
                </c:pt>
                <c:pt idx="212">
                  <c:v>171</c:v>
                </c:pt>
                <c:pt idx="213">
                  <c:v>110</c:v>
                </c:pt>
                <c:pt idx="214">
                  <c:v>74</c:v>
                </c:pt>
                <c:pt idx="215">
                  <c:v>51</c:v>
                </c:pt>
                <c:pt idx="216">
                  <c:v>37</c:v>
                </c:pt>
                <c:pt idx="217">
                  <c:v>21</c:v>
                </c:pt>
                <c:pt idx="218">
                  <c:v>17</c:v>
                </c:pt>
                <c:pt idx="219">
                  <c:v>13</c:v>
                </c:pt>
                <c:pt idx="220">
                  <c:v>10</c:v>
                </c:pt>
                <c:pt idx="221">
                  <c:v>8</c:v>
                </c:pt>
                <c:pt idx="222">
                  <c:v>6</c:v>
                </c:pt>
                <c:pt idx="223">
                  <c:v>6</c:v>
                </c:pt>
                <c:pt idx="224">
                  <c:v>7</c:v>
                </c:pt>
                <c:pt idx="225">
                  <c:v>7</c:v>
                </c:pt>
                <c:pt idx="226">
                  <c:v>7</c:v>
                </c:pt>
                <c:pt idx="227">
                  <c:v>6</c:v>
                </c:pt>
                <c:pt idx="228">
                  <c:v>7</c:v>
                </c:pt>
                <c:pt idx="229">
                  <c:v>6</c:v>
                </c:pt>
                <c:pt idx="230">
                  <c:v>5</c:v>
                </c:pt>
                <c:pt idx="231">
                  <c:v>5</c:v>
                </c:pt>
                <c:pt idx="232">
                  <c:v>4</c:v>
                </c:pt>
                <c:pt idx="233">
                  <c:v>4</c:v>
                </c:pt>
                <c:pt idx="234">
                  <c:v>4</c:v>
                </c:pt>
                <c:pt idx="235">
                  <c:v>3</c:v>
                </c:pt>
                <c:pt idx="236">
                  <c:v>3</c:v>
                </c:pt>
                <c:pt idx="237">
                  <c:v>3</c:v>
                </c:pt>
                <c:pt idx="238">
                  <c:v>3</c:v>
                </c:pt>
                <c:pt idx="239">
                  <c:v>3</c:v>
                </c:pt>
                <c:pt idx="240">
                  <c:v>3</c:v>
                </c:pt>
                <c:pt idx="241">
                  <c:v>3</c:v>
                </c:pt>
                <c:pt idx="242">
                  <c:v>3</c:v>
                </c:pt>
                <c:pt idx="243">
                  <c:v>3</c:v>
                </c:pt>
                <c:pt idx="244">
                  <c:v>4</c:v>
                </c:pt>
                <c:pt idx="245">
                  <c:v>4</c:v>
                </c:pt>
                <c:pt idx="246">
                  <c:v>5</c:v>
                </c:pt>
                <c:pt idx="247">
                  <c:v>8</c:v>
                </c:pt>
                <c:pt idx="248">
                  <c:v>11</c:v>
                </c:pt>
                <c:pt idx="249">
                  <c:v>12</c:v>
                </c:pt>
                <c:pt idx="250">
                  <c:v>17</c:v>
                </c:pt>
                <c:pt idx="251">
                  <c:v>18</c:v>
                </c:pt>
                <c:pt idx="252">
                  <c:v>21</c:v>
                </c:pt>
                <c:pt idx="253">
                  <c:v>37</c:v>
                </c:pt>
                <c:pt idx="254">
                  <c:v>45</c:v>
                </c:pt>
                <c:pt idx="255">
                  <c:v>44</c:v>
                </c:pt>
                <c:pt idx="256">
                  <c:v>48</c:v>
                </c:pt>
                <c:pt idx="257">
                  <c:v>51</c:v>
                </c:pt>
                <c:pt idx="258">
                  <c:v>73</c:v>
                </c:pt>
                <c:pt idx="259">
                  <c:v>103</c:v>
                </c:pt>
                <c:pt idx="260">
                  <c:v>133</c:v>
                </c:pt>
                <c:pt idx="261">
                  <c:v>187</c:v>
                </c:pt>
                <c:pt idx="262">
                  <c:v>342</c:v>
                </c:pt>
                <c:pt idx="263">
                  <c:v>624</c:v>
                </c:pt>
                <c:pt idx="264">
                  <c:v>918</c:v>
                </c:pt>
                <c:pt idx="265">
                  <c:v>985</c:v>
                </c:pt>
                <c:pt idx="266">
                  <c:v>976</c:v>
                </c:pt>
                <c:pt idx="267">
                  <c:v>565</c:v>
                </c:pt>
                <c:pt idx="268">
                  <c:v>372</c:v>
                </c:pt>
                <c:pt idx="269">
                  <c:v>268</c:v>
                </c:pt>
                <c:pt idx="270">
                  <c:v>220</c:v>
                </c:pt>
                <c:pt idx="271">
                  <c:v>143</c:v>
                </c:pt>
                <c:pt idx="272">
                  <c:v>150</c:v>
                </c:pt>
                <c:pt idx="273">
                  <c:v>111</c:v>
                </c:pt>
                <c:pt idx="274">
                  <c:v>82</c:v>
                </c:pt>
                <c:pt idx="275">
                  <c:v>73</c:v>
                </c:pt>
                <c:pt idx="276">
                  <c:v>72</c:v>
                </c:pt>
                <c:pt idx="277">
                  <c:v>78</c:v>
                </c:pt>
                <c:pt idx="278">
                  <c:v>52</c:v>
                </c:pt>
                <c:pt idx="279">
                  <c:v>29</c:v>
                </c:pt>
                <c:pt idx="280">
                  <c:v>19</c:v>
                </c:pt>
                <c:pt idx="281">
                  <c:v>14</c:v>
                </c:pt>
                <c:pt idx="282">
                  <c:v>11</c:v>
                </c:pt>
                <c:pt idx="283">
                  <c:v>7</c:v>
                </c:pt>
                <c:pt idx="284">
                  <c:v>6</c:v>
                </c:pt>
                <c:pt idx="285">
                  <c:v>4</c:v>
                </c:pt>
                <c:pt idx="286">
                  <c:v>4</c:v>
                </c:pt>
                <c:pt idx="287">
                  <c:v>4</c:v>
                </c:pt>
                <c:pt idx="288">
                  <c:v>4</c:v>
                </c:pt>
                <c:pt idx="289">
                  <c:v>3</c:v>
                </c:pt>
                <c:pt idx="290">
                  <c:v>3</c:v>
                </c:pt>
                <c:pt idx="291">
                  <c:v>3</c:v>
                </c:pt>
                <c:pt idx="292">
                  <c:v>3</c:v>
                </c:pt>
                <c:pt idx="293">
                  <c:v>3</c:v>
                </c:pt>
                <c:pt idx="294">
                  <c:v>3</c:v>
                </c:pt>
                <c:pt idx="295">
                  <c:v>3</c:v>
                </c:pt>
                <c:pt idx="296">
                  <c:v>4</c:v>
                </c:pt>
                <c:pt idx="297">
                  <c:v>4</c:v>
                </c:pt>
                <c:pt idx="298">
                  <c:v>4</c:v>
                </c:pt>
                <c:pt idx="299">
                  <c:v>6</c:v>
                </c:pt>
                <c:pt idx="300">
                  <c:v>11</c:v>
                </c:pt>
                <c:pt idx="301">
                  <c:v>11</c:v>
                </c:pt>
                <c:pt idx="302">
                  <c:v>16</c:v>
                </c:pt>
                <c:pt idx="303">
                  <c:v>22</c:v>
                </c:pt>
                <c:pt idx="304">
                  <c:v>24</c:v>
                </c:pt>
                <c:pt idx="305">
                  <c:v>30</c:v>
                </c:pt>
                <c:pt idx="306">
                  <c:v>37</c:v>
                </c:pt>
                <c:pt idx="307">
                  <c:v>42</c:v>
                </c:pt>
                <c:pt idx="308">
                  <c:v>48</c:v>
                </c:pt>
                <c:pt idx="309">
                  <c:v>62</c:v>
                </c:pt>
                <c:pt idx="310">
                  <c:v>88</c:v>
                </c:pt>
                <c:pt idx="311">
                  <c:v>135</c:v>
                </c:pt>
                <c:pt idx="312">
                  <c:v>169</c:v>
                </c:pt>
                <c:pt idx="313">
                  <c:v>222</c:v>
                </c:pt>
                <c:pt idx="314">
                  <c:v>336</c:v>
                </c:pt>
                <c:pt idx="315">
                  <c:v>598</c:v>
                </c:pt>
                <c:pt idx="316">
                  <c:v>1090</c:v>
                </c:pt>
                <c:pt idx="317">
                  <c:v>1654</c:v>
                </c:pt>
                <c:pt idx="318">
                  <c:v>1821</c:v>
                </c:pt>
                <c:pt idx="319">
                  <c:v>1579</c:v>
                </c:pt>
                <c:pt idx="320">
                  <c:v>2341</c:v>
                </c:pt>
                <c:pt idx="321">
                  <c:v>1351</c:v>
                </c:pt>
                <c:pt idx="322">
                  <c:v>999</c:v>
                </c:pt>
                <c:pt idx="323">
                  <c:v>516</c:v>
                </c:pt>
                <c:pt idx="324">
                  <c:v>368</c:v>
                </c:pt>
                <c:pt idx="325">
                  <c:v>276</c:v>
                </c:pt>
                <c:pt idx="326">
                  <c:v>197</c:v>
                </c:pt>
                <c:pt idx="327">
                  <c:v>191</c:v>
                </c:pt>
                <c:pt idx="328">
                  <c:v>176</c:v>
                </c:pt>
                <c:pt idx="329">
                  <c:v>121</c:v>
                </c:pt>
                <c:pt idx="330">
                  <c:v>61</c:v>
                </c:pt>
                <c:pt idx="331">
                  <c:v>33</c:v>
                </c:pt>
                <c:pt idx="332">
                  <c:v>19</c:v>
                </c:pt>
                <c:pt idx="333">
                  <c:v>14</c:v>
                </c:pt>
                <c:pt idx="334">
                  <c:v>10</c:v>
                </c:pt>
                <c:pt idx="335">
                  <c:v>7</c:v>
                </c:pt>
                <c:pt idx="336">
                  <c:v>6</c:v>
                </c:pt>
                <c:pt idx="337">
                  <c:v>6</c:v>
                </c:pt>
                <c:pt idx="338">
                  <c:v>7</c:v>
                </c:pt>
                <c:pt idx="339">
                  <c:v>7</c:v>
                </c:pt>
                <c:pt idx="340">
                  <c:v>8</c:v>
                </c:pt>
                <c:pt idx="341">
                  <c:v>7</c:v>
                </c:pt>
                <c:pt idx="342">
                  <c:v>9</c:v>
                </c:pt>
                <c:pt idx="343">
                  <c:v>8</c:v>
                </c:pt>
                <c:pt idx="344">
                  <c:v>6</c:v>
                </c:pt>
                <c:pt idx="345">
                  <c:v>5</c:v>
                </c:pt>
                <c:pt idx="346">
                  <c:v>5</c:v>
                </c:pt>
                <c:pt idx="347">
                  <c:v>6</c:v>
                </c:pt>
                <c:pt idx="348">
                  <c:v>8</c:v>
                </c:pt>
                <c:pt idx="349">
                  <c:v>10</c:v>
                </c:pt>
                <c:pt idx="350">
                  <c:v>9</c:v>
                </c:pt>
                <c:pt idx="351">
                  <c:v>10</c:v>
                </c:pt>
                <c:pt idx="352">
                  <c:v>12</c:v>
                </c:pt>
                <c:pt idx="353">
                  <c:v>15</c:v>
                </c:pt>
                <c:pt idx="354">
                  <c:v>20</c:v>
                </c:pt>
                <c:pt idx="355">
                  <c:v>27</c:v>
                </c:pt>
                <c:pt idx="356">
                  <c:v>39</c:v>
                </c:pt>
                <c:pt idx="357">
                  <c:v>51</c:v>
                </c:pt>
                <c:pt idx="358">
                  <c:v>59</c:v>
                </c:pt>
                <c:pt idx="359">
                  <c:v>70</c:v>
                </c:pt>
                <c:pt idx="360">
                  <c:v>88</c:v>
                </c:pt>
                <c:pt idx="361">
                  <c:v>98</c:v>
                </c:pt>
                <c:pt idx="362">
                  <c:v>146</c:v>
                </c:pt>
                <c:pt idx="363">
                  <c:v>218</c:v>
                </c:pt>
                <c:pt idx="364">
                  <c:v>340</c:v>
                </c:pt>
                <c:pt idx="365">
                  <c:v>479</c:v>
                </c:pt>
                <c:pt idx="366">
                  <c:v>1342</c:v>
                </c:pt>
                <c:pt idx="367">
                  <c:v>2182</c:v>
                </c:pt>
                <c:pt idx="368">
                  <c:v>3872</c:v>
                </c:pt>
                <c:pt idx="369">
                  <c:v>5273</c:v>
                </c:pt>
                <c:pt idx="370">
                  <c:v>3057</c:v>
                </c:pt>
                <c:pt idx="371">
                  <c:v>1659</c:v>
                </c:pt>
                <c:pt idx="372">
                  <c:v>1381</c:v>
                </c:pt>
                <c:pt idx="373">
                  <c:v>1122</c:v>
                </c:pt>
                <c:pt idx="374">
                  <c:v>764</c:v>
                </c:pt>
                <c:pt idx="375">
                  <c:v>503</c:v>
                </c:pt>
                <c:pt idx="376">
                  <c:v>429</c:v>
                </c:pt>
                <c:pt idx="377">
                  <c:v>280</c:v>
                </c:pt>
                <c:pt idx="378">
                  <c:v>205</c:v>
                </c:pt>
                <c:pt idx="379">
                  <c:v>144</c:v>
                </c:pt>
                <c:pt idx="380">
                  <c:v>159</c:v>
                </c:pt>
                <c:pt idx="381">
                  <c:v>169</c:v>
                </c:pt>
                <c:pt idx="382">
                  <c:v>157</c:v>
                </c:pt>
                <c:pt idx="383">
                  <c:v>122</c:v>
                </c:pt>
                <c:pt idx="384">
                  <c:v>71</c:v>
                </c:pt>
                <c:pt idx="385">
                  <c:v>44</c:v>
                </c:pt>
                <c:pt idx="386">
                  <c:v>25</c:v>
                </c:pt>
                <c:pt idx="387">
                  <c:v>15</c:v>
                </c:pt>
                <c:pt idx="388">
                  <c:v>10</c:v>
                </c:pt>
                <c:pt idx="389">
                  <c:v>7</c:v>
                </c:pt>
                <c:pt idx="390">
                  <c:v>6</c:v>
                </c:pt>
                <c:pt idx="391">
                  <c:v>6</c:v>
                </c:pt>
                <c:pt idx="392">
                  <c:v>5</c:v>
                </c:pt>
                <c:pt idx="393">
                  <c:v>5</c:v>
                </c:pt>
                <c:pt idx="394">
                  <c:v>4</c:v>
                </c:pt>
                <c:pt idx="395">
                  <c:v>4</c:v>
                </c:pt>
                <c:pt idx="396">
                  <c:v>3</c:v>
                </c:pt>
                <c:pt idx="397">
                  <c:v>3</c:v>
                </c:pt>
                <c:pt idx="398">
                  <c:v>3</c:v>
                </c:pt>
                <c:pt idx="399">
                  <c:v>3</c:v>
                </c:pt>
                <c:pt idx="400">
                  <c:v>4</c:v>
                </c:pt>
                <c:pt idx="401">
                  <c:v>5</c:v>
                </c:pt>
                <c:pt idx="402">
                  <c:v>6</c:v>
                </c:pt>
                <c:pt idx="403">
                  <c:v>8</c:v>
                </c:pt>
                <c:pt idx="404">
                  <c:v>10</c:v>
                </c:pt>
                <c:pt idx="405">
                  <c:v>11</c:v>
                </c:pt>
                <c:pt idx="406">
                  <c:v>13</c:v>
                </c:pt>
                <c:pt idx="407">
                  <c:v>19</c:v>
                </c:pt>
                <c:pt idx="408">
                  <c:v>36</c:v>
                </c:pt>
                <c:pt idx="409">
                  <c:v>48</c:v>
                </c:pt>
                <c:pt idx="410">
                  <c:v>67</c:v>
                </c:pt>
                <c:pt idx="411">
                  <c:v>81</c:v>
                </c:pt>
                <c:pt idx="412">
                  <c:v>106</c:v>
                </c:pt>
                <c:pt idx="413">
                  <c:v>142</c:v>
                </c:pt>
                <c:pt idx="414">
                  <c:v>167</c:v>
                </c:pt>
                <c:pt idx="415">
                  <c:v>214</c:v>
                </c:pt>
                <c:pt idx="416">
                  <c:v>299</c:v>
                </c:pt>
                <c:pt idx="417">
                  <c:v>357</c:v>
                </c:pt>
                <c:pt idx="418">
                  <c:v>469</c:v>
                </c:pt>
                <c:pt idx="419">
                  <c:v>791</c:v>
                </c:pt>
                <c:pt idx="420">
                  <c:v>1444</c:v>
                </c:pt>
                <c:pt idx="421">
                  <c:v>3598</c:v>
                </c:pt>
                <c:pt idx="422">
                  <c:v>3099</c:v>
                </c:pt>
                <c:pt idx="423">
                  <c:v>2246</c:v>
                </c:pt>
                <c:pt idx="424">
                  <c:v>3117</c:v>
                </c:pt>
                <c:pt idx="425">
                  <c:v>3311</c:v>
                </c:pt>
                <c:pt idx="426">
                  <c:v>2394</c:v>
                </c:pt>
                <c:pt idx="427">
                  <c:v>1634</c:v>
                </c:pt>
                <c:pt idx="428">
                  <c:v>1267</c:v>
                </c:pt>
                <c:pt idx="429">
                  <c:v>873</c:v>
                </c:pt>
                <c:pt idx="430">
                  <c:v>379</c:v>
                </c:pt>
                <c:pt idx="431">
                  <c:v>239</c:v>
                </c:pt>
                <c:pt idx="432">
                  <c:v>228</c:v>
                </c:pt>
                <c:pt idx="433">
                  <c:v>195</c:v>
                </c:pt>
                <c:pt idx="434">
                  <c:v>128</c:v>
                </c:pt>
                <c:pt idx="435">
                  <c:v>73</c:v>
                </c:pt>
                <c:pt idx="436">
                  <c:v>47</c:v>
                </c:pt>
                <c:pt idx="437">
                  <c:v>32</c:v>
                </c:pt>
                <c:pt idx="438">
                  <c:v>18</c:v>
                </c:pt>
                <c:pt idx="439">
                  <c:v>14</c:v>
                </c:pt>
                <c:pt idx="440">
                  <c:v>12</c:v>
                </c:pt>
                <c:pt idx="441">
                  <c:v>9</c:v>
                </c:pt>
                <c:pt idx="442">
                  <c:v>7</c:v>
                </c:pt>
                <c:pt idx="443">
                  <c:v>7</c:v>
                </c:pt>
                <c:pt idx="444">
                  <c:v>6</c:v>
                </c:pt>
                <c:pt idx="445">
                  <c:v>6</c:v>
                </c:pt>
                <c:pt idx="446">
                  <c:v>6</c:v>
                </c:pt>
                <c:pt idx="447">
                  <c:v>6</c:v>
                </c:pt>
                <c:pt idx="448">
                  <c:v>6</c:v>
                </c:pt>
                <c:pt idx="449">
                  <c:v>5</c:v>
                </c:pt>
                <c:pt idx="450">
                  <c:v>5</c:v>
                </c:pt>
                <c:pt idx="451">
                  <c:v>6</c:v>
                </c:pt>
                <c:pt idx="452">
                  <c:v>6</c:v>
                </c:pt>
                <c:pt idx="453">
                  <c:v>7</c:v>
                </c:pt>
                <c:pt idx="454">
                  <c:v>9</c:v>
                </c:pt>
                <c:pt idx="455">
                  <c:v>10</c:v>
                </c:pt>
                <c:pt idx="456">
                  <c:v>12</c:v>
                </c:pt>
                <c:pt idx="457">
                  <c:v>14</c:v>
                </c:pt>
                <c:pt idx="458">
                  <c:v>18</c:v>
                </c:pt>
                <c:pt idx="459">
                  <c:v>24</c:v>
                </c:pt>
                <c:pt idx="460">
                  <c:v>34</c:v>
                </c:pt>
                <c:pt idx="461">
                  <c:v>47</c:v>
                </c:pt>
                <c:pt idx="462">
                  <c:v>67</c:v>
                </c:pt>
                <c:pt idx="463">
                  <c:v>111</c:v>
                </c:pt>
                <c:pt idx="464">
                  <c:v>186</c:v>
                </c:pt>
                <c:pt idx="465">
                  <c:v>338</c:v>
                </c:pt>
                <c:pt idx="466">
                  <c:v>570</c:v>
                </c:pt>
                <c:pt idx="467">
                  <c:v>1180</c:v>
                </c:pt>
                <c:pt idx="468">
                  <c:v>2522</c:v>
                </c:pt>
                <c:pt idx="469">
                  <c:v>2932</c:v>
                </c:pt>
                <c:pt idx="470">
                  <c:v>4290</c:v>
                </c:pt>
                <c:pt idx="471">
                  <c:v>5249</c:v>
                </c:pt>
                <c:pt idx="472">
                  <c:v>5584</c:v>
                </c:pt>
                <c:pt idx="473">
                  <c:v>3585</c:v>
                </c:pt>
                <c:pt idx="474">
                  <c:v>2083</c:v>
                </c:pt>
                <c:pt idx="475">
                  <c:v>1345</c:v>
                </c:pt>
                <c:pt idx="476">
                  <c:v>511</c:v>
                </c:pt>
                <c:pt idx="477">
                  <c:v>290</c:v>
                </c:pt>
                <c:pt idx="478">
                  <c:v>192</c:v>
                </c:pt>
                <c:pt idx="479">
                  <c:v>151</c:v>
                </c:pt>
                <c:pt idx="480">
                  <c:v>152</c:v>
                </c:pt>
                <c:pt idx="481">
                  <c:v>113</c:v>
                </c:pt>
                <c:pt idx="482">
                  <c:v>93</c:v>
                </c:pt>
                <c:pt idx="483">
                  <c:v>72</c:v>
                </c:pt>
                <c:pt idx="484">
                  <c:v>73</c:v>
                </c:pt>
                <c:pt idx="485">
                  <c:v>77</c:v>
                </c:pt>
                <c:pt idx="486">
                  <c:v>55</c:v>
                </c:pt>
                <c:pt idx="487">
                  <c:v>35</c:v>
                </c:pt>
                <c:pt idx="488">
                  <c:v>24</c:v>
                </c:pt>
                <c:pt idx="489">
                  <c:v>19</c:v>
                </c:pt>
                <c:pt idx="490">
                  <c:v>17</c:v>
                </c:pt>
                <c:pt idx="491">
                  <c:v>14</c:v>
                </c:pt>
                <c:pt idx="492">
                  <c:v>13</c:v>
                </c:pt>
                <c:pt idx="493">
                  <c:v>13</c:v>
                </c:pt>
                <c:pt idx="494">
                  <c:v>15</c:v>
                </c:pt>
                <c:pt idx="495">
                  <c:v>13</c:v>
                </c:pt>
                <c:pt idx="496">
                  <c:v>13</c:v>
                </c:pt>
                <c:pt idx="497">
                  <c:v>12</c:v>
                </c:pt>
                <c:pt idx="498">
                  <c:v>10</c:v>
                </c:pt>
                <c:pt idx="499">
                  <c:v>10</c:v>
                </c:pt>
                <c:pt idx="500">
                  <c:v>8</c:v>
                </c:pt>
                <c:pt idx="501">
                  <c:v>8</c:v>
                </c:pt>
              </c:numCache>
            </c:numRef>
          </c:val>
          <c:smooth val="0"/>
          <c:extLst>
            <c:ext xmlns:c16="http://schemas.microsoft.com/office/drawing/2014/chart" uri="{C3380CC4-5D6E-409C-BE32-E72D297353CC}">
              <c16:uniqueId val="{00000004-506C-4C2F-92FC-8DF2D5A74E9C}"/>
            </c:ext>
          </c:extLst>
        </c:ser>
        <c:ser>
          <c:idx val="21"/>
          <c:order val="21"/>
          <c:tx>
            <c:strRef>
              <c:f>新建文本文档!$W$1</c:f>
              <c:strCache>
                <c:ptCount val="1"/>
                <c:pt idx="0">
                  <c:v>Russia</c:v>
                </c:pt>
              </c:strCache>
            </c:strRef>
          </c:tx>
          <c:spPr>
            <a:ln w="22225" cap="rnd">
              <a:solidFill>
                <a:schemeClr val="accent1">
                  <a:lumMod val="70000"/>
                </a:schemeClr>
              </a:solidFill>
            </a:ln>
            <a:effectLst>
              <a:glow rad="139700">
                <a:schemeClr val="accent1">
                  <a:lumMod val="70000"/>
                  <a:satMod val="175000"/>
                  <a:alpha val="14000"/>
                </a:schemeClr>
              </a:glow>
            </a:effectLst>
          </c:spPr>
          <c:marker>
            <c:symbol val="none"/>
          </c:marker>
          <c:cat>
            <c:numRef>
              <c:f>新建文本文档!$A$2:$A$503</c:f>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f>新建文本文档!$W$2:$W$503</c:f>
              <c:numCache>
                <c:formatCode>General</c:formatCode>
                <c:ptCount val="502"/>
                <c:pt idx="0">
                  <c:v>436</c:v>
                </c:pt>
                <c:pt idx="1">
                  <c:v>362</c:v>
                </c:pt>
                <c:pt idx="2">
                  <c:v>327</c:v>
                </c:pt>
                <c:pt idx="3">
                  <c:v>313</c:v>
                </c:pt>
                <c:pt idx="4">
                  <c:v>304</c:v>
                </c:pt>
                <c:pt idx="5">
                  <c:v>329</c:v>
                </c:pt>
                <c:pt idx="6">
                  <c:v>344</c:v>
                </c:pt>
                <c:pt idx="7">
                  <c:v>413</c:v>
                </c:pt>
                <c:pt idx="8">
                  <c:v>436</c:v>
                </c:pt>
                <c:pt idx="9">
                  <c:v>434</c:v>
                </c:pt>
                <c:pt idx="10">
                  <c:v>486</c:v>
                </c:pt>
                <c:pt idx="11">
                  <c:v>509</c:v>
                </c:pt>
                <c:pt idx="12">
                  <c:v>442</c:v>
                </c:pt>
                <c:pt idx="13">
                  <c:v>389</c:v>
                </c:pt>
                <c:pt idx="14">
                  <c:v>316</c:v>
                </c:pt>
                <c:pt idx="15">
                  <c:v>253</c:v>
                </c:pt>
                <c:pt idx="16">
                  <c:v>211</c:v>
                </c:pt>
                <c:pt idx="17">
                  <c:v>187</c:v>
                </c:pt>
                <c:pt idx="18">
                  <c:v>191</c:v>
                </c:pt>
                <c:pt idx="19">
                  <c:v>189</c:v>
                </c:pt>
                <c:pt idx="20">
                  <c:v>258</c:v>
                </c:pt>
                <c:pt idx="21">
                  <c:v>254</c:v>
                </c:pt>
                <c:pt idx="22">
                  <c:v>264</c:v>
                </c:pt>
                <c:pt idx="23">
                  <c:v>232</c:v>
                </c:pt>
                <c:pt idx="24">
                  <c:v>250</c:v>
                </c:pt>
                <c:pt idx="25">
                  <c:v>241</c:v>
                </c:pt>
                <c:pt idx="26">
                  <c:v>206</c:v>
                </c:pt>
                <c:pt idx="27">
                  <c:v>178</c:v>
                </c:pt>
                <c:pt idx="28">
                  <c:v>146</c:v>
                </c:pt>
                <c:pt idx="29">
                  <c:v>143</c:v>
                </c:pt>
                <c:pt idx="30">
                  <c:v>136</c:v>
                </c:pt>
                <c:pt idx="31">
                  <c:v>140</c:v>
                </c:pt>
                <c:pt idx="32">
                  <c:v>163</c:v>
                </c:pt>
                <c:pt idx="33">
                  <c:v>145</c:v>
                </c:pt>
                <c:pt idx="34">
                  <c:v>171</c:v>
                </c:pt>
                <c:pt idx="35">
                  <c:v>190</c:v>
                </c:pt>
                <c:pt idx="36">
                  <c:v>243</c:v>
                </c:pt>
                <c:pt idx="37">
                  <c:v>320</c:v>
                </c:pt>
                <c:pt idx="38">
                  <c:v>349</c:v>
                </c:pt>
                <c:pt idx="39">
                  <c:v>341</c:v>
                </c:pt>
                <c:pt idx="40">
                  <c:v>343</c:v>
                </c:pt>
                <c:pt idx="41">
                  <c:v>358</c:v>
                </c:pt>
                <c:pt idx="42">
                  <c:v>410</c:v>
                </c:pt>
                <c:pt idx="43">
                  <c:v>379</c:v>
                </c:pt>
                <c:pt idx="44">
                  <c:v>340</c:v>
                </c:pt>
                <c:pt idx="45">
                  <c:v>305</c:v>
                </c:pt>
                <c:pt idx="46">
                  <c:v>319</c:v>
                </c:pt>
                <c:pt idx="47">
                  <c:v>339</c:v>
                </c:pt>
                <c:pt idx="48">
                  <c:v>320</c:v>
                </c:pt>
                <c:pt idx="49">
                  <c:v>342</c:v>
                </c:pt>
                <c:pt idx="50">
                  <c:v>338</c:v>
                </c:pt>
                <c:pt idx="51">
                  <c:v>330</c:v>
                </c:pt>
                <c:pt idx="52">
                  <c:v>329</c:v>
                </c:pt>
                <c:pt idx="53">
                  <c:v>337</c:v>
                </c:pt>
                <c:pt idx="54">
                  <c:v>300</c:v>
                </c:pt>
                <c:pt idx="55">
                  <c:v>332</c:v>
                </c:pt>
                <c:pt idx="56">
                  <c:v>330</c:v>
                </c:pt>
                <c:pt idx="57">
                  <c:v>408</c:v>
                </c:pt>
                <c:pt idx="58">
                  <c:v>447</c:v>
                </c:pt>
                <c:pt idx="59">
                  <c:v>606</c:v>
                </c:pt>
                <c:pt idx="60">
                  <c:v>761</c:v>
                </c:pt>
                <c:pt idx="61">
                  <c:v>612</c:v>
                </c:pt>
                <c:pt idx="62">
                  <c:v>432</c:v>
                </c:pt>
                <c:pt idx="63">
                  <c:v>327</c:v>
                </c:pt>
                <c:pt idx="64">
                  <c:v>359</c:v>
                </c:pt>
                <c:pt idx="65">
                  <c:v>294</c:v>
                </c:pt>
                <c:pt idx="66">
                  <c:v>249</c:v>
                </c:pt>
                <c:pt idx="67">
                  <c:v>236</c:v>
                </c:pt>
                <c:pt idx="68">
                  <c:v>364</c:v>
                </c:pt>
                <c:pt idx="69">
                  <c:v>318</c:v>
                </c:pt>
                <c:pt idx="70">
                  <c:v>259</c:v>
                </c:pt>
                <c:pt idx="71">
                  <c:v>232</c:v>
                </c:pt>
                <c:pt idx="72">
                  <c:v>221</c:v>
                </c:pt>
                <c:pt idx="73">
                  <c:v>200</c:v>
                </c:pt>
                <c:pt idx="74">
                  <c:v>175</c:v>
                </c:pt>
                <c:pt idx="75">
                  <c:v>132</c:v>
                </c:pt>
                <c:pt idx="76">
                  <c:v>125</c:v>
                </c:pt>
                <c:pt idx="77">
                  <c:v>139</c:v>
                </c:pt>
                <c:pt idx="78">
                  <c:v>149</c:v>
                </c:pt>
                <c:pt idx="79">
                  <c:v>126</c:v>
                </c:pt>
                <c:pt idx="80">
                  <c:v>134</c:v>
                </c:pt>
                <c:pt idx="81">
                  <c:v>123</c:v>
                </c:pt>
                <c:pt idx="82">
                  <c:v>121</c:v>
                </c:pt>
                <c:pt idx="83">
                  <c:v>149</c:v>
                </c:pt>
                <c:pt idx="84">
                  <c:v>152</c:v>
                </c:pt>
                <c:pt idx="85">
                  <c:v>148</c:v>
                </c:pt>
                <c:pt idx="86">
                  <c:v>143</c:v>
                </c:pt>
                <c:pt idx="87">
                  <c:v>178</c:v>
                </c:pt>
                <c:pt idx="88">
                  <c:v>255</c:v>
                </c:pt>
                <c:pt idx="89">
                  <c:v>452</c:v>
                </c:pt>
                <c:pt idx="90">
                  <c:v>427</c:v>
                </c:pt>
                <c:pt idx="91">
                  <c:v>406</c:v>
                </c:pt>
                <c:pt idx="92">
                  <c:v>405</c:v>
                </c:pt>
                <c:pt idx="93">
                  <c:v>410</c:v>
                </c:pt>
                <c:pt idx="94">
                  <c:v>360</c:v>
                </c:pt>
                <c:pt idx="95">
                  <c:v>381</c:v>
                </c:pt>
                <c:pt idx="96">
                  <c:v>350</c:v>
                </c:pt>
                <c:pt idx="97">
                  <c:v>364</c:v>
                </c:pt>
                <c:pt idx="98">
                  <c:v>417</c:v>
                </c:pt>
                <c:pt idx="99">
                  <c:v>379</c:v>
                </c:pt>
                <c:pt idx="100">
                  <c:v>404</c:v>
                </c:pt>
                <c:pt idx="101">
                  <c:v>510</c:v>
                </c:pt>
                <c:pt idx="102">
                  <c:v>511</c:v>
                </c:pt>
                <c:pt idx="103">
                  <c:v>436</c:v>
                </c:pt>
                <c:pt idx="104">
                  <c:v>505</c:v>
                </c:pt>
                <c:pt idx="105">
                  <c:v>479</c:v>
                </c:pt>
                <c:pt idx="106">
                  <c:v>369</c:v>
                </c:pt>
                <c:pt idx="107">
                  <c:v>486</c:v>
                </c:pt>
                <c:pt idx="108">
                  <c:v>669</c:v>
                </c:pt>
                <c:pt idx="109">
                  <c:v>552</c:v>
                </c:pt>
                <c:pt idx="110">
                  <c:v>776</c:v>
                </c:pt>
                <c:pt idx="111">
                  <c:v>883</c:v>
                </c:pt>
                <c:pt idx="112">
                  <c:v>950</c:v>
                </c:pt>
                <c:pt idx="113">
                  <c:v>755</c:v>
                </c:pt>
                <c:pt idx="114">
                  <c:v>694</c:v>
                </c:pt>
                <c:pt idx="115">
                  <c:v>626</c:v>
                </c:pt>
                <c:pt idx="116">
                  <c:v>456</c:v>
                </c:pt>
                <c:pt idx="117">
                  <c:v>470</c:v>
                </c:pt>
                <c:pt idx="118">
                  <c:v>443</c:v>
                </c:pt>
                <c:pt idx="119">
                  <c:v>374</c:v>
                </c:pt>
                <c:pt idx="120">
                  <c:v>336</c:v>
                </c:pt>
                <c:pt idx="121">
                  <c:v>381</c:v>
                </c:pt>
                <c:pt idx="122">
                  <c:v>288</c:v>
                </c:pt>
                <c:pt idx="123">
                  <c:v>312</c:v>
                </c:pt>
                <c:pt idx="124">
                  <c:v>283</c:v>
                </c:pt>
                <c:pt idx="125">
                  <c:v>289</c:v>
                </c:pt>
                <c:pt idx="126">
                  <c:v>262</c:v>
                </c:pt>
                <c:pt idx="127">
                  <c:v>241</c:v>
                </c:pt>
                <c:pt idx="128">
                  <c:v>193</c:v>
                </c:pt>
                <c:pt idx="129">
                  <c:v>171</c:v>
                </c:pt>
                <c:pt idx="130">
                  <c:v>157</c:v>
                </c:pt>
                <c:pt idx="131">
                  <c:v>123</c:v>
                </c:pt>
                <c:pt idx="132">
                  <c:v>125</c:v>
                </c:pt>
                <c:pt idx="133">
                  <c:v>101</c:v>
                </c:pt>
                <c:pt idx="134">
                  <c:v>112</c:v>
                </c:pt>
                <c:pt idx="135">
                  <c:v>120</c:v>
                </c:pt>
                <c:pt idx="136">
                  <c:v>118</c:v>
                </c:pt>
                <c:pt idx="137">
                  <c:v>157</c:v>
                </c:pt>
                <c:pt idx="138">
                  <c:v>225</c:v>
                </c:pt>
                <c:pt idx="139">
                  <c:v>224</c:v>
                </c:pt>
                <c:pt idx="140">
                  <c:v>342</c:v>
                </c:pt>
                <c:pt idx="141">
                  <c:v>466</c:v>
                </c:pt>
                <c:pt idx="142">
                  <c:v>505</c:v>
                </c:pt>
                <c:pt idx="143">
                  <c:v>530</c:v>
                </c:pt>
                <c:pt idx="144">
                  <c:v>502</c:v>
                </c:pt>
                <c:pt idx="145">
                  <c:v>461</c:v>
                </c:pt>
                <c:pt idx="146">
                  <c:v>440</c:v>
                </c:pt>
                <c:pt idx="147">
                  <c:v>411</c:v>
                </c:pt>
                <c:pt idx="148">
                  <c:v>462</c:v>
                </c:pt>
                <c:pt idx="149">
                  <c:v>444</c:v>
                </c:pt>
                <c:pt idx="150">
                  <c:v>452</c:v>
                </c:pt>
                <c:pt idx="151">
                  <c:v>391</c:v>
                </c:pt>
                <c:pt idx="152">
                  <c:v>495</c:v>
                </c:pt>
                <c:pt idx="153">
                  <c:v>506</c:v>
                </c:pt>
                <c:pt idx="154">
                  <c:v>483</c:v>
                </c:pt>
                <c:pt idx="155">
                  <c:v>437</c:v>
                </c:pt>
                <c:pt idx="156">
                  <c:v>449</c:v>
                </c:pt>
                <c:pt idx="157">
                  <c:v>499</c:v>
                </c:pt>
                <c:pt idx="158">
                  <c:v>407</c:v>
                </c:pt>
                <c:pt idx="159">
                  <c:v>450</c:v>
                </c:pt>
                <c:pt idx="160">
                  <c:v>536</c:v>
                </c:pt>
                <c:pt idx="161">
                  <c:v>648</c:v>
                </c:pt>
                <c:pt idx="162">
                  <c:v>754</c:v>
                </c:pt>
                <c:pt idx="163">
                  <c:v>880</c:v>
                </c:pt>
                <c:pt idx="164">
                  <c:v>1006</c:v>
                </c:pt>
                <c:pt idx="165">
                  <c:v>975</c:v>
                </c:pt>
                <c:pt idx="166">
                  <c:v>907</c:v>
                </c:pt>
                <c:pt idx="167">
                  <c:v>718</c:v>
                </c:pt>
                <c:pt idx="168">
                  <c:v>565</c:v>
                </c:pt>
                <c:pt idx="169">
                  <c:v>453</c:v>
                </c:pt>
                <c:pt idx="170">
                  <c:v>428</c:v>
                </c:pt>
                <c:pt idx="171">
                  <c:v>448</c:v>
                </c:pt>
                <c:pt idx="172">
                  <c:v>390</c:v>
                </c:pt>
                <c:pt idx="173">
                  <c:v>533</c:v>
                </c:pt>
                <c:pt idx="174">
                  <c:v>442</c:v>
                </c:pt>
                <c:pt idx="175">
                  <c:v>353</c:v>
                </c:pt>
                <c:pt idx="176">
                  <c:v>283</c:v>
                </c:pt>
                <c:pt idx="177">
                  <c:v>270</c:v>
                </c:pt>
                <c:pt idx="178">
                  <c:v>263</c:v>
                </c:pt>
                <c:pt idx="179">
                  <c:v>204</c:v>
                </c:pt>
                <c:pt idx="180">
                  <c:v>217</c:v>
                </c:pt>
                <c:pt idx="181">
                  <c:v>196</c:v>
                </c:pt>
                <c:pt idx="182">
                  <c:v>184</c:v>
                </c:pt>
                <c:pt idx="183">
                  <c:v>162</c:v>
                </c:pt>
                <c:pt idx="184">
                  <c:v>204</c:v>
                </c:pt>
                <c:pt idx="185">
                  <c:v>168</c:v>
                </c:pt>
                <c:pt idx="186">
                  <c:v>205</c:v>
                </c:pt>
                <c:pt idx="187">
                  <c:v>216</c:v>
                </c:pt>
                <c:pt idx="188">
                  <c:v>234</c:v>
                </c:pt>
                <c:pt idx="189">
                  <c:v>224</c:v>
                </c:pt>
                <c:pt idx="190">
                  <c:v>264</c:v>
                </c:pt>
                <c:pt idx="191">
                  <c:v>310</c:v>
                </c:pt>
                <c:pt idx="192">
                  <c:v>419</c:v>
                </c:pt>
                <c:pt idx="193">
                  <c:v>478</c:v>
                </c:pt>
                <c:pt idx="194">
                  <c:v>609</c:v>
                </c:pt>
                <c:pt idx="195">
                  <c:v>583</c:v>
                </c:pt>
                <c:pt idx="196">
                  <c:v>526</c:v>
                </c:pt>
                <c:pt idx="197">
                  <c:v>570</c:v>
                </c:pt>
                <c:pt idx="198">
                  <c:v>666</c:v>
                </c:pt>
                <c:pt idx="199">
                  <c:v>946</c:v>
                </c:pt>
                <c:pt idx="200">
                  <c:v>1380</c:v>
                </c:pt>
                <c:pt idx="201">
                  <c:v>1742</c:v>
                </c:pt>
                <c:pt idx="202">
                  <c:v>1649</c:v>
                </c:pt>
                <c:pt idx="203">
                  <c:v>1383</c:v>
                </c:pt>
                <c:pt idx="204">
                  <c:v>994</c:v>
                </c:pt>
                <c:pt idx="205">
                  <c:v>702</c:v>
                </c:pt>
                <c:pt idx="206">
                  <c:v>621</c:v>
                </c:pt>
                <c:pt idx="207">
                  <c:v>605</c:v>
                </c:pt>
                <c:pt idx="208">
                  <c:v>492</c:v>
                </c:pt>
                <c:pt idx="209">
                  <c:v>554</c:v>
                </c:pt>
                <c:pt idx="210">
                  <c:v>526</c:v>
                </c:pt>
                <c:pt idx="211">
                  <c:v>524</c:v>
                </c:pt>
                <c:pt idx="212">
                  <c:v>615</c:v>
                </c:pt>
                <c:pt idx="213">
                  <c:v>640</c:v>
                </c:pt>
                <c:pt idx="214">
                  <c:v>719</c:v>
                </c:pt>
                <c:pt idx="215">
                  <c:v>720</c:v>
                </c:pt>
                <c:pt idx="216">
                  <c:v>646</c:v>
                </c:pt>
                <c:pt idx="217">
                  <c:v>527</c:v>
                </c:pt>
                <c:pt idx="218">
                  <c:v>477</c:v>
                </c:pt>
                <c:pt idx="219">
                  <c:v>470</c:v>
                </c:pt>
                <c:pt idx="220">
                  <c:v>421</c:v>
                </c:pt>
                <c:pt idx="221">
                  <c:v>389</c:v>
                </c:pt>
                <c:pt idx="222">
                  <c:v>419</c:v>
                </c:pt>
                <c:pt idx="223">
                  <c:v>456</c:v>
                </c:pt>
                <c:pt idx="224">
                  <c:v>469</c:v>
                </c:pt>
                <c:pt idx="225">
                  <c:v>521</c:v>
                </c:pt>
                <c:pt idx="226">
                  <c:v>484</c:v>
                </c:pt>
                <c:pt idx="227">
                  <c:v>408</c:v>
                </c:pt>
                <c:pt idx="228">
                  <c:v>356</c:v>
                </c:pt>
                <c:pt idx="229">
                  <c:v>305</c:v>
                </c:pt>
                <c:pt idx="230">
                  <c:v>295</c:v>
                </c:pt>
                <c:pt idx="231">
                  <c:v>276</c:v>
                </c:pt>
                <c:pt idx="232">
                  <c:v>272</c:v>
                </c:pt>
                <c:pt idx="233">
                  <c:v>249</c:v>
                </c:pt>
                <c:pt idx="234">
                  <c:v>223</c:v>
                </c:pt>
                <c:pt idx="235">
                  <c:v>213</c:v>
                </c:pt>
                <c:pt idx="236">
                  <c:v>193</c:v>
                </c:pt>
                <c:pt idx="237">
                  <c:v>208</c:v>
                </c:pt>
                <c:pt idx="238">
                  <c:v>214</c:v>
                </c:pt>
                <c:pt idx="239">
                  <c:v>208</c:v>
                </c:pt>
                <c:pt idx="240">
                  <c:v>241</c:v>
                </c:pt>
                <c:pt idx="241">
                  <c:v>260</c:v>
                </c:pt>
                <c:pt idx="242">
                  <c:v>324</c:v>
                </c:pt>
                <c:pt idx="243">
                  <c:v>367</c:v>
                </c:pt>
                <c:pt idx="244">
                  <c:v>595</c:v>
                </c:pt>
                <c:pt idx="245">
                  <c:v>775</c:v>
                </c:pt>
                <c:pt idx="246">
                  <c:v>669</c:v>
                </c:pt>
                <c:pt idx="247">
                  <c:v>653</c:v>
                </c:pt>
                <c:pt idx="248">
                  <c:v>603</c:v>
                </c:pt>
                <c:pt idx="249">
                  <c:v>537</c:v>
                </c:pt>
                <c:pt idx="250">
                  <c:v>511</c:v>
                </c:pt>
                <c:pt idx="251">
                  <c:v>477</c:v>
                </c:pt>
                <c:pt idx="252">
                  <c:v>419</c:v>
                </c:pt>
                <c:pt idx="253">
                  <c:v>418</c:v>
                </c:pt>
                <c:pt idx="254">
                  <c:v>393</c:v>
                </c:pt>
                <c:pt idx="255">
                  <c:v>436</c:v>
                </c:pt>
                <c:pt idx="256">
                  <c:v>495</c:v>
                </c:pt>
                <c:pt idx="257">
                  <c:v>469</c:v>
                </c:pt>
                <c:pt idx="258">
                  <c:v>493</c:v>
                </c:pt>
                <c:pt idx="259">
                  <c:v>603</c:v>
                </c:pt>
                <c:pt idx="260">
                  <c:v>587</c:v>
                </c:pt>
                <c:pt idx="261">
                  <c:v>890</c:v>
                </c:pt>
                <c:pt idx="262">
                  <c:v>808</c:v>
                </c:pt>
                <c:pt idx="263">
                  <c:v>914</c:v>
                </c:pt>
                <c:pt idx="264">
                  <c:v>1303</c:v>
                </c:pt>
                <c:pt idx="265">
                  <c:v>1737</c:v>
                </c:pt>
                <c:pt idx="266">
                  <c:v>1754</c:v>
                </c:pt>
                <c:pt idx="267">
                  <c:v>1320</c:v>
                </c:pt>
                <c:pt idx="268">
                  <c:v>1161</c:v>
                </c:pt>
                <c:pt idx="269">
                  <c:v>976</c:v>
                </c:pt>
                <c:pt idx="270">
                  <c:v>848</c:v>
                </c:pt>
                <c:pt idx="271">
                  <c:v>679</c:v>
                </c:pt>
                <c:pt idx="272">
                  <c:v>540</c:v>
                </c:pt>
                <c:pt idx="273">
                  <c:v>496</c:v>
                </c:pt>
                <c:pt idx="274">
                  <c:v>439</c:v>
                </c:pt>
                <c:pt idx="275">
                  <c:v>437</c:v>
                </c:pt>
                <c:pt idx="276">
                  <c:v>396</c:v>
                </c:pt>
                <c:pt idx="277">
                  <c:v>378</c:v>
                </c:pt>
                <c:pt idx="278">
                  <c:v>377</c:v>
                </c:pt>
                <c:pt idx="279">
                  <c:v>345</c:v>
                </c:pt>
                <c:pt idx="280">
                  <c:v>317</c:v>
                </c:pt>
                <c:pt idx="281">
                  <c:v>275</c:v>
                </c:pt>
                <c:pt idx="282">
                  <c:v>239</c:v>
                </c:pt>
                <c:pt idx="283">
                  <c:v>200</c:v>
                </c:pt>
                <c:pt idx="284">
                  <c:v>175</c:v>
                </c:pt>
                <c:pt idx="285">
                  <c:v>157</c:v>
                </c:pt>
                <c:pt idx="286">
                  <c:v>172</c:v>
                </c:pt>
                <c:pt idx="287">
                  <c:v>157</c:v>
                </c:pt>
                <c:pt idx="288">
                  <c:v>151</c:v>
                </c:pt>
                <c:pt idx="289">
                  <c:v>155</c:v>
                </c:pt>
                <c:pt idx="290">
                  <c:v>144</c:v>
                </c:pt>
                <c:pt idx="291">
                  <c:v>170</c:v>
                </c:pt>
                <c:pt idx="292">
                  <c:v>189</c:v>
                </c:pt>
                <c:pt idx="293">
                  <c:v>176</c:v>
                </c:pt>
                <c:pt idx="294">
                  <c:v>193</c:v>
                </c:pt>
                <c:pt idx="295">
                  <c:v>229</c:v>
                </c:pt>
                <c:pt idx="296">
                  <c:v>319</c:v>
                </c:pt>
                <c:pt idx="297">
                  <c:v>415</c:v>
                </c:pt>
                <c:pt idx="298">
                  <c:v>510</c:v>
                </c:pt>
                <c:pt idx="299">
                  <c:v>538</c:v>
                </c:pt>
                <c:pt idx="300">
                  <c:v>500</c:v>
                </c:pt>
                <c:pt idx="301">
                  <c:v>458</c:v>
                </c:pt>
                <c:pt idx="302">
                  <c:v>467</c:v>
                </c:pt>
                <c:pt idx="303">
                  <c:v>450</c:v>
                </c:pt>
                <c:pt idx="304">
                  <c:v>456</c:v>
                </c:pt>
                <c:pt idx="305">
                  <c:v>428</c:v>
                </c:pt>
                <c:pt idx="306">
                  <c:v>394</c:v>
                </c:pt>
                <c:pt idx="307">
                  <c:v>414</c:v>
                </c:pt>
                <c:pt idx="308">
                  <c:v>420</c:v>
                </c:pt>
                <c:pt idx="309">
                  <c:v>368</c:v>
                </c:pt>
                <c:pt idx="310">
                  <c:v>463</c:v>
                </c:pt>
                <c:pt idx="311">
                  <c:v>422</c:v>
                </c:pt>
                <c:pt idx="312">
                  <c:v>433</c:v>
                </c:pt>
                <c:pt idx="313">
                  <c:v>474</c:v>
                </c:pt>
                <c:pt idx="314">
                  <c:v>448</c:v>
                </c:pt>
                <c:pt idx="315">
                  <c:v>453</c:v>
                </c:pt>
                <c:pt idx="316">
                  <c:v>419</c:v>
                </c:pt>
                <c:pt idx="317">
                  <c:v>471</c:v>
                </c:pt>
                <c:pt idx="318">
                  <c:v>554</c:v>
                </c:pt>
                <c:pt idx="319">
                  <c:v>588</c:v>
                </c:pt>
                <c:pt idx="320">
                  <c:v>591</c:v>
                </c:pt>
                <c:pt idx="321">
                  <c:v>612</c:v>
                </c:pt>
                <c:pt idx="322">
                  <c:v>528</c:v>
                </c:pt>
                <c:pt idx="323">
                  <c:v>614</c:v>
                </c:pt>
                <c:pt idx="324">
                  <c:v>551</c:v>
                </c:pt>
                <c:pt idx="325">
                  <c:v>562</c:v>
                </c:pt>
                <c:pt idx="326">
                  <c:v>512</c:v>
                </c:pt>
                <c:pt idx="327">
                  <c:v>516</c:v>
                </c:pt>
                <c:pt idx="328">
                  <c:v>448</c:v>
                </c:pt>
                <c:pt idx="329">
                  <c:v>467</c:v>
                </c:pt>
                <c:pt idx="330">
                  <c:v>504</c:v>
                </c:pt>
                <c:pt idx="331">
                  <c:v>455</c:v>
                </c:pt>
                <c:pt idx="332">
                  <c:v>452</c:v>
                </c:pt>
                <c:pt idx="333">
                  <c:v>467</c:v>
                </c:pt>
                <c:pt idx="334">
                  <c:v>381</c:v>
                </c:pt>
                <c:pt idx="335">
                  <c:v>360</c:v>
                </c:pt>
                <c:pt idx="336">
                  <c:v>312</c:v>
                </c:pt>
                <c:pt idx="337">
                  <c:v>270</c:v>
                </c:pt>
                <c:pt idx="338">
                  <c:v>240</c:v>
                </c:pt>
                <c:pt idx="339">
                  <c:v>243</c:v>
                </c:pt>
                <c:pt idx="340">
                  <c:v>215</c:v>
                </c:pt>
                <c:pt idx="341">
                  <c:v>189</c:v>
                </c:pt>
                <c:pt idx="342">
                  <c:v>220</c:v>
                </c:pt>
                <c:pt idx="343">
                  <c:v>210</c:v>
                </c:pt>
                <c:pt idx="344">
                  <c:v>214</c:v>
                </c:pt>
                <c:pt idx="345">
                  <c:v>226</c:v>
                </c:pt>
                <c:pt idx="346">
                  <c:v>280</c:v>
                </c:pt>
                <c:pt idx="347">
                  <c:v>333</c:v>
                </c:pt>
                <c:pt idx="348">
                  <c:v>449</c:v>
                </c:pt>
                <c:pt idx="349">
                  <c:v>657</c:v>
                </c:pt>
                <c:pt idx="350">
                  <c:v>770</c:v>
                </c:pt>
                <c:pt idx="351">
                  <c:v>773</c:v>
                </c:pt>
                <c:pt idx="352">
                  <c:v>719</c:v>
                </c:pt>
                <c:pt idx="353">
                  <c:v>676</c:v>
                </c:pt>
                <c:pt idx="354">
                  <c:v>676</c:v>
                </c:pt>
                <c:pt idx="355">
                  <c:v>599</c:v>
                </c:pt>
                <c:pt idx="356">
                  <c:v>628</c:v>
                </c:pt>
                <c:pt idx="357">
                  <c:v>680</c:v>
                </c:pt>
                <c:pt idx="358">
                  <c:v>701</c:v>
                </c:pt>
                <c:pt idx="359">
                  <c:v>669</c:v>
                </c:pt>
                <c:pt idx="360">
                  <c:v>724</c:v>
                </c:pt>
                <c:pt idx="361">
                  <c:v>765</c:v>
                </c:pt>
                <c:pt idx="362">
                  <c:v>786</c:v>
                </c:pt>
                <c:pt idx="363">
                  <c:v>807</c:v>
                </c:pt>
                <c:pt idx="364">
                  <c:v>802</c:v>
                </c:pt>
                <c:pt idx="365">
                  <c:v>953</c:v>
                </c:pt>
                <c:pt idx="366">
                  <c:v>869</c:v>
                </c:pt>
                <c:pt idx="367">
                  <c:v>827</c:v>
                </c:pt>
                <c:pt idx="368">
                  <c:v>924</c:v>
                </c:pt>
                <c:pt idx="369">
                  <c:v>1239</c:v>
                </c:pt>
                <c:pt idx="370">
                  <c:v>1458</c:v>
                </c:pt>
                <c:pt idx="371">
                  <c:v>1453</c:v>
                </c:pt>
                <c:pt idx="372">
                  <c:v>1668</c:v>
                </c:pt>
                <c:pt idx="373">
                  <c:v>1757</c:v>
                </c:pt>
                <c:pt idx="374">
                  <c:v>1389</c:v>
                </c:pt>
                <c:pt idx="375">
                  <c:v>1209</c:v>
                </c:pt>
                <c:pt idx="376">
                  <c:v>998</c:v>
                </c:pt>
                <c:pt idx="377">
                  <c:v>873</c:v>
                </c:pt>
                <c:pt idx="378">
                  <c:v>733</c:v>
                </c:pt>
                <c:pt idx="379">
                  <c:v>644</c:v>
                </c:pt>
                <c:pt idx="380">
                  <c:v>574</c:v>
                </c:pt>
                <c:pt idx="381">
                  <c:v>537</c:v>
                </c:pt>
                <c:pt idx="382">
                  <c:v>471</c:v>
                </c:pt>
                <c:pt idx="383">
                  <c:v>440</c:v>
                </c:pt>
                <c:pt idx="384">
                  <c:v>376</c:v>
                </c:pt>
                <c:pt idx="385">
                  <c:v>331</c:v>
                </c:pt>
                <c:pt idx="386">
                  <c:v>323</c:v>
                </c:pt>
                <c:pt idx="387">
                  <c:v>310</c:v>
                </c:pt>
                <c:pt idx="388">
                  <c:v>307</c:v>
                </c:pt>
                <c:pt idx="389">
                  <c:v>282</c:v>
                </c:pt>
                <c:pt idx="390">
                  <c:v>278</c:v>
                </c:pt>
                <c:pt idx="391">
                  <c:v>238</c:v>
                </c:pt>
                <c:pt idx="392">
                  <c:v>215</c:v>
                </c:pt>
                <c:pt idx="393">
                  <c:v>225</c:v>
                </c:pt>
                <c:pt idx="394">
                  <c:v>240</c:v>
                </c:pt>
                <c:pt idx="395">
                  <c:v>243</c:v>
                </c:pt>
                <c:pt idx="396">
                  <c:v>260</c:v>
                </c:pt>
                <c:pt idx="397">
                  <c:v>297</c:v>
                </c:pt>
                <c:pt idx="398">
                  <c:v>305</c:v>
                </c:pt>
                <c:pt idx="399">
                  <c:v>347</c:v>
                </c:pt>
                <c:pt idx="400">
                  <c:v>426</c:v>
                </c:pt>
                <c:pt idx="401">
                  <c:v>591</c:v>
                </c:pt>
                <c:pt idx="402">
                  <c:v>764</c:v>
                </c:pt>
                <c:pt idx="403">
                  <c:v>758</c:v>
                </c:pt>
                <c:pt idx="404">
                  <c:v>712</c:v>
                </c:pt>
                <c:pt idx="405">
                  <c:v>653</c:v>
                </c:pt>
                <c:pt idx="406">
                  <c:v>614</c:v>
                </c:pt>
                <c:pt idx="407">
                  <c:v>546</c:v>
                </c:pt>
                <c:pt idx="408">
                  <c:v>498</c:v>
                </c:pt>
                <c:pt idx="409">
                  <c:v>523</c:v>
                </c:pt>
                <c:pt idx="410">
                  <c:v>474</c:v>
                </c:pt>
                <c:pt idx="411">
                  <c:v>477</c:v>
                </c:pt>
                <c:pt idx="412">
                  <c:v>502</c:v>
                </c:pt>
                <c:pt idx="413">
                  <c:v>557</c:v>
                </c:pt>
                <c:pt idx="414">
                  <c:v>591</c:v>
                </c:pt>
                <c:pt idx="415">
                  <c:v>601</c:v>
                </c:pt>
                <c:pt idx="416">
                  <c:v>611</c:v>
                </c:pt>
                <c:pt idx="417">
                  <c:v>596</c:v>
                </c:pt>
                <c:pt idx="418">
                  <c:v>606</c:v>
                </c:pt>
                <c:pt idx="419">
                  <c:v>539</c:v>
                </c:pt>
                <c:pt idx="420">
                  <c:v>592</c:v>
                </c:pt>
                <c:pt idx="421">
                  <c:v>726</c:v>
                </c:pt>
                <c:pt idx="422">
                  <c:v>792</c:v>
                </c:pt>
                <c:pt idx="423">
                  <c:v>802</c:v>
                </c:pt>
                <c:pt idx="424">
                  <c:v>881</c:v>
                </c:pt>
                <c:pt idx="425">
                  <c:v>993</c:v>
                </c:pt>
                <c:pt idx="426">
                  <c:v>1002</c:v>
                </c:pt>
                <c:pt idx="427">
                  <c:v>990</c:v>
                </c:pt>
                <c:pt idx="428">
                  <c:v>767</c:v>
                </c:pt>
                <c:pt idx="429">
                  <c:v>761</c:v>
                </c:pt>
                <c:pt idx="430">
                  <c:v>701</c:v>
                </c:pt>
                <c:pt idx="431">
                  <c:v>643</c:v>
                </c:pt>
                <c:pt idx="432">
                  <c:v>637</c:v>
                </c:pt>
                <c:pt idx="433">
                  <c:v>640</c:v>
                </c:pt>
                <c:pt idx="434">
                  <c:v>687</c:v>
                </c:pt>
                <c:pt idx="435">
                  <c:v>588</c:v>
                </c:pt>
                <c:pt idx="436">
                  <c:v>448</c:v>
                </c:pt>
                <c:pt idx="437">
                  <c:v>404</c:v>
                </c:pt>
                <c:pt idx="438">
                  <c:v>358</c:v>
                </c:pt>
                <c:pt idx="439">
                  <c:v>312</c:v>
                </c:pt>
                <c:pt idx="440">
                  <c:v>291</c:v>
                </c:pt>
                <c:pt idx="441">
                  <c:v>281</c:v>
                </c:pt>
                <c:pt idx="442">
                  <c:v>274</c:v>
                </c:pt>
                <c:pt idx="443">
                  <c:v>280</c:v>
                </c:pt>
                <c:pt idx="444">
                  <c:v>279</c:v>
                </c:pt>
                <c:pt idx="445">
                  <c:v>257</c:v>
                </c:pt>
                <c:pt idx="446">
                  <c:v>249</c:v>
                </c:pt>
                <c:pt idx="447">
                  <c:v>239</c:v>
                </c:pt>
                <c:pt idx="448">
                  <c:v>254</c:v>
                </c:pt>
                <c:pt idx="449">
                  <c:v>264</c:v>
                </c:pt>
                <c:pt idx="450">
                  <c:v>281</c:v>
                </c:pt>
                <c:pt idx="451">
                  <c:v>298</c:v>
                </c:pt>
                <c:pt idx="452">
                  <c:v>424</c:v>
                </c:pt>
                <c:pt idx="453">
                  <c:v>604</c:v>
                </c:pt>
                <c:pt idx="454">
                  <c:v>823</c:v>
                </c:pt>
                <c:pt idx="455">
                  <c:v>873</c:v>
                </c:pt>
                <c:pt idx="456">
                  <c:v>836</c:v>
                </c:pt>
                <c:pt idx="457">
                  <c:v>791</c:v>
                </c:pt>
                <c:pt idx="458">
                  <c:v>713</c:v>
                </c:pt>
                <c:pt idx="459">
                  <c:v>656</c:v>
                </c:pt>
                <c:pt idx="460">
                  <c:v>625</c:v>
                </c:pt>
                <c:pt idx="461">
                  <c:v>648</c:v>
                </c:pt>
                <c:pt idx="462">
                  <c:v>618</c:v>
                </c:pt>
                <c:pt idx="463">
                  <c:v>617</c:v>
                </c:pt>
                <c:pt idx="464">
                  <c:v>647</c:v>
                </c:pt>
                <c:pt idx="465">
                  <c:v>678</c:v>
                </c:pt>
                <c:pt idx="466">
                  <c:v>789</c:v>
                </c:pt>
                <c:pt idx="467">
                  <c:v>753</c:v>
                </c:pt>
                <c:pt idx="468">
                  <c:v>833</c:v>
                </c:pt>
                <c:pt idx="469">
                  <c:v>922</c:v>
                </c:pt>
                <c:pt idx="470">
                  <c:v>937</c:v>
                </c:pt>
                <c:pt idx="471">
                  <c:v>785</c:v>
                </c:pt>
                <c:pt idx="472">
                  <c:v>737</c:v>
                </c:pt>
                <c:pt idx="473">
                  <c:v>936</c:v>
                </c:pt>
                <c:pt idx="474">
                  <c:v>1219</c:v>
                </c:pt>
                <c:pt idx="475">
                  <c:v>1676</c:v>
                </c:pt>
                <c:pt idx="476">
                  <c:v>1999</c:v>
                </c:pt>
                <c:pt idx="477">
                  <c:v>1720</c:v>
                </c:pt>
                <c:pt idx="478">
                  <c:v>1300</c:v>
                </c:pt>
                <c:pt idx="479">
                  <c:v>1110</c:v>
                </c:pt>
                <c:pt idx="480">
                  <c:v>840</c:v>
                </c:pt>
                <c:pt idx="481">
                  <c:v>785</c:v>
                </c:pt>
                <c:pt idx="482">
                  <c:v>680</c:v>
                </c:pt>
                <c:pt idx="483">
                  <c:v>625</c:v>
                </c:pt>
                <c:pt idx="484">
                  <c:v>592</c:v>
                </c:pt>
                <c:pt idx="485">
                  <c:v>551</c:v>
                </c:pt>
                <c:pt idx="486">
                  <c:v>513</c:v>
                </c:pt>
                <c:pt idx="487">
                  <c:v>473</c:v>
                </c:pt>
                <c:pt idx="488">
                  <c:v>457</c:v>
                </c:pt>
                <c:pt idx="489">
                  <c:v>364</c:v>
                </c:pt>
                <c:pt idx="490">
                  <c:v>322</c:v>
                </c:pt>
                <c:pt idx="491">
                  <c:v>307</c:v>
                </c:pt>
                <c:pt idx="492">
                  <c:v>289</c:v>
                </c:pt>
                <c:pt idx="493">
                  <c:v>279</c:v>
                </c:pt>
                <c:pt idx="494">
                  <c:v>240</c:v>
                </c:pt>
                <c:pt idx="495">
                  <c:v>223</c:v>
                </c:pt>
                <c:pt idx="496">
                  <c:v>227</c:v>
                </c:pt>
                <c:pt idx="497">
                  <c:v>227</c:v>
                </c:pt>
                <c:pt idx="498">
                  <c:v>247</c:v>
                </c:pt>
                <c:pt idx="499">
                  <c:v>263</c:v>
                </c:pt>
                <c:pt idx="500">
                  <c:v>257</c:v>
                </c:pt>
                <c:pt idx="501">
                  <c:v>267</c:v>
                </c:pt>
              </c:numCache>
            </c:numRef>
          </c:val>
          <c:smooth val="0"/>
          <c:extLst>
            <c:ext xmlns:c16="http://schemas.microsoft.com/office/drawing/2014/chart" uri="{C3380CC4-5D6E-409C-BE32-E72D297353CC}">
              <c16:uniqueId val="{00000005-506C-4C2F-92FC-8DF2D5A74E9C}"/>
            </c:ext>
          </c:extLst>
        </c:ser>
        <c:ser>
          <c:idx val="27"/>
          <c:order val="27"/>
          <c:tx>
            <c:strRef>
              <c:f>新建文本文档!$AC$1</c:f>
              <c:strCache>
                <c:ptCount val="1"/>
                <c:pt idx="0">
                  <c:v>United States</c:v>
                </c:pt>
              </c:strCache>
            </c:strRef>
          </c:tx>
          <c:spPr>
            <a:ln w="22225" cap="rnd">
              <a:solidFill>
                <a:schemeClr val="accent1"/>
              </a:solidFill>
            </a:ln>
            <a:effectLst>
              <a:glow rad="139700">
                <a:schemeClr val="accent1">
                  <a:satMod val="175000"/>
                  <a:alpha val="14000"/>
                </a:schemeClr>
              </a:glow>
            </a:effectLst>
          </c:spPr>
          <c:marker>
            <c:symbol val="none"/>
          </c:marker>
          <c:cat>
            <c:numRef>
              <c:f>新建文本文档!$A$2:$A$503</c:f>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f>新建文本文档!$AC$2:$AC$503</c:f>
              <c:numCache>
                <c:formatCode>General</c:formatCode>
                <c:ptCount val="502"/>
                <c:pt idx="0">
                  <c:v>2522</c:v>
                </c:pt>
                <c:pt idx="1">
                  <c:v>2098</c:v>
                </c:pt>
                <c:pt idx="2">
                  <c:v>1998</c:v>
                </c:pt>
                <c:pt idx="3">
                  <c:v>2137</c:v>
                </c:pt>
                <c:pt idx="4">
                  <c:v>2155</c:v>
                </c:pt>
                <c:pt idx="5">
                  <c:v>2221</c:v>
                </c:pt>
                <c:pt idx="6">
                  <c:v>2437</c:v>
                </c:pt>
                <c:pt idx="7">
                  <c:v>2567</c:v>
                </c:pt>
                <c:pt idx="8">
                  <c:v>2564</c:v>
                </c:pt>
                <c:pt idx="9">
                  <c:v>2457</c:v>
                </c:pt>
                <c:pt idx="10">
                  <c:v>2170</c:v>
                </c:pt>
                <c:pt idx="11">
                  <c:v>2057</c:v>
                </c:pt>
                <c:pt idx="12">
                  <c:v>1896</c:v>
                </c:pt>
                <c:pt idx="13">
                  <c:v>1574</c:v>
                </c:pt>
                <c:pt idx="14">
                  <c:v>1363</c:v>
                </c:pt>
                <c:pt idx="15">
                  <c:v>1191</c:v>
                </c:pt>
                <c:pt idx="16">
                  <c:v>1090</c:v>
                </c:pt>
                <c:pt idx="17">
                  <c:v>1060</c:v>
                </c:pt>
                <c:pt idx="18">
                  <c:v>1003</c:v>
                </c:pt>
                <c:pt idx="19">
                  <c:v>939</c:v>
                </c:pt>
                <c:pt idx="20">
                  <c:v>927</c:v>
                </c:pt>
                <c:pt idx="21">
                  <c:v>884</c:v>
                </c:pt>
                <c:pt idx="22">
                  <c:v>818</c:v>
                </c:pt>
                <c:pt idx="23">
                  <c:v>775</c:v>
                </c:pt>
                <c:pt idx="24">
                  <c:v>729</c:v>
                </c:pt>
                <c:pt idx="25">
                  <c:v>706</c:v>
                </c:pt>
                <c:pt idx="26">
                  <c:v>735</c:v>
                </c:pt>
                <c:pt idx="27">
                  <c:v>717</c:v>
                </c:pt>
                <c:pt idx="28">
                  <c:v>695</c:v>
                </c:pt>
                <c:pt idx="29">
                  <c:v>695</c:v>
                </c:pt>
                <c:pt idx="30">
                  <c:v>677</c:v>
                </c:pt>
                <c:pt idx="31">
                  <c:v>681</c:v>
                </c:pt>
                <c:pt idx="32">
                  <c:v>717</c:v>
                </c:pt>
                <c:pt idx="33">
                  <c:v>741</c:v>
                </c:pt>
                <c:pt idx="34">
                  <c:v>760</c:v>
                </c:pt>
                <c:pt idx="35">
                  <c:v>861</c:v>
                </c:pt>
                <c:pt idx="36">
                  <c:v>965</c:v>
                </c:pt>
                <c:pt idx="37">
                  <c:v>1101</c:v>
                </c:pt>
                <c:pt idx="38">
                  <c:v>1133</c:v>
                </c:pt>
                <c:pt idx="39">
                  <c:v>1178</c:v>
                </c:pt>
                <c:pt idx="40">
                  <c:v>1230</c:v>
                </c:pt>
                <c:pt idx="41">
                  <c:v>1297</c:v>
                </c:pt>
                <c:pt idx="42">
                  <c:v>1445</c:v>
                </c:pt>
                <c:pt idx="43">
                  <c:v>1577</c:v>
                </c:pt>
                <c:pt idx="44">
                  <c:v>1636</c:v>
                </c:pt>
                <c:pt idx="45">
                  <c:v>1758</c:v>
                </c:pt>
                <c:pt idx="46">
                  <c:v>1595</c:v>
                </c:pt>
                <c:pt idx="47">
                  <c:v>1889</c:v>
                </c:pt>
                <c:pt idx="48">
                  <c:v>1886</c:v>
                </c:pt>
                <c:pt idx="49">
                  <c:v>2079</c:v>
                </c:pt>
                <c:pt idx="50">
                  <c:v>2305</c:v>
                </c:pt>
                <c:pt idx="51">
                  <c:v>2547</c:v>
                </c:pt>
                <c:pt idx="52">
                  <c:v>2419</c:v>
                </c:pt>
                <c:pt idx="53">
                  <c:v>2082</c:v>
                </c:pt>
                <c:pt idx="54">
                  <c:v>1968</c:v>
                </c:pt>
                <c:pt idx="55">
                  <c:v>2182</c:v>
                </c:pt>
                <c:pt idx="56">
                  <c:v>2409</c:v>
                </c:pt>
                <c:pt idx="57">
                  <c:v>2806</c:v>
                </c:pt>
                <c:pt idx="58">
                  <c:v>2970</c:v>
                </c:pt>
                <c:pt idx="59">
                  <c:v>2941</c:v>
                </c:pt>
                <c:pt idx="60">
                  <c:v>2641</c:v>
                </c:pt>
                <c:pt idx="61">
                  <c:v>2424</c:v>
                </c:pt>
                <c:pt idx="62">
                  <c:v>2086</c:v>
                </c:pt>
                <c:pt idx="63">
                  <c:v>1893</c:v>
                </c:pt>
                <c:pt idx="64">
                  <c:v>1604</c:v>
                </c:pt>
                <c:pt idx="65">
                  <c:v>1375</c:v>
                </c:pt>
                <c:pt idx="66">
                  <c:v>1372</c:v>
                </c:pt>
                <c:pt idx="67">
                  <c:v>1243</c:v>
                </c:pt>
                <c:pt idx="68">
                  <c:v>1080</c:v>
                </c:pt>
                <c:pt idx="69">
                  <c:v>980</c:v>
                </c:pt>
                <c:pt idx="70">
                  <c:v>931</c:v>
                </c:pt>
                <c:pt idx="71">
                  <c:v>878</c:v>
                </c:pt>
                <c:pt idx="72">
                  <c:v>850</c:v>
                </c:pt>
                <c:pt idx="73">
                  <c:v>840</c:v>
                </c:pt>
                <c:pt idx="74">
                  <c:v>774</c:v>
                </c:pt>
                <c:pt idx="75">
                  <c:v>764</c:v>
                </c:pt>
                <c:pt idx="76">
                  <c:v>748</c:v>
                </c:pt>
                <c:pt idx="77">
                  <c:v>720</c:v>
                </c:pt>
                <c:pt idx="78">
                  <c:v>708</c:v>
                </c:pt>
                <c:pt idx="79">
                  <c:v>701</c:v>
                </c:pt>
                <c:pt idx="80">
                  <c:v>705</c:v>
                </c:pt>
                <c:pt idx="81">
                  <c:v>699</c:v>
                </c:pt>
                <c:pt idx="82">
                  <c:v>705</c:v>
                </c:pt>
                <c:pt idx="83">
                  <c:v>723</c:v>
                </c:pt>
                <c:pt idx="84">
                  <c:v>744</c:v>
                </c:pt>
                <c:pt idx="85">
                  <c:v>763</c:v>
                </c:pt>
                <c:pt idx="86">
                  <c:v>809</c:v>
                </c:pt>
                <c:pt idx="87">
                  <c:v>903</c:v>
                </c:pt>
                <c:pt idx="88">
                  <c:v>957</c:v>
                </c:pt>
                <c:pt idx="89">
                  <c:v>1041</c:v>
                </c:pt>
                <c:pt idx="90">
                  <c:v>1082</c:v>
                </c:pt>
                <c:pt idx="91">
                  <c:v>1180</c:v>
                </c:pt>
                <c:pt idx="92">
                  <c:v>1210</c:v>
                </c:pt>
                <c:pt idx="93">
                  <c:v>1326</c:v>
                </c:pt>
                <c:pt idx="94">
                  <c:v>1377</c:v>
                </c:pt>
                <c:pt idx="95">
                  <c:v>1512</c:v>
                </c:pt>
                <c:pt idx="96">
                  <c:v>1594</c:v>
                </c:pt>
                <c:pt idx="97">
                  <c:v>1644</c:v>
                </c:pt>
                <c:pt idx="98">
                  <c:v>1465</c:v>
                </c:pt>
                <c:pt idx="99">
                  <c:v>1700</c:v>
                </c:pt>
                <c:pt idx="100">
                  <c:v>1632</c:v>
                </c:pt>
                <c:pt idx="101">
                  <c:v>1618</c:v>
                </c:pt>
                <c:pt idx="102">
                  <c:v>1709</c:v>
                </c:pt>
                <c:pt idx="103">
                  <c:v>1954</c:v>
                </c:pt>
                <c:pt idx="104">
                  <c:v>2278</c:v>
                </c:pt>
                <c:pt idx="105">
                  <c:v>2199</c:v>
                </c:pt>
                <c:pt idx="106">
                  <c:v>2230</c:v>
                </c:pt>
                <c:pt idx="107">
                  <c:v>2921</c:v>
                </c:pt>
                <c:pt idx="108">
                  <c:v>3880</c:v>
                </c:pt>
                <c:pt idx="109">
                  <c:v>4928</c:v>
                </c:pt>
                <c:pt idx="110">
                  <c:v>5352</c:v>
                </c:pt>
                <c:pt idx="111">
                  <c:v>5805</c:v>
                </c:pt>
                <c:pt idx="112">
                  <c:v>5050</c:v>
                </c:pt>
                <c:pt idx="113">
                  <c:v>4059</c:v>
                </c:pt>
                <c:pt idx="114">
                  <c:v>3229</c:v>
                </c:pt>
                <c:pt idx="115">
                  <c:v>2592</c:v>
                </c:pt>
                <c:pt idx="116">
                  <c:v>2172</c:v>
                </c:pt>
                <c:pt idx="117">
                  <c:v>1776</c:v>
                </c:pt>
                <c:pt idx="118">
                  <c:v>1508</c:v>
                </c:pt>
                <c:pt idx="119">
                  <c:v>1331</c:v>
                </c:pt>
                <c:pt idx="120">
                  <c:v>1180</c:v>
                </c:pt>
                <c:pt idx="121">
                  <c:v>1046</c:v>
                </c:pt>
                <c:pt idx="122">
                  <c:v>947</c:v>
                </c:pt>
                <c:pt idx="123">
                  <c:v>922</c:v>
                </c:pt>
                <c:pt idx="124">
                  <c:v>873</c:v>
                </c:pt>
                <c:pt idx="125">
                  <c:v>828</c:v>
                </c:pt>
                <c:pt idx="126">
                  <c:v>770</c:v>
                </c:pt>
                <c:pt idx="127">
                  <c:v>727</c:v>
                </c:pt>
                <c:pt idx="128">
                  <c:v>713</c:v>
                </c:pt>
                <c:pt idx="129">
                  <c:v>662</c:v>
                </c:pt>
                <c:pt idx="130">
                  <c:v>646</c:v>
                </c:pt>
                <c:pt idx="131">
                  <c:v>665</c:v>
                </c:pt>
                <c:pt idx="132">
                  <c:v>638</c:v>
                </c:pt>
                <c:pt idx="133">
                  <c:v>627</c:v>
                </c:pt>
                <c:pt idx="134">
                  <c:v>634</c:v>
                </c:pt>
                <c:pt idx="135">
                  <c:v>648</c:v>
                </c:pt>
                <c:pt idx="136">
                  <c:v>684</c:v>
                </c:pt>
                <c:pt idx="137">
                  <c:v>710</c:v>
                </c:pt>
                <c:pt idx="138">
                  <c:v>771</c:v>
                </c:pt>
                <c:pt idx="139">
                  <c:v>903</c:v>
                </c:pt>
                <c:pt idx="140">
                  <c:v>1009</c:v>
                </c:pt>
                <c:pt idx="141">
                  <c:v>1114</c:v>
                </c:pt>
                <c:pt idx="142">
                  <c:v>1221</c:v>
                </c:pt>
                <c:pt idx="143">
                  <c:v>1275</c:v>
                </c:pt>
                <c:pt idx="144">
                  <c:v>1334</c:v>
                </c:pt>
                <c:pt idx="145">
                  <c:v>1404</c:v>
                </c:pt>
                <c:pt idx="146">
                  <c:v>1543</c:v>
                </c:pt>
                <c:pt idx="147">
                  <c:v>1659</c:v>
                </c:pt>
                <c:pt idx="148">
                  <c:v>1747</c:v>
                </c:pt>
                <c:pt idx="149">
                  <c:v>1953</c:v>
                </c:pt>
                <c:pt idx="150">
                  <c:v>2194</c:v>
                </c:pt>
                <c:pt idx="151">
                  <c:v>1969</c:v>
                </c:pt>
                <c:pt idx="152">
                  <c:v>2045</c:v>
                </c:pt>
                <c:pt idx="153">
                  <c:v>1938</c:v>
                </c:pt>
                <c:pt idx="154">
                  <c:v>1870</c:v>
                </c:pt>
                <c:pt idx="155">
                  <c:v>1942</c:v>
                </c:pt>
                <c:pt idx="156">
                  <c:v>2100</c:v>
                </c:pt>
                <c:pt idx="157">
                  <c:v>2133</c:v>
                </c:pt>
                <c:pt idx="158">
                  <c:v>1971</c:v>
                </c:pt>
                <c:pt idx="159">
                  <c:v>2191</c:v>
                </c:pt>
                <c:pt idx="160">
                  <c:v>2555</c:v>
                </c:pt>
                <c:pt idx="161">
                  <c:v>3116</c:v>
                </c:pt>
                <c:pt idx="162">
                  <c:v>3484</c:v>
                </c:pt>
                <c:pt idx="163">
                  <c:v>3499</c:v>
                </c:pt>
                <c:pt idx="164">
                  <c:v>3447</c:v>
                </c:pt>
                <c:pt idx="165">
                  <c:v>3220</c:v>
                </c:pt>
                <c:pt idx="166">
                  <c:v>2711</c:v>
                </c:pt>
                <c:pt idx="167">
                  <c:v>2348</c:v>
                </c:pt>
                <c:pt idx="168">
                  <c:v>2021</c:v>
                </c:pt>
                <c:pt idx="169">
                  <c:v>1699</c:v>
                </c:pt>
                <c:pt idx="170">
                  <c:v>1462</c:v>
                </c:pt>
                <c:pt idx="171">
                  <c:v>1378</c:v>
                </c:pt>
                <c:pt idx="172">
                  <c:v>1381</c:v>
                </c:pt>
                <c:pt idx="173">
                  <c:v>2129</c:v>
                </c:pt>
                <c:pt idx="174">
                  <c:v>1885</c:v>
                </c:pt>
                <c:pt idx="175">
                  <c:v>1818</c:v>
                </c:pt>
                <c:pt idx="176">
                  <c:v>1892</c:v>
                </c:pt>
                <c:pt idx="177">
                  <c:v>1760</c:v>
                </c:pt>
                <c:pt idx="178">
                  <c:v>1743</c:v>
                </c:pt>
                <c:pt idx="179">
                  <c:v>1907</c:v>
                </c:pt>
                <c:pt idx="180">
                  <c:v>1895</c:v>
                </c:pt>
                <c:pt idx="181">
                  <c:v>1686</c:v>
                </c:pt>
                <c:pt idx="182">
                  <c:v>1490</c:v>
                </c:pt>
                <c:pt idx="183">
                  <c:v>1337</c:v>
                </c:pt>
                <c:pt idx="184">
                  <c:v>1278</c:v>
                </c:pt>
                <c:pt idx="185">
                  <c:v>1257</c:v>
                </c:pt>
                <c:pt idx="186">
                  <c:v>1324</c:v>
                </c:pt>
                <c:pt idx="187">
                  <c:v>1276</c:v>
                </c:pt>
                <c:pt idx="188">
                  <c:v>1302</c:v>
                </c:pt>
                <c:pt idx="189">
                  <c:v>1481</c:v>
                </c:pt>
                <c:pt idx="190">
                  <c:v>1915</c:v>
                </c:pt>
                <c:pt idx="191">
                  <c:v>2498</c:v>
                </c:pt>
                <c:pt idx="192">
                  <c:v>3361</c:v>
                </c:pt>
                <c:pt idx="193">
                  <c:v>3790</c:v>
                </c:pt>
                <c:pt idx="194">
                  <c:v>4254</c:v>
                </c:pt>
                <c:pt idx="195">
                  <c:v>4926</c:v>
                </c:pt>
                <c:pt idx="196">
                  <c:v>5424</c:v>
                </c:pt>
                <c:pt idx="197">
                  <c:v>6037</c:v>
                </c:pt>
                <c:pt idx="198">
                  <c:v>7112</c:v>
                </c:pt>
                <c:pt idx="199">
                  <c:v>6533</c:v>
                </c:pt>
                <c:pt idx="200">
                  <c:v>5722</c:v>
                </c:pt>
                <c:pt idx="201">
                  <c:v>4468</c:v>
                </c:pt>
                <c:pt idx="202">
                  <c:v>3587</c:v>
                </c:pt>
                <c:pt idx="203">
                  <c:v>2655</c:v>
                </c:pt>
                <c:pt idx="204">
                  <c:v>2560</c:v>
                </c:pt>
                <c:pt idx="205">
                  <c:v>2190</c:v>
                </c:pt>
                <c:pt idx="206">
                  <c:v>2032</c:v>
                </c:pt>
                <c:pt idx="207">
                  <c:v>2055</c:v>
                </c:pt>
                <c:pt idx="208">
                  <c:v>2199</c:v>
                </c:pt>
                <c:pt idx="209">
                  <c:v>2169</c:v>
                </c:pt>
                <c:pt idx="210">
                  <c:v>1916</c:v>
                </c:pt>
                <c:pt idx="211">
                  <c:v>1860</c:v>
                </c:pt>
                <c:pt idx="212">
                  <c:v>1861</c:v>
                </c:pt>
                <c:pt idx="213">
                  <c:v>1910</c:v>
                </c:pt>
                <c:pt idx="214">
                  <c:v>1944</c:v>
                </c:pt>
                <c:pt idx="215">
                  <c:v>2000</c:v>
                </c:pt>
                <c:pt idx="216">
                  <c:v>1968</c:v>
                </c:pt>
                <c:pt idx="217">
                  <c:v>1888</c:v>
                </c:pt>
                <c:pt idx="218">
                  <c:v>1793</c:v>
                </c:pt>
                <c:pt idx="219">
                  <c:v>1619</c:v>
                </c:pt>
                <c:pt idx="220">
                  <c:v>1511</c:v>
                </c:pt>
                <c:pt idx="221">
                  <c:v>1350</c:v>
                </c:pt>
                <c:pt idx="222">
                  <c:v>1257</c:v>
                </c:pt>
                <c:pt idx="223">
                  <c:v>1123</c:v>
                </c:pt>
                <c:pt idx="224">
                  <c:v>1110</c:v>
                </c:pt>
                <c:pt idx="225">
                  <c:v>1149</c:v>
                </c:pt>
                <c:pt idx="226">
                  <c:v>1088</c:v>
                </c:pt>
                <c:pt idx="227">
                  <c:v>1060</c:v>
                </c:pt>
                <c:pt idx="228">
                  <c:v>1042</c:v>
                </c:pt>
                <c:pt idx="229">
                  <c:v>989</c:v>
                </c:pt>
                <c:pt idx="230">
                  <c:v>965</c:v>
                </c:pt>
                <c:pt idx="231">
                  <c:v>858</c:v>
                </c:pt>
                <c:pt idx="232">
                  <c:v>808</c:v>
                </c:pt>
                <c:pt idx="233">
                  <c:v>786</c:v>
                </c:pt>
                <c:pt idx="234">
                  <c:v>765</c:v>
                </c:pt>
                <c:pt idx="235">
                  <c:v>760</c:v>
                </c:pt>
                <c:pt idx="236">
                  <c:v>752</c:v>
                </c:pt>
                <c:pt idx="237">
                  <c:v>737</c:v>
                </c:pt>
                <c:pt idx="238">
                  <c:v>744</c:v>
                </c:pt>
                <c:pt idx="239">
                  <c:v>757</c:v>
                </c:pt>
                <c:pt idx="240">
                  <c:v>754</c:v>
                </c:pt>
                <c:pt idx="241">
                  <c:v>804</c:v>
                </c:pt>
                <c:pt idx="242">
                  <c:v>846</c:v>
                </c:pt>
                <c:pt idx="243">
                  <c:v>924</c:v>
                </c:pt>
                <c:pt idx="244">
                  <c:v>1030</c:v>
                </c:pt>
                <c:pt idx="245">
                  <c:v>1187</c:v>
                </c:pt>
                <c:pt idx="246">
                  <c:v>1315</c:v>
                </c:pt>
                <c:pt idx="247">
                  <c:v>1335</c:v>
                </c:pt>
                <c:pt idx="248">
                  <c:v>1430</c:v>
                </c:pt>
                <c:pt idx="249">
                  <c:v>1421</c:v>
                </c:pt>
                <c:pt idx="250">
                  <c:v>1566</c:v>
                </c:pt>
                <c:pt idx="251">
                  <c:v>1596</c:v>
                </c:pt>
                <c:pt idx="252">
                  <c:v>1685</c:v>
                </c:pt>
                <c:pt idx="253">
                  <c:v>1758</c:v>
                </c:pt>
                <c:pt idx="254">
                  <c:v>1864</c:v>
                </c:pt>
                <c:pt idx="255">
                  <c:v>1661</c:v>
                </c:pt>
                <c:pt idx="256">
                  <c:v>1960</c:v>
                </c:pt>
                <c:pt idx="257">
                  <c:v>1943</c:v>
                </c:pt>
                <c:pt idx="258">
                  <c:v>2113</c:v>
                </c:pt>
                <c:pt idx="259">
                  <c:v>2512</c:v>
                </c:pt>
                <c:pt idx="260">
                  <c:v>2917</c:v>
                </c:pt>
                <c:pt idx="261">
                  <c:v>2978</c:v>
                </c:pt>
                <c:pt idx="262">
                  <c:v>2726</c:v>
                </c:pt>
                <c:pt idx="263">
                  <c:v>3089</c:v>
                </c:pt>
                <c:pt idx="264">
                  <c:v>3554</c:v>
                </c:pt>
                <c:pt idx="265">
                  <c:v>3601</c:v>
                </c:pt>
                <c:pt idx="266">
                  <c:v>3784</c:v>
                </c:pt>
                <c:pt idx="267">
                  <c:v>4077</c:v>
                </c:pt>
                <c:pt idx="268">
                  <c:v>3565</c:v>
                </c:pt>
                <c:pt idx="269">
                  <c:v>2980</c:v>
                </c:pt>
                <c:pt idx="270">
                  <c:v>2482</c:v>
                </c:pt>
                <c:pt idx="271">
                  <c:v>2076</c:v>
                </c:pt>
                <c:pt idx="272">
                  <c:v>1776</c:v>
                </c:pt>
                <c:pt idx="273">
                  <c:v>1589</c:v>
                </c:pt>
                <c:pt idx="274">
                  <c:v>1405</c:v>
                </c:pt>
                <c:pt idx="275">
                  <c:v>1228</c:v>
                </c:pt>
                <c:pt idx="276">
                  <c:v>1126</c:v>
                </c:pt>
                <c:pt idx="277">
                  <c:v>1055</c:v>
                </c:pt>
                <c:pt idx="278">
                  <c:v>1013</c:v>
                </c:pt>
                <c:pt idx="279">
                  <c:v>965</c:v>
                </c:pt>
                <c:pt idx="280">
                  <c:v>937</c:v>
                </c:pt>
                <c:pt idx="281">
                  <c:v>882</c:v>
                </c:pt>
                <c:pt idx="282">
                  <c:v>859</c:v>
                </c:pt>
                <c:pt idx="283">
                  <c:v>811</c:v>
                </c:pt>
                <c:pt idx="284">
                  <c:v>744</c:v>
                </c:pt>
                <c:pt idx="285">
                  <c:v>714</c:v>
                </c:pt>
                <c:pt idx="286">
                  <c:v>651</c:v>
                </c:pt>
                <c:pt idx="287">
                  <c:v>639</c:v>
                </c:pt>
                <c:pt idx="288">
                  <c:v>626</c:v>
                </c:pt>
                <c:pt idx="289">
                  <c:v>610</c:v>
                </c:pt>
                <c:pt idx="290">
                  <c:v>604</c:v>
                </c:pt>
                <c:pt idx="291">
                  <c:v>597</c:v>
                </c:pt>
                <c:pt idx="292">
                  <c:v>616</c:v>
                </c:pt>
                <c:pt idx="293">
                  <c:v>634</c:v>
                </c:pt>
                <c:pt idx="294">
                  <c:v>717</c:v>
                </c:pt>
                <c:pt idx="295">
                  <c:v>821</c:v>
                </c:pt>
                <c:pt idx="296">
                  <c:v>951</c:v>
                </c:pt>
                <c:pt idx="297">
                  <c:v>1127</c:v>
                </c:pt>
                <c:pt idx="298">
                  <c:v>1343</c:v>
                </c:pt>
                <c:pt idx="299">
                  <c:v>1521</c:v>
                </c:pt>
                <c:pt idx="300">
                  <c:v>1587</c:v>
                </c:pt>
                <c:pt idx="301">
                  <c:v>1640</c:v>
                </c:pt>
                <c:pt idx="302">
                  <c:v>1608</c:v>
                </c:pt>
                <c:pt idx="303">
                  <c:v>1638</c:v>
                </c:pt>
                <c:pt idx="304">
                  <c:v>1788</c:v>
                </c:pt>
                <c:pt idx="305">
                  <c:v>1797</c:v>
                </c:pt>
                <c:pt idx="306">
                  <c:v>1880</c:v>
                </c:pt>
                <c:pt idx="307">
                  <c:v>1785</c:v>
                </c:pt>
                <c:pt idx="308">
                  <c:v>2033</c:v>
                </c:pt>
                <c:pt idx="309">
                  <c:v>1981</c:v>
                </c:pt>
                <c:pt idx="310">
                  <c:v>2094</c:v>
                </c:pt>
                <c:pt idx="311">
                  <c:v>2370</c:v>
                </c:pt>
                <c:pt idx="312">
                  <c:v>2741</c:v>
                </c:pt>
                <c:pt idx="313">
                  <c:v>2860</c:v>
                </c:pt>
                <c:pt idx="314">
                  <c:v>2500</c:v>
                </c:pt>
                <c:pt idx="315">
                  <c:v>2411</c:v>
                </c:pt>
                <c:pt idx="316">
                  <c:v>2475</c:v>
                </c:pt>
                <c:pt idx="317">
                  <c:v>2507</c:v>
                </c:pt>
                <c:pt idx="318">
                  <c:v>2348</c:v>
                </c:pt>
                <c:pt idx="319">
                  <c:v>2501</c:v>
                </c:pt>
                <c:pt idx="320">
                  <c:v>2710</c:v>
                </c:pt>
                <c:pt idx="321">
                  <c:v>2519</c:v>
                </c:pt>
                <c:pt idx="322">
                  <c:v>2586</c:v>
                </c:pt>
                <c:pt idx="323">
                  <c:v>2556</c:v>
                </c:pt>
                <c:pt idx="324">
                  <c:v>2162</c:v>
                </c:pt>
                <c:pt idx="325">
                  <c:v>1936</c:v>
                </c:pt>
                <c:pt idx="326">
                  <c:v>1801</c:v>
                </c:pt>
                <c:pt idx="327">
                  <c:v>1799</c:v>
                </c:pt>
                <c:pt idx="328">
                  <c:v>1785</c:v>
                </c:pt>
                <c:pt idx="329">
                  <c:v>1729</c:v>
                </c:pt>
                <c:pt idx="330">
                  <c:v>1625</c:v>
                </c:pt>
                <c:pt idx="331">
                  <c:v>1651</c:v>
                </c:pt>
                <c:pt idx="332">
                  <c:v>1624</c:v>
                </c:pt>
                <c:pt idx="333">
                  <c:v>1537</c:v>
                </c:pt>
                <c:pt idx="334">
                  <c:v>1428</c:v>
                </c:pt>
                <c:pt idx="335">
                  <c:v>1329</c:v>
                </c:pt>
                <c:pt idx="336">
                  <c:v>1265</c:v>
                </c:pt>
                <c:pt idx="337">
                  <c:v>1136</c:v>
                </c:pt>
                <c:pt idx="338">
                  <c:v>966</c:v>
                </c:pt>
                <c:pt idx="339">
                  <c:v>911</c:v>
                </c:pt>
                <c:pt idx="340">
                  <c:v>939</c:v>
                </c:pt>
                <c:pt idx="341">
                  <c:v>897</c:v>
                </c:pt>
                <c:pt idx="342">
                  <c:v>869</c:v>
                </c:pt>
                <c:pt idx="343">
                  <c:v>869</c:v>
                </c:pt>
                <c:pt idx="344">
                  <c:v>889</c:v>
                </c:pt>
                <c:pt idx="345">
                  <c:v>977</c:v>
                </c:pt>
                <c:pt idx="346">
                  <c:v>1095</c:v>
                </c:pt>
                <c:pt idx="347">
                  <c:v>1199</c:v>
                </c:pt>
                <c:pt idx="348">
                  <c:v>1374</c:v>
                </c:pt>
                <c:pt idx="349">
                  <c:v>1543</c:v>
                </c:pt>
                <c:pt idx="350">
                  <c:v>1737</c:v>
                </c:pt>
                <c:pt idx="351">
                  <c:v>1895</c:v>
                </c:pt>
                <c:pt idx="352">
                  <c:v>2018</c:v>
                </c:pt>
                <c:pt idx="353">
                  <c:v>2325</c:v>
                </c:pt>
                <c:pt idx="354">
                  <c:v>2391</c:v>
                </c:pt>
                <c:pt idx="355">
                  <c:v>2369</c:v>
                </c:pt>
                <c:pt idx="356">
                  <c:v>2349</c:v>
                </c:pt>
                <c:pt idx="357">
                  <c:v>2492</c:v>
                </c:pt>
                <c:pt idx="358">
                  <c:v>2913</c:v>
                </c:pt>
                <c:pt idx="359">
                  <c:v>3040</c:v>
                </c:pt>
                <c:pt idx="360">
                  <c:v>3641</c:v>
                </c:pt>
                <c:pt idx="361">
                  <c:v>4427</c:v>
                </c:pt>
                <c:pt idx="362">
                  <c:v>5132</c:v>
                </c:pt>
                <c:pt idx="363">
                  <c:v>6359</c:v>
                </c:pt>
                <c:pt idx="364">
                  <c:v>7904</c:v>
                </c:pt>
                <c:pt idx="365">
                  <c:v>8618</c:v>
                </c:pt>
                <c:pt idx="366">
                  <c:v>10112</c:v>
                </c:pt>
                <c:pt idx="367">
                  <c:v>10555</c:v>
                </c:pt>
                <c:pt idx="368">
                  <c:v>9408</c:v>
                </c:pt>
                <c:pt idx="369">
                  <c:v>7209</c:v>
                </c:pt>
                <c:pt idx="370">
                  <c:v>5541</c:v>
                </c:pt>
                <c:pt idx="371">
                  <c:v>4555</c:v>
                </c:pt>
                <c:pt idx="372">
                  <c:v>4240</c:v>
                </c:pt>
                <c:pt idx="373">
                  <c:v>3784</c:v>
                </c:pt>
                <c:pt idx="374">
                  <c:v>3504</c:v>
                </c:pt>
                <c:pt idx="375">
                  <c:v>3242</c:v>
                </c:pt>
                <c:pt idx="376">
                  <c:v>2894</c:v>
                </c:pt>
                <c:pt idx="377">
                  <c:v>2673</c:v>
                </c:pt>
                <c:pt idx="378">
                  <c:v>2482</c:v>
                </c:pt>
                <c:pt idx="379">
                  <c:v>2121</c:v>
                </c:pt>
                <c:pt idx="380">
                  <c:v>1747</c:v>
                </c:pt>
                <c:pt idx="381">
                  <c:v>1681</c:v>
                </c:pt>
                <c:pt idx="382">
                  <c:v>1534</c:v>
                </c:pt>
                <c:pt idx="383">
                  <c:v>1438</c:v>
                </c:pt>
                <c:pt idx="384">
                  <c:v>1286</c:v>
                </c:pt>
                <c:pt idx="385">
                  <c:v>1165</c:v>
                </c:pt>
                <c:pt idx="386">
                  <c:v>1149</c:v>
                </c:pt>
                <c:pt idx="387">
                  <c:v>1063</c:v>
                </c:pt>
                <c:pt idx="388">
                  <c:v>1024</c:v>
                </c:pt>
                <c:pt idx="389">
                  <c:v>997</c:v>
                </c:pt>
                <c:pt idx="390">
                  <c:v>966</c:v>
                </c:pt>
                <c:pt idx="391">
                  <c:v>925</c:v>
                </c:pt>
                <c:pt idx="392">
                  <c:v>941</c:v>
                </c:pt>
                <c:pt idx="393">
                  <c:v>907</c:v>
                </c:pt>
                <c:pt idx="394">
                  <c:v>956</c:v>
                </c:pt>
                <c:pt idx="395">
                  <c:v>850</c:v>
                </c:pt>
                <c:pt idx="396">
                  <c:v>869</c:v>
                </c:pt>
                <c:pt idx="397">
                  <c:v>907</c:v>
                </c:pt>
                <c:pt idx="398">
                  <c:v>952</c:v>
                </c:pt>
                <c:pt idx="399">
                  <c:v>977</c:v>
                </c:pt>
                <c:pt idx="400">
                  <c:v>1085</c:v>
                </c:pt>
                <c:pt idx="401">
                  <c:v>1154</c:v>
                </c:pt>
                <c:pt idx="402">
                  <c:v>1259</c:v>
                </c:pt>
                <c:pt idx="403">
                  <c:v>1350</c:v>
                </c:pt>
                <c:pt idx="404">
                  <c:v>1363</c:v>
                </c:pt>
                <c:pt idx="405">
                  <c:v>1405</c:v>
                </c:pt>
                <c:pt idx="406">
                  <c:v>1354</c:v>
                </c:pt>
                <c:pt idx="407">
                  <c:v>1445</c:v>
                </c:pt>
                <c:pt idx="408">
                  <c:v>1460</c:v>
                </c:pt>
                <c:pt idx="409">
                  <c:v>1560</c:v>
                </c:pt>
                <c:pt idx="410">
                  <c:v>1628</c:v>
                </c:pt>
                <c:pt idx="411">
                  <c:v>1661</c:v>
                </c:pt>
                <c:pt idx="412">
                  <c:v>1708</c:v>
                </c:pt>
                <c:pt idx="413">
                  <c:v>2043</c:v>
                </c:pt>
                <c:pt idx="414">
                  <c:v>2238</c:v>
                </c:pt>
                <c:pt idx="415">
                  <c:v>3196</c:v>
                </c:pt>
                <c:pt idx="416">
                  <c:v>4625</c:v>
                </c:pt>
                <c:pt idx="417">
                  <c:v>5008</c:v>
                </c:pt>
                <c:pt idx="418">
                  <c:v>4691</c:v>
                </c:pt>
                <c:pt idx="419">
                  <c:v>4486</c:v>
                </c:pt>
                <c:pt idx="420">
                  <c:v>4022</c:v>
                </c:pt>
                <c:pt idx="421">
                  <c:v>3472</c:v>
                </c:pt>
                <c:pt idx="422">
                  <c:v>2910</c:v>
                </c:pt>
                <c:pt idx="423">
                  <c:v>2496</c:v>
                </c:pt>
                <c:pt idx="424">
                  <c:v>2228</c:v>
                </c:pt>
                <c:pt idx="425">
                  <c:v>1986</c:v>
                </c:pt>
                <c:pt idx="426">
                  <c:v>1873</c:v>
                </c:pt>
                <c:pt idx="427">
                  <c:v>1773</c:v>
                </c:pt>
                <c:pt idx="428">
                  <c:v>1738</c:v>
                </c:pt>
                <c:pt idx="429">
                  <c:v>1750</c:v>
                </c:pt>
                <c:pt idx="430">
                  <c:v>1778</c:v>
                </c:pt>
                <c:pt idx="431">
                  <c:v>1771</c:v>
                </c:pt>
                <c:pt idx="432">
                  <c:v>1607</c:v>
                </c:pt>
                <c:pt idx="433">
                  <c:v>1530</c:v>
                </c:pt>
                <c:pt idx="434">
                  <c:v>1467</c:v>
                </c:pt>
                <c:pt idx="435">
                  <c:v>1415</c:v>
                </c:pt>
                <c:pt idx="436">
                  <c:v>1339</c:v>
                </c:pt>
                <c:pt idx="437">
                  <c:v>1289</c:v>
                </c:pt>
                <c:pt idx="438">
                  <c:v>1318</c:v>
                </c:pt>
                <c:pt idx="439">
                  <c:v>1155</c:v>
                </c:pt>
                <c:pt idx="440">
                  <c:v>1071</c:v>
                </c:pt>
                <c:pt idx="441">
                  <c:v>1054</c:v>
                </c:pt>
                <c:pt idx="442">
                  <c:v>995</c:v>
                </c:pt>
                <c:pt idx="443">
                  <c:v>990</c:v>
                </c:pt>
                <c:pt idx="444">
                  <c:v>964</c:v>
                </c:pt>
                <c:pt idx="445">
                  <c:v>1028</c:v>
                </c:pt>
                <c:pt idx="446">
                  <c:v>1008</c:v>
                </c:pt>
                <c:pt idx="447">
                  <c:v>793</c:v>
                </c:pt>
                <c:pt idx="448">
                  <c:v>825</c:v>
                </c:pt>
                <c:pt idx="449">
                  <c:v>762</c:v>
                </c:pt>
                <c:pt idx="450">
                  <c:v>808</c:v>
                </c:pt>
                <c:pt idx="451">
                  <c:v>827</c:v>
                </c:pt>
                <c:pt idx="452">
                  <c:v>948</c:v>
                </c:pt>
                <c:pt idx="453">
                  <c:v>1096</c:v>
                </c:pt>
                <c:pt idx="454">
                  <c:v>1229</c:v>
                </c:pt>
                <c:pt idx="455">
                  <c:v>1164</c:v>
                </c:pt>
                <c:pt idx="456">
                  <c:v>1192</c:v>
                </c:pt>
                <c:pt idx="457">
                  <c:v>1291</c:v>
                </c:pt>
                <c:pt idx="458">
                  <c:v>1352</c:v>
                </c:pt>
                <c:pt idx="459">
                  <c:v>1349</c:v>
                </c:pt>
                <c:pt idx="460">
                  <c:v>1224</c:v>
                </c:pt>
                <c:pt idx="461">
                  <c:v>1374</c:v>
                </c:pt>
                <c:pt idx="462">
                  <c:v>1379</c:v>
                </c:pt>
                <c:pt idx="463">
                  <c:v>1549</c:v>
                </c:pt>
                <c:pt idx="464">
                  <c:v>1784</c:v>
                </c:pt>
                <c:pt idx="465">
                  <c:v>2287</c:v>
                </c:pt>
                <c:pt idx="466">
                  <c:v>3046</c:v>
                </c:pt>
                <c:pt idx="467">
                  <c:v>5234</c:v>
                </c:pt>
                <c:pt idx="468">
                  <c:v>6911</c:v>
                </c:pt>
                <c:pt idx="469">
                  <c:v>6220</c:v>
                </c:pt>
                <c:pt idx="470">
                  <c:v>4647</c:v>
                </c:pt>
                <c:pt idx="471">
                  <c:v>4303</c:v>
                </c:pt>
                <c:pt idx="472">
                  <c:v>4580</c:v>
                </c:pt>
                <c:pt idx="473">
                  <c:v>3998</c:v>
                </c:pt>
                <c:pt idx="474">
                  <c:v>3498</c:v>
                </c:pt>
                <c:pt idx="475">
                  <c:v>3445</c:v>
                </c:pt>
                <c:pt idx="476">
                  <c:v>2956</c:v>
                </c:pt>
                <c:pt idx="477">
                  <c:v>2671</c:v>
                </c:pt>
                <c:pt idx="478">
                  <c:v>2420</c:v>
                </c:pt>
                <c:pt idx="479">
                  <c:v>2467</c:v>
                </c:pt>
                <c:pt idx="480">
                  <c:v>2123</c:v>
                </c:pt>
                <c:pt idx="481">
                  <c:v>2015</c:v>
                </c:pt>
                <c:pt idx="482">
                  <c:v>1901</c:v>
                </c:pt>
                <c:pt idx="483">
                  <c:v>1651</c:v>
                </c:pt>
                <c:pt idx="484">
                  <c:v>1560</c:v>
                </c:pt>
                <c:pt idx="485">
                  <c:v>1195</c:v>
                </c:pt>
                <c:pt idx="486">
                  <c:v>1353</c:v>
                </c:pt>
                <c:pt idx="487">
                  <c:v>1388</c:v>
                </c:pt>
                <c:pt idx="488">
                  <c:v>1144</c:v>
                </c:pt>
                <c:pt idx="489">
                  <c:v>1164</c:v>
                </c:pt>
                <c:pt idx="490">
                  <c:v>1211</c:v>
                </c:pt>
                <c:pt idx="491">
                  <c:v>1143</c:v>
                </c:pt>
                <c:pt idx="492">
                  <c:v>1150</c:v>
                </c:pt>
                <c:pt idx="493">
                  <c:v>786</c:v>
                </c:pt>
                <c:pt idx="494">
                  <c:v>820</c:v>
                </c:pt>
                <c:pt idx="495">
                  <c:v>1073</c:v>
                </c:pt>
                <c:pt idx="496">
                  <c:v>1024</c:v>
                </c:pt>
                <c:pt idx="497">
                  <c:v>770</c:v>
                </c:pt>
                <c:pt idx="498">
                  <c:v>767</c:v>
                </c:pt>
                <c:pt idx="499">
                  <c:v>666</c:v>
                </c:pt>
                <c:pt idx="500">
                  <c:v>735</c:v>
                </c:pt>
                <c:pt idx="501">
                  <c:v>671</c:v>
                </c:pt>
              </c:numCache>
            </c:numRef>
          </c:val>
          <c:smooth val="0"/>
          <c:extLst>
            <c:ext xmlns:c16="http://schemas.microsoft.com/office/drawing/2014/chart" uri="{C3380CC4-5D6E-409C-BE32-E72D297353CC}">
              <c16:uniqueId val="{00000006-506C-4C2F-92FC-8DF2D5A74E9C}"/>
            </c:ext>
          </c:extLst>
        </c:ser>
        <c:dLbls>
          <c:showLegendKey val="0"/>
          <c:showVal val="0"/>
          <c:showCatName val="0"/>
          <c:showSerName val="0"/>
          <c:showPercent val="0"/>
          <c:showBubbleSize val="0"/>
        </c:dLbls>
        <c:smooth val="0"/>
        <c:axId val="1242821264"/>
        <c:axId val="1242824176"/>
        <c:extLst>
          <c:ext xmlns:c15="http://schemas.microsoft.com/office/drawing/2012/chart" uri="{02D57815-91ED-43cb-92C2-25804820EDAC}">
            <c15:filteredLineSeries>
              <c15:ser>
                <c:idx val="0"/>
                <c:order val="0"/>
                <c:tx>
                  <c:strRef>
                    <c:extLst>
                      <c:ext uri="{02D57815-91ED-43cb-92C2-25804820EDAC}">
                        <c15:formulaRef>
                          <c15:sqref>新建文本文档!$B$1</c15:sqref>
                        </c15:formulaRef>
                      </c:ext>
                    </c:extLst>
                    <c:strCache>
                      <c:ptCount val="1"/>
                      <c:pt idx="0">
                        <c:v>Argentina</c:v>
                      </c:pt>
                    </c:strCache>
                  </c:strRef>
                </c:tx>
                <c:spPr>
                  <a:ln w="22225" cap="rnd">
                    <a:solidFill>
                      <a:schemeClr val="accent1"/>
                    </a:solidFill>
                  </a:ln>
                  <a:effectLst>
                    <a:glow rad="139700">
                      <a:schemeClr val="accent1">
                        <a:satMod val="175000"/>
                        <a:alpha val="14000"/>
                      </a:schemeClr>
                    </a:glow>
                  </a:effectLst>
                </c:spPr>
                <c:marker>
                  <c:symbol val="none"/>
                </c:marker>
                <c:cat>
                  <c:numRef>
                    <c:extLst>
                      <c:ex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c:ext uri="{02D57815-91ED-43cb-92C2-25804820EDAC}">
                        <c15:formulaRef>
                          <c15:sqref>新建文本文档!$B$2:$B$503</c15:sqref>
                        </c15:formulaRef>
                      </c:ext>
                    </c:extLst>
                    <c:numCache>
                      <c:formatCode>General</c:formatCode>
                      <c:ptCount val="502"/>
                      <c:pt idx="0">
                        <c:v>87</c:v>
                      </c:pt>
                      <c:pt idx="1">
                        <c:v>85</c:v>
                      </c:pt>
                      <c:pt idx="2">
                        <c:v>91</c:v>
                      </c:pt>
                      <c:pt idx="3">
                        <c:v>83</c:v>
                      </c:pt>
                      <c:pt idx="4">
                        <c:v>105</c:v>
                      </c:pt>
                      <c:pt idx="5">
                        <c:v>97</c:v>
                      </c:pt>
                      <c:pt idx="6">
                        <c:v>90</c:v>
                      </c:pt>
                      <c:pt idx="7">
                        <c:v>91</c:v>
                      </c:pt>
                      <c:pt idx="8">
                        <c:v>95</c:v>
                      </c:pt>
                      <c:pt idx="9">
                        <c:v>109</c:v>
                      </c:pt>
                      <c:pt idx="10">
                        <c:v>120</c:v>
                      </c:pt>
                      <c:pt idx="11">
                        <c:v>121</c:v>
                      </c:pt>
                      <c:pt idx="12">
                        <c:v>143</c:v>
                      </c:pt>
                      <c:pt idx="13">
                        <c:v>169</c:v>
                      </c:pt>
                      <c:pt idx="14">
                        <c:v>130</c:v>
                      </c:pt>
                      <c:pt idx="15">
                        <c:v>152</c:v>
                      </c:pt>
                      <c:pt idx="16">
                        <c:v>166</c:v>
                      </c:pt>
                      <c:pt idx="17">
                        <c:v>185</c:v>
                      </c:pt>
                      <c:pt idx="18">
                        <c:v>172</c:v>
                      </c:pt>
                      <c:pt idx="19">
                        <c:v>183</c:v>
                      </c:pt>
                      <c:pt idx="20">
                        <c:v>205</c:v>
                      </c:pt>
                      <c:pt idx="21">
                        <c:v>207</c:v>
                      </c:pt>
                      <c:pt idx="22">
                        <c:v>211</c:v>
                      </c:pt>
                      <c:pt idx="23">
                        <c:v>219</c:v>
                      </c:pt>
                      <c:pt idx="24">
                        <c:v>223</c:v>
                      </c:pt>
                      <c:pt idx="25">
                        <c:v>243</c:v>
                      </c:pt>
                      <c:pt idx="26">
                        <c:v>232</c:v>
                      </c:pt>
                      <c:pt idx="27">
                        <c:v>261</c:v>
                      </c:pt>
                      <c:pt idx="28">
                        <c:v>272</c:v>
                      </c:pt>
                      <c:pt idx="29">
                        <c:v>252</c:v>
                      </c:pt>
                      <c:pt idx="30">
                        <c:v>215</c:v>
                      </c:pt>
                      <c:pt idx="31">
                        <c:v>238</c:v>
                      </c:pt>
                      <c:pt idx="32">
                        <c:v>228</c:v>
                      </c:pt>
                      <c:pt idx="33">
                        <c:v>250</c:v>
                      </c:pt>
                      <c:pt idx="34">
                        <c:v>271</c:v>
                      </c:pt>
                      <c:pt idx="35">
                        <c:v>234</c:v>
                      </c:pt>
                      <c:pt idx="36">
                        <c:v>234</c:v>
                      </c:pt>
                      <c:pt idx="37">
                        <c:v>232</c:v>
                      </c:pt>
                      <c:pt idx="38">
                        <c:v>227</c:v>
                      </c:pt>
                      <c:pt idx="39">
                        <c:v>200</c:v>
                      </c:pt>
                      <c:pt idx="40">
                        <c:v>191</c:v>
                      </c:pt>
                      <c:pt idx="41">
                        <c:v>182</c:v>
                      </c:pt>
                      <c:pt idx="42">
                        <c:v>167</c:v>
                      </c:pt>
                      <c:pt idx="43">
                        <c:v>174</c:v>
                      </c:pt>
                      <c:pt idx="44">
                        <c:v>160</c:v>
                      </c:pt>
                      <c:pt idx="45">
                        <c:v>180</c:v>
                      </c:pt>
                      <c:pt idx="46">
                        <c:v>165</c:v>
                      </c:pt>
                      <c:pt idx="47">
                        <c:v>141</c:v>
                      </c:pt>
                      <c:pt idx="48">
                        <c:v>109</c:v>
                      </c:pt>
                      <c:pt idx="49">
                        <c:v>109</c:v>
                      </c:pt>
                      <c:pt idx="50">
                        <c:v>93</c:v>
                      </c:pt>
                      <c:pt idx="51">
                        <c:v>87</c:v>
                      </c:pt>
                      <c:pt idx="52">
                        <c:v>80</c:v>
                      </c:pt>
                      <c:pt idx="53">
                        <c:v>82</c:v>
                      </c:pt>
                      <c:pt idx="54">
                        <c:v>94</c:v>
                      </c:pt>
                      <c:pt idx="55">
                        <c:v>100</c:v>
                      </c:pt>
                      <c:pt idx="56">
                        <c:v>106</c:v>
                      </c:pt>
                      <c:pt idx="57">
                        <c:v>108</c:v>
                      </c:pt>
                      <c:pt idx="58">
                        <c:v>104</c:v>
                      </c:pt>
                      <c:pt idx="59">
                        <c:v>111</c:v>
                      </c:pt>
                      <c:pt idx="60">
                        <c:v>102</c:v>
                      </c:pt>
                      <c:pt idx="61">
                        <c:v>98</c:v>
                      </c:pt>
                      <c:pt idx="62">
                        <c:v>118</c:v>
                      </c:pt>
                      <c:pt idx="63">
                        <c:v>125</c:v>
                      </c:pt>
                      <c:pt idx="64">
                        <c:v>131</c:v>
                      </c:pt>
                      <c:pt idx="65">
                        <c:v>129</c:v>
                      </c:pt>
                      <c:pt idx="66">
                        <c:v>138</c:v>
                      </c:pt>
                      <c:pt idx="67">
                        <c:v>158</c:v>
                      </c:pt>
                      <c:pt idx="68">
                        <c:v>180</c:v>
                      </c:pt>
                      <c:pt idx="69">
                        <c:v>182</c:v>
                      </c:pt>
                      <c:pt idx="70">
                        <c:v>219</c:v>
                      </c:pt>
                      <c:pt idx="71">
                        <c:v>265</c:v>
                      </c:pt>
                      <c:pt idx="72">
                        <c:v>319</c:v>
                      </c:pt>
                      <c:pt idx="73">
                        <c:v>339</c:v>
                      </c:pt>
                      <c:pt idx="74">
                        <c:v>380</c:v>
                      </c:pt>
                      <c:pt idx="75">
                        <c:v>373</c:v>
                      </c:pt>
                      <c:pt idx="76">
                        <c:v>344</c:v>
                      </c:pt>
                      <c:pt idx="77">
                        <c:v>372</c:v>
                      </c:pt>
                      <c:pt idx="78">
                        <c:v>379</c:v>
                      </c:pt>
                      <c:pt idx="79">
                        <c:v>339</c:v>
                      </c:pt>
                      <c:pt idx="80">
                        <c:v>379</c:v>
                      </c:pt>
                      <c:pt idx="81">
                        <c:v>346</c:v>
                      </c:pt>
                      <c:pt idx="82">
                        <c:v>285</c:v>
                      </c:pt>
                      <c:pt idx="83">
                        <c:v>293</c:v>
                      </c:pt>
                      <c:pt idx="84">
                        <c:v>287</c:v>
                      </c:pt>
                      <c:pt idx="85">
                        <c:v>256</c:v>
                      </c:pt>
                      <c:pt idx="86">
                        <c:v>269</c:v>
                      </c:pt>
                      <c:pt idx="87">
                        <c:v>239</c:v>
                      </c:pt>
                      <c:pt idx="88">
                        <c:v>188</c:v>
                      </c:pt>
                      <c:pt idx="89">
                        <c:v>175</c:v>
                      </c:pt>
                      <c:pt idx="90">
                        <c:v>191</c:v>
                      </c:pt>
                      <c:pt idx="91">
                        <c:v>180</c:v>
                      </c:pt>
                      <c:pt idx="92">
                        <c:v>171</c:v>
                      </c:pt>
                      <c:pt idx="93">
                        <c:v>162</c:v>
                      </c:pt>
                      <c:pt idx="94">
                        <c:v>171</c:v>
                      </c:pt>
                      <c:pt idx="95">
                        <c:v>174</c:v>
                      </c:pt>
                      <c:pt idx="96">
                        <c:v>165</c:v>
                      </c:pt>
                      <c:pt idx="97">
                        <c:v>152</c:v>
                      </c:pt>
                      <c:pt idx="98">
                        <c:v>149</c:v>
                      </c:pt>
                      <c:pt idx="99">
                        <c:v>144</c:v>
                      </c:pt>
                      <c:pt idx="100">
                        <c:v>123</c:v>
                      </c:pt>
                      <c:pt idx="101">
                        <c:v>108</c:v>
                      </c:pt>
                      <c:pt idx="102">
                        <c:v>96</c:v>
                      </c:pt>
                      <c:pt idx="103">
                        <c:v>91</c:v>
                      </c:pt>
                      <c:pt idx="104">
                        <c:v>78</c:v>
                      </c:pt>
                      <c:pt idx="105">
                        <c:v>93</c:v>
                      </c:pt>
                      <c:pt idx="106">
                        <c:v>89</c:v>
                      </c:pt>
                      <c:pt idx="107">
                        <c:v>93</c:v>
                      </c:pt>
                      <c:pt idx="108">
                        <c:v>89</c:v>
                      </c:pt>
                      <c:pt idx="109">
                        <c:v>89</c:v>
                      </c:pt>
                      <c:pt idx="110">
                        <c:v>91</c:v>
                      </c:pt>
                      <c:pt idx="111">
                        <c:v>97</c:v>
                      </c:pt>
                      <c:pt idx="112">
                        <c:v>98</c:v>
                      </c:pt>
                      <c:pt idx="113">
                        <c:v>92</c:v>
                      </c:pt>
                      <c:pt idx="114">
                        <c:v>126</c:v>
                      </c:pt>
                      <c:pt idx="115">
                        <c:v>151</c:v>
                      </c:pt>
                      <c:pt idx="116">
                        <c:v>145</c:v>
                      </c:pt>
                      <c:pt idx="117">
                        <c:v>150</c:v>
                      </c:pt>
                      <c:pt idx="118">
                        <c:v>161</c:v>
                      </c:pt>
                      <c:pt idx="119">
                        <c:v>174</c:v>
                      </c:pt>
                      <c:pt idx="120">
                        <c:v>188</c:v>
                      </c:pt>
                      <c:pt idx="121">
                        <c:v>173</c:v>
                      </c:pt>
                      <c:pt idx="122">
                        <c:v>186</c:v>
                      </c:pt>
                      <c:pt idx="123">
                        <c:v>197</c:v>
                      </c:pt>
                      <c:pt idx="124">
                        <c:v>210</c:v>
                      </c:pt>
                      <c:pt idx="125">
                        <c:v>217</c:v>
                      </c:pt>
                      <c:pt idx="126">
                        <c:v>266</c:v>
                      </c:pt>
                      <c:pt idx="127">
                        <c:v>343</c:v>
                      </c:pt>
                      <c:pt idx="128">
                        <c:v>381</c:v>
                      </c:pt>
                      <c:pt idx="129">
                        <c:v>411</c:v>
                      </c:pt>
                      <c:pt idx="130">
                        <c:v>372</c:v>
                      </c:pt>
                      <c:pt idx="131">
                        <c:v>371</c:v>
                      </c:pt>
                      <c:pt idx="132">
                        <c:v>319</c:v>
                      </c:pt>
                      <c:pt idx="133">
                        <c:v>261</c:v>
                      </c:pt>
                      <c:pt idx="134">
                        <c:v>216</c:v>
                      </c:pt>
                      <c:pt idx="135">
                        <c:v>201</c:v>
                      </c:pt>
                      <c:pt idx="136">
                        <c:v>220</c:v>
                      </c:pt>
                      <c:pt idx="137">
                        <c:v>210</c:v>
                      </c:pt>
                      <c:pt idx="138">
                        <c:v>206</c:v>
                      </c:pt>
                      <c:pt idx="139">
                        <c:v>193</c:v>
                      </c:pt>
                      <c:pt idx="140">
                        <c:v>191</c:v>
                      </c:pt>
                      <c:pt idx="141">
                        <c:v>189</c:v>
                      </c:pt>
                      <c:pt idx="142">
                        <c:v>190</c:v>
                      </c:pt>
                      <c:pt idx="143">
                        <c:v>179</c:v>
                      </c:pt>
                      <c:pt idx="144">
                        <c:v>182</c:v>
                      </c:pt>
                      <c:pt idx="145">
                        <c:v>157</c:v>
                      </c:pt>
                      <c:pt idx="146">
                        <c:v>162</c:v>
                      </c:pt>
                      <c:pt idx="147">
                        <c:v>154</c:v>
                      </c:pt>
                      <c:pt idx="148">
                        <c:v>154</c:v>
                      </c:pt>
                      <c:pt idx="149">
                        <c:v>138</c:v>
                      </c:pt>
                      <c:pt idx="150">
                        <c:v>133</c:v>
                      </c:pt>
                      <c:pt idx="151">
                        <c:v>112</c:v>
                      </c:pt>
                      <c:pt idx="152">
                        <c:v>102</c:v>
                      </c:pt>
                      <c:pt idx="153">
                        <c:v>102</c:v>
                      </c:pt>
                      <c:pt idx="154">
                        <c:v>102</c:v>
                      </c:pt>
                      <c:pt idx="155">
                        <c:v>84</c:v>
                      </c:pt>
                      <c:pt idx="156">
                        <c:v>89</c:v>
                      </c:pt>
                      <c:pt idx="157">
                        <c:v>98</c:v>
                      </c:pt>
                      <c:pt idx="158">
                        <c:v>88</c:v>
                      </c:pt>
                      <c:pt idx="159">
                        <c:v>90</c:v>
                      </c:pt>
                      <c:pt idx="160">
                        <c:v>89</c:v>
                      </c:pt>
                      <c:pt idx="161">
                        <c:v>88</c:v>
                      </c:pt>
                      <c:pt idx="162">
                        <c:v>86</c:v>
                      </c:pt>
                      <c:pt idx="163">
                        <c:v>84</c:v>
                      </c:pt>
                      <c:pt idx="164">
                        <c:v>91</c:v>
                      </c:pt>
                      <c:pt idx="165">
                        <c:v>89</c:v>
                      </c:pt>
                      <c:pt idx="166">
                        <c:v>98</c:v>
                      </c:pt>
                      <c:pt idx="167">
                        <c:v>119</c:v>
                      </c:pt>
                      <c:pt idx="168">
                        <c:v>118</c:v>
                      </c:pt>
                      <c:pt idx="169">
                        <c:v>113</c:v>
                      </c:pt>
                      <c:pt idx="170">
                        <c:v>117</c:v>
                      </c:pt>
                      <c:pt idx="171">
                        <c:v>129</c:v>
                      </c:pt>
                      <c:pt idx="172">
                        <c:v>138</c:v>
                      </c:pt>
                      <c:pt idx="173">
                        <c:v>154</c:v>
                      </c:pt>
                      <c:pt idx="174">
                        <c:v>166</c:v>
                      </c:pt>
                      <c:pt idx="175">
                        <c:v>164</c:v>
                      </c:pt>
                      <c:pt idx="176">
                        <c:v>166</c:v>
                      </c:pt>
                      <c:pt idx="177">
                        <c:v>190</c:v>
                      </c:pt>
                      <c:pt idx="178">
                        <c:v>232</c:v>
                      </c:pt>
                      <c:pt idx="179">
                        <c:v>308</c:v>
                      </c:pt>
                      <c:pt idx="180">
                        <c:v>399</c:v>
                      </c:pt>
                      <c:pt idx="181">
                        <c:v>431</c:v>
                      </c:pt>
                      <c:pt idx="182">
                        <c:v>442</c:v>
                      </c:pt>
                      <c:pt idx="183">
                        <c:v>324</c:v>
                      </c:pt>
                      <c:pt idx="184">
                        <c:v>238</c:v>
                      </c:pt>
                      <c:pt idx="185">
                        <c:v>158</c:v>
                      </c:pt>
                      <c:pt idx="186">
                        <c:v>170</c:v>
                      </c:pt>
                      <c:pt idx="187">
                        <c:v>153</c:v>
                      </c:pt>
                      <c:pt idx="188">
                        <c:v>149</c:v>
                      </c:pt>
                      <c:pt idx="189">
                        <c:v>159</c:v>
                      </c:pt>
                      <c:pt idx="190">
                        <c:v>166</c:v>
                      </c:pt>
                      <c:pt idx="191">
                        <c:v>150</c:v>
                      </c:pt>
                      <c:pt idx="192">
                        <c:v>144</c:v>
                      </c:pt>
                      <c:pt idx="193">
                        <c:v>145</c:v>
                      </c:pt>
                      <c:pt idx="194">
                        <c:v>145</c:v>
                      </c:pt>
                      <c:pt idx="195">
                        <c:v>149</c:v>
                      </c:pt>
                      <c:pt idx="196">
                        <c:v>142</c:v>
                      </c:pt>
                      <c:pt idx="197">
                        <c:v>144</c:v>
                      </c:pt>
                      <c:pt idx="198">
                        <c:v>141</c:v>
                      </c:pt>
                      <c:pt idx="199">
                        <c:v>141</c:v>
                      </c:pt>
                      <c:pt idx="200">
                        <c:v>125</c:v>
                      </c:pt>
                      <c:pt idx="201">
                        <c:v>123</c:v>
                      </c:pt>
                      <c:pt idx="202">
                        <c:v>117</c:v>
                      </c:pt>
                      <c:pt idx="203">
                        <c:v>97</c:v>
                      </c:pt>
                      <c:pt idx="204">
                        <c:v>88</c:v>
                      </c:pt>
                      <c:pt idx="205">
                        <c:v>83</c:v>
                      </c:pt>
                      <c:pt idx="206">
                        <c:v>87</c:v>
                      </c:pt>
                      <c:pt idx="207">
                        <c:v>63</c:v>
                      </c:pt>
                      <c:pt idx="208">
                        <c:v>64</c:v>
                      </c:pt>
                      <c:pt idx="209">
                        <c:v>62</c:v>
                      </c:pt>
                      <c:pt idx="210">
                        <c:v>62</c:v>
                      </c:pt>
                      <c:pt idx="211">
                        <c:v>67</c:v>
                      </c:pt>
                      <c:pt idx="212">
                        <c:v>67</c:v>
                      </c:pt>
                      <c:pt idx="213">
                        <c:v>65</c:v>
                      </c:pt>
                      <c:pt idx="214">
                        <c:v>70</c:v>
                      </c:pt>
                      <c:pt idx="215">
                        <c:v>68</c:v>
                      </c:pt>
                      <c:pt idx="216">
                        <c:v>71</c:v>
                      </c:pt>
                      <c:pt idx="217">
                        <c:v>70</c:v>
                      </c:pt>
                      <c:pt idx="218">
                        <c:v>71</c:v>
                      </c:pt>
                      <c:pt idx="219">
                        <c:v>92</c:v>
                      </c:pt>
                      <c:pt idx="220">
                        <c:v>98</c:v>
                      </c:pt>
                      <c:pt idx="221">
                        <c:v>95</c:v>
                      </c:pt>
                      <c:pt idx="222">
                        <c:v>109</c:v>
                      </c:pt>
                      <c:pt idx="223">
                        <c:v>114</c:v>
                      </c:pt>
                      <c:pt idx="224">
                        <c:v>127</c:v>
                      </c:pt>
                      <c:pt idx="225">
                        <c:v>142</c:v>
                      </c:pt>
                      <c:pt idx="226">
                        <c:v>134</c:v>
                      </c:pt>
                      <c:pt idx="227">
                        <c:v>163</c:v>
                      </c:pt>
                      <c:pt idx="228">
                        <c:v>180</c:v>
                      </c:pt>
                      <c:pt idx="229">
                        <c:v>186</c:v>
                      </c:pt>
                      <c:pt idx="230">
                        <c:v>186</c:v>
                      </c:pt>
                      <c:pt idx="231">
                        <c:v>196</c:v>
                      </c:pt>
                      <c:pt idx="232">
                        <c:v>210</c:v>
                      </c:pt>
                      <c:pt idx="233">
                        <c:v>207</c:v>
                      </c:pt>
                      <c:pt idx="234">
                        <c:v>211</c:v>
                      </c:pt>
                      <c:pt idx="235">
                        <c:v>187</c:v>
                      </c:pt>
                      <c:pt idx="236">
                        <c:v>200</c:v>
                      </c:pt>
                      <c:pt idx="237">
                        <c:v>185</c:v>
                      </c:pt>
                      <c:pt idx="238">
                        <c:v>192</c:v>
                      </c:pt>
                      <c:pt idx="239">
                        <c:v>175</c:v>
                      </c:pt>
                      <c:pt idx="240">
                        <c:v>194</c:v>
                      </c:pt>
                      <c:pt idx="241">
                        <c:v>187</c:v>
                      </c:pt>
                      <c:pt idx="242">
                        <c:v>181</c:v>
                      </c:pt>
                      <c:pt idx="243">
                        <c:v>165</c:v>
                      </c:pt>
                      <c:pt idx="244">
                        <c:v>153</c:v>
                      </c:pt>
                      <c:pt idx="245">
                        <c:v>143</c:v>
                      </c:pt>
                      <c:pt idx="246">
                        <c:v>138</c:v>
                      </c:pt>
                      <c:pt idx="247">
                        <c:v>150</c:v>
                      </c:pt>
                      <c:pt idx="248">
                        <c:v>155</c:v>
                      </c:pt>
                      <c:pt idx="249">
                        <c:v>146</c:v>
                      </c:pt>
                      <c:pt idx="250">
                        <c:v>154</c:v>
                      </c:pt>
                      <c:pt idx="251">
                        <c:v>145</c:v>
                      </c:pt>
                      <c:pt idx="252">
                        <c:v>149</c:v>
                      </c:pt>
                      <c:pt idx="253">
                        <c:v>133</c:v>
                      </c:pt>
                      <c:pt idx="254">
                        <c:v>139</c:v>
                      </c:pt>
                      <c:pt idx="255">
                        <c:v>124</c:v>
                      </c:pt>
                      <c:pt idx="256">
                        <c:v>106</c:v>
                      </c:pt>
                      <c:pt idx="257">
                        <c:v>91</c:v>
                      </c:pt>
                      <c:pt idx="258">
                        <c:v>90</c:v>
                      </c:pt>
                      <c:pt idx="259">
                        <c:v>71</c:v>
                      </c:pt>
                      <c:pt idx="260">
                        <c:v>70</c:v>
                      </c:pt>
                      <c:pt idx="261">
                        <c:v>67</c:v>
                      </c:pt>
                      <c:pt idx="262">
                        <c:v>63</c:v>
                      </c:pt>
                      <c:pt idx="263">
                        <c:v>62</c:v>
                      </c:pt>
                      <c:pt idx="264">
                        <c:v>65</c:v>
                      </c:pt>
                      <c:pt idx="265">
                        <c:v>67</c:v>
                      </c:pt>
                      <c:pt idx="266">
                        <c:v>67</c:v>
                      </c:pt>
                      <c:pt idx="267">
                        <c:v>67</c:v>
                      </c:pt>
                      <c:pt idx="268">
                        <c:v>62</c:v>
                      </c:pt>
                      <c:pt idx="269">
                        <c:v>62</c:v>
                      </c:pt>
                      <c:pt idx="270">
                        <c:v>61</c:v>
                      </c:pt>
                      <c:pt idx="271">
                        <c:v>77</c:v>
                      </c:pt>
                      <c:pt idx="272">
                        <c:v>89</c:v>
                      </c:pt>
                      <c:pt idx="273">
                        <c:v>104</c:v>
                      </c:pt>
                      <c:pt idx="274">
                        <c:v>106</c:v>
                      </c:pt>
                      <c:pt idx="275">
                        <c:v>107</c:v>
                      </c:pt>
                      <c:pt idx="276">
                        <c:v>99</c:v>
                      </c:pt>
                      <c:pt idx="277">
                        <c:v>115</c:v>
                      </c:pt>
                      <c:pt idx="278">
                        <c:v>120</c:v>
                      </c:pt>
                      <c:pt idx="279">
                        <c:v>126</c:v>
                      </c:pt>
                      <c:pt idx="280">
                        <c:v>134</c:v>
                      </c:pt>
                      <c:pt idx="281">
                        <c:v>137</c:v>
                      </c:pt>
                      <c:pt idx="282">
                        <c:v>154</c:v>
                      </c:pt>
                      <c:pt idx="283">
                        <c:v>162</c:v>
                      </c:pt>
                      <c:pt idx="284">
                        <c:v>173</c:v>
                      </c:pt>
                      <c:pt idx="285">
                        <c:v>160</c:v>
                      </c:pt>
                      <c:pt idx="286">
                        <c:v>179</c:v>
                      </c:pt>
                      <c:pt idx="287">
                        <c:v>190</c:v>
                      </c:pt>
                      <c:pt idx="288">
                        <c:v>189</c:v>
                      </c:pt>
                      <c:pt idx="289">
                        <c:v>165</c:v>
                      </c:pt>
                      <c:pt idx="290">
                        <c:v>146</c:v>
                      </c:pt>
                      <c:pt idx="291">
                        <c:v>144</c:v>
                      </c:pt>
                      <c:pt idx="292">
                        <c:v>140</c:v>
                      </c:pt>
                      <c:pt idx="293">
                        <c:v>134</c:v>
                      </c:pt>
                      <c:pt idx="294">
                        <c:v>152</c:v>
                      </c:pt>
                      <c:pt idx="295">
                        <c:v>147</c:v>
                      </c:pt>
                      <c:pt idx="296">
                        <c:v>145</c:v>
                      </c:pt>
                      <c:pt idx="297">
                        <c:v>116</c:v>
                      </c:pt>
                      <c:pt idx="298">
                        <c:v>100</c:v>
                      </c:pt>
                      <c:pt idx="299">
                        <c:v>95</c:v>
                      </c:pt>
                      <c:pt idx="300">
                        <c:v>88</c:v>
                      </c:pt>
                      <c:pt idx="301">
                        <c:v>81</c:v>
                      </c:pt>
                      <c:pt idx="302">
                        <c:v>89</c:v>
                      </c:pt>
                      <c:pt idx="303">
                        <c:v>91</c:v>
                      </c:pt>
                      <c:pt idx="304">
                        <c:v>92</c:v>
                      </c:pt>
                      <c:pt idx="305">
                        <c:v>85</c:v>
                      </c:pt>
                      <c:pt idx="306">
                        <c:v>85</c:v>
                      </c:pt>
                      <c:pt idx="307">
                        <c:v>77</c:v>
                      </c:pt>
                      <c:pt idx="308">
                        <c:v>68</c:v>
                      </c:pt>
                      <c:pt idx="309">
                        <c:v>62</c:v>
                      </c:pt>
                      <c:pt idx="310">
                        <c:v>62</c:v>
                      </c:pt>
                      <c:pt idx="311">
                        <c:v>56</c:v>
                      </c:pt>
                      <c:pt idx="312">
                        <c:v>57</c:v>
                      </c:pt>
                      <c:pt idx="313">
                        <c:v>58</c:v>
                      </c:pt>
                      <c:pt idx="314">
                        <c:v>55</c:v>
                      </c:pt>
                      <c:pt idx="315">
                        <c:v>56</c:v>
                      </c:pt>
                      <c:pt idx="316">
                        <c:v>57</c:v>
                      </c:pt>
                      <c:pt idx="317">
                        <c:v>56</c:v>
                      </c:pt>
                      <c:pt idx="318">
                        <c:v>56</c:v>
                      </c:pt>
                      <c:pt idx="319">
                        <c:v>54</c:v>
                      </c:pt>
                      <c:pt idx="320">
                        <c:v>57</c:v>
                      </c:pt>
                      <c:pt idx="321">
                        <c:v>63</c:v>
                      </c:pt>
                      <c:pt idx="322">
                        <c:v>64</c:v>
                      </c:pt>
                      <c:pt idx="323">
                        <c:v>72</c:v>
                      </c:pt>
                      <c:pt idx="324">
                        <c:v>79</c:v>
                      </c:pt>
                      <c:pt idx="325">
                        <c:v>92</c:v>
                      </c:pt>
                      <c:pt idx="326">
                        <c:v>86</c:v>
                      </c:pt>
                      <c:pt idx="327">
                        <c:v>96</c:v>
                      </c:pt>
                      <c:pt idx="328">
                        <c:v>93</c:v>
                      </c:pt>
                      <c:pt idx="329">
                        <c:v>98</c:v>
                      </c:pt>
                      <c:pt idx="330">
                        <c:v>108</c:v>
                      </c:pt>
                      <c:pt idx="331">
                        <c:v>121</c:v>
                      </c:pt>
                      <c:pt idx="332">
                        <c:v>132</c:v>
                      </c:pt>
                      <c:pt idx="333">
                        <c:v>143</c:v>
                      </c:pt>
                      <c:pt idx="334">
                        <c:v>160</c:v>
                      </c:pt>
                      <c:pt idx="335">
                        <c:v>184</c:v>
                      </c:pt>
                      <c:pt idx="336">
                        <c:v>200</c:v>
                      </c:pt>
                      <c:pt idx="337">
                        <c:v>191</c:v>
                      </c:pt>
                      <c:pt idx="338">
                        <c:v>197</c:v>
                      </c:pt>
                      <c:pt idx="339">
                        <c:v>171</c:v>
                      </c:pt>
                      <c:pt idx="340">
                        <c:v>166</c:v>
                      </c:pt>
                      <c:pt idx="341">
                        <c:v>152</c:v>
                      </c:pt>
                      <c:pt idx="342">
                        <c:v>157</c:v>
                      </c:pt>
                      <c:pt idx="343">
                        <c:v>148</c:v>
                      </c:pt>
                      <c:pt idx="344">
                        <c:v>144</c:v>
                      </c:pt>
                      <c:pt idx="345">
                        <c:v>147</c:v>
                      </c:pt>
                      <c:pt idx="346">
                        <c:v>159</c:v>
                      </c:pt>
                      <c:pt idx="347">
                        <c:v>168</c:v>
                      </c:pt>
                      <c:pt idx="348">
                        <c:v>166</c:v>
                      </c:pt>
                      <c:pt idx="349">
                        <c:v>175</c:v>
                      </c:pt>
                      <c:pt idx="350">
                        <c:v>164</c:v>
                      </c:pt>
                      <c:pt idx="351">
                        <c:v>161</c:v>
                      </c:pt>
                      <c:pt idx="352">
                        <c:v>147</c:v>
                      </c:pt>
                      <c:pt idx="353">
                        <c:v>141</c:v>
                      </c:pt>
                      <c:pt idx="354">
                        <c:v>132</c:v>
                      </c:pt>
                      <c:pt idx="355">
                        <c:v>122</c:v>
                      </c:pt>
                      <c:pt idx="356">
                        <c:v>118</c:v>
                      </c:pt>
                      <c:pt idx="357">
                        <c:v>102</c:v>
                      </c:pt>
                      <c:pt idx="358">
                        <c:v>105</c:v>
                      </c:pt>
                      <c:pt idx="359">
                        <c:v>98</c:v>
                      </c:pt>
                      <c:pt idx="360">
                        <c:v>93</c:v>
                      </c:pt>
                      <c:pt idx="361">
                        <c:v>84</c:v>
                      </c:pt>
                      <c:pt idx="362">
                        <c:v>79</c:v>
                      </c:pt>
                      <c:pt idx="363">
                        <c:v>76</c:v>
                      </c:pt>
                      <c:pt idx="364">
                        <c:v>75</c:v>
                      </c:pt>
                      <c:pt idx="365">
                        <c:v>77</c:v>
                      </c:pt>
                      <c:pt idx="366">
                        <c:v>70</c:v>
                      </c:pt>
                      <c:pt idx="367">
                        <c:v>72</c:v>
                      </c:pt>
                      <c:pt idx="368">
                        <c:v>71</c:v>
                      </c:pt>
                      <c:pt idx="369">
                        <c:v>69</c:v>
                      </c:pt>
                      <c:pt idx="370">
                        <c:v>78</c:v>
                      </c:pt>
                      <c:pt idx="371">
                        <c:v>77</c:v>
                      </c:pt>
                      <c:pt idx="372">
                        <c:v>75</c:v>
                      </c:pt>
                      <c:pt idx="373">
                        <c:v>78</c:v>
                      </c:pt>
                      <c:pt idx="374">
                        <c:v>76</c:v>
                      </c:pt>
                      <c:pt idx="375">
                        <c:v>84</c:v>
                      </c:pt>
                      <c:pt idx="376">
                        <c:v>107</c:v>
                      </c:pt>
                      <c:pt idx="377">
                        <c:v>113</c:v>
                      </c:pt>
                      <c:pt idx="378">
                        <c:v>94</c:v>
                      </c:pt>
                      <c:pt idx="379">
                        <c:v>103</c:v>
                      </c:pt>
                      <c:pt idx="380">
                        <c:v>106</c:v>
                      </c:pt>
                      <c:pt idx="381">
                        <c:v>105</c:v>
                      </c:pt>
                      <c:pt idx="382">
                        <c:v>95</c:v>
                      </c:pt>
                      <c:pt idx="383">
                        <c:v>109</c:v>
                      </c:pt>
                      <c:pt idx="384">
                        <c:v>128</c:v>
                      </c:pt>
                      <c:pt idx="385">
                        <c:v>156</c:v>
                      </c:pt>
                      <c:pt idx="386">
                        <c:v>180</c:v>
                      </c:pt>
                      <c:pt idx="387">
                        <c:v>207</c:v>
                      </c:pt>
                      <c:pt idx="388">
                        <c:v>218</c:v>
                      </c:pt>
                      <c:pt idx="389">
                        <c:v>221</c:v>
                      </c:pt>
                      <c:pt idx="390">
                        <c:v>238</c:v>
                      </c:pt>
                      <c:pt idx="391">
                        <c:v>232</c:v>
                      </c:pt>
                      <c:pt idx="392">
                        <c:v>216</c:v>
                      </c:pt>
                      <c:pt idx="393">
                        <c:v>191</c:v>
                      </c:pt>
                      <c:pt idx="394">
                        <c:v>187</c:v>
                      </c:pt>
                      <c:pt idx="395">
                        <c:v>173</c:v>
                      </c:pt>
                      <c:pt idx="396">
                        <c:v>164</c:v>
                      </c:pt>
                      <c:pt idx="397">
                        <c:v>170</c:v>
                      </c:pt>
                      <c:pt idx="398">
                        <c:v>180</c:v>
                      </c:pt>
                      <c:pt idx="399">
                        <c:v>186</c:v>
                      </c:pt>
                      <c:pt idx="400">
                        <c:v>178</c:v>
                      </c:pt>
                      <c:pt idx="401">
                        <c:v>147</c:v>
                      </c:pt>
                      <c:pt idx="402">
                        <c:v>125</c:v>
                      </c:pt>
                      <c:pt idx="403">
                        <c:v>130</c:v>
                      </c:pt>
                      <c:pt idx="404">
                        <c:v>136</c:v>
                      </c:pt>
                      <c:pt idx="405">
                        <c:v>128</c:v>
                      </c:pt>
                      <c:pt idx="406">
                        <c:v>113</c:v>
                      </c:pt>
                      <c:pt idx="407">
                        <c:v>106</c:v>
                      </c:pt>
                      <c:pt idx="408">
                        <c:v>98</c:v>
                      </c:pt>
                      <c:pt idx="409">
                        <c:v>99</c:v>
                      </c:pt>
                      <c:pt idx="410">
                        <c:v>98</c:v>
                      </c:pt>
                      <c:pt idx="411">
                        <c:v>93</c:v>
                      </c:pt>
                      <c:pt idx="412">
                        <c:v>88</c:v>
                      </c:pt>
                      <c:pt idx="413">
                        <c:v>81</c:v>
                      </c:pt>
                      <c:pt idx="414">
                        <c:v>75</c:v>
                      </c:pt>
                      <c:pt idx="415">
                        <c:v>69</c:v>
                      </c:pt>
                      <c:pt idx="416">
                        <c:v>67</c:v>
                      </c:pt>
                      <c:pt idx="417">
                        <c:v>69</c:v>
                      </c:pt>
                      <c:pt idx="418">
                        <c:v>70</c:v>
                      </c:pt>
                      <c:pt idx="419">
                        <c:v>76</c:v>
                      </c:pt>
                      <c:pt idx="420">
                        <c:v>72</c:v>
                      </c:pt>
                      <c:pt idx="421">
                        <c:v>80</c:v>
                      </c:pt>
                      <c:pt idx="422">
                        <c:v>76</c:v>
                      </c:pt>
                      <c:pt idx="423">
                        <c:v>70</c:v>
                      </c:pt>
                      <c:pt idx="424">
                        <c:v>71</c:v>
                      </c:pt>
                      <c:pt idx="425">
                        <c:v>78</c:v>
                      </c:pt>
                      <c:pt idx="426">
                        <c:v>82</c:v>
                      </c:pt>
                      <c:pt idx="427">
                        <c:v>91</c:v>
                      </c:pt>
                      <c:pt idx="428">
                        <c:v>104</c:v>
                      </c:pt>
                      <c:pt idx="429">
                        <c:v>118</c:v>
                      </c:pt>
                      <c:pt idx="430">
                        <c:v>107</c:v>
                      </c:pt>
                      <c:pt idx="431">
                        <c:v>101</c:v>
                      </c:pt>
                      <c:pt idx="432">
                        <c:v>110</c:v>
                      </c:pt>
                      <c:pt idx="433">
                        <c:v>125</c:v>
                      </c:pt>
                      <c:pt idx="434">
                        <c:v>123</c:v>
                      </c:pt>
                      <c:pt idx="435">
                        <c:v>138</c:v>
                      </c:pt>
                      <c:pt idx="436">
                        <c:v>142</c:v>
                      </c:pt>
                      <c:pt idx="437">
                        <c:v>164</c:v>
                      </c:pt>
                      <c:pt idx="438">
                        <c:v>171</c:v>
                      </c:pt>
                      <c:pt idx="439">
                        <c:v>184</c:v>
                      </c:pt>
                      <c:pt idx="440">
                        <c:v>190</c:v>
                      </c:pt>
                      <c:pt idx="441">
                        <c:v>228</c:v>
                      </c:pt>
                      <c:pt idx="442">
                        <c:v>239</c:v>
                      </c:pt>
                      <c:pt idx="443">
                        <c:v>274</c:v>
                      </c:pt>
                      <c:pt idx="444">
                        <c:v>251</c:v>
                      </c:pt>
                      <c:pt idx="445">
                        <c:v>245</c:v>
                      </c:pt>
                      <c:pt idx="446">
                        <c:v>227</c:v>
                      </c:pt>
                      <c:pt idx="447">
                        <c:v>202</c:v>
                      </c:pt>
                      <c:pt idx="448">
                        <c:v>180</c:v>
                      </c:pt>
                      <c:pt idx="449">
                        <c:v>198</c:v>
                      </c:pt>
                      <c:pt idx="450">
                        <c:v>209</c:v>
                      </c:pt>
                      <c:pt idx="451">
                        <c:v>183</c:v>
                      </c:pt>
                      <c:pt idx="452">
                        <c:v>165</c:v>
                      </c:pt>
                      <c:pt idx="453">
                        <c:v>154</c:v>
                      </c:pt>
                      <c:pt idx="454">
                        <c:v>155</c:v>
                      </c:pt>
                      <c:pt idx="455">
                        <c:v>152</c:v>
                      </c:pt>
                      <c:pt idx="456">
                        <c:v>141</c:v>
                      </c:pt>
                      <c:pt idx="457">
                        <c:v>127</c:v>
                      </c:pt>
                      <c:pt idx="458">
                        <c:v>130</c:v>
                      </c:pt>
                      <c:pt idx="459">
                        <c:v>124</c:v>
                      </c:pt>
                      <c:pt idx="460">
                        <c:v>110</c:v>
                      </c:pt>
                      <c:pt idx="461">
                        <c:v>107</c:v>
                      </c:pt>
                      <c:pt idx="462">
                        <c:v>105</c:v>
                      </c:pt>
                      <c:pt idx="463">
                        <c:v>101</c:v>
                      </c:pt>
                      <c:pt idx="464">
                        <c:v>99</c:v>
                      </c:pt>
                      <c:pt idx="465">
                        <c:v>92</c:v>
                      </c:pt>
                      <c:pt idx="466">
                        <c:v>88</c:v>
                      </c:pt>
                      <c:pt idx="467">
                        <c:v>80</c:v>
                      </c:pt>
                      <c:pt idx="468">
                        <c:v>79</c:v>
                      </c:pt>
                      <c:pt idx="469">
                        <c:v>85</c:v>
                      </c:pt>
                      <c:pt idx="470">
                        <c:v>81</c:v>
                      </c:pt>
                      <c:pt idx="471">
                        <c:v>69</c:v>
                      </c:pt>
                      <c:pt idx="472">
                        <c:v>78</c:v>
                      </c:pt>
                      <c:pt idx="473">
                        <c:v>75</c:v>
                      </c:pt>
                      <c:pt idx="474">
                        <c:v>77</c:v>
                      </c:pt>
                      <c:pt idx="475">
                        <c:v>78</c:v>
                      </c:pt>
                      <c:pt idx="476">
                        <c:v>80</c:v>
                      </c:pt>
                      <c:pt idx="477">
                        <c:v>78</c:v>
                      </c:pt>
                      <c:pt idx="478">
                        <c:v>80</c:v>
                      </c:pt>
                      <c:pt idx="479">
                        <c:v>86</c:v>
                      </c:pt>
                      <c:pt idx="480">
                        <c:v>96</c:v>
                      </c:pt>
                      <c:pt idx="481">
                        <c:v>108</c:v>
                      </c:pt>
                      <c:pt idx="482">
                        <c:v>116</c:v>
                      </c:pt>
                      <c:pt idx="483">
                        <c:v>120</c:v>
                      </c:pt>
                      <c:pt idx="484">
                        <c:v>119</c:v>
                      </c:pt>
                      <c:pt idx="485">
                        <c:v>128</c:v>
                      </c:pt>
                      <c:pt idx="486">
                        <c:v>136</c:v>
                      </c:pt>
                      <c:pt idx="487">
                        <c:v>158</c:v>
                      </c:pt>
                      <c:pt idx="488">
                        <c:v>168</c:v>
                      </c:pt>
                      <c:pt idx="489">
                        <c:v>176</c:v>
                      </c:pt>
                      <c:pt idx="490">
                        <c:v>183</c:v>
                      </c:pt>
                      <c:pt idx="491">
                        <c:v>202</c:v>
                      </c:pt>
                      <c:pt idx="492">
                        <c:v>235</c:v>
                      </c:pt>
                      <c:pt idx="493">
                        <c:v>247</c:v>
                      </c:pt>
                      <c:pt idx="494">
                        <c:v>254</c:v>
                      </c:pt>
                      <c:pt idx="495">
                        <c:v>237</c:v>
                      </c:pt>
                      <c:pt idx="496">
                        <c:v>239</c:v>
                      </c:pt>
                      <c:pt idx="497">
                        <c:v>240</c:v>
                      </c:pt>
                      <c:pt idx="498">
                        <c:v>252</c:v>
                      </c:pt>
                      <c:pt idx="499">
                        <c:v>235</c:v>
                      </c:pt>
                      <c:pt idx="500">
                        <c:v>211</c:v>
                      </c:pt>
                      <c:pt idx="501">
                        <c:v>199</c:v>
                      </c:pt>
                    </c:numCache>
                  </c:numRef>
                </c:val>
                <c:smooth val="0"/>
                <c:extLst>
                  <c:ext xmlns:c16="http://schemas.microsoft.com/office/drawing/2014/chart" uri="{C3380CC4-5D6E-409C-BE32-E72D297353CC}">
                    <c16:uniqueId val="{00000007-506C-4C2F-92FC-8DF2D5A74E9C}"/>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新建文本文档!$C$1</c15:sqref>
                        </c15:formulaRef>
                      </c:ext>
                    </c:extLst>
                    <c:strCache>
                      <c:ptCount val="1"/>
                      <c:pt idx="0">
                        <c:v>Australia</c:v>
                      </c:pt>
                    </c:strCache>
                  </c:strRef>
                </c:tx>
                <c:spPr>
                  <a:ln w="22225" cap="rnd">
                    <a:solidFill>
                      <a:schemeClr val="accent3"/>
                    </a:solidFill>
                  </a:ln>
                  <a:effectLst>
                    <a:glow rad="139700">
                      <a:schemeClr val="accent3">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C$2:$C$503</c15:sqref>
                        </c15:formulaRef>
                      </c:ext>
                    </c:extLst>
                    <c:numCache>
                      <c:formatCode>General</c:formatCode>
                      <c:ptCount val="502"/>
                      <c:pt idx="0">
                        <c:v>163</c:v>
                      </c:pt>
                      <c:pt idx="1">
                        <c:v>174</c:v>
                      </c:pt>
                      <c:pt idx="2">
                        <c:v>136</c:v>
                      </c:pt>
                      <c:pt idx="3">
                        <c:v>121</c:v>
                      </c:pt>
                      <c:pt idx="4">
                        <c:v>127</c:v>
                      </c:pt>
                      <c:pt idx="5">
                        <c:v>164</c:v>
                      </c:pt>
                      <c:pt idx="6">
                        <c:v>157</c:v>
                      </c:pt>
                      <c:pt idx="7">
                        <c:v>197</c:v>
                      </c:pt>
                      <c:pt idx="8">
                        <c:v>235</c:v>
                      </c:pt>
                      <c:pt idx="9">
                        <c:v>278</c:v>
                      </c:pt>
                      <c:pt idx="10">
                        <c:v>305</c:v>
                      </c:pt>
                      <c:pt idx="11">
                        <c:v>261</c:v>
                      </c:pt>
                      <c:pt idx="12">
                        <c:v>297</c:v>
                      </c:pt>
                      <c:pt idx="13">
                        <c:v>356</c:v>
                      </c:pt>
                      <c:pt idx="14">
                        <c:v>324</c:v>
                      </c:pt>
                      <c:pt idx="15">
                        <c:v>281</c:v>
                      </c:pt>
                      <c:pt idx="16">
                        <c:v>319</c:v>
                      </c:pt>
                      <c:pt idx="17">
                        <c:v>367</c:v>
                      </c:pt>
                      <c:pt idx="18">
                        <c:v>316</c:v>
                      </c:pt>
                      <c:pt idx="19">
                        <c:v>382</c:v>
                      </c:pt>
                      <c:pt idx="20">
                        <c:v>432</c:v>
                      </c:pt>
                      <c:pt idx="21">
                        <c:v>425</c:v>
                      </c:pt>
                      <c:pt idx="22">
                        <c:v>406</c:v>
                      </c:pt>
                      <c:pt idx="23">
                        <c:v>410</c:v>
                      </c:pt>
                      <c:pt idx="24">
                        <c:v>476</c:v>
                      </c:pt>
                      <c:pt idx="25">
                        <c:v>523</c:v>
                      </c:pt>
                      <c:pt idx="26">
                        <c:v>567</c:v>
                      </c:pt>
                      <c:pt idx="27">
                        <c:v>512</c:v>
                      </c:pt>
                      <c:pt idx="28">
                        <c:v>621</c:v>
                      </c:pt>
                      <c:pt idx="29">
                        <c:v>670</c:v>
                      </c:pt>
                      <c:pt idx="30">
                        <c:v>742</c:v>
                      </c:pt>
                      <c:pt idx="31">
                        <c:v>765</c:v>
                      </c:pt>
                      <c:pt idx="32">
                        <c:v>796</c:v>
                      </c:pt>
                      <c:pt idx="33">
                        <c:v>704</c:v>
                      </c:pt>
                      <c:pt idx="34">
                        <c:v>749</c:v>
                      </c:pt>
                      <c:pt idx="35">
                        <c:v>570</c:v>
                      </c:pt>
                      <c:pt idx="36">
                        <c:v>507</c:v>
                      </c:pt>
                      <c:pt idx="37">
                        <c:v>457</c:v>
                      </c:pt>
                      <c:pt idx="38">
                        <c:v>356</c:v>
                      </c:pt>
                      <c:pt idx="39">
                        <c:v>274</c:v>
                      </c:pt>
                      <c:pt idx="40">
                        <c:v>281</c:v>
                      </c:pt>
                      <c:pt idx="41">
                        <c:v>253</c:v>
                      </c:pt>
                      <c:pt idx="42">
                        <c:v>219</c:v>
                      </c:pt>
                      <c:pt idx="43">
                        <c:v>222</c:v>
                      </c:pt>
                      <c:pt idx="44">
                        <c:v>184</c:v>
                      </c:pt>
                      <c:pt idx="45">
                        <c:v>211</c:v>
                      </c:pt>
                      <c:pt idx="46">
                        <c:v>178</c:v>
                      </c:pt>
                      <c:pt idx="47">
                        <c:v>130</c:v>
                      </c:pt>
                      <c:pt idx="48">
                        <c:v>128</c:v>
                      </c:pt>
                      <c:pt idx="49">
                        <c:v>113</c:v>
                      </c:pt>
                      <c:pt idx="50">
                        <c:v>121</c:v>
                      </c:pt>
                      <c:pt idx="51">
                        <c:v>165</c:v>
                      </c:pt>
                      <c:pt idx="52">
                        <c:v>136</c:v>
                      </c:pt>
                      <c:pt idx="53">
                        <c:v>128</c:v>
                      </c:pt>
                      <c:pt idx="54">
                        <c:v>109</c:v>
                      </c:pt>
                      <c:pt idx="55">
                        <c:v>99</c:v>
                      </c:pt>
                      <c:pt idx="56">
                        <c:v>105</c:v>
                      </c:pt>
                      <c:pt idx="57">
                        <c:v>134</c:v>
                      </c:pt>
                      <c:pt idx="58">
                        <c:v>138</c:v>
                      </c:pt>
                      <c:pt idx="59">
                        <c:v>163</c:v>
                      </c:pt>
                      <c:pt idx="60">
                        <c:v>193</c:v>
                      </c:pt>
                      <c:pt idx="61">
                        <c:v>222</c:v>
                      </c:pt>
                      <c:pt idx="62">
                        <c:v>242</c:v>
                      </c:pt>
                      <c:pt idx="63">
                        <c:v>235</c:v>
                      </c:pt>
                      <c:pt idx="64">
                        <c:v>281</c:v>
                      </c:pt>
                      <c:pt idx="65">
                        <c:v>191</c:v>
                      </c:pt>
                      <c:pt idx="66">
                        <c:v>232</c:v>
                      </c:pt>
                      <c:pt idx="67">
                        <c:v>314</c:v>
                      </c:pt>
                      <c:pt idx="68">
                        <c:v>274</c:v>
                      </c:pt>
                      <c:pt idx="69">
                        <c:v>340</c:v>
                      </c:pt>
                      <c:pt idx="70">
                        <c:v>362</c:v>
                      </c:pt>
                      <c:pt idx="71">
                        <c:v>382</c:v>
                      </c:pt>
                      <c:pt idx="72">
                        <c:v>480</c:v>
                      </c:pt>
                      <c:pt idx="73">
                        <c:v>477</c:v>
                      </c:pt>
                      <c:pt idx="74">
                        <c:v>520</c:v>
                      </c:pt>
                      <c:pt idx="75">
                        <c:v>578</c:v>
                      </c:pt>
                      <c:pt idx="76">
                        <c:v>607</c:v>
                      </c:pt>
                      <c:pt idx="77">
                        <c:v>632</c:v>
                      </c:pt>
                      <c:pt idx="78">
                        <c:v>1065</c:v>
                      </c:pt>
                      <c:pt idx="79">
                        <c:v>1300</c:v>
                      </c:pt>
                      <c:pt idx="80">
                        <c:v>1495</c:v>
                      </c:pt>
                      <c:pt idx="81">
                        <c:v>1566</c:v>
                      </c:pt>
                      <c:pt idx="82">
                        <c:v>2027</c:v>
                      </c:pt>
                      <c:pt idx="83">
                        <c:v>2680</c:v>
                      </c:pt>
                      <c:pt idx="84">
                        <c:v>2854</c:v>
                      </c:pt>
                      <c:pt idx="85">
                        <c:v>1993</c:v>
                      </c:pt>
                      <c:pt idx="86">
                        <c:v>1345</c:v>
                      </c:pt>
                      <c:pt idx="87">
                        <c:v>847</c:v>
                      </c:pt>
                      <c:pt idx="88">
                        <c:v>685</c:v>
                      </c:pt>
                      <c:pt idx="89">
                        <c:v>574</c:v>
                      </c:pt>
                      <c:pt idx="90">
                        <c:v>499</c:v>
                      </c:pt>
                      <c:pt idx="91">
                        <c:v>392</c:v>
                      </c:pt>
                      <c:pt idx="92">
                        <c:v>379</c:v>
                      </c:pt>
                      <c:pt idx="93">
                        <c:v>371</c:v>
                      </c:pt>
                      <c:pt idx="94">
                        <c:v>276</c:v>
                      </c:pt>
                      <c:pt idx="95">
                        <c:v>285</c:v>
                      </c:pt>
                      <c:pt idx="96">
                        <c:v>224</c:v>
                      </c:pt>
                      <c:pt idx="97">
                        <c:v>202</c:v>
                      </c:pt>
                      <c:pt idx="98">
                        <c:v>202</c:v>
                      </c:pt>
                      <c:pt idx="99">
                        <c:v>172</c:v>
                      </c:pt>
                      <c:pt idx="100">
                        <c:v>156</c:v>
                      </c:pt>
                      <c:pt idx="101">
                        <c:v>123</c:v>
                      </c:pt>
                      <c:pt idx="102">
                        <c:v>152</c:v>
                      </c:pt>
                      <c:pt idx="103">
                        <c:v>131</c:v>
                      </c:pt>
                      <c:pt idx="104">
                        <c:v>141</c:v>
                      </c:pt>
                      <c:pt idx="105">
                        <c:v>167</c:v>
                      </c:pt>
                      <c:pt idx="106">
                        <c:v>108</c:v>
                      </c:pt>
                      <c:pt idx="107">
                        <c:v>107</c:v>
                      </c:pt>
                      <c:pt idx="108">
                        <c:v>126</c:v>
                      </c:pt>
                      <c:pt idx="109">
                        <c:v>141</c:v>
                      </c:pt>
                      <c:pt idx="110">
                        <c:v>144</c:v>
                      </c:pt>
                      <c:pt idx="111">
                        <c:v>185</c:v>
                      </c:pt>
                      <c:pt idx="112">
                        <c:v>206</c:v>
                      </c:pt>
                      <c:pt idx="113">
                        <c:v>269</c:v>
                      </c:pt>
                      <c:pt idx="114">
                        <c:v>293</c:v>
                      </c:pt>
                      <c:pt idx="115">
                        <c:v>214</c:v>
                      </c:pt>
                      <c:pt idx="116">
                        <c:v>258</c:v>
                      </c:pt>
                      <c:pt idx="117">
                        <c:v>252</c:v>
                      </c:pt>
                      <c:pt idx="118">
                        <c:v>288</c:v>
                      </c:pt>
                      <c:pt idx="119">
                        <c:v>325</c:v>
                      </c:pt>
                      <c:pt idx="120">
                        <c:v>323</c:v>
                      </c:pt>
                      <c:pt idx="121">
                        <c:v>448</c:v>
                      </c:pt>
                      <c:pt idx="122">
                        <c:v>472</c:v>
                      </c:pt>
                      <c:pt idx="123">
                        <c:v>488</c:v>
                      </c:pt>
                      <c:pt idx="124">
                        <c:v>487</c:v>
                      </c:pt>
                      <c:pt idx="125">
                        <c:v>497</c:v>
                      </c:pt>
                      <c:pt idx="126">
                        <c:v>448</c:v>
                      </c:pt>
                      <c:pt idx="127">
                        <c:v>467</c:v>
                      </c:pt>
                      <c:pt idx="128">
                        <c:v>475</c:v>
                      </c:pt>
                      <c:pt idx="129">
                        <c:v>454</c:v>
                      </c:pt>
                      <c:pt idx="130">
                        <c:v>406</c:v>
                      </c:pt>
                      <c:pt idx="131">
                        <c:v>503</c:v>
                      </c:pt>
                      <c:pt idx="132">
                        <c:v>523</c:v>
                      </c:pt>
                      <c:pt idx="133">
                        <c:v>534</c:v>
                      </c:pt>
                      <c:pt idx="134">
                        <c:v>657</c:v>
                      </c:pt>
                      <c:pt idx="135">
                        <c:v>827</c:v>
                      </c:pt>
                      <c:pt idx="136">
                        <c:v>1396</c:v>
                      </c:pt>
                      <c:pt idx="137">
                        <c:v>1612</c:v>
                      </c:pt>
                      <c:pt idx="138">
                        <c:v>2282</c:v>
                      </c:pt>
                      <c:pt idx="139">
                        <c:v>2017</c:v>
                      </c:pt>
                      <c:pt idx="140">
                        <c:v>1340</c:v>
                      </c:pt>
                      <c:pt idx="141">
                        <c:v>976</c:v>
                      </c:pt>
                      <c:pt idx="142">
                        <c:v>683</c:v>
                      </c:pt>
                      <c:pt idx="143">
                        <c:v>515</c:v>
                      </c:pt>
                      <c:pt idx="144">
                        <c:v>389</c:v>
                      </c:pt>
                      <c:pt idx="145">
                        <c:v>371</c:v>
                      </c:pt>
                      <c:pt idx="146">
                        <c:v>326</c:v>
                      </c:pt>
                      <c:pt idx="147">
                        <c:v>317</c:v>
                      </c:pt>
                      <c:pt idx="148">
                        <c:v>275</c:v>
                      </c:pt>
                      <c:pt idx="149">
                        <c:v>284</c:v>
                      </c:pt>
                      <c:pt idx="150">
                        <c:v>232</c:v>
                      </c:pt>
                      <c:pt idx="151">
                        <c:v>202</c:v>
                      </c:pt>
                      <c:pt idx="152">
                        <c:v>184</c:v>
                      </c:pt>
                      <c:pt idx="153">
                        <c:v>144</c:v>
                      </c:pt>
                      <c:pt idx="154">
                        <c:v>139</c:v>
                      </c:pt>
                      <c:pt idx="155">
                        <c:v>141</c:v>
                      </c:pt>
                      <c:pt idx="156">
                        <c:v>174</c:v>
                      </c:pt>
                      <c:pt idx="157">
                        <c:v>157</c:v>
                      </c:pt>
                      <c:pt idx="158">
                        <c:v>126</c:v>
                      </c:pt>
                      <c:pt idx="159">
                        <c:v>102</c:v>
                      </c:pt>
                      <c:pt idx="160">
                        <c:v>90</c:v>
                      </c:pt>
                      <c:pt idx="161">
                        <c:v>91</c:v>
                      </c:pt>
                      <c:pt idx="162">
                        <c:v>98</c:v>
                      </c:pt>
                      <c:pt idx="163">
                        <c:v>124</c:v>
                      </c:pt>
                      <c:pt idx="164">
                        <c:v>145</c:v>
                      </c:pt>
                      <c:pt idx="165">
                        <c:v>188</c:v>
                      </c:pt>
                      <c:pt idx="166">
                        <c:v>218</c:v>
                      </c:pt>
                      <c:pt idx="167">
                        <c:v>211</c:v>
                      </c:pt>
                      <c:pt idx="168">
                        <c:v>204</c:v>
                      </c:pt>
                      <c:pt idx="169">
                        <c:v>227</c:v>
                      </c:pt>
                      <c:pt idx="170">
                        <c:v>188</c:v>
                      </c:pt>
                      <c:pt idx="171">
                        <c:v>188</c:v>
                      </c:pt>
                      <c:pt idx="172">
                        <c:v>239</c:v>
                      </c:pt>
                      <c:pt idx="173">
                        <c:v>429</c:v>
                      </c:pt>
                      <c:pt idx="174">
                        <c:v>402</c:v>
                      </c:pt>
                      <c:pt idx="175">
                        <c:v>438</c:v>
                      </c:pt>
                      <c:pt idx="176">
                        <c:v>504</c:v>
                      </c:pt>
                      <c:pt idx="177">
                        <c:v>849</c:v>
                      </c:pt>
                      <c:pt idx="178">
                        <c:v>986</c:v>
                      </c:pt>
                      <c:pt idx="179">
                        <c:v>1056</c:v>
                      </c:pt>
                      <c:pt idx="180">
                        <c:v>1176</c:v>
                      </c:pt>
                      <c:pt idx="181">
                        <c:v>1271</c:v>
                      </c:pt>
                      <c:pt idx="182">
                        <c:v>1562</c:v>
                      </c:pt>
                      <c:pt idx="183">
                        <c:v>1590</c:v>
                      </c:pt>
                      <c:pt idx="184">
                        <c:v>1589</c:v>
                      </c:pt>
                      <c:pt idx="185">
                        <c:v>1316</c:v>
                      </c:pt>
                      <c:pt idx="186">
                        <c:v>1115</c:v>
                      </c:pt>
                      <c:pt idx="187">
                        <c:v>869</c:v>
                      </c:pt>
                      <c:pt idx="188">
                        <c:v>657</c:v>
                      </c:pt>
                      <c:pt idx="189">
                        <c:v>615</c:v>
                      </c:pt>
                      <c:pt idx="190">
                        <c:v>472</c:v>
                      </c:pt>
                      <c:pt idx="191">
                        <c:v>365</c:v>
                      </c:pt>
                      <c:pt idx="192">
                        <c:v>385</c:v>
                      </c:pt>
                      <c:pt idx="193">
                        <c:v>299</c:v>
                      </c:pt>
                      <c:pt idx="194">
                        <c:v>218</c:v>
                      </c:pt>
                      <c:pt idx="195">
                        <c:v>193</c:v>
                      </c:pt>
                      <c:pt idx="196">
                        <c:v>213</c:v>
                      </c:pt>
                      <c:pt idx="197">
                        <c:v>242</c:v>
                      </c:pt>
                      <c:pt idx="198">
                        <c:v>203</c:v>
                      </c:pt>
                      <c:pt idx="199">
                        <c:v>193</c:v>
                      </c:pt>
                      <c:pt idx="200">
                        <c:v>167</c:v>
                      </c:pt>
                      <c:pt idx="201">
                        <c:v>144</c:v>
                      </c:pt>
                      <c:pt idx="202">
                        <c:v>158</c:v>
                      </c:pt>
                      <c:pt idx="203">
                        <c:v>118</c:v>
                      </c:pt>
                      <c:pt idx="204">
                        <c:v>96</c:v>
                      </c:pt>
                      <c:pt idx="205">
                        <c:v>90</c:v>
                      </c:pt>
                      <c:pt idx="206">
                        <c:v>80</c:v>
                      </c:pt>
                      <c:pt idx="207">
                        <c:v>72</c:v>
                      </c:pt>
                      <c:pt idx="208">
                        <c:v>68</c:v>
                      </c:pt>
                      <c:pt idx="209">
                        <c:v>75</c:v>
                      </c:pt>
                      <c:pt idx="210">
                        <c:v>61</c:v>
                      </c:pt>
                      <c:pt idx="211">
                        <c:v>57</c:v>
                      </c:pt>
                      <c:pt idx="212">
                        <c:v>53</c:v>
                      </c:pt>
                      <c:pt idx="213">
                        <c:v>71</c:v>
                      </c:pt>
                      <c:pt idx="214">
                        <c:v>84</c:v>
                      </c:pt>
                      <c:pt idx="215">
                        <c:v>93</c:v>
                      </c:pt>
                      <c:pt idx="216">
                        <c:v>136</c:v>
                      </c:pt>
                      <c:pt idx="217">
                        <c:v>138</c:v>
                      </c:pt>
                      <c:pt idx="218">
                        <c:v>167</c:v>
                      </c:pt>
                      <c:pt idx="219">
                        <c:v>174</c:v>
                      </c:pt>
                      <c:pt idx="220">
                        <c:v>158</c:v>
                      </c:pt>
                      <c:pt idx="221">
                        <c:v>122</c:v>
                      </c:pt>
                      <c:pt idx="222">
                        <c:v>125</c:v>
                      </c:pt>
                      <c:pt idx="223">
                        <c:v>167</c:v>
                      </c:pt>
                      <c:pt idx="224">
                        <c:v>170</c:v>
                      </c:pt>
                      <c:pt idx="225">
                        <c:v>211</c:v>
                      </c:pt>
                      <c:pt idx="226">
                        <c:v>214</c:v>
                      </c:pt>
                      <c:pt idx="227">
                        <c:v>280</c:v>
                      </c:pt>
                      <c:pt idx="228">
                        <c:v>316</c:v>
                      </c:pt>
                      <c:pt idx="229">
                        <c:v>319</c:v>
                      </c:pt>
                      <c:pt idx="230">
                        <c:v>230</c:v>
                      </c:pt>
                      <c:pt idx="231">
                        <c:v>337</c:v>
                      </c:pt>
                      <c:pt idx="232">
                        <c:v>307</c:v>
                      </c:pt>
                      <c:pt idx="233">
                        <c:v>281</c:v>
                      </c:pt>
                      <c:pt idx="234">
                        <c:v>265</c:v>
                      </c:pt>
                      <c:pt idx="235">
                        <c:v>245</c:v>
                      </c:pt>
                      <c:pt idx="236">
                        <c:v>323</c:v>
                      </c:pt>
                      <c:pt idx="237">
                        <c:v>357</c:v>
                      </c:pt>
                      <c:pt idx="238">
                        <c:v>379</c:v>
                      </c:pt>
                      <c:pt idx="239">
                        <c:v>434</c:v>
                      </c:pt>
                      <c:pt idx="240">
                        <c:v>460</c:v>
                      </c:pt>
                      <c:pt idx="241">
                        <c:v>536</c:v>
                      </c:pt>
                      <c:pt idx="242">
                        <c:v>563</c:v>
                      </c:pt>
                      <c:pt idx="243">
                        <c:v>543</c:v>
                      </c:pt>
                      <c:pt idx="244">
                        <c:v>516</c:v>
                      </c:pt>
                      <c:pt idx="245">
                        <c:v>471</c:v>
                      </c:pt>
                      <c:pt idx="246">
                        <c:v>405</c:v>
                      </c:pt>
                      <c:pt idx="247">
                        <c:v>367</c:v>
                      </c:pt>
                      <c:pt idx="248">
                        <c:v>316</c:v>
                      </c:pt>
                      <c:pt idx="249">
                        <c:v>287</c:v>
                      </c:pt>
                      <c:pt idx="250">
                        <c:v>240</c:v>
                      </c:pt>
                      <c:pt idx="251">
                        <c:v>214</c:v>
                      </c:pt>
                      <c:pt idx="252">
                        <c:v>221</c:v>
                      </c:pt>
                      <c:pt idx="253">
                        <c:v>206</c:v>
                      </c:pt>
                      <c:pt idx="254">
                        <c:v>180</c:v>
                      </c:pt>
                      <c:pt idx="255">
                        <c:v>150</c:v>
                      </c:pt>
                      <c:pt idx="256">
                        <c:v>124</c:v>
                      </c:pt>
                      <c:pt idx="257">
                        <c:v>110</c:v>
                      </c:pt>
                      <c:pt idx="258">
                        <c:v>102</c:v>
                      </c:pt>
                      <c:pt idx="259">
                        <c:v>111</c:v>
                      </c:pt>
                      <c:pt idx="260">
                        <c:v>100</c:v>
                      </c:pt>
                      <c:pt idx="261">
                        <c:v>118</c:v>
                      </c:pt>
                      <c:pt idx="262">
                        <c:v>103</c:v>
                      </c:pt>
                      <c:pt idx="263">
                        <c:v>104</c:v>
                      </c:pt>
                      <c:pt idx="264">
                        <c:v>96</c:v>
                      </c:pt>
                      <c:pt idx="265">
                        <c:v>92</c:v>
                      </c:pt>
                      <c:pt idx="266">
                        <c:v>108</c:v>
                      </c:pt>
                      <c:pt idx="267">
                        <c:v>134</c:v>
                      </c:pt>
                      <c:pt idx="268">
                        <c:v>154</c:v>
                      </c:pt>
                      <c:pt idx="269">
                        <c:v>192</c:v>
                      </c:pt>
                      <c:pt idx="270">
                        <c:v>210</c:v>
                      </c:pt>
                      <c:pt idx="271">
                        <c:v>198</c:v>
                      </c:pt>
                      <c:pt idx="272">
                        <c:v>212</c:v>
                      </c:pt>
                      <c:pt idx="273">
                        <c:v>201</c:v>
                      </c:pt>
                      <c:pt idx="274">
                        <c:v>228</c:v>
                      </c:pt>
                      <c:pt idx="275">
                        <c:v>254</c:v>
                      </c:pt>
                      <c:pt idx="276">
                        <c:v>170</c:v>
                      </c:pt>
                      <c:pt idx="277">
                        <c:v>192</c:v>
                      </c:pt>
                      <c:pt idx="278">
                        <c:v>244</c:v>
                      </c:pt>
                      <c:pt idx="279">
                        <c:v>275</c:v>
                      </c:pt>
                      <c:pt idx="280">
                        <c:v>315</c:v>
                      </c:pt>
                      <c:pt idx="281">
                        <c:v>299</c:v>
                      </c:pt>
                      <c:pt idx="282">
                        <c:v>349</c:v>
                      </c:pt>
                      <c:pt idx="283">
                        <c:v>364</c:v>
                      </c:pt>
                      <c:pt idx="284">
                        <c:v>381</c:v>
                      </c:pt>
                      <c:pt idx="285">
                        <c:v>503</c:v>
                      </c:pt>
                      <c:pt idx="286">
                        <c:v>422</c:v>
                      </c:pt>
                      <c:pt idx="287">
                        <c:v>356</c:v>
                      </c:pt>
                      <c:pt idx="288">
                        <c:v>356</c:v>
                      </c:pt>
                      <c:pt idx="289">
                        <c:v>381</c:v>
                      </c:pt>
                      <c:pt idx="290">
                        <c:v>391</c:v>
                      </c:pt>
                      <c:pt idx="291">
                        <c:v>442</c:v>
                      </c:pt>
                      <c:pt idx="292">
                        <c:v>397</c:v>
                      </c:pt>
                      <c:pt idx="293">
                        <c:v>332</c:v>
                      </c:pt>
                      <c:pt idx="294">
                        <c:v>291</c:v>
                      </c:pt>
                      <c:pt idx="295">
                        <c:v>302</c:v>
                      </c:pt>
                      <c:pt idx="296">
                        <c:v>273</c:v>
                      </c:pt>
                      <c:pt idx="297">
                        <c:v>261</c:v>
                      </c:pt>
                      <c:pt idx="298">
                        <c:v>266</c:v>
                      </c:pt>
                      <c:pt idx="299">
                        <c:v>296</c:v>
                      </c:pt>
                      <c:pt idx="300">
                        <c:v>246</c:v>
                      </c:pt>
                      <c:pt idx="301">
                        <c:v>274</c:v>
                      </c:pt>
                      <c:pt idx="302">
                        <c:v>285</c:v>
                      </c:pt>
                      <c:pt idx="303">
                        <c:v>266</c:v>
                      </c:pt>
                      <c:pt idx="304">
                        <c:v>246</c:v>
                      </c:pt>
                      <c:pt idx="305">
                        <c:v>235</c:v>
                      </c:pt>
                      <c:pt idx="306">
                        <c:v>220</c:v>
                      </c:pt>
                      <c:pt idx="307">
                        <c:v>202</c:v>
                      </c:pt>
                      <c:pt idx="308">
                        <c:v>189</c:v>
                      </c:pt>
                      <c:pt idx="309">
                        <c:v>188</c:v>
                      </c:pt>
                      <c:pt idx="310">
                        <c:v>177</c:v>
                      </c:pt>
                      <c:pt idx="311">
                        <c:v>207</c:v>
                      </c:pt>
                      <c:pt idx="312">
                        <c:v>141</c:v>
                      </c:pt>
                      <c:pt idx="313">
                        <c:v>156</c:v>
                      </c:pt>
                      <c:pt idx="314">
                        <c:v>122</c:v>
                      </c:pt>
                      <c:pt idx="315">
                        <c:v>100</c:v>
                      </c:pt>
                      <c:pt idx="316">
                        <c:v>85</c:v>
                      </c:pt>
                      <c:pt idx="317">
                        <c:v>95</c:v>
                      </c:pt>
                      <c:pt idx="318">
                        <c:v>117</c:v>
                      </c:pt>
                      <c:pt idx="319">
                        <c:v>153</c:v>
                      </c:pt>
                      <c:pt idx="320">
                        <c:v>174</c:v>
                      </c:pt>
                      <c:pt idx="321">
                        <c:v>216</c:v>
                      </c:pt>
                      <c:pt idx="322">
                        <c:v>251</c:v>
                      </c:pt>
                      <c:pt idx="323">
                        <c:v>271</c:v>
                      </c:pt>
                      <c:pt idx="324">
                        <c:v>300</c:v>
                      </c:pt>
                      <c:pt idx="325">
                        <c:v>333</c:v>
                      </c:pt>
                      <c:pt idx="326">
                        <c:v>265</c:v>
                      </c:pt>
                      <c:pt idx="327">
                        <c:v>272</c:v>
                      </c:pt>
                      <c:pt idx="328">
                        <c:v>299</c:v>
                      </c:pt>
                      <c:pt idx="329">
                        <c:v>245</c:v>
                      </c:pt>
                      <c:pt idx="330">
                        <c:v>298</c:v>
                      </c:pt>
                      <c:pt idx="331">
                        <c:v>343</c:v>
                      </c:pt>
                      <c:pt idx="332">
                        <c:v>444</c:v>
                      </c:pt>
                      <c:pt idx="333">
                        <c:v>511</c:v>
                      </c:pt>
                      <c:pt idx="334">
                        <c:v>594</c:v>
                      </c:pt>
                      <c:pt idx="335">
                        <c:v>666</c:v>
                      </c:pt>
                      <c:pt idx="336">
                        <c:v>738</c:v>
                      </c:pt>
                      <c:pt idx="337">
                        <c:v>989</c:v>
                      </c:pt>
                      <c:pt idx="338">
                        <c:v>1156</c:v>
                      </c:pt>
                      <c:pt idx="339">
                        <c:v>1658</c:v>
                      </c:pt>
                      <c:pt idx="340">
                        <c:v>1977</c:v>
                      </c:pt>
                      <c:pt idx="341">
                        <c:v>1571</c:v>
                      </c:pt>
                      <c:pt idx="342">
                        <c:v>1395</c:v>
                      </c:pt>
                      <c:pt idx="343">
                        <c:v>1300</c:v>
                      </c:pt>
                      <c:pt idx="344">
                        <c:v>1383</c:v>
                      </c:pt>
                      <c:pt idx="345">
                        <c:v>1389</c:v>
                      </c:pt>
                      <c:pt idx="346">
                        <c:v>1270</c:v>
                      </c:pt>
                      <c:pt idx="347">
                        <c:v>1191</c:v>
                      </c:pt>
                      <c:pt idx="348">
                        <c:v>823</c:v>
                      </c:pt>
                      <c:pt idx="349">
                        <c:v>644</c:v>
                      </c:pt>
                      <c:pt idx="350">
                        <c:v>495</c:v>
                      </c:pt>
                      <c:pt idx="351">
                        <c:v>361</c:v>
                      </c:pt>
                      <c:pt idx="352">
                        <c:v>320</c:v>
                      </c:pt>
                      <c:pt idx="353">
                        <c:v>301</c:v>
                      </c:pt>
                      <c:pt idx="354">
                        <c:v>267</c:v>
                      </c:pt>
                      <c:pt idx="355">
                        <c:v>221</c:v>
                      </c:pt>
                      <c:pt idx="356">
                        <c:v>227</c:v>
                      </c:pt>
                      <c:pt idx="357">
                        <c:v>198</c:v>
                      </c:pt>
                      <c:pt idx="358">
                        <c:v>205</c:v>
                      </c:pt>
                      <c:pt idx="359">
                        <c:v>169</c:v>
                      </c:pt>
                      <c:pt idx="360">
                        <c:v>154</c:v>
                      </c:pt>
                      <c:pt idx="361">
                        <c:v>144</c:v>
                      </c:pt>
                      <c:pt idx="362">
                        <c:v>137</c:v>
                      </c:pt>
                      <c:pt idx="363">
                        <c:v>146</c:v>
                      </c:pt>
                      <c:pt idx="364">
                        <c:v>158</c:v>
                      </c:pt>
                      <c:pt idx="365">
                        <c:v>155</c:v>
                      </c:pt>
                      <c:pt idx="366">
                        <c:v>156</c:v>
                      </c:pt>
                      <c:pt idx="367">
                        <c:v>152</c:v>
                      </c:pt>
                      <c:pt idx="368">
                        <c:v>122</c:v>
                      </c:pt>
                      <c:pt idx="369">
                        <c:v>131</c:v>
                      </c:pt>
                      <c:pt idx="370">
                        <c:v>144</c:v>
                      </c:pt>
                      <c:pt idx="371">
                        <c:v>144</c:v>
                      </c:pt>
                      <c:pt idx="372">
                        <c:v>181</c:v>
                      </c:pt>
                      <c:pt idx="373">
                        <c:v>188</c:v>
                      </c:pt>
                      <c:pt idx="374">
                        <c:v>210</c:v>
                      </c:pt>
                      <c:pt idx="375">
                        <c:v>231</c:v>
                      </c:pt>
                      <c:pt idx="376">
                        <c:v>275</c:v>
                      </c:pt>
                      <c:pt idx="377">
                        <c:v>236</c:v>
                      </c:pt>
                      <c:pt idx="378">
                        <c:v>277</c:v>
                      </c:pt>
                      <c:pt idx="379">
                        <c:v>286</c:v>
                      </c:pt>
                      <c:pt idx="380">
                        <c:v>293</c:v>
                      </c:pt>
                      <c:pt idx="381">
                        <c:v>272</c:v>
                      </c:pt>
                      <c:pt idx="382">
                        <c:v>305</c:v>
                      </c:pt>
                      <c:pt idx="383">
                        <c:v>379</c:v>
                      </c:pt>
                      <c:pt idx="384">
                        <c:v>393</c:v>
                      </c:pt>
                      <c:pt idx="385">
                        <c:v>443</c:v>
                      </c:pt>
                      <c:pt idx="386">
                        <c:v>475</c:v>
                      </c:pt>
                      <c:pt idx="387">
                        <c:v>506</c:v>
                      </c:pt>
                      <c:pt idx="388">
                        <c:v>513</c:v>
                      </c:pt>
                      <c:pt idx="389">
                        <c:v>507</c:v>
                      </c:pt>
                      <c:pt idx="390">
                        <c:v>505</c:v>
                      </c:pt>
                      <c:pt idx="391">
                        <c:v>492</c:v>
                      </c:pt>
                      <c:pt idx="392">
                        <c:v>508</c:v>
                      </c:pt>
                      <c:pt idx="393">
                        <c:v>528</c:v>
                      </c:pt>
                      <c:pt idx="394">
                        <c:v>575</c:v>
                      </c:pt>
                      <c:pt idx="395">
                        <c:v>684</c:v>
                      </c:pt>
                      <c:pt idx="396">
                        <c:v>764</c:v>
                      </c:pt>
                      <c:pt idx="397">
                        <c:v>788</c:v>
                      </c:pt>
                      <c:pt idx="398">
                        <c:v>914</c:v>
                      </c:pt>
                      <c:pt idx="399">
                        <c:v>932</c:v>
                      </c:pt>
                      <c:pt idx="400">
                        <c:v>719</c:v>
                      </c:pt>
                      <c:pt idx="401">
                        <c:v>661</c:v>
                      </c:pt>
                      <c:pt idx="402">
                        <c:v>542</c:v>
                      </c:pt>
                      <c:pt idx="403">
                        <c:v>438</c:v>
                      </c:pt>
                      <c:pt idx="404">
                        <c:v>371</c:v>
                      </c:pt>
                      <c:pt idx="405">
                        <c:v>317</c:v>
                      </c:pt>
                      <c:pt idx="406">
                        <c:v>288</c:v>
                      </c:pt>
                      <c:pt idx="407">
                        <c:v>269</c:v>
                      </c:pt>
                      <c:pt idx="408">
                        <c:v>270</c:v>
                      </c:pt>
                      <c:pt idx="409">
                        <c:v>261</c:v>
                      </c:pt>
                      <c:pt idx="410">
                        <c:v>235</c:v>
                      </c:pt>
                      <c:pt idx="411">
                        <c:v>205</c:v>
                      </c:pt>
                      <c:pt idx="412">
                        <c:v>198</c:v>
                      </c:pt>
                      <c:pt idx="413">
                        <c:v>185</c:v>
                      </c:pt>
                      <c:pt idx="414">
                        <c:v>171</c:v>
                      </c:pt>
                      <c:pt idx="415">
                        <c:v>149</c:v>
                      </c:pt>
                      <c:pt idx="416">
                        <c:v>135</c:v>
                      </c:pt>
                      <c:pt idx="417">
                        <c:v>148</c:v>
                      </c:pt>
                      <c:pt idx="418">
                        <c:v>154</c:v>
                      </c:pt>
                      <c:pt idx="419">
                        <c:v>125</c:v>
                      </c:pt>
                      <c:pt idx="420">
                        <c:v>120</c:v>
                      </c:pt>
                      <c:pt idx="421">
                        <c:v>116</c:v>
                      </c:pt>
                      <c:pt idx="422">
                        <c:v>113</c:v>
                      </c:pt>
                      <c:pt idx="423">
                        <c:v>132</c:v>
                      </c:pt>
                      <c:pt idx="424">
                        <c:v>145</c:v>
                      </c:pt>
                      <c:pt idx="425">
                        <c:v>182</c:v>
                      </c:pt>
                      <c:pt idx="426">
                        <c:v>215</c:v>
                      </c:pt>
                      <c:pt idx="427">
                        <c:v>242</c:v>
                      </c:pt>
                      <c:pt idx="428">
                        <c:v>268</c:v>
                      </c:pt>
                      <c:pt idx="429">
                        <c:v>300</c:v>
                      </c:pt>
                      <c:pt idx="430">
                        <c:v>292</c:v>
                      </c:pt>
                      <c:pt idx="431">
                        <c:v>289</c:v>
                      </c:pt>
                      <c:pt idx="432">
                        <c:v>271</c:v>
                      </c:pt>
                      <c:pt idx="433">
                        <c:v>308</c:v>
                      </c:pt>
                      <c:pt idx="434">
                        <c:v>390</c:v>
                      </c:pt>
                      <c:pt idx="435">
                        <c:v>410</c:v>
                      </c:pt>
                      <c:pt idx="436">
                        <c:v>485</c:v>
                      </c:pt>
                      <c:pt idx="437">
                        <c:v>492</c:v>
                      </c:pt>
                      <c:pt idx="438">
                        <c:v>520</c:v>
                      </c:pt>
                      <c:pt idx="439">
                        <c:v>515</c:v>
                      </c:pt>
                      <c:pt idx="440">
                        <c:v>599</c:v>
                      </c:pt>
                      <c:pt idx="441">
                        <c:v>719</c:v>
                      </c:pt>
                      <c:pt idx="442">
                        <c:v>714</c:v>
                      </c:pt>
                      <c:pt idx="443">
                        <c:v>729</c:v>
                      </c:pt>
                      <c:pt idx="444">
                        <c:v>927</c:v>
                      </c:pt>
                      <c:pt idx="445">
                        <c:v>1078</c:v>
                      </c:pt>
                      <c:pt idx="446">
                        <c:v>1259</c:v>
                      </c:pt>
                      <c:pt idx="447">
                        <c:v>1559</c:v>
                      </c:pt>
                      <c:pt idx="448">
                        <c:v>1841</c:v>
                      </c:pt>
                      <c:pt idx="449">
                        <c:v>2387</c:v>
                      </c:pt>
                      <c:pt idx="450">
                        <c:v>2338</c:v>
                      </c:pt>
                      <c:pt idx="451">
                        <c:v>2071</c:v>
                      </c:pt>
                      <c:pt idx="452">
                        <c:v>1611</c:v>
                      </c:pt>
                      <c:pt idx="453">
                        <c:v>1370</c:v>
                      </c:pt>
                      <c:pt idx="454">
                        <c:v>981</c:v>
                      </c:pt>
                      <c:pt idx="455">
                        <c:v>741</c:v>
                      </c:pt>
                      <c:pt idx="456">
                        <c:v>511</c:v>
                      </c:pt>
                      <c:pt idx="457">
                        <c:v>415</c:v>
                      </c:pt>
                      <c:pt idx="458">
                        <c:v>346</c:v>
                      </c:pt>
                      <c:pt idx="459">
                        <c:v>318</c:v>
                      </c:pt>
                      <c:pt idx="460">
                        <c:v>311</c:v>
                      </c:pt>
                      <c:pt idx="461">
                        <c:v>275</c:v>
                      </c:pt>
                      <c:pt idx="462">
                        <c:v>233</c:v>
                      </c:pt>
                      <c:pt idx="463">
                        <c:v>197</c:v>
                      </c:pt>
                      <c:pt idx="464">
                        <c:v>165</c:v>
                      </c:pt>
                      <c:pt idx="465">
                        <c:v>188</c:v>
                      </c:pt>
                      <c:pt idx="466">
                        <c:v>179</c:v>
                      </c:pt>
                      <c:pt idx="467">
                        <c:v>164</c:v>
                      </c:pt>
                      <c:pt idx="468">
                        <c:v>191</c:v>
                      </c:pt>
                      <c:pt idx="469">
                        <c:v>204</c:v>
                      </c:pt>
                      <c:pt idx="470">
                        <c:v>186</c:v>
                      </c:pt>
                      <c:pt idx="471">
                        <c:v>158</c:v>
                      </c:pt>
                      <c:pt idx="472">
                        <c:v>155</c:v>
                      </c:pt>
                      <c:pt idx="473">
                        <c:v>147</c:v>
                      </c:pt>
                      <c:pt idx="474">
                        <c:v>152</c:v>
                      </c:pt>
                      <c:pt idx="475">
                        <c:v>169</c:v>
                      </c:pt>
                      <c:pt idx="476">
                        <c:v>207</c:v>
                      </c:pt>
                      <c:pt idx="477">
                        <c:v>259</c:v>
                      </c:pt>
                      <c:pt idx="478">
                        <c:v>298</c:v>
                      </c:pt>
                      <c:pt idx="479">
                        <c:v>276</c:v>
                      </c:pt>
                      <c:pt idx="480">
                        <c:v>329</c:v>
                      </c:pt>
                      <c:pt idx="481">
                        <c:v>389</c:v>
                      </c:pt>
                      <c:pt idx="482">
                        <c:v>310</c:v>
                      </c:pt>
                      <c:pt idx="483">
                        <c:v>404</c:v>
                      </c:pt>
                      <c:pt idx="484">
                        <c:v>449</c:v>
                      </c:pt>
                      <c:pt idx="485">
                        <c:v>432</c:v>
                      </c:pt>
                      <c:pt idx="486">
                        <c:v>424</c:v>
                      </c:pt>
                      <c:pt idx="487">
                        <c:v>492</c:v>
                      </c:pt>
                      <c:pt idx="488">
                        <c:v>610</c:v>
                      </c:pt>
                      <c:pt idx="489">
                        <c:v>645</c:v>
                      </c:pt>
                      <c:pt idx="490">
                        <c:v>674</c:v>
                      </c:pt>
                      <c:pt idx="491">
                        <c:v>760</c:v>
                      </c:pt>
                      <c:pt idx="492">
                        <c:v>767</c:v>
                      </c:pt>
                      <c:pt idx="493">
                        <c:v>757</c:v>
                      </c:pt>
                      <c:pt idx="494">
                        <c:v>913</c:v>
                      </c:pt>
                      <c:pt idx="495">
                        <c:v>923</c:v>
                      </c:pt>
                      <c:pt idx="496">
                        <c:v>1211</c:v>
                      </c:pt>
                      <c:pt idx="497">
                        <c:v>1135</c:v>
                      </c:pt>
                      <c:pt idx="498">
                        <c:v>1274</c:v>
                      </c:pt>
                      <c:pt idx="499">
                        <c:v>1411</c:v>
                      </c:pt>
                      <c:pt idx="500">
                        <c:v>1823</c:v>
                      </c:pt>
                      <c:pt idx="501">
                        <c:v>2216</c:v>
                      </c:pt>
                    </c:numCache>
                  </c:numRef>
                </c:val>
                <c:smooth val="0"/>
                <c:extLst xmlns:c15="http://schemas.microsoft.com/office/drawing/2012/chart">
                  <c:ext xmlns:c16="http://schemas.microsoft.com/office/drawing/2014/chart" uri="{C3380CC4-5D6E-409C-BE32-E72D297353CC}">
                    <c16:uniqueId val="{00000008-506C-4C2F-92FC-8DF2D5A74E9C}"/>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新建文本文档!$D$1</c15:sqref>
                        </c15:formulaRef>
                      </c:ext>
                    </c:extLst>
                    <c:strCache>
                      <c:ptCount val="1"/>
                      <c:pt idx="0">
                        <c:v>Austria</c:v>
                      </c:pt>
                    </c:strCache>
                  </c:strRef>
                </c:tx>
                <c:spPr>
                  <a:ln w="22225" cap="rnd">
                    <a:solidFill>
                      <a:schemeClr val="accent5"/>
                    </a:solidFill>
                  </a:ln>
                  <a:effectLst>
                    <a:glow rad="139700">
                      <a:schemeClr val="accent5">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D$2:$D$503</c15:sqref>
                        </c15:formulaRef>
                      </c:ext>
                    </c:extLst>
                    <c:numCache>
                      <c:formatCode>General</c:formatCode>
                      <c:ptCount val="502"/>
                      <c:pt idx="0">
                        <c:v>786</c:v>
                      </c:pt>
                      <c:pt idx="1">
                        <c:v>873</c:v>
                      </c:pt>
                      <c:pt idx="2">
                        <c:v>920</c:v>
                      </c:pt>
                      <c:pt idx="3">
                        <c:v>840</c:v>
                      </c:pt>
                      <c:pt idx="4">
                        <c:v>824</c:v>
                      </c:pt>
                      <c:pt idx="5">
                        <c:v>854</c:v>
                      </c:pt>
                      <c:pt idx="6">
                        <c:v>884</c:v>
                      </c:pt>
                      <c:pt idx="7">
                        <c:v>845</c:v>
                      </c:pt>
                      <c:pt idx="8">
                        <c:v>928</c:v>
                      </c:pt>
                      <c:pt idx="9">
                        <c:v>909</c:v>
                      </c:pt>
                      <c:pt idx="10">
                        <c:v>1021</c:v>
                      </c:pt>
                      <c:pt idx="11">
                        <c:v>1054</c:v>
                      </c:pt>
                      <c:pt idx="12">
                        <c:v>916</c:v>
                      </c:pt>
                      <c:pt idx="13">
                        <c:v>851</c:v>
                      </c:pt>
                      <c:pt idx="14">
                        <c:v>699</c:v>
                      </c:pt>
                      <c:pt idx="15">
                        <c:v>621</c:v>
                      </c:pt>
                      <c:pt idx="16">
                        <c:v>562</c:v>
                      </c:pt>
                      <c:pt idx="17">
                        <c:v>506</c:v>
                      </c:pt>
                      <c:pt idx="18">
                        <c:v>565</c:v>
                      </c:pt>
                      <c:pt idx="19">
                        <c:v>570</c:v>
                      </c:pt>
                      <c:pt idx="20">
                        <c:v>553</c:v>
                      </c:pt>
                      <c:pt idx="21">
                        <c:v>522</c:v>
                      </c:pt>
                      <c:pt idx="22">
                        <c:v>539</c:v>
                      </c:pt>
                      <c:pt idx="23">
                        <c:v>529</c:v>
                      </c:pt>
                      <c:pt idx="24">
                        <c:v>488</c:v>
                      </c:pt>
                      <c:pt idx="25">
                        <c:v>513</c:v>
                      </c:pt>
                      <c:pt idx="26">
                        <c:v>496</c:v>
                      </c:pt>
                      <c:pt idx="27">
                        <c:v>454</c:v>
                      </c:pt>
                      <c:pt idx="28">
                        <c:v>499</c:v>
                      </c:pt>
                      <c:pt idx="29">
                        <c:v>483</c:v>
                      </c:pt>
                      <c:pt idx="30">
                        <c:v>374</c:v>
                      </c:pt>
                      <c:pt idx="31">
                        <c:v>385</c:v>
                      </c:pt>
                      <c:pt idx="32">
                        <c:v>449</c:v>
                      </c:pt>
                      <c:pt idx="33">
                        <c:v>517</c:v>
                      </c:pt>
                      <c:pt idx="34">
                        <c:v>520</c:v>
                      </c:pt>
                      <c:pt idx="35">
                        <c:v>505</c:v>
                      </c:pt>
                      <c:pt idx="36">
                        <c:v>481</c:v>
                      </c:pt>
                      <c:pt idx="37">
                        <c:v>607</c:v>
                      </c:pt>
                      <c:pt idx="38">
                        <c:v>647</c:v>
                      </c:pt>
                      <c:pt idx="39">
                        <c:v>667</c:v>
                      </c:pt>
                      <c:pt idx="40">
                        <c:v>684</c:v>
                      </c:pt>
                      <c:pt idx="41">
                        <c:v>802</c:v>
                      </c:pt>
                      <c:pt idx="42">
                        <c:v>656</c:v>
                      </c:pt>
                      <c:pt idx="43">
                        <c:v>646</c:v>
                      </c:pt>
                      <c:pt idx="44">
                        <c:v>781</c:v>
                      </c:pt>
                      <c:pt idx="45">
                        <c:v>749</c:v>
                      </c:pt>
                      <c:pt idx="46">
                        <c:v>845</c:v>
                      </c:pt>
                      <c:pt idx="47">
                        <c:v>785</c:v>
                      </c:pt>
                      <c:pt idx="48">
                        <c:v>693</c:v>
                      </c:pt>
                      <c:pt idx="49">
                        <c:v>803</c:v>
                      </c:pt>
                      <c:pt idx="50">
                        <c:v>791</c:v>
                      </c:pt>
                      <c:pt idx="51">
                        <c:v>793</c:v>
                      </c:pt>
                      <c:pt idx="52">
                        <c:v>858</c:v>
                      </c:pt>
                      <c:pt idx="53">
                        <c:v>964</c:v>
                      </c:pt>
                      <c:pt idx="54">
                        <c:v>869</c:v>
                      </c:pt>
                      <c:pt idx="55">
                        <c:v>1070</c:v>
                      </c:pt>
                      <c:pt idx="56">
                        <c:v>1250</c:v>
                      </c:pt>
                      <c:pt idx="57">
                        <c:v>1348</c:v>
                      </c:pt>
                      <c:pt idx="58">
                        <c:v>1453</c:v>
                      </c:pt>
                      <c:pt idx="59">
                        <c:v>1607</c:v>
                      </c:pt>
                      <c:pt idx="60">
                        <c:v>1469</c:v>
                      </c:pt>
                      <c:pt idx="61">
                        <c:v>1207</c:v>
                      </c:pt>
                      <c:pt idx="62">
                        <c:v>1053</c:v>
                      </c:pt>
                      <c:pt idx="63">
                        <c:v>901</c:v>
                      </c:pt>
                      <c:pt idx="64">
                        <c:v>783</c:v>
                      </c:pt>
                      <c:pt idx="65">
                        <c:v>686</c:v>
                      </c:pt>
                      <c:pt idx="66">
                        <c:v>643</c:v>
                      </c:pt>
                      <c:pt idx="67">
                        <c:v>631</c:v>
                      </c:pt>
                      <c:pt idx="68">
                        <c:v>609</c:v>
                      </c:pt>
                      <c:pt idx="69">
                        <c:v>524</c:v>
                      </c:pt>
                      <c:pt idx="70">
                        <c:v>544</c:v>
                      </c:pt>
                      <c:pt idx="71">
                        <c:v>512</c:v>
                      </c:pt>
                      <c:pt idx="72">
                        <c:v>563</c:v>
                      </c:pt>
                      <c:pt idx="73">
                        <c:v>505</c:v>
                      </c:pt>
                      <c:pt idx="74">
                        <c:v>513</c:v>
                      </c:pt>
                      <c:pt idx="75">
                        <c:v>521</c:v>
                      </c:pt>
                      <c:pt idx="76">
                        <c:v>461</c:v>
                      </c:pt>
                      <c:pt idx="77">
                        <c:v>493</c:v>
                      </c:pt>
                      <c:pt idx="78">
                        <c:v>453</c:v>
                      </c:pt>
                      <c:pt idx="79">
                        <c:v>535</c:v>
                      </c:pt>
                      <c:pt idx="80">
                        <c:v>486</c:v>
                      </c:pt>
                      <c:pt idx="81">
                        <c:v>516</c:v>
                      </c:pt>
                      <c:pt idx="82">
                        <c:v>456</c:v>
                      </c:pt>
                      <c:pt idx="83">
                        <c:v>462</c:v>
                      </c:pt>
                      <c:pt idx="84">
                        <c:v>431</c:v>
                      </c:pt>
                      <c:pt idx="85">
                        <c:v>486</c:v>
                      </c:pt>
                      <c:pt idx="86">
                        <c:v>463</c:v>
                      </c:pt>
                      <c:pt idx="87">
                        <c:v>529</c:v>
                      </c:pt>
                      <c:pt idx="88">
                        <c:v>564</c:v>
                      </c:pt>
                      <c:pt idx="89">
                        <c:v>739</c:v>
                      </c:pt>
                      <c:pt idx="90">
                        <c:v>756</c:v>
                      </c:pt>
                      <c:pt idx="91">
                        <c:v>840</c:v>
                      </c:pt>
                      <c:pt idx="92">
                        <c:v>796</c:v>
                      </c:pt>
                      <c:pt idx="93">
                        <c:v>820</c:v>
                      </c:pt>
                      <c:pt idx="94">
                        <c:v>806</c:v>
                      </c:pt>
                      <c:pt idx="95">
                        <c:v>712</c:v>
                      </c:pt>
                      <c:pt idx="96">
                        <c:v>749</c:v>
                      </c:pt>
                      <c:pt idx="97">
                        <c:v>807</c:v>
                      </c:pt>
                      <c:pt idx="98">
                        <c:v>825</c:v>
                      </c:pt>
                      <c:pt idx="99">
                        <c:v>882</c:v>
                      </c:pt>
                      <c:pt idx="100">
                        <c:v>897</c:v>
                      </c:pt>
                      <c:pt idx="101">
                        <c:v>1010</c:v>
                      </c:pt>
                      <c:pt idx="102">
                        <c:v>1052</c:v>
                      </c:pt>
                      <c:pt idx="103">
                        <c:v>1025</c:v>
                      </c:pt>
                      <c:pt idx="104">
                        <c:v>1241</c:v>
                      </c:pt>
                      <c:pt idx="105">
                        <c:v>1395</c:v>
                      </c:pt>
                      <c:pt idx="106">
                        <c:v>1638</c:v>
                      </c:pt>
                      <c:pt idx="107">
                        <c:v>1750</c:v>
                      </c:pt>
                      <c:pt idx="108">
                        <c:v>1660</c:v>
                      </c:pt>
                      <c:pt idx="109">
                        <c:v>1512</c:v>
                      </c:pt>
                      <c:pt idx="110">
                        <c:v>1234</c:v>
                      </c:pt>
                      <c:pt idx="111">
                        <c:v>1117</c:v>
                      </c:pt>
                      <c:pt idx="112">
                        <c:v>1015</c:v>
                      </c:pt>
                      <c:pt idx="113">
                        <c:v>897</c:v>
                      </c:pt>
                      <c:pt idx="114">
                        <c:v>849</c:v>
                      </c:pt>
                      <c:pt idx="115">
                        <c:v>810</c:v>
                      </c:pt>
                      <c:pt idx="116">
                        <c:v>817</c:v>
                      </c:pt>
                      <c:pt idx="117">
                        <c:v>867</c:v>
                      </c:pt>
                      <c:pt idx="118">
                        <c:v>842</c:v>
                      </c:pt>
                      <c:pt idx="119">
                        <c:v>773</c:v>
                      </c:pt>
                      <c:pt idx="120">
                        <c:v>711</c:v>
                      </c:pt>
                      <c:pt idx="121">
                        <c:v>650</c:v>
                      </c:pt>
                      <c:pt idx="122">
                        <c:v>645</c:v>
                      </c:pt>
                      <c:pt idx="123">
                        <c:v>564</c:v>
                      </c:pt>
                      <c:pt idx="124">
                        <c:v>539</c:v>
                      </c:pt>
                      <c:pt idx="125">
                        <c:v>517</c:v>
                      </c:pt>
                      <c:pt idx="126">
                        <c:v>525</c:v>
                      </c:pt>
                      <c:pt idx="127">
                        <c:v>569</c:v>
                      </c:pt>
                      <c:pt idx="128">
                        <c:v>592</c:v>
                      </c:pt>
                      <c:pt idx="129">
                        <c:v>538</c:v>
                      </c:pt>
                      <c:pt idx="130">
                        <c:v>520</c:v>
                      </c:pt>
                      <c:pt idx="131">
                        <c:v>506</c:v>
                      </c:pt>
                      <c:pt idx="132">
                        <c:v>522</c:v>
                      </c:pt>
                      <c:pt idx="133">
                        <c:v>464</c:v>
                      </c:pt>
                      <c:pt idx="134">
                        <c:v>422</c:v>
                      </c:pt>
                      <c:pt idx="135">
                        <c:v>416</c:v>
                      </c:pt>
                      <c:pt idx="136">
                        <c:v>390</c:v>
                      </c:pt>
                      <c:pt idx="137">
                        <c:v>495</c:v>
                      </c:pt>
                      <c:pt idx="138">
                        <c:v>450</c:v>
                      </c:pt>
                      <c:pt idx="139">
                        <c:v>517</c:v>
                      </c:pt>
                      <c:pt idx="140">
                        <c:v>570</c:v>
                      </c:pt>
                      <c:pt idx="141">
                        <c:v>641</c:v>
                      </c:pt>
                      <c:pt idx="142">
                        <c:v>824</c:v>
                      </c:pt>
                      <c:pt idx="143">
                        <c:v>967</c:v>
                      </c:pt>
                      <c:pt idx="144">
                        <c:v>944</c:v>
                      </c:pt>
                      <c:pt idx="145">
                        <c:v>886</c:v>
                      </c:pt>
                      <c:pt idx="146">
                        <c:v>851</c:v>
                      </c:pt>
                      <c:pt idx="147">
                        <c:v>861</c:v>
                      </c:pt>
                      <c:pt idx="148">
                        <c:v>803</c:v>
                      </c:pt>
                      <c:pt idx="149">
                        <c:v>858</c:v>
                      </c:pt>
                      <c:pt idx="150">
                        <c:v>849</c:v>
                      </c:pt>
                      <c:pt idx="151">
                        <c:v>919</c:v>
                      </c:pt>
                      <c:pt idx="152">
                        <c:v>882</c:v>
                      </c:pt>
                      <c:pt idx="153">
                        <c:v>927</c:v>
                      </c:pt>
                      <c:pt idx="154">
                        <c:v>1086</c:v>
                      </c:pt>
                      <c:pt idx="155">
                        <c:v>1085</c:v>
                      </c:pt>
                      <c:pt idx="156">
                        <c:v>1384</c:v>
                      </c:pt>
                      <c:pt idx="157">
                        <c:v>1681</c:v>
                      </c:pt>
                      <c:pt idx="158">
                        <c:v>2138</c:v>
                      </c:pt>
                      <c:pt idx="159">
                        <c:v>2602</c:v>
                      </c:pt>
                      <c:pt idx="160">
                        <c:v>2507</c:v>
                      </c:pt>
                      <c:pt idx="161">
                        <c:v>1941</c:v>
                      </c:pt>
                      <c:pt idx="162">
                        <c:v>1434</c:v>
                      </c:pt>
                      <c:pt idx="163">
                        <c:v>1176</c:v>
                      </c:pt>
                      <c:pt idx="164">
                        <c:v>1095</c:v>
                      </c:pt>
                      <c:pt idx="165">
                        <c:v>1141</c:v>
                      </c:pt>
                      <c:pt idx="166">
                        <c:v>960</c:v>
                      </c:pt>
                      <c:pt idx="167">
                        <c:v>842</c:v>
                      </c:pt>
                      <c:pt idx="168">
                        <c:v>809</c:v>
                      </c:pt>
                      <c:pt idx="169">
                        <c:v>722</c:v>
                      </c:pt>
                      <c:pt idx="170">
                        <c:v>616</c:v>
                      </c:pt>
                      <c:pt idx="171">
                        <c:v>584</c:v>
                      </c:pt>
                      <c:pt idx="172">
                        <c:v>566</c:v>
                      </c:pt>
                      <c:pt idx="173">
                        <c:v>665</c:v>
                      </c:pt>
                      <c:pt idx="174">
                        <c:v>624</c:v>
                      </c:pt>
                      <c:pt idx="175">
                        <c:v>597</c:v>
                      </c:pt>
                      <c:pt idx="176">
                        <c:v>516</c:v>
                      </c:pt>
                      <c:pt idx="177">
                        <c:v>517</c:v>
                      </c:pt>
                      <c:pt idx="178">
                        <c:v>510</c:v>
                      </c:pt>
                      <c:pt idx="179">
                        <c:v>514</c:v>
                      </c:pt>
                      <c:pt idx="180">
                        <c:v>511</c:v>
                      </c:pt>
                      <c:pt idx="181">
                        <c:v>503</c:v>
                      </c:pt>
                      <c:pt idx="182">
                        <c:v>480</c:v>
                      </c:pt>
                      <c:pt idx="183">
                        <c:v>482</c:v>
                      </c:pt>
                      <c:pt idx="184">
                        <c:v>499</c:v>
                      </c:pt>
                      <c:pt idx="185">
                        <c:v>482</c:v>
                      </c:pt>
                      <c:pt idx="186">
                        <c:v>503</c:v>
                      </c:pt>
                      <c:pt idx="187">
                        <c:v>491</c:v>
                      </c:pt>
                      <c:pt idx="188">
                        <c:v>467</c:v>
                      </c:pt>
                      <c:pt idx="189">
                        <c:v>470</c:v>
                      </c:pt>
                      <c:pt idx="190">
                        <c:v>489</c:v>
                      </c:pt>
                      <c:pt idx="191">
                        <c:v>466</c:v>
                      </c:pt>
                      <c:pt idx="192">
                        <c:v>576</c:v>
                      </c:pt>
                      <c:pt idx="193">
                        <c:v>598</c:v>
                      </c:pt>
                      <c:pt idx="194">
                        <c:v>687</c:v>
                      </c:pt>
                      <c:pt idx="195">
                        <c:v>760</c:v>
                      </c:pt>
                      <c:pt idx="196">
                        <c:v>877</c:v>
                      </c:pt>
                      <c:pt idx="197">
                        <c:v>812</c:v>
                      </c:pt>
                      <c:pt idx="198">
                        <c:v>828</c:v>
                      </c:pt>
                      <c:pt idx="199">
                        <c:v>922</c:v>
                      </c:pt>
                      <c:pt idx="200">
                        <c:v>1108</c:v>
                      </c:pt>
                      <c:pt idx="201">
                        <c:v>1443</c:v>
                      </c:pt>
                      <c:pt idx="202">
                        <c:v>1524</c:v>
                      </c:pt>
                      <c:pt idx="203">
                        <c:v>1418</c:v>
                      </c:pt>
                      <c:pt idx="204">
                        <c:v>1229</c:v>
                      </c:pt>
                      <c:pt idx="205">
                        <c:v>1074</c:v>
                      </c:pt>
                      <c:pt idx="206">
                        <c:v>1036</c:v>
                      </c:pt>
                      <c:pt idx="207">
                        <c:v>857</c:v>
                      </c:pt>
                      <c:pt idx="208">
                        <c:v>768</c:v>
                      </c:pt>
                      <c:pt idx="209">
                        <c:v>735</c:v>
                      </c:pt>
                      <c:pt idx="210">
                        <c:v>735</c:v>
                      </c:pt>
                      <c:pt idx="211">
                        <c:v>757</c:v>
                      </c:pt>
                      <c:pt idx="212">
                        <c:v>704</c:v>
                      </c:pt>
                      <c:pt idx="213">
                        <c:v>757</c:v>
                      </c:pt>
                      <c:pt idx="214">
                        <c:v>796</c:v>
                      </c:pt>
                      <c:pt idx="215">
                        <c:v>844</c:v>
                      </c:pt>
                      <c:pt idx="216">
                        <c:v>854</c:v>
                      </c:pt>
                      <c:pt idx="217">
                        <c:v>742</c:v>
                      </c:pt>
                      <c:pt idx="218">
                        <c:v>708</c:v>
                      </c:pt>
                      <c:pt idx="219">
                        <c:v>688</c:v>
                      </c:pt>
                      <c:pt idx="220">
                        <c:v>640</c:v>
                      </c:pt>
                      <c:pt idx="221">
                        <c:v>510</c:v>
                      </c:pt>
                      <c:pt idx="222">
                        <c:v>500</c:v>
                      </c:pt>
                      <c:pt idx="223">
                        <c:v>514</c:v>
                      </c:pt>
                      <c:pt idx="224">
                        <c:v>502</c:v>
                      </c:pt>
                      <c:pt idx="225">
                        <c:v>530</c:v>
                      </c:pt>
                      <c:pt idx="226">
                        <c:v>490</c:v>
                      </c:pt>
                      <c:pt idx="227">
                        <c:v>460</c:v>
                      </c:pt>
                      <c:pt idx="228">
                        <c:v>527</c:v>
                      </c:pt>
                      <c:pt idx="229">
                        <c:v>506</c:v>
                      </c:pt>
                      <c:pt idx="230">
                        <c:v>462</c:v>
                      </c:pt>
                      <c:pt idx="231">
                        <c:v>466</c:v>
                      </c:pt>
                      <c:pt idx="232">
                        <c:v>419</c:v>
                      </c:pt>
                      <c:pt idx="233">
                        <c:v>441</c:v>
                      </c:pt>
                      <c:pt idx="234">
                        <c:v>420</c:v>
                      </c:pt>
                      <c:pt idx="235">
                        <c:v>411</c:v>
                      </c:pt>
                      <c:pt idx="236">
                        <c:v>405</c:v>
                      </c:pt>
                      <c:pt idx="237">
                        <c:v>406</c:v>
                      </c:pt>
                      <c:pt idx="238">
                        <c:v>423</c:v>
                      </c:pt>
                      <c:pt idx="239">
                        <c:v>389</c:v>
                      </c:pt>
                      <c:pt idx="240">
                        <c:v>462</c:v>
                      </c:pt>
                      <c:pt idx="241">
                        <c:v>476</c:v>
                      </c:pt>
                      <c:pt idx="242">
                        <c:v>489</c:v>
                      </c:pt>
                      <c:pt idx="243">
                        <c:v>499</c:v>
                      </c:pt>
                      <c:pt idx="244">
                        <c:v>578</c:v>
                      </c:pt>
                      <c:pt idx="245">
                        <c:v>678</c:v>
                      </c:pt>
                      <c:pt idx="246">
                        <c:v>768</c:v>
                      </c:pt>
                      <c:pt idx="247">
                        <c:v>867</c:v>
                      </c:pt>
                      <c:pt idx="248">
                        <c:v>827</c:v>
                      </c:pt>
                      <c:pt idx="249">
                        <c:v>833</c:v>
                      </c:pt>
                      <c:pt idx="250">
                        <c:v>755</c:v>
                      </c:pt>
                      <c:pt idx="251">
                        <c:v>609</c:v>
                      </c:pt>
                      <c:pt idx="252">
                        <c:v>598</c:v>
                      </c:pt>
                      <c:pt idx="253">
                        <c:v>643</c:v>
                      </c:pt>
                      <c:pt idx="254">
                        <c:v>658</c:v>
                      </c:pt>
                      <c:pt idx="255">
                        <c:v>691</c:v>
                      </c:pt>
                      <c:pt idx="256">
                        <c:v>722</c:v>
                      </c:pt>
                      <c:pt idx="257">
                        <c:v>710</c:v>
                      </c:pt>
                      <c:pt idx="258">
                        <c:v>776</c:v>
                      </c:pt>
                      <c:pt idx="259">
                        <c:v>779</c:v>
                      </c:pt>
                      <c:pt idx="260">
                        <c:v>849</c:v>
                      </c:pt>
                      <c:pt idx="261">
                        <c:v>930</c:v>
                      </c:pt>
                      <c:pt idx="262">
                        <c:v>1089</c:v>
                      </c:pt>
                      <c:pt idx="263">
                        <c:v>1244</c:v>
                      </c:pt>
                      <c:pt idx="264">
                        <c:v>1447</c:v>
                      </c:pt>
                      <c:pt idx="265">
                        <c:v>1635</c:v>
                      </c:pt>
                      <c:pt idx="266">
                        <c:v>1510</c:v>
                      </c:pt>
                      <c:pt idx="267">
                        <c:v>1298</c:v>
                      </c:pt>
                      <c:pt idx="268">
                        <c:v>1071</c:v>
                      </c:pt>
                      <c:pt idx="269">
                        <c:v>972</c:v>
                      </c:pt>
                      <c:pt idx="270">
                        <c:v>940</c:v>
                      </c:pt>
                      <c:pt idx="271">
                        <c:v>911</c:v>
                      </c:pt>
                      <c:pt idx="272">
                        <c:v>818</c:v>
                      </c:pt>
                      <c:pt idx="273">
                        <c:v>704</c:v>
                      </c:pt>
                      <c:pt idx="274">
                        <c:v>645</c:v>
                      </c:pt>
                      <c:pt idx="275">
                        <c:v>609</c:v>
                      </c:pt>
                      <c:pt idx="276">
                        <c:v>501</c:v>
                      </c:pt>
                      <c:pt idx="277">
                        <c:v>499</c:v>
                      </c:pt>
                      <c:pt idx="278">
                        <c:v>464</c:v>
                      </c:pt>
                      <c:pt idx="279">
                        <c:v>443</c:v>
                      </c:pt>
                      <c:pt idx="280">
                        <c:v>482</c:v>
                      </c:pt>
                      <c:pt idx="281">
                        <c:v>414</c:v>
                      </c:pt>
                      <c:pt idx="282">
                        <c:v>390</c:v>
                      </c:pt>
                      <c:pt idx="283">
                        <c:v>401</c:v>
                      </c:pt>
                      <c:pt idx="284">
                        <c:v>390</c:v>
                      </c:pt>
                      <c:pt idx="285">
                        <c:v>352</c:v>
                      </c:pt>
                      <c:pt idx="286">
                        <c:v>381</c:v>
                      </c:pt>
                      <c:pt idx="287">
                        <c:v>362</c:v>
                      </c:pt>
                      <c:pt idx="288">
                        <c:v>357</c:v>
                      </c:pt>
                      <c:pt idx="289">
                        <c:v>363</c:v>
                      </c:pt>
                      <c:pt idx="290">
                        <c:v>345</c:v>
                      </c:pt>
                      <c:pt idx="291">
                        <c:v>335</c:v>
                      </c:pt>
                      <c:pt idx="292">
                        <c:v>291</c:v>
                      </c:pt>
                      <c:pt idx="293">
                        <c:v>311</c:v>
                      </c:pt>
                      <c:pt idx="294">
                        <c:v>301</c:v>
                      </c:pt>
                      <c:pt idx="295">
                        <c:v>320</c:v>
                      </c:pt>
                      <c:pt idx="296">
                        <c:v>318</c:v>
                      </c:pt>
                      <c:pt idx="297">
                        <c:v>327</c:v>
                      </c:pt>
                      <c:pt idx="298">
                        <c:v>423</c:v>
                      </c:pt>
                      <c:pt idx="299">
                        <c:v>549</c:v>
                      </c:pt>
                      <c:pt idx="300">
                        <c:v>564</c:v>
                      </c:pt>
                      <c:pt idx="301">
                        <c:v>644</c:v>
                      </c:pt>
                      <c:pt idx="302">
                        <c:v>750</c:v>
                      </c:pt>
                      <c:pt idx="303">
                        <c:v>674</c:v>
                      </c:pt>
                      <c:pt idx="304">
                        <c:v>669</c:v>
                      </c:pt>
                      <c:pt idx="305">
                        <c:v>712</c:v>
                      </c:pt>
                      <c:pt idx="306">
                        <c:v>713</c:v>
                      </c:pt>
                      <c:pt idx="307">
                        <c:v>806</c:v>
                      </c:pt>
                      <c:pt idx="308">
                        <c:v>865</c:v>
                      </c:pt>
                      <c:pt idx="309">
                        <c:v>782</c:v>
                      </c:pt>
                      <c:pt idx="310">
                        <c:v>888</c:v>
                      </c:pt>
                      <c:pt idx="311">
                        <c:v>829</c:v>
                      </c:pt>
                      <c:pt idx="312">
                        <c:v>850</c:v>
                      </c:pt>
                      <c:pt idx="313">
                        <c:v>819</c:v>
                      </c:pt>
                      <c:pt idx="314">
                        <c:v>817</c:v>
                      </c:pt>
                      <c:pt idx="315">
                        <c:v>808</c:v>
                      </c:pt>
                      <c:pt idx="316">
                        <c:v>784</c:v>
                      </c:pt>
                      <c:pt idx="317">
                        <c:v>866</c:v>
                      </c:pt>
                      <c:pt idx="318">
                        <c:v>1075</c:v>
                      </c:pt>
                      <c:pt idx="319">
                        <c:v>1281</c:v>
                      </c:pt>
                      <c:pt idx="320">
                        <c:v>1510</c:v>
                      </c:pt>
                      <c:pt idx="321">
                        <c:v>1540</c:v>
                      </c:pt>
                      <c:pt idx="322">
                        <c:v>1310</c:v>
                      </c:pt>
                      <c:pt idx="323">
                        <c:v>1138</c:v>
                      </c:pt>
                      <c:pt idx="324">
                        <c:v>972</c:v>
                      </c:pt>
                      <c:pt idx="325">
                        <c:v>814</c:v>
                      </c:pt>
                      <c:pt idx="326">
                        <c:v>657</c:v>
                      </c:pt>
                      <c:pt idx="327">
                        <c:v>670</c:v>
                      </c:pt>
                      <c:pt idx="328">
                        <c:v>662</c:v>
                      </c:pt>
                      <c:pt idx="329">
                        <c:v>622</c:v>
                      </c:pt>
                      <c:pt idx="330">
                        <c:v>544</c:v>
                      </c:pt>
                      <c:pt idx="331">
                        <c:v>551</c:v>
                      </c:pt>
                      <c:pt idx="332">
                        <c:v>522</c:v>
                      </c:pt>
                      <c:pt idx="333">
                        <c:v>517</c:v>
                      </c:pt>
                      <c:pt idx="334">
                        <c:v>495</c:v>
                      </c:pt>
                      <c:pt idx="335">
                        <c:v>470</c:v>
                      </c:pt>
                      <c:pt idx="336">
                        <c:v>526</c:v>
                      </c:pt>
                      <c:pt idx="337">
                        <c:v>467</c:v>
                      </c:pt>
                      <c:pt idx="338">
                        <c:v>491</c:v>
                      </c:pt>
                      <c:pt idx="339">
                        <c:v>409</c:v>
                      </c:pt>
                      <c:pt idx="340">
                        <c:v>418</c:v>
                      </c:pt>
                      <c:pt idx="341">
                        <c:v>487</c:v>
                      </c:pt>
                      <c:pt idx="342">
                        <c:v>443</c:v>
                      </c:pt>
                      <c:pt idx="343">
                        <c:v>430</c:v>
                      </c:pt>
                      <c:pt idx="344">
                        <c:v>426</c:v>
                      </c:pt>
                      <c:pt idx="345">
                        <c:v>427</c:v>
                      </c:pt>
                      <c:pt idx="346">
                        <c:v>433</c:v>
                      </c:pt>
                      <c:pt idx="347">
                        <c:v>455</c:v>
                      </c:pt>
                      <c:pt idx="348">
                        <c:v>501</c:v>
                      </c:pt>
                      <c:pt idx="349">
                        <c:v>517</c:v>
                      </c:pt>
                      <c:pt idx="350">
                        <c:v>684</c:v>
                      </c:pt>
                      <c:pt idx="351">
                        <c:v>830</c:v>
                      </c:pt>
                      <c:pt idx="352">
                        <c:v>895</c:v>
                      </c:pt>
                      <c:pt idx="353">
                        <c:v>926</c:v>
                      </c:pt>
                      <c:pt idx="354">
                        <c:v>916</c:v>
                      </c:pt>
                      <c:pt idx="355">
                        <c:v>909</c:v>
                      </c:pt>
                      <c:pt idx="356">
                        <c:v>812</c:v>
                      </c:pt>
                      <c:pt idx="357">
                        <c:v>855</c:v>
                      </c:pt>
                      <c:pt idx="358">
                        <c:v>850</c:v>
                      </c:pt>
                      <c:pt idx="359">
                        <c:v>817</c:v>
                      </c:pt>
                      <c:pt idx="360">
                        <c:v>811</c:v>
                      </c:pt>
                      <c:pt idx="361">
                        <c:v>831</c:v>
                      </c:pt>
                      <c:pt idx="362">
                        <c:v>970</c:v>
                      </c:pt>
                      <c:pt idx="363">
                        <c:v>1014</c:v>
                      </c:pt>
                      <c:pt idx="364">
                        <c:v>976</c:v>
                      </c:pt>
                      <c:pt idx="365">
                        <c:v>1118</c:v>
                      </c:pt>
                      <c:pt idx="366">
                        <c:v>1175</c:v>
                      </c:pt>
                      <c:pt idx="367">
                        <c:v>1286</c:v>
                      </c:pt>
                      <c:pt idx="368">
                        <c:v>1598</c:v>
                      </c:pt>
                      <c:pt idx="369">
                        <c:v>2063</c:v>
                      </c:pt>
                      <c:pt idx="370">
                        <c:v>2141</c:v>
                      </c:pt>
                      <c:pt idx="371">
                        <c:v>2297</c:v>
                      </c:pt>
                      <c:pt idx="372">
                        <c:v>2408</c:v>
                      </c:pt>
                      <c:pt idx="373">
                        <c:v>2060</c:v>
                      </c:pt>
                      <c:pt idx="374">
                        <c:v>1641</c:v>
                      </c:pt>
                      <c:pt idx="375">
                        <c:v>1341</c:v>
                      </c:pt>
                      <c:pt idx="376">
                        <c:v>1191</c:v>
                      </c:pt>
                      <c:pt idx="377">
                        <c:v>1026</c:v>
                      </c:pt>
                      <c:pt idx="378">
                        <c:v>1034</c:v>
                      </c:pt>
                      <c:pt idx="379">
                        <c:v>916</c:v>
                      </c:pt>
                      <c:pt idx="380">
                        <c:v>774</c:v>
                      </c:pt>
                      <c:pt idx="381">
                        <c:v>726</c:v>
                      </c:pt>
                      <c:pt idx="382">
                        <c:v>598</c:v>
                      </c:pt>
                      <c:pt idx="383">
                        <c:v>587</c:v>
                      </c:pt>
                      <c:pt idx="384">
                        <c:v>638</c:v>
                      </c:pt>
                      <c:pt idx="385">
                        <c:v>607</c:v>
                      </c:pt>
                      <c:pt idx="386">
                        <c:v>588</c:v>
                      </c:pt>
                      <c:pt idx="387">
                        <c:v>638</c:v>
                      </c:pt>
                      <c:pt idx="388">
                        <c:v>636</c:v>
                      </c:pt>
                      <c:pt idx="389">
                        <c:v>525</c:v>
                      </c:pt>
                      <c:pt idx="390">
                        <c:v>549</c:v>
                      </c:pt>
                      <c:pt idx="391">
                        <c:v>567</c:v>
                      </c:pt>
                      <c:pt idx="392">
                        <c:v>546</c:v>
                      </c:pt>
                      <c:pt idx="393">
                        <c:v>490</c:v>
                      </c:pt>
                      <c:pt idx="394">
                        <c:v>481</c:v>
                      </c:pt>
                      <c:pt idx="395">
                        <c:v>433</c:v>
                      </c:pt>
                      <c:pt idx="396">
                        <c:v>452</c:v>
                      </c:pt>
                      <c:pt idx="397">
                        <c:v>453</c:v>
                      </c:pt>
                      <c:pt idx="398">
                        <c:v>517</c:v>
                      </c:pt>
                      <c:pt idx="399">
                        <c:v>538</c:v>
                      </c:pt>
                      <c:pt idx="400">
                        <c:v>596</c:v>
                      </c:pt>
                      <c:pt idx="401">
                        <c:v>654</c:v>
                      </c:pt>
                      <c:pt idx="402">
                        <c:v>805</c:v>
                      </c:pt>
                      <c:pt idx="403">
                        <c:v>1000</c:v>
                      </c:pt>
                      <c:pt idx="404">
                        <c:v>1060</c:v>
                      </c:pt>
                      <c:pt idx="405">
                        <c:v>1090</c:v>
                      </c:pt>
                      <c:pt idx="406">
                        <c:v>1015</c:v>
                      </c:pt>
                      <c:pt idx="407">
                        <c:v>927</c:v>
                      </c:pt>
                      <c:pt idx="408">
                        <c:v>813</c:v>
                      </c:pt>
                      <c:pt idx="409">
                        <c:v>876</c:v>
                      </c:pt>
                      <c:pt idx="410">
                        <c:v>871</c:v>
                      </c:pt>
                      <c:pt idx="411">
                        <c:v>919</c:v>
                      </c:pt>
                      <c:pt idx="412">
                        <c:v>920</c:v>
                      </c:pt>
                      <c:pt idx="413">
                        <c:v>922</c:v>
                      </c:pt>
                      <c:pt idx="414">
                        <c:v>1090</c:v>
                      </c:pt>
                      <c:pt idx="415">
                        <c:v>1074</c:v>
                      </c:pt>
                      <c:pt idx="416">
                        <c:v>1003</c:v>
                      </c:pt>
                      <c:pt idx="417">
                        <c:v>1074</c:v>
                      </c:pt>
                      <c:pt idx="418">
                        <c:v>1095</c:v>
                      </c:pt>
                      <c:pt idx="419">
                        <c:v>1042</c:v>
                      </c:pt>
                      <c:pt idx="420">
                        <c:v>1128</c:v>
                      </c:pt>
                      <c:pt idx="421">
                        <c:v>1242</c:v>
                      </c:pt>
                      <c:pt idx="422">
                        <c:v>1401</c:v>
                      </c:pt>
                      <c:pt idx="423">
                        <c:v>1523</c:v>
                      </c:pt>
                      <c:pt idx="424">
                        <c:v>1528</c:v>
                      </c:pt>
                      <c:pt idx="425">
                        <c:v>1565</c:v>
                      </c:pt>
                      <c:pt idx="426">
                        <c:v>1491</c:v>
                      </c:pt>
                      <c:pt idx="427">
                        <c:v>1473</c:v>
                      </c:pt>
                      <c:pt idx="428">
                        <c:v>1317</c:v>
                      </c:pt>
                      <c:pt idx="429">
                        <c:v>1183</c:v>
                      </c:pt>
                      <c:pt idx="430">
                        <c:v>1123</c:v>
                      </c:pt>
                      <c:pt idx="431">
                        <c:v>950</c:v>
                      </c:pt>
                      <c:pt idx="432">
                        <c:v>822</c:v>
                      </c:pt>
                      <c:pt idx="433">
                        <c:v>846</c:v>
                      </c:pt>
                      <c:pt idx="434">
                        <c:v>736</c:v>
                      </c:pt>
                      <c:pt idx="435">
                        <c:v>762</c:v>
                      </c:pt>
                      <c:pt idx="436">
                        <c:v>755</c:v>
                      </c:pt>
                      <c:pt idx="437">
                        <c:v>806</c:v>
                      </c:pt>
                      <c:pt idx="438">
                        <c:v>715</c:v>
                      </c:pt>
                      <c:pt idx="439">
                        <c:v>793</c:v>
                      </c:pt>
                      <c:pt idx="440">
                        <c:v>632</c:v>
                      </c:pt>
                      <c:pt idx="441">
                        <c:v>594</c:v>
                      </c:pt>
                      <c:pt idx="442">
                        <c:v>562</c:v>
                      </c:pt>
                      <c:pt idx="443">
                        <c:v>569</c:v>
                      </c:pt>
                      <c:pt idx="444">
                        <c:v>577</c:v>
                      </c:pt>
                      <c:pt idx="445">
                        <c:v>591</c:v>
                      </c:pt>
                      <c:pt idx="446">
                        <c:v>540</c:v>
                      </c:pt>
                      <c:pt idx="447">
                        <c:v>509</c:v>
                      </c:pt>
                      <c:pt idx="448">
                        <c:v>501</c:v>
                      </c:pt>
                      <c:pt idx="449">
                        <c:v>491</c:v>
                      </c:pt>
                      <c:pt idx="450">
                        <c:v>568</c:v>
                      </c:pt>
                      <c:pt idx="451">
                        <c:v>603</c:v>
                      </c:pt>
                      <c:pt idx="452">
                        <c:v>659</c:v>
                      </c:pt>
                      <c:pt idx="453">
                        <c:v>775</c:v>
                      </c:pt>
                      <c:pt idx="454">
                        <c:v>984</c:v>
                      </c:pt>
                      <c:pt idx="455">
                        <c:v>1064</c:v>
                      </c:pt>
                      <c:pt idx="456">
                        <c:v>1064</c:v>
                      </c:pt>
                      <c:pt idx="457">
                        <c:v>1123</c:v>
                      </c:pt>
                      <c:pt idx="458">
                        <c:v>1066</c:v>
                      </c:pt>
                      <c:pt idx="459">
                        <c:v>1062</c:v>
                      </c:pt>
                      <c:pt idx="460">
                        <c:v>1018</c:v>
                      </c:pt>
                      <c:pt idx="461">
                        <c:v>1101</c:v>
                      </c:pt>
                      <c:pt idx="462">
                        <c:v>1165</c:v>
                      </c:pt>
                      <c:pt idx="463">
                        <c:v>1205</c:v>
                      </c:pt>
                      <c:pt idx="464">
                        <c:v>1246</c:v>
                      </c:pt>
                      <c:pt idx="465">
                        <c:v>1222</c:v>
                      </c:pt>
                      <c:pt idx="466">
                        <c:v>1360</c:v>
                      </c:pt>
                      <c:pt idx="467">
                        <c:v>1436</c:v>
                      </c:pt>
                      <c:pt idx="468">
                        <c:v>1450</c:v>
                      </c:pt>
                      <c:pt idx="469">
                        <c:v>1602</c:v>
                      </c:pt>
                      <c:pt idx="470">
                        <c:v>1717</c:v>
                      </c:pt>
                      <c:pt idx="471">
                        <c:v>1686</c:v>
                      </c:pt>
                      <c:pt idx="472">
                        <c:v>2035</c:v>
                      </c:pt>
                      <c:pt idx="473">
                        <c:v>2465</c:v>
                      </c:pt>
                      <c:pt idx="474">
                        <c:v>2873</c:v>
                      </c:pt>
                      <c:pt idx="475">
                        <c:v>2972</c:v>
                      </c:pt>
                      <c:pt idx="476">
                        <c:v>2867</c:v>
                      </c:pt>
                      <c:pt idx="477">
                        <c:v>2645</c:v>
                      </c:pt>
                      <c:pt idx="478">
                        <c:v>2179</c:v>
                      </c:pt>
                      <c:pt idx="479">
                        <c:v>1902</c:v>
                      </c:pt>
                      <c:pt idx="480">
                        <c:v>1618</c:v>
                      </c:pt>
                      <c:pt idx="481">
                        <c:v>1459</c:v>
                      </c:pt>
                      <c:pt idx="482">
                        <c:v>1094</c:v>
                      </c:pt>
                      <c:pt idx="483">
                        <c:v>1101</c:v>
                      </c:pt>
                      <c:pt idx="484">
                        <c:v>929</c:v>
                      </c:pt>
                      <c:pt idx="485">
                        <c:v>831</c:v>
                      </c:pt>
                      <c:pt idx="486">
                        <c:v>710</c:v>
                      </c:pt>
                      <c:pt idx="487">
                        <c:v>727</c:v>
                      </c:pt>
                      <c:pt idx="488">
                        <c:v>642</c:v>
                      </c:pt>
                      <c:pt idx="489">
                        <c:v>648</c:v>
                      </c:pt>
                      <c:pt idx="490">
                        <c:v>714</c:v>
                      </c:pt>
                      <c:pt idx="491">
                        <c:v>649</c:v>
                      </c:pt>
                      <c:pt idx="492">
                        <c:v>641</c:v>
                      </c:pt>
                      <c:pt idx="493">
                        <c:v>641</c:v>
                      </c:pt>
                      <c:pt idx="494">
                        <c:v>648</c:v>
                      </c:pt>
                      <c:pt idx="495">
                        <c:v>619</c:v>
                      </c:pt>
                      <c:pt idx="496">
                        <c:v>538</c:v>
                      </c:pt>
                      <c:pt idx="497">
                        <c:v>568</c:v>
                      </c:pt>
                      <c:pt idx="498">
                        <c:v>506</c:v>
                      </c:pt>
                      <c:pt idx="499">
                        <c:v>519</c:v>
                      </c:pt>
                      <c:pt idx="500">
                        <c:v>506</c:v>
                      </c:pt>
                      <c:pt idx="501">
                        <c:v>494</c:v>
                      </c:pt>
                    </c:numCache>
                  </c:numRef>
                </c:val>
                <c:smooth val="0"/>
                <c:extLst xmlns:c15="http://schemas.microsoft.com/office/drawing/2012/chart">
                  <c:ext xmlns:c16="http://schemas.microsoft.com/office/drawing/2014/chart" uri="{C3380CC4-5D6E-409C-BE32-E72D297353CC}">
                    <c16:uniqueId val="{00000009-506C-4C2F-92FC-8DF2D5A74E9C}"/>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新建文本文档!$E$1</c15:sqref>
                        </c15:formulaRef>
                      </c:ext>
                    </c:extLst>
                    <c:strCache>
                      <c:ptCount val="1"/>
                      <c:pt idx="0">
                        <c:v>Belgium</c:v>
                      </c:pt>
                    </c:strCache>
                  </c:strRef>
                </c:tx>
                <c:spPr>
                  <a:ln w="22225" cap="rnd">
                    <a:solidFill>
                      <a:schemeClr val="accent1">
                        <a:lumMod val="60000"/>
                      </a:schemeClr>
                    </a:solidFill>
                  </a:ln>
                  <a:effectLst>
                    <a:glow rad="139700">
                      <a:schemeClr val="accent1">
                        <a:lumMod val="6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E$2:$E$503</c15:sqref>
                        </c15:formulaRef>
                      </c:ext>
                    </c:extLst>
                    <c:numCache>
                      <c:formatCode>General</c:formatCode>
                      <c:ptCount val="502"/>
                      <c:pt idx="0">
                        <c:v>117</c:v>
                      </c:pt>
                      <c:pt idx="1">
                        <c:v>151</c:v>
                      </c:pt>
                      <c:pt idx="2">
                        <c:v>131</c:v>
                      </c:pt>
                      <c:pt idx="3">
                        <c:v>119</c:v>
                      </c:pt>
                      <c:pt idx="4">
                        <c:v>163</c:v>
                      </c:pt>
                      <c:pt idx="5">
                        <c:v>245</c:v>
                      </c:pt>
                      <c:pt idx="6">
                        <c:v>297</c:v>
                      </c:pt>
                      <c:pt idx="7">
                        <c:v>326</c:v>
                      </c:pt>
                      <c:pt idx="8">
                        <c:v>263</c:v>
                      </c:pt>
                      <c:pt idx="9">
                        <c:v>252</c:v>
                      </c:pt>
                      <c:pt idx="10">
                        <c:v>217</c:v>
                      </c:pt>
                      <c:pt idx="11">
                        <c:v>193</c:v>
                      </c:pt>
                      <c:pt idx="12">
                        <c:v>147</c:v>
                      </c:pt>
                      <c:pt idx="13">
                        <c:v>81</c:v>
                      </c:pt>
                      <c:pt idx="14">
                        <c:v>62</c:v>
                      </c:pt>
                      <c:pt idx="15">
                        <c:v>53</c:v>
                      </c:pt>
                      <c:pt idx="16">
                        <c:v>38</c:v>
                      </c:pt>
                      <c:pt idx="17">
                        <c:v>45</c:v>
                      </c:pt>
                      <c:pt idx="18">
                        <c:v>43</c:v>
                      </c:pt>
                      <c:pt idx="19">
                        <c:v>45</c:v>
                      </c:pt>
                      <c:pt idx="20">
                        <c:v>29</c:v>
                      </c:pt>
                      <c:pt idx="21">
                        <c:v>39</c:v>
                      </c:pt>
                      <c:pt idx="22">
                        <c:v>36</c:v>
                      </c:pt>
                      <c:pt idx="23">
                        <c:v>30</c:v>
                      </c:pt>
                      <c:pt idx="24">
                        <c:v>26</c:v>
                      </c:pt>
                      <c:pt idx="25">
                        <c:v>14</c:v>
                      </c:pt>
                      <c:pt idx="26">
                        <c:v>14</c:v>
                      </c:pt>
                      <c:pt idx="27">
                        <c:v>15</c:v>
                      </c:pt>
                      <c:pt idx="28">
                        <c:v>7</c:v>
                      </c:pt>
                      <c:pt idx="29">
                        <c:v>11</c:v>
                      </c:pt>
                      <c:pt idx="30">
                        <c:v>9</c:v>
                      </c:pt>
                      <c:pt idx="31">
                        <c:v>9</c:v>
                      </c:pt>
                      <c:pt idx="32">
                        <c:v>14</c:v>
                      </c:pt>
                      <c:pt idx="33">
                        <c:v>16</c:v>
                      </c:pt>
                      <c:pt idx="34">
                        <c:v>16</c:v>
                      </c:pt>
                      <c:pt idx="35">
                        <c:v>21</c:v>
                      </c:pt>
                      <c:pt idx="36">
                        <c:v>33</c:v>
                      </c:pt>
                      <c:pt idx="37">
                        <c:v>41</c:v>
                      </c:pt>
                      <c:pt idx="38">
                        <c:v>31</c:v>
                      </c:pt>
                      <c:pt idx="39">
                        <c:v>36</c:v>
                      </c:pt>
                      <c:pt idx="40">
                        <c:v>58</c:v>
                      </c:pt>
                      <c:pt idx="41">
                        <c:v>65</c:v>
                      </c:pt>
                      <c:pt idx="42">
                        <c:v>63</c:v>
                      </c:pt>
                      <c:pt idx="43">
                        <c:v>47</c:v>
                      </c:pt>
                      <c:pt idx="44">
                        <c:v>65</c:v>
                      </c:pt>
                      <c:pt idx="45">
                        <c:v>72</c:v>
                      </c:pt>
                      <c:pt idx="46">
                        <c:v>96</c:v>
                      </c:pt>
                      <c:pt idx="47">
                        <c:v>84</c:v>
                      </c:pt>
                      <c:pt idx="48">
                        <c:v>83</c:v>
                      </c:pt>
                      <c:pt idx="49">
                        <c:v>83</c:v>
                      </c:pt>
                      <c:pt idx="50">
                        <c:v>85</c:v>
                      </c:pt>
                      <c:pt idx="51">
                        <c:v>109</c:v>
                      </c:pt>
                      <c:pt idx="52">
                        <c:v>96</c:v>
                      </c:pt>
                      <c:pt idx="53">
                        <c:v>113</c:v>
                      </c:pt>
                      <c:pt idx="54">
                        <c:v>113</c:v>
                      </c:pt>
                      <c:pt idx="55">
                        <c:v>137</c:v>
                      </c:pt>
                      <c:pt idx="56">
                        <c:v>294</c:v>
                      </c:pt>
                      <c:pt idx="57">
                        <c:v>531</c:v>
                      </c:pt>
                      <c:pt idx="58">
                        <c:v>976</c:v>
                      </c:pt>
                      <c:pt idx="59">
                        <c:v>900</c:v>
                      </c:pt>
                      <c:pt idx="60">
                        <c:v>530</c:v>
                      </c:pt>
                      <c:pt idx="61">
                        <c:v>196</c:v>
                      </c:pt>
                      <c:pt idx="62">
                        <c:v>110</c:v>
                      </c:pt>
                      <c:pt idx="63">
                        <c:v>94</c:v>
                      </c:pt>
                      <c:pt idx="64">
                        <c:v>66</c:v>
                      </c:pt>
                      <c:pt idx="65">
                        <c:v>45</c:v>
                      </c:pt>
                      <c:pt idx="66">
                        <c:v>48</c:v>
                      </c:pt>
                      <c:pt idx="67">
                        <c:v>41</c:v>
                      </c:pt>
                      <c:pt idx="68">
                        <c:v>40</c:v>
                      </c:pt>
                      <c:pt idx="69">
                        <c:v>32</c:v>
                      </c:pt>
                      <c:pt idx="70">
                        <c:v>37</c:v>
                      </c:pt>
                      <c:pt idx="71">
                        <c:v>37</c:v>
                      </c:pt>
                      <c:pt idx="72">
                        <c:v>38</c:v>
                      </c:pt>
                      <c:pt idx="73">
                        <c:v>25</c:v>
                      </c:pt>
                      <c:pt idx="74">
                        <c:v>29</c:v>
                      </c:pt>
                      <c:pt idx="75">
                        <c:v>24</c:v>
                      </c:pt>
                      <c:pt idx="76">
                        <c:v>15</c:v>
                      </c:pt>
                      <c:pt idx="77">
                        <c:v>14</c:v>
                      </c:pt>
                      <c:pt idx="78">
                        <c:v>15</c:v>
                      </c:pt>
                      <c:pt idx="79">
                        <c:v>23</c:v>
                      </c:pt>
                      <c:pt idx="80">
                        <c:v>18</c:v>
                      </c:pt>
                      <c:pt idx="81">
                        <c:v>18</c:v>
                      </c:pt>
                      <c:pt idx="82">
                        <c:v>14</c:v>
                      </c:pt>
                      <c:pt idx="83">
                        <c:v>12</c:v>
                      </c:pt>
                      <c:pt idx="84">
                        <c:v>10</c:v>
                      </c:pt>
                      <c:pt idx="85">
                        <c:v>15</c:v>
                      </c:pt>
                      <c:pt idx="86">
                        <c:v>16</c:v>
                      </c:pt>
                      <c:pt idx="87">
                        <c:v>18</c:v>
                      </c:pt>
                      <c:pt idx="88">
                        <c:v>30</c:v>
                      </c:pt>
                      <c:pt idx="89">
                        <c:v>55</c:v>
                      </c:pt>
                      <c:pt idx="90">
                        <c:v>70</c:v>
                      </c:pt>
                      <c:pt idx="91">
                        <c:v>80</c:v>
                      </c:pt>
                      <c:pt idx="92">
                        <c:v>80</c:v>
                      </c:pt>
                      <c:pt idx="93">
                        <c:v>70</c:v>
                      </c:pt>
                      <c:pt idx="94">
                        <c:v>95</c:v>
                      </c:pt>
                      <c:pt idx="95">
                        <c:v>62</c:v>
                      </c:pt>
                      <c:pt idx="96">
                        <c:v>90</c:v>
                      </c:pt>
                      <c:pt idx="97">
                        <c:v>97</c:v>
                      </c:pt>
                      <c:pt idx="98">
                        <c:v>122</c:v>
                      </c:pt>
                      <c:pt idx="99">
                        <c:v>151</c:v>
                      </c:pt>
                      <c:pt idx="100">
                        <c:v>154</c:v>
                      </c:pt>
                      <c:pt idx="101">
                        <c:v>127</c:v>
                      </c:pt>
                      <c:pt idx="102">
                        <c:v>98</c:v>
                      </c:pt>
                      <c:pt idx="103">
                        <c:v>124</c:v>
                      </c:pt>
                      <c:pt idx="104">
                        <c:v>156</c:v>
                      </c:pt>
                      <c:pt idx="105">
                        <c:v>210</c:v>
                      </c:pt>
                      <c:pt idx="106">
                        <c:v>177</c:v>
                      </c:pt>
                      <c:pt idx="107">
                        <c:v>187</c:v>
                      </c:pt>
                      <c:pt idx="108">
                        <c:v>179</c:v>
                      </c:pt>
                      <c:pt idx="109">
                        <c:v>175</c:v>
                      </c:pt>
                      <c:pt idx="110">
                        <c:v>251</c:v>
                      </c:pt>
                      <c:pt idx="111">
                        <c:v>293</c:v>
                      </c:pt>
                      <c:pt idx="112">
                        <c:v>275</c:v>
                      </c:pt>
                      <c:pt idx="113">
                        <c:v>215</c:v>
                      </c:pt>
                      <c:pt idx="114">
                        <c:v>154</c:v>
                      </c:pt>
                      <c:pt idx="115">
                        <c:v>118</c:v>
                      </c:pt>
                      <c:pt idx="116">
                        <c:v>96</c:v>
                      </c:pt>
                      <c:pt idx="117">
                        <c:v>81</c:v>
                      </c:pt>
                      <c:pt idx="118">
                        <c:v>75</c:v>
                      </c:pt>
                      <c:pt idx="119">
                        <c:v>66</c:v>
                      </c:pt>
                      <c:pt idx="120">
                        <c:v>69</c:v>
                      </c:pt>
                      <c:pt idx="121">
                        <c:v>52</c:v>
                      </c:pt>
                      <c:pt idx="122">
                        <c:v>51</c:v>
                      </c:pt>
                      <c:pt idx="123">
                        <c:v>31</c:v>
                      </c:pt>
                      <c:pt idx="124">
                        <c:v>32</c:v>
                      </c:pt>
                      <c:pt idx="125">
                        <c:v>24</c:v>
                      </c:pt>
                      <c:pt idx="126">
                        <c:v>27</c:v>
                      </c:pt>
                      <c:pt idx="127">
                        <c:v>26</c:v>
                      </c:pt>
                      <c:pt idx="128">
                        <c:v>23</c:v>
                      </c:pt>
                      <c:pt idx="129">
                        <c:v>19</c:v>
                      </c:pt>
                      <c:pt idx="130">
                        <c:v>18</c:v>
                      </c:pt>
                      <c:pt idx="131">
                        <c:v>14</c:v>
                      </c:pt>
                      <c:pt idx="132">
                        <c:v>12</c:v>
                      </c:pt>
                      <c:pt idx="133">
                        <c:v>13</c:v>
                      </c:pt>
                      <c:pt idx="134">
                        <c:v>14</c:v>
                      </c:pt>
                      <c:pt idx="135">
                        <c:v>13</c:v>
                      </c:pt>
                      <c:pt idx="136">
                        <c:v>14</c:v>
                      </c:pt>
                      <c:pt idx="137">
                        <c:v>15</c:v>
                      </c:pt>
                      <c:pt idx="138">
                        <c:v>17</c:v>
                      </c:pt>
                      <c:pt idx="139">
                        <c:v>19</c:v>
                      </c:pt>
                      <c:pt idx="140">
                        <c:v>30</c:v>
                      </c:pt>
                      <c:pt idx="141">
                        <c:v>47</c:v>
                      </c:pt>
                      <c:pt idx="142">
                        <c:v>75</c:v>
                      </c:pt>
                      <c:pt idx="143">
                        <c:v>88</c:v>
                      </c:pt>
                      <c:pt idx="144">
                        <c:v>82</c:v>
                      </c:pt>
                      <c:pt idx="145">
                        <c:v>83</c:v>
                      </c:pt>
                      <c:pt idx="146">
                        <c:v>77</c:v>
                      </c:pt>
                      <c:pt idx="147">
                        <c:v>71</c:v>
                      </c:pt>
                      <c:pt idx="148">
                        <c:v>91</c:v>
                      </c:pt>
                      <c:pt idx="149">
                        <c:v>80</c:v>
                      </c:pt>
                      <c:pt idx="150">
                        <c:v>108</c:v>
                      </c:pt>
                      <c:pt idx="151">
                        <c:v>123</c:v>
                      </c:pt>
                      <c:pt idx="152">
                        <c:v>124</c:v>
                      </c:pt>
                      <c:pt idx="153">
                        <c:v>149</c:v>
                      </c:pt>
                      <c:pt idx="154">
                        <c:v>131</c:v>
                      </c:pt>
                      <c:pt idx="155">
                        <c:v>109</c:v>
                      </c:pt>
                      <c:pt idx="156">
                        <c:v>173</c:v>
                      </c:pt>
                      <c:pt idx="157">
                        <c:v>308</c:v>
                      </c:pt>
                      <c:pt idx="158">
                        <c:v>665</c:v>
                      </c:pt>
                      <c:pt idx="159">
                        <c:v>1089</c:v>
                      </c:pt>
                      <c:pt idx="160">
                        <c:v>1008</c:v>
                      </c:pt>
                      <c:pt idx="161">
                        <c:v>797</c:v>
                      </c:pt>
                      <c:pt idx="162">
                        <c:v>438</c:v>
                      </c:pt>
                      <c:pt idx="163">
                        <c:v>243</c:v>
                      </c:pt>
                      <c:pt idx="164">
                        <c:v>140</c:v>
                      </c:pt>
                      <c:pt idx="165">
                        <c:v>113</c:v>
                      </c:pt>
                      <c:pt idx="166">
                        <c:v>84</c:v>
                      </c:pt>
                      <c:pt idx="167">
                        <c:v>76</c:v>
                      </c:pt>
                      <c:pt idx="168">
                        <c:v>63</c:v>
                      </c:pt>
                      <c:pt idx="169">
                        <c:v>54</c:v>
                      </c:pt>
                      <c:pt idx="170">
                        <c:v>54</c:v>
                      </c:pt>
                      <c:pt idx="171">
                        <c:v>39</c:v>
                      </c:pt>
                      <c:pt idx="172">
                        <c:v>37</c:v>
                      </c:pt>
                      <c:pt idx="173">
                        <c:v>68</c:v>
                      </c:pt>
                      <c:pt idx="174">
                        <c:v>56</c:v>
                      </c:pt>
                      <c:pt idx="175">
                        <c:v>63</c:v>
                      </c:pt>
                      <c:pt idx="176">
                        <c:v>56</c:v>
                      </c:pt>
                      <c:pt idx="177">
                        <c:v>35</c:v>
                      </c:pt>
                      <c:pt idx="178">
                        <c:v>31</c:v>
                      </c:pt>
                      <c:pt idx="179">
                        <c:v>24</c:v>
                      </c:pt>
                      <c:pt idx="180">
                        <c:v>31</c:v>
                      </c:pt>
                      <c:pt idx="181">
                        <c:v>19</c:v>
                      </c:pt>
                      <c:pt idx="182">
                        <c:v>14</c:v>
                      </c:pt>
                      <c:pt idx="183">
                        <c:v>38</c:v>
                      </c:pt>
                      <c:pt idx="184">
                        <c:v>101</c:v>
                      </c:pt>
                      <c:pt idx="185">
                        <c:v>69</c:v>
                      </c:pt>
                      <c:pt idx="186">
                        <c:v>80</c:v>
                      </c:pt>
                      <c:pt idx="187">
                        <c:v>89</c:v>
                      </c:pt>
                      <c:pt idx="188">
                        <c:v>68</c:v>
                      </c:pt>
                      <c:pt idx="189">
                        <c:v>50</c:v>
                      </c:pt>
                      <c:pt idx="190">
                        <c:v>62</c:v>
                      </c:pt>
                      <c:pt idx="191">
                        <c:v>62</c:v>
                      </c:pt>
                      <c:pt idx="192">
                        <c:v>106</c:v>
                      </c:pt>
                      <c:pt idx="193">
                        <c:v>135</c:v>
                      </c:pt>
                      <c:pt idx="194">
                        <c:v>137</c:v>
                      </c:pt>
                      <c:pt idx="195">
                        <c:v>158</c:v>
                      </c:pt>
                      <c:pt idx="196">
                        <c:v>200</c:v>
                      </c:pt>
                      <c:pt idx="197">
                        <c:v>318</c:v>
                      </c:pt>
                      <c:pt idx="198">
                        <c:v>591</c:v>
                      </c:pt>
                      <c:pt idx="199">
                        <c:v>866</c:v>
                      </c:pt>
                      <c:pt idx="200">
                        <c:v>517</c:v>
                      </c:pt>
                      <c:pt idx="201">
                        <c:v>327</c:v>
                      </c:pt>
                      <c:pt idx="202">
                        <c:v>200</c:v>
                      </c:pt>
                      <c:pt idx="203">
                        <c:v>131</c:v>
                      </c:pt>
                      <c:pt idx="204">
                        <c:v>105</c:v>
                      </c:pt>
                      <c:pt idx="205">
                        <c:v>100</c:v>
                      </c:pt>
                      <c:pt idx="206">
                        <c:v>79</c:v>
                      </c:pt>
                      <c:pt idx="207">
                        <c:v>67</c:v>
                      </c:pt>
                      <c:pt idx="208">
                        <c:v>59</c:v>
                      </c:pt>
                      <c:pt idx="209">
                        <c:v>81</c:v>
                      </c:pt>
                      <c:pt idx="210">
                        <c:v>61</c:v>
                      </c:pt>
                      <c:pt idx="211">
                        <c:v>59</c:v>
                      </c:pt>
                      <c:pt idx="212">
                        <c:v>64</c:v>
                      </c:pt>
                      <c:pt idx="213">
                        <c:v>63</c:v>
                      </c:pt>
                      <c:pt idx="214">
                        <c:v>65</c:v>
                      </c:pt>
                      <c:pt idx="215">
                        <c:v>48</c:v>
                      </c:pt>
                      <c:pt idx="216">
                        <c:v>55</c:v>
                      </c:pt>
                      <c:pt idx="217">
                        <c:v>46</c:v>
                      </c:pt>
                      <c:pt idx="218">
                        <c:v>52</c:v>
                      </c:pt>
                      <c:pt idx="219">
                        <c:v>54</c:v>
                      </c:pt>
                      <c:pt idx="220">
                        <c:v>47</c:v>
                      </c:pt>
                      <c:pt idx="221">
                        <c:v>34</c:v>
                      </c:pt>
                      <c:pt idx="222">
                        <c:v>26</c:v>
                      </c:pt>
                      <c:pt idx="223">
                        <c:v>25</c:v>
                      </c:pt>
                      <c:pt idx="224">
                        <c:v>22</c:v>
                      </c:pt>
                      <c:pt idx="225">
                        <c:v>24</c:v>
                      </c:pt>
                      <c:pt idx="226">
                        <c:v>27</c:v>
                      </c:pt>
                      <c:pt idx="227">
                        <c:v>31</c:v>
                      </c:pt>
                      <c:pt idx="228">
                        <c:v>35</c:v>
                      </c:pt>
                      <c:pt idx="229">
                        <c:v>26</c:v>
                      </c:pt>
                      <c:pt idx="230">
                        <c:v>22</c:v>
                      </c:pt>
                      <c:pt idx="231">
                        <c:v>16</c:v>
                      </c:pt>
                      <c:pt idx="232">
                        <c:v>12</c:v>
                      </c:pt>
                      <c:pt idx="233">
                        <c:v>11</c:v>
                      </c:pt>
                      <c:pt idx="234">
                        <c:v>7</c:v>
                      </c:pt>
                      <c:pt idx="235">
                        <c:v>7</c:v>
                      </c:pt>
                      <c:pt idx="236">
                        <c:v>8</c:v>
                      </c:pt>
                      <c:pt idx="237">
                        <c:v>8</c:v>
                      </c:pt>
                      <c:pt idx="238">
                        <c:v>9</c:v>
                      </c:pt>
                      <c:pt idx="239">
                        <c:v>9</c:v>
                      </c:pt>
                      <c:pt idx="240">
                        <c:v>11</c:v>
                      </c:pt>
                      <c:pt idx="241">
                        <c:v>11</c:v>
                      </c:pt>
                      <c:pt idx="242">
                        <c:v>17</c:v>
                      </c:pt>
                      <c:pt idx="243">
                        <c:v>21</c:v>
                      </c:pt>
                      <c:pt idx="244">
                        <c:v>34</c:v>
                      </c:pt>
                      <c:pt idx="245">
                        <c:v>54</c:v>
                      </c:pt>
                      <c:pt idx="246">
                        <c:v>72</c:v>
                      </c:pt>
                      <c:pt idx="247">
                        <c:v>74</c:v>
                      </c:pt>
                      <c:pt idx="248">
                        <c:v>65</c:v>
                      </c:pt>
                      <c:pt idx="249">
                        <c:v>58</c:v>
                      </c:pt>
                      <c:pt idx="250">
                        <c:v>61</c:v>
                      </c:pt>
                      <c:pt idx="251">
                        <c:v>57</c:v>
                      </c:pt>
                      <c:pt idx="252">
                        <c:v>48</c:v>
                      </c:pt>
                      <c:pt idx="253">
                        <c:v>46</c:v>
                      </c:pt>
                      <c:pt idx="254">
                        <c:v>54</c:v>
                      </c:pt>
                      <c:pt idx="255">
                        <c:v>73</c:v>
                      </c:pt>
                      <c:pt idx="256">
                        <c:v>102</c:v>
                      </c:pt>
                      <c:pt idx="257">
                        <c:v>122</c:v>
                      </c:pt>
                      <c:pt idx="258">
                        <c:v>171</c:v>
                      </c:pt>
                      <c:pt idx="259">
                        <c:v>195</c:v>
                      </c:pt>
                      <c:pt idx="260">
                        <c:v>333</c:v>
                      </c:pt>
                      <c:pt idx="261">
                        <c:v>551</c:v>
                      </c:pt>
                      <c:pt idx="262">
                        <c:v>482</c:v>
                      </c:pt>
                      <c:pt idx="263">
                        <c:v>326</c:v>
                      </c:pt>
                      <c:pt idx="264">
                        <c:v>291</c:v>
                      </c:pt>
                      <c:pt idx="265">
                        <c:v>329</c:v>
                      </c:pt>
                      <c:pt idx="266">
                        <c:v>286</c:v>
                      </c:pt>
                      <c:pt idx="267">
                        <c:v>189</c:v>
                      </c:pt>
                      <c:pt idx="268">
                        <c:v>134</c:v>
                      </c:pt>
                      <c:pt idx="269">
                        <c:v>116</c:v>
                      </c:pt>
                      <c:pt idx="270">
                        <c:v>79</c:v>
                      </c:pt>
                      <c:pt idx="271">
                        <c:v>80</c:v>
                      </c:pt>
                      <c:pt idx="272">
                        <c:v>62</c:v>
                      </c:pt>
                      <c:pt idx="273">
                        <c:v>58</c:v>
                      </c:pt>
                      <c:pt idx="274">
                        <c:v>47</c:v>
                      </c:pt>
                      <c:pt idx="275">
                        <c:v>41</c:v>
                      </c:pt>
                      <c:pt idx="276">
                        <c:v>31</c:v>
                      </c:pt>
                      <c:pt idx="277">
                        <c:v>32</c:v>
                      </c:pt>
                      <c:pt idx="278">
                        <c:v>26</c:v>
                      </c:pt>
                      <c:pt idx="279">
                        <c:v>24</c:v>
                      </c:pt>
                      <c:pt idx="280">
                        <c:v>25</c:v>
                      </c:pt>
                      <c:pt idx="281">
                        <c:v>23</c:v>
                      </c:pt>
                      <c:pt idx="282">
                        <c:v>21</c:v>
                      </c:pt>
                      <c:pt idx="283">
                        <c:v>17</c:v>
                      </c:pt>
                      <c:pt idx="284">
                        <c:v>16</c:v>
                      </c:pt>
                      <c:pt idx="285">
                        <c:v>13</c:v>
                      </c:pt>
                      <c:pt idx="286">
                        <c:v>9</c:v>
                      </c:pt>
                      <c:pt idx="287">
                        <c:v>11</c:v>
                      </c:pt>
                      <c:pt idx="288">
                        <c:v>11</c:v>
                      </c:pt>
                      <c:pt idx="289">
                        <c:v>10</c:v>
                      </c:pt>
                      <c:pt idx="290">
                        <c:v>10</c:v>
                      </c:pt>
                      <c:pt idx="291">
                        <c:v>9</c:v>
                      </c:pt>
                      <c:pt idx="292">
                        <c:v>7</c:v>
                      </c:pt>
                      <c:pt idx="293">
                        <c:v>7</c:v>
                      </c:pt>
                      <c:pt idx="294">
                        <c:v>8</c:v>
                      </c:pt>
                      <c:pt idx="295">
                        <c:v>9</c:v>
                      </c:pt>
                      <c:pt idx="296">
                        <c:v>12</c:v>
                      </c:pt>
                      <c:pt idx="297">
                        <c:v>17</c:v>
                      </c:pt>
                      <c:pt idx="298">
                        <c:v>36</c:v>
                      </c:pt>
                      <c:pt idx="299">
                        <c:v>40</c:v>
                      </c:pt>
                      <c:pt idx="300">
                        <c:v>45</c:v>
                      </c:pt>
                      <c:pt idx="301">
                        <c:v>55</c:v>
                      </c:pt>
                      <c:pt idx="302">
                        <c:v>62</c:v>
                      </c:pt>
                      <c:pt idx="303">
                        <c:v>82</c:v>
                      </c:pt>
                      <c:pt idx="304">
                        <c:v>51</c:v>
                      </c:pt>
                      <c:pt idx="305">
                        <c:v>59</c:v>
                      </c:pt>
                      <c:pt idx="306">
                        <c:v>82</c:v>
                      </c:pt>
                      <c:pt idx="307">
                        <c:v>88</c:v>
                      </c:pt>
                      <c:pt idx="308">
                        <c:v>96</c:v>
                      </c:pt>
                      <c:pt idx="309">
                        <c:v>109</c:v>
                      </c:pt>
                      <c:pt idx="310">
                        <c:v>93</c:v>
                      </c:pt>
                      <c:pt idx="311">
                        <c:v>80</c:v>
                      </c:pt>
                      <c:pt idx="312">
                        <c:v>80</c:v>
                      </c:pt>
                      <c:pt idx="313">
                        <c:v>68</c:v>
                      </c:pt>
                      <c:pt idx="314">
                        <c:v>72</c:v>
                      </c:pt>
                      <c:pt idx="315">
                        <c:v>90</c:v>
                      </c:pt>
                      <c:pt idx="316">
                        <c:v>98</c:v>
                      </c:pt>
                      <c:pt idx="317">
                        <c:v>122</c:v>
                      </c:pt>
                      <c:pt idx="318">
                        <c:v>231</c:v>
                      </c:pt>
                      <c:pt idx="319">
                        <c:v>439</c:v>
                      </c:pt>
                      <c:pt idx="320">
                        <c:v>543</c:v>
                      </c:pt>
                      <c:pt idx="321">
                        <c:v>414</c:v>
                      </c:pt>
                      <c:pt idx="322">
                        <c:v>243</c:v>
                      </c:pt>
                      <c:pt idx="323">
                        <c:v>162</c:v>
                      </c:pt>
                      <c:pt idx="324">
                        <c:v>100</c:v>
                      </c:pt>
                      <c:pt idx="325">
                        <c:v>69</c:v>
                      </c:pt>
                      <c:pt idx="326">
                        <c:v>53</c:v>
                      </c:pt>
                      <c:pt idx="327">
                        <c:v>40</c:v>
                      </c:pt>
                      <c:pt idx="328">
                        <c:v>42</c:v>
                      </c:pt>
                      <c:pt idx="329">
                        <c:v>37</c:v>
                      </c:pt>
                      <c:pt idx="330">
                        <c:v>29</c:v>
                      </c:pt>
                      <c:pt idx="331">
                        <c:v>39</c:v>
                      </c:pt>
                      <c:pt idx="332">
                        <c:v>33</c:v>
                      </c:pt>
                      <c:pt idx="333">
                        <c:v>31</c:v>
                      </c:pt>
                      <c:pt idx="334">
                        <c:v>23</c:v>
                      </c:pt>
                      <c:pt idx="335">
                        <c:v>19</c:v>
                      </c:pt>
                      <c:pt idx="336">
                        <c:v>20</c:v>
                      </c:pt>
                      <c:pt idx="337">
                        <c:v>17</c:v>
                      </c:pt>
                      <c:pt idx="338">
                        <c:v>21</c:v>
                      </c:pt>
                      <c:pt idx="339">
                        <c:v>17</c:v>
                      </c:pt>
                      <c:pt idx="340">
                        <c:v>14</c:v>
                      </c:pt>
                      <c:pt idx="341">
                        <c:v>15</c:v>
                      </c:pt>
                      <c:pt idx="342">
                        <c:v>12</c:v>
                      </c:pt>
                      <c:pt idx="343">
                        <c:v>12</c:v>
                      </c:pt>
                      <c:pt idx="344">
                        <c:v>13</c:v>
                      </c:pt>
                      <c:pt idx="345">
                        <c:v>11</c:v>
                      </c:pt>
                      <c:pt idx="346">
                        <c:v>10</c:v>
                      </c:pt>
                      <c:pt idx="347">
                        <c:v>10</c:v>
                      </c:pt>
                      <c:pt idx="348">
                        <c:v>17</c:v>
                      </c:pt>
                      <c:pt idx="349">
                        <c:v>26</c:v>
                      </c:pt>
                      <c:pt idx="350">
                        <c:v>43</c:v>
                      </c:pt>
                      <c:pt idx="351">
                        <c:v>66</c:v>
                      </c:pt>
                      <c:pt idx="352">
                        <c:v>77</c:v>
                      </c:pt>
                      <c:pt idx="353">
                        <c:v>70</c:v>
                      </c:pt>
                      <c:pt idx="354">
                        <c:v>59</c:v>
                      </c:pt>
                      <c:pt idx="355">
                        <c:v>51</c:v>
                      </c:pt>
                      <c:pt idx="356">
                        <c:v>49</c:v>
                      </c:pt>
                      <c:pt idx="357">
                        <c:v>59</c:v>
                      </c:pt>
                      <c:pt idx="358">
                        <c:v>70</c:v>
                      </c:pt>
                      <c:pt idx="359">
                        <c:v>79</c:v>
                      </c:pt>
                      <c:pt idx="360">
                        <c:v>80</c:v>
                      </c:pt>
                      <c:pt idx="361">
                        <c:v>94</c:v>
                      </c:pt>
                      <c:pt idx="362">
                        <c:v>129</c:v>
                      </c:pt>
                      <c:pt idx="363">
                        <c:v>143</c:v>
                      </c:pt>
                      <c:pt idx="364">
                        <c:v>207</c:v>
                      </c:pt>
                      <c:pt idx="365">
                        <c:v>270</c:v>
                      </c:pt>
                      <c:pt idx="366">
                        <c:v>372</c:v>
                      </c:pt>
                      <c:pt idx="367">
                        <c:v>374</c:v>
                      </c:pt>
                      <c:pt idx="368">
                        <c:v>802</c:v>
                      </c:pt>
                      <c:pt idx="369">
                        <c:v>1499</c:v>
                      </c:pt>
                      <c:pt idx="370">
                        <c:v>1387</c:v>
                      </c:pt>
                      <c:pt idx="371">
                        <c:v>1064</c:v>
                      </c:pt>
                      <c:pt idx="372">
                        <c:v>753</c:v>
                      </c:pt>
                      <c:pt idx="373">
                        <c:v>494</c:v>
                      </c:pt>
                      <c:pt idx="374">
                        <c:v>348</c:v>
                      </c:pt>
                      <c:pt idx="375">
                        <c:v>210</c:v>
                      </c:pt>
                      <c:pt idx="376">
                        <c:v>147</c:v>
                      </c:pt>
                      <c:pt idx="377">
                        <c:v>124</c:v>
                      </c:pt>
                      <c:pt idx="378">
                        <c:v>102</c:v>
                      </c:pt>
                      <c:pt idx="379">
                        <c:v>78</c:v>
                      </c:pt>
                      <c:pt idx="380">
                        <c:v>48</c:v>
                      </c:pt>
                      <c:pt idx="381">
                        <c:v>37</c:v>
                      </c:pt>
                      <c:pt idx="382">
                        <c:v>38</c:v>
                      </c:pt>
                      <c:pt idx="383">
                        <c:v>39</c:v>
                      </c:pt>
                      <c:pt idx="384">
                        <c:v>45</c:v>
                      </c:pt>
                      <c:pt idx="385">
                        <c:v>39</c:v>
                      </c:pt>
                      <c:pt idx="386">
                        <c:v>35</c:v>
                      </c:pt>
                      <c:pt idx="387">
                        <c:v>26</c:v>
                      </c:pt>
                      <c:pt idx="388">
                        <c:v>26</c:v>
                      </c:pt>
                      <c:pt idx="389">
                        <c:v>19</c:v>
                      </c:pt>
                      <c:pt idx="390">
                        <c:v>17</c:v>
                      </c:pt>
                      <c:pt idx="391">
                        <c:v>15</c:v>
                      </c:pt>
                      <c:pt idx="392">
                        <c:v>12</c:v>
                      </c:pt>
                      <c:pt idx="393">
                        <c:v>10</c:v>
                      </c:pt>
                      <c:pt idx="394">
                        <c:v>8</c:v>
                      </c:pt>
                      <c:pt idx="395">
                        <c:v>8</c:v>
                      </c:pt>
                      <c:pt idx="396">
                        <c:v>9</c:v>
                      </c:pt>
                      <c:pt idx="397">
                        <c:v>10</c:v>
                      </c:pt>
                      <c:pt idx="398">
                        <c:v>12</c:v>
                      </c:pt>
                      <c:pt idx="399">
                        <c:v>15</c:v>
                      </c:pt>
                      <c:pt idx="400">
                        <c:v>14</c:v>
                      </c:pt>
                      <c:pt idx="401">
                        <c:v>27</c:v>
                      </c:pt>
                      <c:pt idx="402">
                        <c:v>60</c:v>
                      </c:pt>
                      <c:pt idx="403">
                        <c:v>80</c:v>
                      </c:pt>
                      <c:pt idx="404">
                        <c:v>80</c:v>
                      </c:pt>
                      <c:pt idx="405">
                        <c:v>60</c:v>
                      </c:pt>
                      <c:pt idx="406">
                        <c:v>66</c:v>
                      </c:pt>
                      <c:pt idx="407">
                        <c:v>60</c:v>
                      </c:pt>
                      <c:pt idx="408">
                        <c:v>50</c:v>
                      </c:pt>
                      <c:pt idx="409">
                        <c:v>67</c:v>
                      </c:pt>
                      <c:pt idx="410">
                        <c:v>70</c:v>
                      </c:pt>
                      <c:pt idx="411">
                        <c:v>107</c:v>
                      </c:pt>
                      <c:pt idx="412">
                        <c:v>121</c:v>
                      </c:pt>
                      <c:pt idx="413">
                        <c:v>115</c:v>
                      </c:pt>
                      <c:pt idx="414">
                        <c:v>124</c:v>
                      </c:pt>
                      <c:pt idx="415">
                        <c:v>102</c:v>
                      </c:pt>
                      <c:pt idx="416">
                        <c:v>90</c:v>
                      </c:pt>
                      <c:pt idx="417">
                        <c:v>107</c:v>
                      </c:pt>
                      <c:pt idx="418">
                        <c:v>124</c:v>
                      </c:pt>
                      <c:pt idx="419">
                        <c:v>86</c:v>
                      </c:pt>
                      <c:pt idx="420">
                        <c:v>105</c:v>
                      </c:pt>
                      <c:pt idx="421">
                        <c:v>154</c:v>
                      </c:pt>
                      <c:pt idx="422">
                        <c:v>230</c:v>
                      </c:pt>
                      <c:pt idx="423">
                        <c:v>388</c:v>
                      </c:pt>
                      <c:pt idx="424">
                        <c:v>527</c:v>
                      </c:pt>
                      <c:pt idx="425">
                        <c:v>411</c:v>
                      </c:pt>
                      <c:pt idx="426">
                        <c:v>256</c:v>
                      </c:pt>
                      <c:pt idx="427">
                        <c:v>196</c:v>
                      </c:pt>
                      <c:pt idx="428">
                        <c:v>153</c:v>
                      </c:pt>
                      <c:pt idx="429">
                        <c:v>150</c:v>
                      </c:pt>
                      <c:pt idx="430">
                        <c:v>123</c:v>
                      </c:pt>
                      <c:pt idx="431">
                        <c:v>88</c:v>
                      </c:pt>
                      <c:pt idx="432">
                        <c:v>55</c:v>
                      </c:pt>
                      <c:pt idx="433">
                        <c:v>41</c:v>
                      </c:pt>
                      <c:pt idx="434">
                        <c:v>33</c:v>
                      </c:pt>
                      <c:pt idx="435">
                        <c:v>34</c:v>
                      </c:pt>
                      <c:pt idx="436">
                        <c:v>40</c:v>
                      </c:pt>
                      <c:pt idx="437">
                        <c:v>38</c:v>
                      </c:pt>
                      <c:pt idx="438">
                        <c:v>30</c:v>
                      </c:pt>
                      <c:pt idx="439">
                        <c:v>28</c:v>
                      </c:pt>
                      <c:pt idx="440">
                        <c:v>21</c:v>
                      </c:pt>
                      <c:pt idx="441">
                        <c:v>19</c:v>
                      </c:pt>
                      <c:pt idx="442">
                        <c:v>14</c:v>
                      </c:pt>
                      <c:pt idx="443">
                        <c:v>18</c:v>
                      </c:pt>
                      <c:pt idx="444">
                        <c:v>18</c:v>
                      </c:pt>
                      <c:pt idx="445">
                        <c:v>16</c:v>
                      </c:pt>
                      <c:pt idx="446">
                        <c:v>15</c:v>
                      </c:pt>
                      <c:pt idx="447">
                        <c:v>14</c:v>
                      </c:pt>
                      <c:pt idx="448">
                        <c:v>13</c:v>
                      </c:pt>
                      <c:pt idx="449">
                        <c:v>14</c:v>
                      </c:pt>
                      <c:pt idx="450">
                        <c:v>21</c:v>
                      </c:pt>
                      <c:pt idx="451">
                        <c:v>21</c:v>
                      </c:pt>
                      <c:pt idx="452">
                        <c:v>29</c:v>
                      </c:pt>
                      <c:pt idx="453">
                        <c:v>45</c:v>
                      </c:pt>
                      <c:pt idx="454">
                        <c:v>52</c:v>
                      </c:pt>
                      <c:pt idx="455">
                        <c:v>48</c:v>
                      </c:pt>
                      <c:pt idx="456">
                        <c:v>61</c:v>
                      </c:pt>
                      <c:pt idx="457">
                        <c:v>78</c:v>
                      </c:pt>
                      <c:pt idx="458">
                        <c:v>88</c:v>
                      </c:pt>
                      <c:pt idx="459">
                        <c:v>92</c:v>
                      </c:pt>
                      <c:pt idx="460">
                        <c:v>77</c:v>
                      </c:pt>
                      <c:pt idx="461">
                        <c:v>103</c:v>
                      </c:pt>
                      <c:pt idx="462">
                        <c:v>85</c:v>
                      </c:pt>
                      <c:pt idx="463">
                        <c:v>112</c:v>
                      </c:pt>
                      <c:pt idx="464">
                        <c:v>123</c:v>
                      </c:pt>
                      <c:pt idx="465">
                        <c:v>156</c:v>
                      </c:pt>
                      <c:pt idx="466">
                        <c:v>189</c:v>
                      </c:pt>
                      <c:pt idx="467">
                        <c:v>175</c:v>
                      </c:pt>
                      <c:pt idx="468">
                        <c:v>214</c:v>
                      </c:pt>
                      <c:pt idx="469">
                        <c:v>254</c:v>
                      </c:pt>
                      <c:pt idx="470">
                        <c:v>295</c:v>
                      </c:pt>
                      <c:pt idx="471">
                        <c:v>308</c:v>
                      </c:pt>
                      <c:pt idx="472">
                        <c:v>723</c:v>
                      </c:pt>
                      <c:pt idx="473">
                        <c:v>1459</c:v>
                      </c:pt>
                      <c:pt idx="474">
                        <c:v>2776</c:v>
                      </c:pt>
                      <c:pt idx="475">
                        <c:v>2120</c:v>
                      </c:pt>
                      <c:pt idx="476">
                        <c:v>1258</c:v>
                      </c:pt>
                      <c:pt idx="477">
                        <c:v>606</c:v>
                      </c:pt>
                      <c:pt idx="478">
                        <c:v>314</c:v>
                      </c:pt>
                      <c:pt idx="479">
                        <c:v>221</c:v>
                      </c:pt>
                      <c:pt idx="480">
                        <c:v>176</c:v>
                      </c:pt>
                      <c:pt idx="481">
                        <c:v>165</c:v>
                      </c:pt>
                      <c:pt idx="482">
                        <c:v>122</c:v>
                      </c:pt>
                      <c:pt idx="483">
                        <c:v>111</c:v>
                      </c:pt>
                      <c:pt idx="484">
                        <c:v>68</c:v>
                      </c:pt>
                      <c:pt idx="485">
                        <c:v>46</c:v>
                      </c:pt>
                      <c:pt idx="486">
                        <c:v>42</c:v>
                      </c:pt>
                      <c:pt idx="487">
                        <c:v>44</c:v>
                      </c:pt>
                      <c:pt idx="488">
                        <c:v>36</c:v>
                      </c:pt>
                      <c:pt idx="489">
                        <c:v>38</c:v>
                      </c:pt>
                      <c:pt idx="490">
                        <c:v>29</c:v>
                      </c:pt>
                      <c:pt idx="491">
                        <c:v>21</c:v>
                      </c:pt>
                      <c:pt idx="492">
                        <c:v>22</c:v>
                      </c:pt>
                      <c:pt idx="493">
                        <c:v>17</c:v>
                      </c:pt>
                      <c:pt idx="494">
                        <c:v>17</c:v>
                      </c:pt>
                      <c:pt idx="495">
                        <c:v>9</c:v>
                      </c:pt>
                      <c:pt idx="496">
                        <c:v>10</c:v>
                      </c:pt>
                      <c:pt idx="497">
                        <c:v>11</c:v>
                      </c:pt>
                      <c:pt idx="498">
                        <c:v>10</c:v>
                      </c:pt>
                      <c:pt idx="499">
                        <c:v>13</c:v>
                      </c:pt>
                      <c:pt idx="500">
                        <c:v>11</c:v>
                      </c:pt>
                      <c:pt idx="501">
                        <c:v>13</c:v>
                      </c:pt>
                    </c:numCache>
                  </c:numRef>
                </c:val>
                <c:smooth val="0"/>
                <c:extLst xmlns:c15="http://schemas.microsoft.com/office/drawing/2012/chart">
                  <c:ext xmlns:c16="http://schemas.microsoft.com/office/drawing/2014/chart" uri="{C3380CC4-5D6E-409C-BE32-E72D297353CC}">
                    <c16:uniqueId val="{0000000A-506C-4C2F-92FC-8DF2D5A74E9C}"/>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新建文本文档!$F$1</c15:sqref>
                        </c15:formulaRef>
                      </c:ext>
                    </c:extLst>
                    <c:strCache>
                      <c:ptCount val="1"/>
                      <c:pt idx="0">
                        <c:v>Bolivia</c:v>
                      </c:pt>
                    </c:strCache>
                  </c:strRef>
                </c:tx>
                <c:spPr>
                  <a:ln w="22225" cap="rnd">
                    <a:solidFill>
                      <a:schemeClr val="accent3">
                        <a:lumMod val="60000"/>
                      </a:schemeClr>
                    </a:solidFill>
                  </a:ln>
                  <a:effectLst>
                    <a:glow rad="139700">
                      <a:schemeClr val="accent3">
                        <a:lumMod val="6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F$2:$F$503</c15:sqref>
                        </c15:formulaRef>
                      </c:ext>
                    </c:extLst>
                    <c:numCache>
                      <c:formatCode>General</c:formatCode>
                      <c:ptCount val="502"/>
                      <c:pt idx="0">
                        <c:v>250</c:v>
                      </c:pt>
                      <c:pt idx="1">
                        <c:v>247</c:v>
                      </c:pt>
                      <c:pt idx="2">
                        <c:v>247</c:v>
                      </c:pt>
                      <c:pt idx="3">
                        <c:v>234</c:v>
                      </c:pt>
                      <c:pt idx="4">
                        <c:v>228</c:v>
                      </c:pt>
                      <c:pt idx="5">
                        <c:v>202</c:v>
                      </c:pt>
                      <c:pt idx="6">
                        <c:v>197</c:v>
                      </c:pt>
                      <c:pt idx="7">
                        <c:v>250</c:v>
                      </c:pt>
                      <c:pt idx="8">
                        <c:v>308</c:v>
                      </c:pt>
                      <c:pt idx="9">
                        <c:v>373</c:v>
                      </c:pt>
                      <c:pt idx="10">
                        <c:v>428</c:v>
                      </c:pt>
                      <c:pt idx="11">
                        <c:v>443</c:v>
                      </c:pt>
                      <c:pt idx="12">
                        <c:v>431</c:v>
                      </c:pt>
                      <c:pt idx="13">
                        <c:v>402</c:v>
                      </c:pt>
                      <c:pt idx="14">
                        <c:v>431</c:v>
                      </c:pt>
                      <c:pt idx="15">
                        <c:v>509</c:v>
                      </c:pt>
                      <c:pt idx="16">
                        <c:v>454</c:v>
                      </c:pt>
                      <c:pt idx="17">
                        <c:v>499</c:v>
                      </c:pt>
                      <c:pt idx="18">
                        <c:v>491</c:v>
                      </c:pt>
                      <c:pt idx="19">
                        <c:v>561</c:v>
                      </c:pt>
                      <c:pt idx="20">
                        <c:v>513</c:v>
                      </c:pt>
                      <c:pt idx="21">
                        <c:v>513</c:v>
                      </c:pt>
                      <c:pt idx="22">
                        <c:v>625</c:v>
                      </c:pt>
                      <c:pt idx="23">
                        <c:v>501</c:v>
                      </c:pt>
                      <c:pt idx="24">
                        <c:v>419</c:v>
                      </c:pt>
                      <c:pt idx="25">
                        <c:v>335</c:v>
                      </c:pt>
                      <c:pt idx="26">
                        <c:v>303</c:v>
                      </c:pt>
                      <c:pt idx="27">
                        <c:v>281</c:v>
                      </c:pt>
                      <c:pt idx="28">
                        <c:v>286</c:v>
                      </c:pt>
                      <c:pt idx="29">
                        <c:v>343</c:v>
                      </c:pt>
                      <c:pt idx="30">
                        <c:v>381</c:v>
                      </c:pt>
                      <c:pt idx="31">
                        <c:v>347</c:v>
                      </c:pt>
                      <c:pt idx="32">
                        <c:v>359</c:v>
                      </c:pt>
                      <c:pt idx="33">
                        <c:v>477</c:v>
                      </c:pt>
                      <c:pt idx="34">
                        <c:v>425</c:v>
                      </c:pt>
                      <c:pt idx="35">
                        <c:v>346</c:v>
                      </c:pt>
                      <c:pt idx="36">
                        <c:v>342</c:v>
                      </c:pt>
                      <c:pt idx="37">
                        <c:v>350</c:v>
                      </c:pt>
                      <c:pt idx="38">
                        <c:v>393</c:v>
                      </c:pt>
                      <c:pt idx="39">
                        <c:v>410</c:v>
                      </c:pt>
                      <c:pt idx="40">
                        <c:v>405</c:v>
                      </c:pt>
                      <c:pt idx="41">
                        <c:v>391</c:v>
                      </c:pt>
                      <c:pt idx="42">
                        <c:v>419</c:v>
                      </c:pt>
                      <c:pt idx="43">
                        <c:v>431</c:v>
                      </c:pt>
                      <c:pt idx="44">
                        <c:v>417</c:v>
                      </c:pt>
                      <c:pt idx="45">
                        <c:v>367</c:v>
                      </c:pt>
                      <c:pt idx="46">
                        <c:v>389</c:v>
                      </c:pt>
                      <c:pt idx="47">
                        <c:v>361</c:v>
                      </c:pt>
                      <c:pt idx="48">
                        <c:v>332</c:v>
                      </c:pt>
                      <c:pt idx="49">
                        <c:v>312</c:v>
                      </c:pt>
                      <c:pt idx="50">
                        <c:v>267</c:v>
                      </c:pt>
                      <c:pt idx="51">
                        <c:v>235</c:v>
                      </c:pt>
                      <c:pt idx="52">
                        <c:v>208</c:v>
                      </c:pt>
                      <c:pt idx="53">
                        <c:v>197</c:v>
                      </c:pt>
                      <c:pt idx="54">
                        <c:v>186</c:v>
                      </c:pt>
                      <c:pt idx="55">
                        <c:v>224</c:v>
                      </c:pt>
                      <c:pt idx="56">
                        <c:v>248</c:v>
                      </c:pt>
                      <c:pt idx="57">
                        <c:v>232</c:v>
                      </c:pt>
                      <c:pt idx="58">
                        <c:v>225</c:v>
                      </c:pt>
                      <c:pt idx="59">
                        <c:v>208</c:v>
                      </c:pt>
                      <c:pt idx="60">
                        <c:v>245</c:v>
                      </c:pt>
                      <c:pt idx="61">
                        <c:v>300</c:v>
                      </c:pt>
                      <c:pt idx="62">
                        <c:v>369</c:v>
                      </c:pt>
                      <c:pt idx="63">
                        <c:v>425</c:v>
                      </c:pt>
                      <c:pt idx="64">
                        <c:v>444</c:v>
                      </c:pt>
                      <c:pt idx="65">
                        <c:v>418</c:v>
                      </c:pt>
                      <c:pt idx="66">
                        <c:v>411</c:v>
                      </c:pt>
                      <c:pt idx="67">
                        <c:v>517</c:v>
                      </c:pt>
                      <c:pt idx="68">
                        <c:v>513</c:v>
                      </c:pt>
                      <c:pt idx="69">
                        <c:v>521</c:v>
                      </c:pt>
                      <c:pt idx="70">
                        <c:v>423</c:v>
                      </c:pt>
                      <c:pt idx="71">
                        <c:v>421</c:v>
                      </c:pt>
                      <c:pt idx="72">
                        <c:v>401</c:v>
                      </c:pt>
                      <c:pt idx="73">
                        <c:v>477</c:v>
                      </c:pt>
                      <c:pt idx="74">
                        <c:v>437</c:v>
                      </c:pt>
                      <c:pt idx="75">
                        <c:v>524</c:v>
                      </c:pt>
                      <c:pt idx="76">
                        <c:v>510</c:v>
                      </c:pt>
                      <c:pt idx="77">
                        <c:v>438</c:v>
                      </c:pt>
                      <c:pt idx="78">
                        <c:v>368</c:v>
                      </c:pt>
                      <c:pt idx="79">
                        <c:v>319</c:v>
                      </c:pt>
                      <c:pt idx="80">
                        <c:v>352</c:v>
                      </c:pt>
                      <c:pt idx="81">
                        <c:v>355</c:v>
                      </c:pt>
                      <c:pt idx="82">
                        <c:v>345</c:v>
                      </c:pt>
                      <c:pt idx="83">
                        <c:v>393</c:v>
                      </c:pt>
                      <c:pt idx="84">
                        <c:v>441</c:v>
                      </c:pt>
                      <c:pt idx="85">
                        <c:v>588</c:v>
                      </c:pt>
                      <c:pt idx="86">
                        <c:v>585</c:v>
                      </c:pt>
                      <c:pt idx="87">
                        <c:v>384</c:v>
                      </c:pt>
                      <c:pt idx="88">
                        <c:v>355</c:v>
                      </c:pt>
                      <c:pt idx="89">
                        <c:v>388</c:v>
                      </c:pt>
                      <c:pt idx="90">
                        <c:v>420</c:v>
                      </c:pt>
                      <c:pt idx="91">
                        <c:v>401</c:v>
                      </c:pt>
                      <c:pt idx="92">
                        <c:v>439</c:v>
                      </c:pt>
                      <c:pt idx="93">
                        <c:v>467</c:v>
                      </c:pt>
                      <c:pt idx="94">
                        <c:v>414</c:v>
                      </c:pt>
                      <c:pt idx="95">
                        <c:v>345</c:v>
                      </c:pt>
                      <c:pt idx="96">
                        <c:v>329</c:v>
                      </c:pt>
                      <c:pt idx="97">
                        <c:v>337</c:v>
                      </c:pt>
                      <c:pt idx="98">
                        <c:v>319</c:v>
                      </c:pt>
                      <c:pt idx="99">
                        <c:v>318</c:v>
                      </c:pt>
                      <c:pt idx="100">
                        <c:v>318</c:v>
                      </c:pt>
                      <c:pt idx="101">
                        <c:v>286</c:v>
                      </c:pt>
                      <c:pt idx="102">
                        <c:v>261</c:v>
                      </c:pt>
                      <c:pt idx="103">
                        <c:v>242</c:v>
                      </c:pt>
                      <c:pt idx="104">
                        <c:v>229</c:v>
                      </c:pt>
                      <c:pt idx="105">
                        <c:v>232</c:v>
                      </c:pt>
                      <c:pt idx="106">
                        <c:v>239</c:v>
                      </c:pt>
                      <c:pt idx="107">
                        <c:v>248</c:v>
                      </c:pt>
                      <c:pt idx="108">
                        <c:v>225</c:v>
                      </c:pt>
                      <c:pt idx="109">
                        <c:v>213</c:v>
                      </c:pt>
                      <c:pt idx="110">
                        <c:v>207</c:v>
                      </c:pt>
                      <c:pt idx="111">
                        <c:v>236</c:v>
                      </c:pt>
                      <c:pt idx="112">
                        <c:v>299</c:v>
                      </c:pt>
                      <c:pt idx="113">
                        <c:v>340</c:v>
                      </c:pt>
                      <c:pt idx="114">
                        <c:v>341</c:v>
                      </c:pt>
                      <c:pt idx="115">
                        <c:v>383</c:v>
                      </c:pt>
                      <c:pt idx="116">
                        <c:v>412</c:v>
                      </c:pt>
                      <c:pt idx="117">
                        <c:v>490</c:v>
                      </c:pt>
                      <c:pt idx="118">
                        <c:v>387</c:v>
                      </c:pt>
                      <c:pt idx="119">
                        <c:v>406</c:v>
                      </c:pt>
                      <c:pt idx="120">
                        <c:v>429</c:v>
                      </c:pt>
                      <c:pt idx="121">
                        <c:v>409</c:v>
                      </c:pt>
                      <c:pt idx="122">
                        <c:v>376</c:v>
                      </c:pt>
                      <c:pt idx="123">
                        <c:v>396</c:v>
                      </c:pt>
                      <c:pt idx="124">
                        <c:v>430</c:v>
                      </c:pt>
                      <c:pt idx="125">
                        <c:v>349</c:v>
                      </c:pt>
                      <c:pt idx="126">
                        <c:v>365</c:v>
                      </c:pt>
                      <c:pt idx="127">
                        <c:v>370</c:v>
                      </c:pt>
                      <c:pt idx="128">
                        <c:v>375</c:v>
                      </c:pt>
                      <c:pt idx="129">
                        <c:v>360</c:v>
                      </c:pt>
                      <c:pt idx="130">
                        <c:v>370</c:v>
                      </c:pt>
                      <c:pt idx="131">
                        <c:v>321</c:v>
                      </c:pt>
                      <c:pt idx="132">
                        <c:v>290</c:v>
                      </c:pt>
                      <c:pt idx="133">
                        <c:v>271</c:v>
                      </c:pt>
                      <c:pt idx="134">
                        <c:v>291</c:v>
                      </c:pt>
                      <c:pt idx="135">
                        <c:v>309</c:v>
                      </c:pt>
                      <c:pt idx="136">
                        <c:v>322</c:v>
                      </c:pt>
                      <c:pt idx="137">
                        <c:v>306</c:v>
                      </c:pt>
                      <c:pt idx="138">
                        <c:v>316</c:v>
                      </c:pt>
                      <c:pt idx="139">
                        <c:v>296</c:v>
                      </c:pt>
                      <c:pt idx="140">
                        <c:v>298</c:v>
                      </c:pt>
                      <c:pt idx="141">
                        <c:v>300</c:v>
                      </c:pt>
                      <c:pt idx="142">
                        <c:v>324</c:v>
                      </c:pt>
                      <c:pt idx="143">
                        <c:v>331</c:v>
                      </c:pt>
                      <c:pt idx="144">
                        <c:v>347</c:v>
                      </c:pt>
                      <c:pt idx="145">
                        <c:v>300</c:v>
                      </c:pt>
                      <c:pt idx="146">
                        <c:v>311</c:v>
                      </c:pt>
                      <c:pt idx="147">
                        <c:v>359</c:v>
                      </c:pt>
                      <c:pt idx="148">
                        <c:v>392</c:v>
                      </c:pt>
                      <c:pt idx="149">
                        <c:v>324</c:v>
                      </c:pt>
                      <c:pt idx="150">
                        <c:v>293</c:v>
                      </c:pt>
                      <c:pt idx="151">
                        <c:v>252</c:v>
                      </c:pt>
                      <c:pt idx="152">
                        <c:v>247</c:v>
                      </c:pt>
                      <c:pt idx="153">
                        <c:v>249</c:v>
                      </c:pt>
                      <c:pt idx="154">
                        <c:v>224</c:v>
                      </c:pt>
                      <c:pt idx="155">
                        <c:v>187</c:v>
                      </c:pt>
                      <c:pt idx="156">
                        <c:v>179</c:v>
                      </c:pt>
                      <c:pt idx="157">
                        <c:v>168</c:v>
                      </c:pt>
                      <c:pt idx="158">
                        <c:v>192</c:v>
                      </c:pt>
                      <c:pt idx="159">
                        <c:v>226</c:v>
                      </c:pt>
                      <c:pt idx="160">
                        <c:v>222</c:v>
                      </c:pt>
                      <c:pt idx="161">
                        <c:v>218</c:v>
                      </c:pt>
                      <c:pt idx="162">
                        <c:v>204</c:v>
                      </c:pt>
                      <c:pt idx="163">
                        <c:v>199</c:v>
                      </c:pt>
                      <c:pt idx="164">
                        <c:v>215</c:v>
                      </c:pt>
                      <c:pt idx="165">
                        <c:v>256</c:v>
                      </c:pt>
                      <c:pt idx="166">
                        <c:v>301</c:v>
                      </c:pt>
                      <c:pt idx="167">
                        <c:v>310</c:v>
                      </c:pt>
                      <c:pt idx="168">
                        <c:v>307</c:v>
                      </c:pt>
                      <c:pt idx="169">
                        <c:v>383</c:v>
                      </c:pt>
                      <c:pt idx="170">
                        <c:v>413</c:v>
                      </c:pt>
                      <c:pt idx="171">
                        <c:v>402</c:v>
                      </c:pt>
                      <c:pt idx="172">
                        <c:v>352</c:v>
                      </c:pt>
                      <c:pt idx="173">
                        <c:v>438</c:v>
                      </c:pt>
                      <c:pt idx="174">
                        <c:v>387</c:v>
                      </c:pt>
                      <c:pt idx="175">
                        <c:v>372</c:v>
                      </c:pt>
                      <c:pt idx="176">
                        <c:v>398</c:v>
                      </c:pt>
                      <c:pt idx="177">
                        <c:v>376</c:v>
                      </c:pt>
                      <c:pt idx="178">
                        <c:v>342</c:v>
                      </c:pt>
                      <c:pt idx="179">
                        <c:v>353</c:v>
                      </c:pt>
                      <c:pt idx="180">
                        <c:v>398</c:v>
                      </c:pt>
                      <c:pt idx="181">
                        <c:v>327</c:v>
                      </c:pt>
                      <c:pt idx="182">
                        <c:v>289</c:v>
                      </c:pt>
                      <c:pt idx="183">
                        <c:v>266</c:v>
                      </c:pt>
                      <c:pt idx="184">
                        <c:v>247</c:v>
                      </c:pt>
                      <c:pt idx="185">
                        <c:v>284</c:v>
                      </c:pt>
                      <c:pt idx="186">
                        <c:v>325</c:v>
                      </c:pt>
                      <c:pt idx="187">
                        <c:v>317</c:v>
                      </c:pt>
                      <c:pt idx="188">
                        <c:v>302</c:v>
                      </c:pt>
                      <c:pt idx="189">
                        <c:v>284</c:v>
                      </c:pt>
                      <c:pt idx="190">
                        <c:v>303</c:v>
                      </c:pt>
                      <c:pt idx="191">
                        <c:v>281</c:v>
                      </c:pt>
                      <c:pt idx="192">
                        <c:v>289</c:v>
                      </c:pt>
                      <c:pt idx="193">
                        <c:v>257</c:v>
                      </c:pt>
                      <c:pt idx="194">
                        <c:v>257</c:v>
                      </c:pt>
                      <c:pt idx="195">
                        <c:v>291</c:v>
                      </c:pt>
                      <c:pt idx="196">
                        <c:v>271</c:v>
                      </c:pt>
                      <c:pt idx="197">
                        <c:v>271</c:v>
                      </c:pt>
                      <c:pt idx="198">
                        <c:v>241</c:v>
                      </c:pt>
                      <c:pt idx="199">
                        <c:v>223</c:v>
                      </c:pt>
                      <c:pt idx="200">
                        <c:v>246</c:v>
                      </c:pt>
                      <c:pt idx="201">
                        <c:v>256</c:v>
                      </c:pt>
                      <c:pt idx="202">
                        <c:v>238</c:v>
                      </c:pt>
                      <c:pt idx="203">
                        <c:v>209</c:v>
                      </c:pt>
                      <c:pt idx="204">
                        <c:v>191</c:v>
                      </c:pt>
                      <c:pt idx="205">
                        <c:v>176</c:v>
                      </c:pt>
                      <c:pt idx="206">
                        <c:v>168</c:v>
                      </c:pt>
                      <c:pt idx="207">
                        <c:v>144</c:v>
                      </c:pt>
                      <c:pt idx="208">
                        <c:v>131</c:v>
                      </c:pt>
                      <c:pt idx="209">
                        <c:v>126</c:v>
                      </c:pt>
                      <c:pt idx="210">
                        <c:v>123</c:v>
                      </c:pt>
                      <c:pt idx="211">
                        <c:v>129</c:v>
                      </c:pt>
                      <c:pt idx="212">
                        <c:v>136</c:v>
                      </c:pt>
                      <c:pt idx="213">
                        <c:v>134</c:v>
                      </c:pt>
                      <c:pt idx="214">
                        <c:v>141</c:v>
                      </c:pt>
                      <c:pt idx="215">
                        <c:v>145</c:v>
                      </c:pt>
                      <c:pt idx="216">
                        <c:v>156</c:v>
                      </c:pt>
                      <c:pt idx="217">
                        <c:v>164</c:v>
                      </c:pt>
                      <c:pt idx="218">
                        <c:v>186</c:v>
                      </c:pt>
                      <c:pt idx="219">
                        <c:v>210</c:v>
                      </c:pt>
                      <c:pt idx="220">
                        <c:v>250</c:v>
                      </c:pt>
                      <c:pt idx="221">
                        <c:v>258</c:v>
                      </c:pt>
                      <c:pt idx="222">
                        <c:v>285</c:v>
                      </c:pt>
                      <c:pt idx="223">
                        <c:v>299</c:v>
                      </c:pt>
                      <c:pt idx="224">
                        <c:v>262</c:v>
                      </c:pt>
                      <c:pt idx="225">
                        <c:v>250</c:v>
                      </c:pt>
                      <c:pt idx="226">
                        <c:v>246</c:v>
                      </c:pt>
                      <c:pt idx="227">
                        <c:v>260</c:v>
                      </c:pt>
                      <c:pt idx="228">
                        <c:v>255</c:v>
                      </c:pt>
                      <c:pt idx="229">
                        <c:v>271</c:v>
                      </c:pt>
                      <c:pt idx="230">
                        <c:v>239</c:v>
                      </c:pt>
                      <c:pt idx="231">
                        <c:v>314</c:v>
                      </c:pt>
                      <c:pt idx="232">
                        <c:v>286</c:v>
                      </c:pt>
                      <c:pt idx="233">
                        <c:v>268</c:v>
                      </c:pt>
                      <c:pt idx="234">
                        <c:v>229</c:v>
                      </c:pt>
                      <c:pt idx="235">
                        <c:v>208</c:v>
                      </c:pt>
                      <c:pt idx="236">
                        <c:v>203</c:v>
                      </c:pt>
                      <c:pt idx="237">
                        <c:v>197</c:v>
                      </c:pt>
                      <c:pt idx="238">
                        <c:v>210</c:v>
                      </c:pt>
                      <c:pt idx="239">
                        <c:v>208</c:v>
                      </c:pt>
                      <c:pt idx="240">
                        <c:v>237</c:v>
                      </c:pt>
                      <c:pt idx="241">
                        <c:v>290</c:v>
                      </c:pt>
                      <c:pt idx="242">
                        <c:v>275</c:v>
                      </c:pt>
                      <c:pt idx="243">
                        <c:v>280</c:v>
                      </c:pt>
                      <c:pt idx="244">
                        <c:v>293</c:v>
                      </c:pt>
                      <c:pt idx="245">
                        <c:v>259</c:v>
                      </c:pt>
                      <c:pt idx="246">
                        <c:v>275</c:v>
                      </c:pt>
                      <c:pt idx="247">
                        <c:v>278</c:v>
                      </c:pt>
                      <c:pt idx="248">
                        <c:v>312</c:v>
                      </c:pt>
                      <c:pt idx="249">
                        <c:v>288</c:v>
                      </c:pt>
                      <c:pt idx="250">
                        <c:v>336</c:v>
                      </c:pt>
                      <c:pt idx="251">
                        <c:v>301</c:v>
                      </c:pt>
                      <c:pt idx="252">
                        <c:v>239</c:v>
                      </c:pt>
                      <c:pt idx="253">
                        <c:v>220</c:v>
                      </c:pt>
                      <c:pt idx="254">
                        <c:v>217</c:v>
                      </c:pt>
                      <c:pt idx="255">
                        <c:v>222</c:v>
                      </c:pt>
                      <c:pt idx="256">
                        <c:v>205</c:v>
                      </c:pt>
                      <c:pt idx="257">
                        <c:v>168</c:v>
                      </c:pt>
                      <c:pt idx="258">
                        <c:v>150</c:v>
                      </c:pt>
                      <c:pt idx="259">
                        <c:v>137</c:v>
                      </c:pt>
                      <c:pt idx="260">
                        <c:v>122</c:v>
                      </c:pt>
                      <c:pt idx="261">
                        <c:v>123</c:v>
                      </c:pt>
                      <c:pt idx="262">
                        <c:v>119</c:v>
                      </c:pt>
                      <c:pt idx="263">
                        <c:v>118</c:v>
                      </c:pt>
                      <c:pt idx="264">
                        <c:v>112</c:v>
                      </c:pt>
                      <c:pt idx="265">
                        <c:v>112</c:v>
                      </c:pt>
                      <c:pt idx="266">
                        <c:v>123</c:v>
                      </c:pt>
                      <c:pt idx="267">
                        <c:v>128</c:v>
                      </c:pt>
                      <c:pt idx="268">
                        <c:v>153</c:v>
                      </c:pt>
                      <c:pt idx="269">
                        <c:v>186</c:v>
                      </c:pt>
                      <c:pt idx="270">
                        <c:v>196</c:v>
                      </c:pt>
                      <c:pt idx="271">
                        <c:v>247</c:v>
                      </c:pt>
                      <c:pt idx="272">
                        <c:v>249</c:v>
                      </c:pt>
                      <c:pt idx="273">
                        <c:v>251</c:v>
                      </c:pt>
                      <c:pt idx="274">
                        <c:v>243</c:v>
                      </c:pt>
                      <c:pt idx="275">
                        <c:v>242</c:v>
                      </c:pt>
                      <c:pt idx="276">
                        <c:v>233</c:v>
                      </c:pt>
                      <c:pt idx="277">
                        <c:v>253</c:v>
                      </c:pt>
                      <c:pt idx="278">
                        <c:v>279</c:v>
                      </c:pt>
                      <c:pt idx="279">
                        <c:v>291</c:v>
                      </c:pt>
                      <c:pt idx="280">
                        <c:v>297</c:v>
                      </c:pt>
                      <c:pt idx="281">
                        <c:v>314</c:v>
                      </c:pt>
                      <c:pt idx="282">
                        <c:v>272</c:v>
                      </c:pt>
                      <c:pt idx="283">
                        <c:v>291</c:v>
                      </c:pt>
                      <c:pt idx="284">
                        <c:v>291</c:v>
                      </c:pt>
                      <c:pt idx="285">
                        <c:v>262</c:v>
                      </c:pt>
                      <c:pt idx="286">
                        <c:v>249</c:v>
                      </c:pt>
                      <c:pt idx="287">
                        <c:v>223</c:v>
                      </c:pt>
                      <c:pt idx="288">
                        <c:v>191</c:v>
                      </c:pt>
                      <c:pt idx="289">
                        <c:v>185</c:v>
                      </c:pt>
                      <c:pt idx="290">
                        <c:v>231</c:v>
                      </c:pt>
                      <c:pt idx="291">
                        <c:v>209</c:v>
                      </c:pt>
                      <c:pt idx="292">
                        <c:v>223</c:v>
                      </c:pt>
                      <c:pt idx="293">
                        <c:v>244</c:v>
                      </c:pt>
                      <c:pt idx="294">
                        <c:v>259</c:v>
                      </c:pt>
                      <c:pt idx="295">
                        <c:v>271</c:v>
                      </c:pt>
                      <c:pt idx="296">
                        <c:v>253</c:v>
                      </c:pt>
                      <c:pt idx="297">
                        <c:v>252</c:v>
                      </c:pt>
                      <c:pt idx="298">
                        <c:v>224</c:v>
                      </c:pt>
                      <c:pt idx="299">
                        <c:v>202</c:v>
                      </c:pt>
                      <c:pt idx="300">
                        <c:v>193</c:v>
                      </c:pt>
                      <c:pt idx="301">
                        <c:v>192</c:v>
                      </c:pt>
                      <c:pt idx="302">
                        <c:v>204</c:v>
                      </c:pt>
                      <c:pt idx="303">
                        <c:v>206</c:v>
                      </c:pt>
                      <c:pt idx="304">
                        <c:v>200</c:v>
                      </c:pt>
                      <c:pt idx="305">
                        <c:v>191</c:v>
                      </c:pt>
                      <c:pt idx="306">
                        <c:v>201</c:v>
                      </c:pt>
                      <c:pt idx="307">
                        <c:v>186</c:v>
                      </c:pt>
                      <c:pt idx="308">
                        <c:v>157</c:v>
                      </c:pt>
                      <c:pt idx="309">
                        <c:v>150</c:v>
                      </c:pt>
                      <c:pt idx="310">
                        <c:v>139</c:v>
                      </c:pt>
                      <c:pt idx="311">
                        <c:v>122</c:v>
                      </c:pt>
                      <c:pt idx="312">
                        <c:v>117</c:v>
                      </c:pt>
                      <c:pt idx="313">
                        <c:v>105</c:v>
                      </c:pt>
                      <c:pt idx="314">
                        <c:v>101</c:v>
                      </c:pt>
                      <c:pt idx="315">
                        <c:v>114</c:v>
                      </c:pt>
                      <c:pt idx="316">
                        <c:v>120</c:v>
                      </c:pt>
                      <c:pt idx="317">
                        <c:v>117</c:v>
                      </c:pt>
                      <c:pt idx="318">
                        <c:v>119</c:v>
                      </c:pt>
                      <c:pt idx="319">
                        <c:v>119</c:v>
                      </c:pt>
                      <c:pt idx="320">
                        <c:v>134</c:v>
                      </c:pt>
                      <c:pt idx="321">
                        <c:v>156</c:v>
                      </c:pt>
                      <c:pt idx="322">
                        <c:v>170</c:v>
                      </c:pt>
                      <c:pt idx="323">
                        <c:v>191</c:v>
                      </c:pt>
                      <c:pt idx="324">
                        <c:v>235</c:v>
                      </c:pt>
                      <c:pt idx="325">
                        <c:v>244</c:v>
                      </c:pt>
                      <c:pt idx="326">
                        <c:v>215</c:v>
                      </c:pt>
                      <c:pt idx="327">
                        <c:v>225</c:v>
                      </c:pt>
                      <c:pt idx="328">
                        <c:v>242</c:v>
                      </c:pt>
                      <c:pt idx="329">
                        <c:v>220</c:v>
                      </c:pt>
                      <c:pt idx="330">
                        <c:v>208</c:v>
                      </c:pt>
                      <c:pt idx="331">
                        <c:v>232</c:v>
                      </c:pt>
                      <c:pt idx="332">
                        <c:v>254</c:v>
                      </c:pt>
                      <c:pt idx="333">
                        <c:v>227</c:v>
                      </c:pt>
                      <c:pt idx="334">
                        <c:v>265</c:v>
                      </c:pt>
                      <c:pt idx="335">
                        <c:v>250</c:v>
                      </c:pt>
                      <c:pt idx="336">
                        <c:v>276</c:v>
                      </c:pt>
                      <c:pt idx="337">
                        <c:v>228</c:v>
                      </c:pt>
                      <c:pt idx="338">
                        <c:v>235</c:v>
                      </c:pt>
                      <c:pt idx="339">
                        <c:v>203</c:v>
                      </c:pt>
                      <c:pt idx="340">
                        <c:v>207</c:v>
                      </c:pt>
                      <c:pt idx="341">
                        <c:v>203</c:v>
                      </c:pt>
                      <c:pt idx="342">
                        <c:v>186</c:v>
                      </c:pt>
                      <c:pt idx="343">
                        <c:v>195</c:v>
                      </c:pt>
                      <c:pt idx="344">
                        <c:v>178</c:v>
                      </c:pt>
                      <c:pt idx="345">
                        <c:v>225</c:v>
                      </c:pt>
                      <c:pt idx="346">
                        <c:v>232</c:v>
                      </c:pt>
                      <c:pt idx="347">
                        <c:v>245</c:v>
                      </c:pt>
                      <c:pt idx="348">
                        <c:v>221</c:v>
                      </c:pt>
                      <c:pt idx="349">
                        <c:v>267</c:v>
                      </c:pt>
                      <c:pt idx="350">
                        <c:v>202</c:v>
                      </c:pt>
                      <c:pt idx="351">
                        <c:v>175</c:v>
                      </c:pt>
                      <c:pt idx="352">
                        <c:v>193</c:v>
                      </c:pt>
                      <c:pt idx="353">
                        <c:v>183</c:v>
                      </c:pt>
                      <c:pt idx="354">
                        <c:v>204</c:v>
                      </c:pt>
                      <c:pt idx="355">
                        <c:v>177</c:v>
                      </c:pt>
                      <c:pt idx="356">
                        <c:v>177</c:v>
                      </c:pt>
                      <c:pt idx="357">
                        <c:v>172</c:v>
                      </c:pt>
                      <c:pt idx="358">
                        <c:v>177</c:v>
                      </c:pt>
                      <c:pt idx="359">
                        <c:v>178</c:v>
                      </c:pt>
                      <c:pt idx="360">
                        <c:v>172</c:v>
                      </c:pt>
                      <c:pt idx="361">
                        <c:v>162</c:v>
                      </c:pt>
                      <c:pt idx="362">
                        <c:v>137</c:v>
                      </c:pt>
                      <c:pt idx="363">
                        <c:v>126</c:v>
                      </c:pt>
                      <c:pt idx="364">
                        <c:v>116</c:v>
                      </c:pt>
                      <c:pt idx="365">
                        <c:v>120</c:v>
                      </c:pt>
                      <c:pt idx="366">
                        <c:v>119</c:v>
                      </c:pt>
                      <c:pt idx="367">
                        <c:v>119</c:v>
                      </c:pt>
                      <c:pt idx="368">
                        <c:v>111</c:v>
                      </c:pt>
                      <c:pt idx="369">
                        <c:v>110</c:v>
                      </c:pt>
                      <c:pt idx="370">
                        <c:v>106</c:v>
                      </c:pt>
                      <c:pt idx="371">
                        <c:v>103</c:v>
                      </c:pt>
                      <c:pt idx="372">
                        <c:v>124</c:v>
                      </c:pt>
                      <c:pt idx="373">
                        <c:v>148</c:v>
                      </c:pt>
                      <c:pt idx="374">
                        <c:v>167</c:v>
                      </c:pt>
                      <c:pt idx="375">
                        <c:v>187</c:v>
                      </c:pt>
                      <c:pt idx="376">
                        <c:v>214</c:v>
                      </c:pt>
                      <c:pt idx="377">
                        <c:v>195</c:v>
                      </c:pt>
                      <c:pt idx="378">
                        <c:v>247</c:v>
                      </c:pt>
                      <c:pt idx="379">
                        <c:v>242</c:v>
                      </c:pt>
                      <c:pt idx="380">
                        <c:v>250</c:v>
                      </c:pt>
                      <c:pt idx="381">
                        <c:v>211</c:v>
                      </c:pt>
                      <c:pt idx="382">
                        <c:v>195</c:v>
                      </c:pt>
                      <c:pt idx="383">
                        <c:v>215</c:v>
                      </c:pt>
                      <c:pt idx="384">
                        <c:v>221</c:v>
                      </c:pt>
                      <c:pt idx="385">
                        <c:v>219</c:v>
                      </c:pt>
                      <c:pt idx="386">
                        <c:v>166</c:v>
                      </c:pt>
                      <c:pt idx="387">
                        <c:v>207</c:v>
                      </c:pt>
                      <c:pt idx="388">
                        <c:v>198</c:v>
                      </c:pt>
                      <c:pt idx="389">
                        <c:v>182</c:v>
                      </c:pt>
                      <c:pt idx="390">
                        <c:v>178</c:v>
                      </c:pt>
                      <c:pt idx="391">
                        <c:v>173</c:v>
                      </c:pt>
                      <c:pt idx="392">
                        <c:v>188</c:v>
                      </c:pt>
                      <c:pt idx="393">
                        <c:v>166</c:v>
                      </c:pt>
                      <c:pt idx="394">
                        <c:v>157</c:v>
                      </c:pt>
                      <c:pt idx="395">
                        <c:v>175</c:v>
                      </c:pt>
                      <c:pt idx="396">
                        <c:v>169</c:v>
                      </c:pt>
                      <c:pt idx="397">
                        <c:v>195</c:v>
                      </c:pt>
                      <c:pt idx="398">
                        <c:v>227</c:v>
                      </c:pt>
                      <c:pt idx="399">
                        <c:v>206</c:v>
                      </c:pt>
                      <c:pt idx="400">
                        <c:v>188</c:v>
                      </c:pt>
                      <c:pt idx="401">
                        <c:v>218</c:v>
                      </c:pt>
                      <c:pt idx="402">
                        <c:v>203</c:v>
                      </c:pt>
                      <c:pt idx="403">
                        <c:v>219</c:v>
                      </c:pt>
                      <c:pt idx="404">
                        <c:v>195</c:v>
                      </c:pt>
                      <c:pt idx="405">
                        <c:v>183</c:v>
                      </c:pt>
                      <c:pt idx="406">
                        <c:v>198</c:v>
                      </c:pt>
                      <c:pt idx="407">
                        <c:v>216</c:v>
                      </c:pt>
                      <c:pt idx="408">
                        <c:v>196</c:v>
                      </c:pt>
                      <c:pt idx="409">
                        <c:v>178</c:v>
                      </c:pt>
                      <c:pt idx="410">
                        <c:v>150</c:v>
                      </c:pt>
                      <c:pt idx="411">
                        <c:v>164</c:v>
                      </c:pt>
                      <c:pt idx="412">
                        <c:v>153</c:v>
                      </c:pt>
                      <c:pt idx="413">
                        <c:v>143</c:v>
                      </c:pt>
                      <c:pt idx="414">
                        <c:v>129</c:v>
                      </c:pt>
                      <c:pt idx="415">
                        <c:v>109</c:v>
                      </c:pt>
                      <c:pt idx="416">
                        <c:v>96</c:v>
                      </c:pt>
                      <c:pt idx="417">
                        <c:v>101</c:v>
                      </c:pt>
                      <c:pt idx="418">
                        <c:v>123</c:v>
                      </c:pt>
                      <c:pt idx="419">
                        <c:v>132</c:v>
                      </c:pt>
                      <c:pt idx="420">
                        <c:v>127</c:v>
                      </c:pt>
                      <c:pt idx="421">
                        <c:v>124</c:v>
                      </c:pt>
                      <c:pt idx="422">
                        <c:v>130</c:v>
                      </c:pt>
                      <c:pt idx="423">
                        <c:v>143</c:v>
                      </c:pt>
                      <c:pt idx="424">
                        <c:v>150</c:v>
                      </c:pt>
                      <c:pt idx="425">
                        <c:v>152</c:v>
                      </c:pt>
                      <c:pt idx="426">
                        <c:v>154</c:v>
                      </c:pt>
                      <c:pt idx="427">
                        <c:v>203</c:v>
                      </c:pt>
                      <c:pt idx="428">
                        <c:v>190</c:v>
                      </c:pt>
                      <c:pt idx="429">
                        <c:v>204</c:v>
                      </c:pt>
                      <c:pt idx="430">
                        <c:v>217</c:v>
                      </c:pt>
                      <c:pt idx="431">
                        <c:v>208</c:v>
                      </c:pt>
                      <c:pt idx="432">
                        <c:v>190</c:v>
                      </c:pt>
                      <c:pt idx="433">
                        <c:v>231</c:v>
                      </c:pt>
                      <c:pt idx="434">
                        <c:v>236</c:v>
                      </c:pt>
                      <c:pt idx="435">
                        <c:v>256</c:v>
                      </c:pt>
                      <c:pt idx="436">
                        <c:v>227</c:v>
                      </c:pt>
                      <c:pt idx="437">
                        <c:v>223</c:v>
                      </c:pt>
                      <c:pt idx="438">
                        <c:v>234</c:v>
                      </c:pt>
                      <c:pt idx="439">
                        <c:v>200</c:v>
                      </c:pt>
                      <c:pt idx="440">
                        <c:v>214</c:v>
                      </c:pt>
                      <c:pt idx="441">
                        <c:v>194</c:v>
                      </c:pt>
                      <c:pt idx="442">
                        <c:v>215</c:v>
                      </c:pt>
                      <c:pt idx="443">
                        <c:v>211</c:v>
                      </c:pt>
                      <c:pt idx="444">
                        <c:v>44</c:v>
                      </c:pt>
                      <c:pt idx="445">
                        <c:v>44</c:v>
                      </c:pt>
                      <c:pt idx="446">
                        <c:v>42</c:v>
                      </c:pt>
                      <c:pt idx="447">
                        <c:v>94</c:v>
                      </c:pt>
                      <c:pt idx="448">
                        <c:v>213</c:v>
                      </c:pt>
                      <c:pt idx="449">
                        <c:v>203</c:v>
                      </c:pt>
                      <c:pt idx="450">
                        <c:v>222</c:v>
                      </c:pt>
                      <c:pt idx="451">
                        <c:v>244</c:v>
                      </c:pt>
                      <c:pt idx="452">
                        <c:v>197</c:v>
                      </c:pt>
                      <c:pt idx="453">
                        <c:v>223</c:v>
                      </c:pt>
                      <c:pt idx="454">
                        <c:v>186</c:v>
                      </c:pt>
                      <c:pt idx="455">
                        <c:v>202</c:v>
                      </c:pt>
                      <c:pt idx="456">
                        <c:v>199</c:v>
                      </c:pt>
                      <c:pt idx="457">
                        <c:v>193</c:v>
                      </c:pt>
                      <c:pt idx="458">
                        <c:v>210</c:v>
                      </c:pt>
                      <c:pt idx="459">
                        <c:v>190</c:v>
                      </c:pt>
                      <c:pt idx="460">
                        <c:v>205</c:v>
                      </c:pt>
                      <c:pt idx="461">
                        <c:v>176</c:v>
                      </c:pt>
                      <c:pt idx="462">
                        <c:v>146</c:v>
                      </c:pt>
                      <c:pt idx="463">
                        <c:v>167</c:v>
                      </c:pt>
                      <c:pt idx="464">
                        <c:v>170</c:v>
                      </c:pt>
                      <c:pt idx="465">
                        <c:v>145</c:v>
                      </c:pt>
                      <c:pt idx="466">
                        <c:v>131</c:v>
                      </c:pt>
                      <c:pt idx="467">
                        <c:v>113</c:v>
                      </c:pt>
                      <c:pt idx="468">
                        <c:v>109</c:v>
                      </c:pt>
                      <c:pt idx="469">
                        <c:v>109</c:v>
                      </c:pt>
                      <c:pt idx="470">
                        <c:v>124</c:v>
                      </c:pt>
                      <c:pt idx="471">
                        <c:v>130</c:v>
                      </c:pt>
                      <c:pt idx="472">
                        <c:v>144</c:v>
                      </c:pt>
                      <c:pt idx="473">
                        <c:v>141</c:v>
                      </c:pt>
                      <c:pt idx="474">
                        <c:v>133</c:v>
                      </c:pt>
                      <c:pt idx="475">
                        <c:v>135</c:v>
                      </c:pt>
                      <c:pt idx="476">
                        <c:v>136</c:v>
                      </c:pt>
                      <c:pt idx="477">
                        <c:v>157</c:v>
                      </c:pt>
                      <c:pt idx="478">
                        <c:v>168</c:v>
                      </c:pt>
                      <c:pt idx="479">
                        <c:v>196</c:v>
                      </c:pt>
                      <c:pt idx="480">
                        <c:v>222</c:v>
                      </c:pt>
                      <c:pt idx="481">
                        <c:v>213</c:v>
                      </c:pt>
                      <c:pt idx="482">
                        <c:v>211</c:v>
                      </c:pt>
                      <c:pt idx="483">
                        <c:v>231</c:v>
                      </c:pt>
                      <c:pt idx="484">
                        <c:v>218</c:v>
                      </c:pt>
                      <c:pt idx="485">
                        <c:v>223</c:v>
                      </c:pt>
                      <c:pt idx="486">
                        <c:v>237</c:v>
                      </c:pt>
                      <c:pt idx="487">
                        <c:v>276</c:v>
                      </c:pt>
                      <c:pt idx="488">
                        <c:v>234</c:v>
                      </c:pt>
                      <c:pt idx="489">
                        <c:v>248</c:v>
                      </c:pt>
                      <c:pt idx="490">
                        <c:v>230</c:v>
                      </c:pt>
                      <c:pt idx="491">
                        <c:v>223</c:v>
                      </c:pt>
                      <c:pt idx="492">
                        <c:v>225</c:v>
                      </c:pt>
                      <c:pt idx="493">
                        <c:v>230</c:v>
                      </c:pt>
                      <c:pt idx="494">
                        <c:v>230</c:v>
                      </c:pt>
                      <c:pt idx="495">
                        <c:v>230</c:v>
                      </c:pt>
                      <c:pt idx="496">
                        <c:v>195</c:v>
                      </c:pt>
                      <c:pt idx="497">
                        <c:v>218</c:v>
                      </c:pt>
                      <c:pt idx="498">
                        <c:v>223</c:v>
                      </c:pt>
                      <c:pt idx="499">
                        <c:v>217</c:v>
                      </c:pt>
                      <c:pt idx="500">
                        <c:v>209</c:v>
                      </c:pt>
                      <c:pt idx="501">
                        <c:v>200</c:v>
                      </c:pt>
                    </c:numCache>
                  </c:numRef>
                </c:val>
                <c:smooth val="0"/>
                <c:extLst xmlns:c15="http://schemas.microsoft.com/office/drawing/2012/chart">
                  <c:ext xmlns:c16="http://schemas.microsoft.com/office/drawing/2014/chart" uri="{C3380CC4-5D6E-409C-BE32-E72D297353CC}">
                    <c16:uniqueId val="{0000000B-506C-4C2F-92FC-8DF2D5A74E9C}"/>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新建文本文档!$H$1</c15:sqref>
                        </c15:formulaRef>
                      </c:ext>
                    </c:extLst>
                    <c:strCache>
                      <c:ptCount val="1"/>
                      <c:pt idx="0">
                        <c:v>Bulgaria</c:v>
                      </c:pt>
                    </c:strCache>
                  </c:strRef>
                </c:tx>
                <c:spPr>
                  <a:ln w="22225" cap="rnd">
                    <a:solidFill>
                      <a:schemeClr val="accent1">
                        <a:lumMod val="80000"/>
                        <a:lumOff val="20000"/>
                      </a:schemeClr>
                    </a:solidFill>
                  </a:ln>
                  <a:effectLst>
                    <a:glow rad="139700">
                      <a:schemeClr val="accent1">
                        <a:lumMod val="80000"/>
                        <a:lumOff val="2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H$2:$H$503</c15:sqref>
                        </c15:formulaRef>
                      </c:ext>
                    </c:extLst>
                    <c:numCache>
                      <c:formatCode>General</c:formatCode>
                      <c:ptCount val="502"/>
                      <c:pt idx="0">
                        <c:v>1120</c:v>
                      </c:pt>
                      <c:pt idx="1">
                        <c:v>1302</c:v>
                      </c:pt>
                      <c:pt idx="2">
                        <c:v>1360</c:v>
                      </c:pt>
                      <c:pt idx="3">
                        <c:v>1357</c:v>
                      </c:pt>
                      <c:pt idx="4">
                        <c:v>1163</c:v>
                      </c:pt>
                      <c:pt idx="5">
                        <c:v>1305</c:v>
                      </c:pt>
                      <c:pt idx="6">
                        <c:v>1326</c:v>
                      </c:pt>
                      <c:pt idx="7">
                        <c:v>1156</c:v>
                      </c:pt>
                      <c:pt idx="8">
                        <c:v>1069</c:v>
                      </c:pt>
                      <c:pt idx="9">
                        <c:v>913</c:v>
                      </c:pt>
                      <c:pt idx="10">
                        <c:v>1057</c:v>
                      </c:pt>
                      <c:pt idx="11">
                        <c:v>1033</c:v>
                      </c:pt>
                      <c:pt idx="12">
                        <c:v>1200</c:v>
                      </c:pt>
                      <c:pt idx="13">
                        <c:v>1075</c:v>
                      </c:pt>
                      <c:pt idx="14">
                        <c:v>896</c:v>
                      </c:pt>
                      <c:pt idx="15">
                        <c:v>812</c:v>
                      </c:pt>
                      <c:pt idx="16">
                        <c:v>768</c:v>
                      </c:pt>
                      <c:pt idx="17">
                        <c:v>743</c:v>
                      </c:pt>
                      <c:pt idx="18">
                        <c:v>771</c:v>
                      </c:pt>
                      <c:pt idx="19">
                        <c:v>864</c:v>
                      </c:pt>
                      <c:pt idx="20">
                        <c:v>811</c:v>
                      </c:pt>
                      <c:pt idx="21">
                        <c:v>717</c:v>
                      </c:pt>
                      <c:pt idx="22">
                        <c:v>705</c:v>
                      </c:pt>
                      <c:pt idx="23">
                        <c:v>688</c:v>
                      </c:pt>
                      <c:pt idx="24">
                        <c:v>646</c:v>
                      </c:pt>
                      <c:pt idx="25">
                        <c:v>710</c:v>
                      </c:pt>
                      <c:pt idx="26">
                        <c:v>711</c:v>
                      </c:pt>
                      <c:pt idx="27">
                        <c:v>667</c:v>
                      </c:pt>
                      <c:pt idx="28">
                        <c:v>666</c:v>
                      </c:pt>
                      <c:pt idx="29">
                        <c:v>641</c:v>
                      </c:pt>
                      <c:pt idx="30">
                        <c:v>564</c:v>
                      </c:pt>
                      <c:pt idx="31">
                        <c:v>530</c:v>
                      </c:pt>
                      <c:pt idx="32">
                        <c:v>480</c:v>
                      </c:pt>
                      <c:pt idx="33">
                        <c:v>471</c:v>
                      </c:pt>
                      <c:pt idx="34">
                        <c:v>466</c:v>
                      </c:pt>
                      <c:pt idx="35">
                        <c:v>447</c:v>
                      </c:pt>
                      <c:pt idx="36">
                        <c:v>502</c:v>
                      </c:pt>
                      <c:pt idx="37">
                        <c:v>524</c:v>
                      </c:pt>
                      <c:pt idx="38">
                        <c:v>580</c:v>
                      </c:pt>
                      <c:pt idx="39">
                        <c:v>670</c:v>
                      </c:pt>
                      <c:pt idx="40">
                        <c:v>757</c:v>
                      </c:pt>
                      <c:pt idx="41">
                        <c:v>751</c:v>
                      </c:pt>
                      <c:pt idx="42">
                        <c:v>897</c:v>
                      </c:pt>
                      <c:pt idx="43">
                        <c:v>1073</c:v>
                      </c:pt>
                      <c:pt idx="44">
                        <c:v>1010</c:v>
                      </c:pt>
                      <c:pt idx="45">
                        <c:v>944</c:v>
                      </c:pt>
                      <c:pt idx="46">
                        <c:v>857</c:v>
                      </c:pt>
                      <c:pt idx="47">
                        <c:v>944</c:v>
                      </c:pt>
                      <c:pt idx="48">
                        <c:v>1019</c:v>
                      </c:pt>
                      <c:pt idx="49">
                        <c:v>1090</c:v>
                      </c:pt>
                      <c:pt idx="50">
                        <c:v>1251</c:v>
                      </c:pt>
                      <c:pt idx="51">
                        <c:v>1318</c:v>
                      </c:pt>
                      <c:pt idx="52">
                        <c:v>1291</c:v>
                      </c:pt>
                      <c:pt idx="53">
                        <c:v>1841</c:v>
                      </c:pt>
                      <c:pt idx="54">
                        <c:v>2845</c:v>
                      </c:pt>
                      <c:pt idx="55">
                        <c:v>3592</c:v>
                      </c:pt>
                      <c:pt idx="56">
                        <c:v>2714</c:v>
                      </c:pt>
                      <c:pt idx="57">
                        <c:v>1953</c:v>
                      </c:pt>
                      <c:pt idx="58">
                        <c:v>1540</c:v>
                      </c:pt>
                      <c:pt idx="59">
                        <c:v>1150</c:v>
                      </c:pt>
                      <c:pt idx="60">
                        <c:v>957</c:v>
                      </c:pt>
                      <c:pt idx="61">
                        <c:v>809</c:v>
                      </c:pt>
                      <c:pt idx="62">
                        <c:v>709</c:v>
                      </c:pt>
                      <c:pt idx="63">
                        <c:v>753</c:v>
                      </c:pt>
                      <c:pt idx="64">
                        <c:v>688</c:v>
                      </c:pt>
                      <c:pt idx="65">
                        <c:v>653</c:v>
                      </c:pt>
                      <c:pt idx="66">
                        <c:v>548</c:v>
                      </c:pt>
                      <c:pt idx="67">
                        <c:v>617</c:v>
                      </c:pt>
                      <c:pt idx="68">
                        <c:v>630</c:v>
                      </c:pt>
                      <c:pt idx="69">
                        <c:v>662</c:v>
                      </c:pt>
                      <c:pt idx="70">
                        <c:v>568</c:v>
                      </c:pt>
                      <c:pt idx="71">
                        <c:v>602</c:v>
                      </c:pt>
                      <c:pt idx="72">
                        <c:v>605</c:v>
                      </c:pt>
                      <c:pt idx="73">
                        <c:v>584</c:v>
                      </c:pt>
                      <c:pt idx="74">
                        <c:v>631</c:v>
                      </c:pt>
                      <c:pt idx="75">
                        <c:v>599</c:v>
                      </c:pt>
                      <c:pt idx="76">
                        <c:v>569</c:v>
                      </c:pt>
                      <c:pt idx="77">
                        <c:v>509</c:v>
                      </c:pt>
                      <c:pt idx="78">
                        <c:v>452</c:v>
                      </c:pt>
                      <c:pt idx="79">
                        <c:v>403</c:v>
                      </c:pt>
                      <c:pt idx="80">
                        <c:v>375</c:v>
                      </c:pt>
                      <c:pt idx="81">
                        <c:v>346</c:v>
                      </c:pt>
                      <c:pt idx="82">
                        <c:v>343</c:v>
                      </c:pt>
                      <c:pt idx="83">
                        <c:v>343</c:v>
                      </c:pt>
                      <c:pt idx="84">
                        <c:v>366</c:v>
                      </c:pt>
                      <c:pt idx="85">
                        <c:v>344</c:v>
                      </c:pt>
                      <c:pt idx="86">
                        <c:v>370</c:v>
                      </c:pt>
                      <c:pt idx="87">
                        <c:v>350</c:v>
                      </c:pt>
                      <c:pt idx="88">
                        <c:v>347</c:v>
                      </c:pt>
                      <c:pt idx="89">
                        <c:v>396</c:v>
                      </c:pt>
                      <c:pt idx="90">
                        <c:v>408</c:v>
                      </c:pt>
                      <c:pt idx="91">
                        <c:v>475</c:v>
                      </c:pt>
                      <c:pt idx="92">
                        <c:v>504</c:v>
                      </c:pt>
                      <c:pt idx="93">
                        <c:v>585</c:v>
                      </c:pt>
                      <c:pt idx="94">
                        <c:v>688</c:v>
                      </c:pt>
                      <c:pt idx="95">
                        <c:v>666</c:v>
                      </c:pt>
                      <c:pt idx="96">
                        <c:v>662</c:v>
                      </c:pt>
                      <c:pt idx="97">
                        <c:v>711</c:v>
                      </c:pt>
                      <c:pt idx="98">
                        <c:v>743</c:v>
                      </c:pt>
                      <c:pt idx="99">
                        <c:v>910</c:v>
                      </c:pt>
                      <c:pt idx="100">
                        <c:v>873</c:v>
                      </c:pt>
                      <c:pt idx="101">
                        <c:v>769</c:v>
                      </c:pt>
                      <c:pt idx="102">
                        <c:v>812</c:v>
                      </c:pt>
                      <c:pt idx="103">
                        <c:v>887</c:v>
                      </c:pt>
                      <c:pt idx="104">
                        <c:v>1295</c:v>
                      </c:pt>
                      <c:pt idx="105">
                        <c:v>1293</c:v>
                      </c:pt>
                      <c:pt idx="106">
                        <c:v>1618</c:v>
                      </c:pt>
                      <c:pt idx="107">
                        <c:v>1709</c:v>
                      </c:pt>
                      <c:pt idx="108">
                        <c:v>1410</c:v>
                      </c:pt>
                      <c:pt idx="109">
                        <c:v>1357</c:v>
                      </c:pt>
                      <c:pt idx="110">
                        <c:v>1065</c:v>
                      </c:pt>
                      <c:pt idx="111">
                        <c:v>873</c:v>
                      </c:pt>
                      <c:pt idx="112">
                        <c:v>1151</c:v>
                      </c:pt>
                      <c:pt idx="113">
                        <c:v>907</c:v>
                      </c:pt>
                      <c:pt idx="114">
                        <c:v>937</c:v>
                      </c:pt>
                      <c:pt idx="115">
                        <c:v>920</c:v>
                      </c:pt>
                      <c:pt idx="116">
                        <c:v>832</c:v>
                      </c:pt>
                      <c:pt idx="117">
                        <c:v>897</c:v>
                      </c:pt>
                      <c:pt idx="118">
                        <c:v>848</c:v>
                      </c:pt>
                      <c:pt idx="119">
                        <c:v>677</c:v>
                      </c:pt>
                      <c:pt idx="120">
                        <c:v>551</c:v>
                      </c:pt>
                      <c:pt idx="121">
                        <c:v>471</c:v>
                      </c:pt>
                      <c:pt idx="122">
                        <c:v>421</c:v>
                      </c:pt>
                      <c:pt idx="123">
                        <c:v>409</c:v>
                      </c:pt>
                      <c:pt idx="124">
                        <c:v>401</c:v>
                      </c:pt>
                      <c:pt idx="125">
                        <c:v>376</c:v>
                      </c:pt>
                      <c:pt idx="126">
                        <c:v>408</c:v>
                      </c:pt>
                      <c:pt idx="127">
                        <c:v>402</c:v>
                      </c:pt>
                      <c:pt idx="128">
                        <c:v>380</c:v>
                      </c:pt>
                      <c:pt idx="129">
                        <c:v>365</c:v>
                      </c:pt>
                      <c:pt idx="130">
                        <c:v>362</c:v>
                      </c:pt>
                      <c:pt idx="131">
                        <c:v>330</c:v>
                      </c:pt>
                      <c:pt idx="132">
                        <c:v>297</c:v>
                      </c:pt>
                      <c:pt idx="133">
                        <c:v>249</c:v>
                      </c:pt>
                      <c:pt idx="134">
                        <c:v>231</c:v>
                      </c:pt>
                      <c:pt idx="135">
                        <c:v>234</c:v>
                      </c:pt>
                      <c:pt idx="136">
                        <c:v>246</c:v>
                      </c:pt>
                      <c:pt idx="137">
                        <c:v>293</c:v>
                      </c:pt>
                      <c:pt idx="138">
                        <c:v>304</c:v>
                      </c:pt>
                      <c:pt idx="139">
                        <c:v>302</c:v>
                      </c:pt>
                      <c:pt idx="140">
                        <c:v>340</c:v>
                      </c:pt>
                      <c:pt idx="141">
                        <c:v>390</c:v>
                      </c:pt>
                      <c:pt idx="142">
                        <c:v>458</c:v>
                      </c:pt>
                      <c:pt idx="143">
                        <c:v>525</c:v>
                      </c:pt>
                      <c:pt idx="144">
                        <c:v>735</c:v>
                      </c:pt>
                      <c:pt idx="145">
                        <c:v>769</c:v>
                      </c:pt>
                      <c:pt idx="146">
                        <c:v>807</c:v>
                      </c:pt>
                      <c:pt idx="147">
                        <c:v>750</c:v>
                      </c:pt>
                      <c:pt idx="148">
                        <c:v>928</c:v>
                      </c:pt>
                      <c:pt idx="149">
                        <c:v>814</c:v>
                      </c:pt>
                      <c:pt idx="150">
                        <c:v>816</c:v>
                      </c:pt>
                      <c:pt idx="151">
                        <c:v>794</c:v>
                      </c:pt>
                      <c:pt idx="152">
                        <c:v>737</c:v>
                      </c:pt>
                      <c:pt idx="153">
                        <c:v>750</c:v>
                      </c:pt>
                      <c:pt idx="154">
                        <c:v>741</c:v>
                      </c:pt>
                      <c:pt idx="155">
                        <c:v>650</c:v>
                      </c:pt>
                      <c:pt idx="156">
                        <c:v>660</c:v>
                      </c:pt>
                      <c:pt idx="157">
                        <c:v>1000</c:v>
                      </c:pt>
                      <c:pt idx="158">
                        <c:v>1001</c:v>
                      </c:pt>
                      <c:pt idx="159">
                        <c:v>949</c:v>
                      </c:pt>
                      <c:pt idx="160">
                        <c:v>1183</c:v>
                      </c:pt>
                      <c:pt idx="161">
                        <c:v>1046</c:v>
                      </c:pt>
                      <c:pt idx="162">
                        <c:v>912</c:v>
                      </c:pt>
                      <c:pt idx="163">
                        <c:v>793</c:v>
                      </c:pt>
                      <c:pt idx="164">
                        <c:v>884</c:v>
                      </c:pt>
                      <c:pt idx="165">
                        <c:v>932</c:v>
                      </c:pt>
                      <c:pt idx="166">
                        <c:v>916</c:v>
                      </c:pt>
                      <c:pt idx="167">
                        <c:v>806</c:v>
                      </c:pt>
                      <c:pt idx="168">
                        <c:v>761</c:v>
                      </c:pt>
                      <c:pt idx="169">
                        <c:v>686</c:v>
                      </c:pt>
                      <c:pt idx="170">
                        <c:v>547</c:v>
                      </c:pt>
                      <c:pt idx="171">
                        <c:v>500</c:v>
                      </c:pt>
                      <c:pt idx="172">
                        <c:v>482</c:v>
                      </c:pt>
                      <c:pt idx="173">
                        <c:v>649</c:v>
                      </c:pt>
                      <c:pt idx="174">
                        <c:v>546</c:v>
                      </c:pt>
                      <c:pt idx="175">
                        <c:v>420</c:v>
                      </c:pt>
                      <c:pt idx="176">
                        <c:v>394</c:v>
                      </c:pt>
                      <c:pt idx="177">
                        <c:v>414</c:v>
                      </c:pt>
                      <c:pt idx="178">
                        <c:v>363</c:v>
                      </c:pt>
                      <c:pt idx="179">
                        <c:v>329</c:v>
                      </c:pt>
                      <c:pt idx="180">
                        <c:v>356</c:v>
                      </c:pt>
                      <c:pt idx="181">
                        <c:v>356</c:v>
                      </c:pt>
                      <c:pt idx="182">
                        <c:v>285</c:v>
                      </c:pt>
                      <c:pt idx="183">
                        <c:v>267</c:v>
                      </c:pt>
                      <c:pt idx="184">
                        <c:v>248</c:v>
                      </c:pt>
                      <c:pt idx="185">
                        <c:v>269</c:v>
                      </c:pt>
                      <c:pt idx="186">
                        <c:v>307</c:v>
                      </c:pt>
                      <c:pt idx="187">
                        <c:v>327</c:v>
                      </c:pt>
                      <c:pt idx="188">
                        <c:v>342</c:v>
                      </c:pt>
                      <c:pt idx="189">
                        <c:v>324</c:v>
                      </c:pt>
                      <c:pt idx="190">
                        <c:v>300</c:v>
                      </c:pt>
                      <c:pt idx="191">
                        <c:v>310</c:v>
                      </c:pt>
                      <c:pt idx="192">
                        <c:v>339</c:v>
                      </c:pt>
                      <c:pt idx="193">
                        <c:v>354</c:v>
                      </c:pt>
                      <c:pt idx="194">
                        <c:v>397</c:v>
                      </c:pt>
                      <c:pt idx="195">
                        <c:v>611</c:v>
                      </c:pt>
                      <c:pt idx="196">
                        <c:v>739</c:v>
                      </c:pt>
                      <c:pt idx="197">
                        <c:v>875</c:v>
                      </c:pt>
                      <c:pt idx="198">
                        <c:v>966</c:v>
                      </c:pt>
                      <c:pt idx="199">
                        <c:v>1494</c:v>
                      </c:pt>
                      <c:pt idx="200">
                        <c:v>2569</c:v>
                      </c:pt>
                      <c:pt idx="201">
                        <c:v>2368</c:v>
                      </c:pt>
                      <c:pt idx="202">
                        <c:v>1260</c:v>
                      </c:pt>
                      <c:pt idx="203">
                        <c:v>1025</c:v>
                      </c:pt>
                      <c:pt idx="204">
                        <c:v>801</c:v>
                      </c:pt>
                      <c:pt idx="205">
                        <c:v>707</c:v>
                      </c:pt>
                      <c:pt idx="206">
                        <c:v>807</c:v>
                      </c:pt>
                      <c:pt idx="207">
                        <c:v>808</c:v>
                      </c:pt>
                      <c:pt idx="208">
                        <c:v>863</c:v>
                      </c:pt>
                      <c:pt idx="209">
                        <c:v>770</c:v>
                      </c:pt>
                      <c:pt idx="210">
                        <c:v>697</c:v>
                      </c:pt>
                      <c:pt idx="211">
                        <c:v>620</c:v>
                      </c:pt>
                      <c:pt idx="212">
                        <c:v>560</c:v>
                      </c:pt>
                      <c:pt idx="213">
                        <c:v>585</c:v>
                      </c:pt>
                      <c:pt idx="214">
                        <c:v>600</c:v>
                      </c:pt>
                      <c:pt idx="215">
                        <c:v>567</c:v>
                      </c:pt>
                      <c:pt idx="216">
                        <c:v>592</c:v>
                      </c:pt>
                      <c:pt idx="217">
                        <c:v>548</c:v>
                      </c:pt>
                      <c:pt idx="218">
                        <c:v>584</c:v>
                      </c:pt>
                      <c:pt idx="219">
                        <c:v>616</c:v>
                      </c:pt>
                      <c:pt idx="220">
                        <c:v>476</c:v>
                      </c:pt>
                      <c:pt idx="221">
                        <c:v>397</c:v>
                      </c:pt>
                      <c:pt idx="222">
                        <c:v>385</c:v>
                      </c:pt>
                      <c:pt idx="223">
                        <c:v>366</c:v>
                      </c:pt>
                      <c:pt idx="224">
                        <c:v>345</c:v>
                      </c:pt>
                      <c:pt idx="225">
                        <c:v>379</c:v>
                      </c:pt>
                      <c:pt idx="226">
                        <c:v>390</c:v>
                      </c:pt>
                      <c:pt idx="227">
                        <c:v>334</c:v>
                      </c:pt>
                      <c:pt idx="228">
                        <c:v>309</c:v>
                      </c:pt>
                      <c:pt idx="229">
                        <c:v>314</c:v>
                      </c:pt>
                      <c:pt idx="230">
                        <c:v>306</c:v>
                      </c:pt>
                      <c:pt idx="231">
                        <c:v>304</c:v>
                      </c:pt>
                      <c:pt idx="232">
                        <c:v>282</c:v>
                      </c:pt>
                      <c:pt idx="233">
                        <c:v>270</c:v>
                      </c:pt>
                      <c:pt idx="234">
                        <c:v>244</c:v>
                      </c:pt>
                      <c:pt idx="235">
                        <c:v>243</c:v>
                      </c:pt>
                      <c:pt idx="236">
                        <c:v>245</c:v>
                      </c:pt>
                      <c:pt idx="237">
                        <c:v>237</c:v>
                      </c:pt>
                      <c:pt idx="238">
                        <c:v>247</c:v>
                      </c:pt>
                      <c:pt idx="239">
                        <c:v>247</c:v>
                      </c:pt>
                      <c:pt idx="240">
                        <c:v>233</c:v>
                      </c:pt>
                      <c:pt idx="241">
                        <c:v>272</c:v>
                      </c:pt>
                      <c:pt idx="242">
                        <c:v>357</c:v>
                      </c:pt>
                      <c:pt idx="243">
                        <c:v>391</c:v>
                      </c:pt>
                      <c:pt idx="244">
                        <c:v>318</c:v>
                      </c:pt>
                      <c:pt idx="245">
                        <c:v>283</c:v>
                      </c:pt>
                      <c:pt idx="246">
                        <c:v>382</c:v>
                      </c:pt>
                      <c:pt idx="247">
                        <c:v>470</c:v>
                      </c:pt>
                      <c:pt idx="248">
                        <c:v>496</c:v>
                      </c:pt>
                      <c:pt idx="249">
                        <c:v>588</c:v>
                      </c:pt>
                      <c:pt idx="250">
                        <c:v>673</c:v>
                      </c:pt>
                      <c:pt idx="251">
                        <c:v>655</c:v>
                      </c:pt>
                      <c:pt idx="252">
                        <c:v>631</c:v>
                      </c:pt>
                      <c:pt idx="253">
                        <c:v>648</c:v>
                      </c:pt>
                      <c:pt idx="254">
                        <c:v>685</c:v>
                      </c:pt>
                      <c:pt idx="255">
                        <c:v>629</c:v>
                      </c:pt>
                      <c:pt idx="256">
                        <c:v>548</c:v>
                      </c:pt>
                      <c:pt idx="257">
                        <c:v>526</c:v>
                      </c:pt>
                      <c:pt idx="258">
                        <c:v>633</c:v>
                      </c:pt>
                      <c:pt idx="259">
                        <c:v>626</c:v>
                      </c:pt>
                      <c:pt idx="260">
                        <c:v>698</c:v>
                      </c:pt>
                      <c:pt idx="261">
                        <c:v>1042</c:v>
                      </c:pt>
                      <c:pt idx="262">
                        <c:v>1275</c:v>
                      </c:pt>
                      <c:pt idx="263">
                        <c:v>1785</c:v>
                      </c:pt>
                      <c:pt idx="264">
                        <c:v>2430</c:v>
                      </c:pt>
                      <c:pt idx="265">
                        <c:v>1754</c:v>
                      </c:pt>
                      <c:pt idx="266">
                        <c:v>1269</c:v>
                      </c:pt>
                      <c:pt idx="267">
                        <c:v>1269</c:v>
                      </c:pt>
                      <c:pt idx="268">
                        <c:v>1140</c:v>
                      </c:pt>
                      <c:pt idx="269">
                        <c:v>938</c:v>
                      </c:pt>
                      <c:pt idx="270">
                        <c:v>814</c:v>
                      </c:pt>
                      <c:pt idx="271">
                        <c:v>627</c:v>
                      </c:pt>
                      <c:pt idx="272">
                        <c:v>520</c:v>
                      </c:pt>
                      <c:pt idx="273">
                        <c:v>424</c:v>
                      </c:pt>
                      <c:pt idx="274">
                        <c:v>341</c:v>
                      </c:pt>
                      <c:pt idx="275">
                        <c:v>315</c:v>
                      </c:pt>
                      <c:pt idx="276">
                        <c:v>280</c:v>
                      </c:pt>
                      <c:pt idx="277">
                        <c:v>285</c:v>
                      </c:pt>
                      <c:pt idx="278">
                        <c:v>295</c:v>
                      </c:pt>
                      <c:pt idx="279">
                        <c:v>318</c:v>
                      </c:pt>
                      <c:pt idx="280">
                        <c:v>303</c:v>
                      </c:pt>
                      <c:pt idx="281">
                        <c:v>273</c:v>
                      </c:pt>
                      <c:pt idx="282">
                        <c:v>277</c:v>
                      </c:pt>
                      <c:pt idx="283">
                        <c:v>249</c:v>
                      </c:pt>
                      <c:pt idx="284">
                        <c:v>227</c:v>
                      </c:pt>
                      <c:pt idx="285">
                        <c:v>234</c:v>
                      </c:pt>
                      <c:pt idx="286">
                        <c:v>219</c:v>
                      </c:pt>
                      <c:pt idx="287">
                        <c:v>188</c:v>
                      </c:pt>
                      <c:pt idx="288">
                        <c:v>163</c:v>
                      </c:pt>
                      <c:pt idx="289">
                        <c:v>158</c:v>
                      </c:pt>
                      <c:pt idx="290">
                        <c:v>164</c:v>
                      </c:pt>
                      <c:pt idx="291">
                        <c:v>165</c:v>
                      </c:pt>
                      <c:pt idx="292">
                        <c:v>162</c:v>
                      </c:pt>
                      <c:pt idx="293">
                        <c:v>142</c:v>
                      </c:pt>
                      <c:pt idx="294">
                        <c:v>128</c:v>
                      </c:pt>
                      <c:pt idx="295">
                        <c:v>124</c:v>
                      </c:pt>
                      <c:pt idx="296">
                        <c:v>112</c:v>
                      </c:pt>
                      <c:pt idx="297">
                        <c:v>113</c:v>
                      </c:pt>
                      <c:pt idx="298">
                        <c:v>117</c:v>
                      </c:pt>
                      <c:pt idx="299">
                        <c:v>132</c:v>
                      </c:pt>
                      <c:pt idx="300">
                        <c:v>188</c:v>
                      </c:pt>
                      <c:pt idx="301">
                        <c:v>271</c:v>
                      </c:pt>
                      <c:pt idx="302">
                        <c:v>335</c:v>
                      </c:pt>
                      <c:pt idx="303">
                        <c:v>343</c:v>
                      </c:pt>
                      <c:pt idx="304">
                        <c:v>397</c:v>
                      </c:pt>
                      <c:pt idx="305">
                        <c:v>441</c:v>
                      </c:pt>
                      <c:pt idx="306">
                        <c:v>449</c:v>
                      </c:pt>
                      <c:pt idx="307">
                        <c:v>430</c:v>
                      </c:pt>
                      <c:pt idx="308">
                        <c:v>468</c:v>
                      </c:pt>
                      <c:pt idx="309">
                        <c:v>460</c:v>
                      </c:pt>
                      <c:pt idx="310">
                        <c:v>473</c:v>
                      </c:pt>
                      <c:pt idx="311">
                        <c:v>444</c:v>
                      </c:pt>
                      <c:pt idx="312">
                        <c:v>460</c:v>
                      </c:pt>
                      <c:pt idx="313">
                        <c:v>497</c:v>
                      </c:pt>
                      <c:pt idx="314">
                        <c:v>498</c:v>
                      </c:pt>
                      <c:pt idx="315">
                        <c:v>539</c:v>
                      </c:pt>
                      <c:pt idx="316">
                        <c:v>784</c:v>
                      </c:pt>
                      <c:pt idx="317">
                        <c:v>879</c:v>
                      </c:pt>
                      <c:pt idx="318">
                        <c:v>645</c:v>
                      </c:pt>
                      <c:pt idx="319">
                        <c:v>537</c:v>
                      </c:pt>
                      <c:pt idx="320">
                        <c:v>496</c:v>
                      </c:pt>
                      <c:pt idx="321">
                        <c:v>444</c:v>
                      </c:pt>
                      <c:pt idx="322">
                        <c:v>436</c:v>
                      </c:pt>
                      <c:pt idx="323">
                        <c:v>476</c:v>
                      </c:pt>
                      <c:pt idx="324">
                        <c:v>381</c:v>
                      </c:pt>
                      <c:pt idx="325">
                        <c:v>324</c:v>
                      </c:pt>
                      <c:pt idx="326">
                        <c:v>293</c:v>
                      </c:pt>
                      <c:pt idx="327">
                        <c:v>263</c:v>
                      </c:pt>
                      <c:pt idx="328">
                        <c:v>244</c:v>
                      </c:pt>
                      <c:pt idx="329">
                        <c:v>235</c:v>
                      </c:pt>
                      <c:pt idx="330">
                        <c:v>217</c:v>
                      </c:pt>
                      <c:pt idx="331">
                        <c:v>198</c:v>
                      </c:pt>
                      <c:pt idx="332">
                        <c:v>188</c:v>
                      </c:pt>
                      <c:pt idx="333">
                        <c:v>178</c:v>
                      </c:pt>
                      <c:pt idx="334">
                        <c:v>173</c:v>
                      </c:pt>
                      <c:pt idx="335">
                        <c:v>183</c:v>
                      </c:pt>
                      <c:pt idx="336">
                        <c:v>203</c:v>
                      </c:pt>
                      <c:pt idx="337">
                        <c:v>203</c:v>
                      </c:pt>
                      <c:pt idx="338">
                        <c:v>169</c:v>
                      </c:pt>
                      <c:pt idx="339">
                        <c:v>146</c:v>
                      </c:pt>
                      <c:pt idx="340">
                        <c:v>133</c:v>
                      </c:pt>
                      <c:pt idx="341">
                        <c:v>127</c:v>
                      </c:pt>
                      <c:pt idx="342">
                        <c:v>117</c:v>
                      </c:pt>
                      <c:pt idx="343">
                        <c:v>117</c:v>
                      </c:pt>
                      <c:pt idx="344">
                        <c:v>111</c:v>
                      </c:pt>
                      <c:pt idx="345">
                        <c:v>118</c:v>
                      </c:pt>
                      <c:pt idx="346">
                        <c:v>133</c:v>
                      </c:pt>
                      <c:pt idx="347">
                        <c:v>140</c:v>
                      </c:pt>
                      <c:pt idx="348">
                        <c:v>140</c:v>
                      </c:pt>
                      <c:pt idx="349">
                        <c:v>140</c:v>
                      </c:pt>
                      <c:pt idx="350">
                        <c:v>149</c:v>
                      </c:pt>
                      <c:pt idx="351">
                        <c:v>188</c:v>
                      </c:pt>
                      <c:pt idx="352">
                        <c:v>238</c:v>
                      </c:pt>
                      <c:pt idx="353">
                        <c:v>242</c:v>
                      </c:pt>
                      <c:pt idx="354">
                        <c:v>268</c:v>
                      </c:pt>
                      <c:pt idx="355">
                        <c:v>315</c:v>
                      </c:pt>
                      <c:pt idx="356">
                        <c:v>327</c:v>
                      </c:pt>
                      <c:pt idx="357">
                        <c:v>381</c:v>
                      </c:pt>
                      <c:pt idx="358">
                        <c:v>399</c:v>
                      </c:pt>
                      <c:pt idx="359">
                        <c:v>456</c:v>
                      </c:pt>
                      <c:pt idx="360">
                        <c:v>415</c:v>
                      </c:pt>
                      <c:pt idx="361">
                        <c:v>379</c:v>
                      </c:pt>
                      <c:pt idx="362">
                        <c:v>356</c:v>
                      </c:pt>
                      <c:pt idx="363">
                        <c:v>313</c:v>
                      </c:pt>
                      <c:pt idx="364">
                        <c:v>335</c:v>
                      </c:pt>
                      <c:pt idx="365">
                        <c:v>423</c:v>
                      </c:pt>
                      <c:pt idx="366">
                        <c:v>389</c:v>
                      </c:pt>
                      <c:pt idx="367">
                        <c:v>438</c:v>
                      </c:pt>
                      <c:pt idx="368">
                        <c:v>498</c:v>
                      </c:pt>
                      <c:pt idx="369">
                        <c:v>559</c:v>
                      </c:pt>
                      <c:pt idx="370">
                        <c:v>678</c:v>
                      </c:pt>
                      <c:pt idx="371">
                        <c:v>776</c:v>
                      </c:pt>
                      <c:pt idx="372">
                        <c:v>732</c:v>
                      </c:pt>
                      <c:pt idx="373">
                        <c:v>702</c:v>
                      </c:pt>
                      <c:pt idx="374">
                        <c:v>647</c:v>
                      </c:pt>
                      <c:pt idx="375">
                        <c:v>656</c:v>
                      </c:pt>
                      <c:pt idx="376">
                        <c:v>549</c:v>
                      </c:pt>
                      <c:pt idx="377">
                        <c:v>425</c:v>
                      </c:pt>
                      <c:pt idx="378">
                        <c:v>348</c:v>
                      </c:pt>
                      <c:pt idx="379">
                        <c:v>334</c:v>
                      </c:pt>
                      <c:pt idx="380">
                        <c:v>332</c:v>
                      </c:pt>
                      <c:pt idx="381">
                        <c:v>270</c:v>
                      </c:pt>
                      <c:pt idx="382">
                        <c:v>230</c:v>
                      </c:pt>
                      <c:pt idx="383">
                        <c:v>213</c:v>
                      </c:pt>
                      <c:pt idx="384">
                        <c:v>203</c:v>
                      </c:pt>
                      <c:pt idx="385">
                        <c:v>184</c:v>
                      </c:pt>
                      <c:pt idx="386">
                        <c:v>163</c:v>
                      </c:pt>
                      <c:pt idx="387">
                        <c:v>150</c:v>
                      </c:pt>
                      <c:pt idx="388">
                        <c:v>156</c:v>
                      </c:pt>
                      <c:pt idx="389">
                        <c:v>161</c:v>
                      </c:pt>
                      <c:pt idx="390">
                        <c:v>140</c:v>
                      </c:pt>
                      <c:pt idx="391">
                        <c:v>130</c:v>
                      </c:pt>
                      <c:pt idx="392">
                        <c:v>131</c:v>
                      </c:pt>
                      <c:pt idx="393">
                        <c:v>135</c:v>
                      </c:pt>
                      <c:pt idx="394">
                        <c:v>140</c:v>
                      </c:pt>
                      <c:pt idx="395">
                        <c:v>130</c:v>
                      </c:pt>
                      <c:pt idx="396">
                        <c:v>133</c:v>
                      </c:pt>
                      <c:pt idx="397">
                        <c:v>147</c:v>
                      </c:pt>
                      <c:pt idx="398">
                        <c:v>160</c:v>
                      </c:pt>
                      <c:pt idx="399">
                        <c:v>167</c:v>
                      </c:pt>
                      <c:pt idx="400">
                        <c:v>161</c:v>
                      </c:pt>
                      <c:pt idx="401">
                        <c:v>158</c:v>
                      </c:pt>
                      <c:pt idx="402">
                        <c:v>160</c:v>
                      </c:pt>
                      <c:pt idx="403">
                        <c:v>214</c:v>
                      </c:pt>
                      <c:pt idx="404">
                        <c:v>262</c:v>
                      </c:pt>
                      <c:pt idx="405">
                        <c:v>332</c:v>
                      </c:pt>
                      <c:pt idx="406">
                        <c:v>365</c:v>
                      </c:pt>
                      <c:pt idx="407">
                        <c:v>363</c:v>
                      </c:pt>
                      <c:pt idx="408">
                        <c:v>413</c:v>
                      </c:pt>
                      <c:pt idx="409">
                        <c:v>443</c:v>
                      </c:pt>
                      <c:pt idx="410">
                        <c:v>401</c:v>
                      </c:pt>
                      <c:pt idx="411">
                        <c:v>411</c:v>
                      </c:pt>
                      <c:pt idx="412">
                        <c:v>371</c:v>
                      </c:pt>
                      <c:pt idx="413">
                        <c:v>367</c:v>
                      </c:pt>
                      <c:pt idx="414">
                        <c:v>443</c:v>
                      </c:pt>
                      <c:pt idx="415">
                        <c:v>477</c:v>
                      </c:pt>
                      <c:pt idx="416">
                        <c:v>618</c:v>
                      </c:pt>
                      <c:pt idx="417">
                        <c:v>790</c:v>
                      </c:pt>
                      <c:pt idx="418">
                        <c:v>999</c:v>
                      </c:pt>
                      <c:pt idx="419">
                        <c:v>1516</c:v>
                      </c:pt>
                      <c:pt idx="420">
                        <c:v>2008</c:v>
                      </c:pt>
                      <c:pt idx="421">
                        <c:v>1407</c:v>
                      </c:pt>
                      <c:pt idx="422">
                        <c:v>1206</c:v>
                      </c:pt>
                      <c:pt idx="423">
                        <c:v>1005</c:v>
                      </c:pt>
                      <c:pt idx="424">
                        <c:v>889</c:v>
                      </c:pt>
                      <c:pt idx="425">
                        <c:v>643</c:v>
                      </c:pt>
                      <c:pt idx="426">
                        <c:v>505</c:v>
                      </c:pt>
                      <c:pt idx="427">
                        <c:v>563</c:v>
                      </c:pt>
                      <c:pt idx="428">
                        <c:v>539</c:v>
                      </c:pt>
                      <c:pt idx="429">
                        <c:v>404</c:v>
                      </c:pt>
                      <c:pt idx="430">
                        <c:v>370</c:v>
                      </c:pt>
                      <c:pt idx="431">
                        <c:v>376</c:v>
                      </c:pt>
                      <c:pt idx="432">
                        <c:v>312</c:v>
                      </c:pt>
                      <c:pt idx="433">
                        <c:v>298</c:v>
                      </c:pt>
                      <c:pt idx="434">
                        <c:v>326</c:v>
                      </c:pt>
                      <c:pt idx="435">
                        <c:v>378</c:v>
                      </c:pt>
                      <c:pt idx="436">
                        <c:v>295</c:v>
                      </c:pt>
                      <c:pt idx="437">
                        <c:v>271</c:v>
                      </c:pt>
                      <c:pt idx="438">
                        <c:v>256</c:v>
                      </c:pt>
                      <c:pt idx="439">
                        <c:v>250</c:v>
                      </c:pt>
                      <c:pt idx="440">
                        <c:v>226</c:v>
                      </c:pt>
                      <c:pt idx="441">
                        <c:v>211</c:v>
                      </c:pt>
                      <c:pt idx="442">
                        <c:v>210</c:v>
                      </c:pt>
                      <c:pt idx="443">
                        <c:v>208</c:v>
                      </c:pt>
                      <c:pt idx="444">
                        <c:v>199</c:v>
                      </c:pt>
                      <c:pt idx="445">
                        <c:v>189</c:v>
                      </c:pt>
                      <c:pt idx="446">
                        <c:v>174</c:v>
                      </c:pt>
                      <c:pt idx="447">
                        <c:v>165</c:v>
                      </c:pt>
                      <c:pt idx="448">
                        <c:v>164</c:v>
                      </c:pt>
                      <c:pt idx="449">
                        <c:v>172</c:v>
                      </c:pt>
                      <c:pt idx="450">
                        <c:v>175</c:v>
                      </c:pt>
                      <c:pt idx="451">
                        <c:v>188</c:v>
                      </c:pt>
                      <c:pt idx="452">
                        <c:v>202</c:v>
                      </c:pt>
                      <c:pt idx="453">
                        <c:v>215</c:v>
                      </c:pt>
                      <c:pt idx="454">
                        <c:v>237</c:v>
                      </c:pt>
                      <c:pt idx="455">
                        <c:v>310</c:v>
                      </c:pt>
                      <c:pt idx="456">
                        <c:v>384</c:v>
                      </c:pt>
                      <c:pt idx="457">
                        <c:v>585</c:v>
                      </c:pt>
                      <c:pt idx="458">
                        <c:v>598</c:v>
                      </c:pt>
                      <c:pt idx="459">
                        <c:v>534</c:v>
                      </c:pt>
                      <c:pt idx="460">
                        <c:v>506</c:v>
                      </c:pt>
                      <c:pt idx="461">
                        <c:v>556</c:v>
                      </c:pt>
                      <c:pt idx="462">
                        <c:v>569</c:v>
                      </c:pt>
                      <c:pt idx="463">
                        <c:v>495</c:v>
                      </c:pt>
                      <c:pt idx="464">
                        <c:v>502</c:v>
                      </c:pt>
                      <c:pt idx="465">
                        <c:v>408</c:v>
                      </c:pt>
                      <c:pt idx="466">
                        <c:v>503</c:v>
                      </c:pt>
                      <c:pt idx="467">
                        <c:v>470</c:v>
                      </c:pt>
                      <c:pt idx="468">
                        <c:v>525</c:v>
                      </c:pt>
                      <c:pt idx="469">
                        <c:v>650</c:v>
                      </c:pt>
                      <c:pt idx="470">
                        <c:v>592</c:v>
                      </c:pt>
                      <c:pt idx="471">
                        <c:v>762</c:v>
                      </c:pt>
                      <c:pt idx="472">
                        <c:v>1140</c:v>
                      </c:pt>
                      <c:pt idx="473">
                        <c:v>1073</c:v>
                      </c:pt>
                      <c:pt idx="474">
                        <c:v>992</c:v>
                      </c:pt>
                      <c:pt idx="475">
                        <c:v>720</c:v>
                      </c:pt>
                      <c:pt idx="476">
                        <c:v>1019</c:v>
                      </c:pt>
                      <c:pt idx="477">
                        <c:v>1121</c:v>
                      </c:pt>
                      <c:pt idx="478">
                        <c:v>998</c:v>
                      </c:pt>
                      <c:pt idx="479">
                        <c:v>806</c:v>
                      </c:pt>
                      <c:pt idx="480">
                        <c:v>757</c:v>
                      </c:pt>
                      <c:pt idx="481">
                        <c:v>731</c:v>
                      </c:pt>
                      <c:pt idx="482">
                        <c:v>667</c:v>
                      </c:pt>
                      <c:pt idx="483">
                        <c:v>589</c:v>
                      </c:pt>
                      <c:pt idx="484">
                        <c:v>543</c:v>
                      </c:pt>
                      <c:pt idx="485">
                        <c:v>456</c:v>
                      </c:pt>
                      <c:pt idx="486">
                        <c:v>388</c:v>
                      </c:pt>
                      <c:pt idx="487">
                        <c:v>353</c:v>
                      </c:pt>
                      <c:pt idx="488">
                        <c:v>290</c:v>
                      </c:pt>
                      <c:pt idx="489">
                        <c:v>247</c:v>
                      </c:pt>
                      <c:pt idx="490">
                        <c:v>263</c:v>
                      </c:pt>
                      <c:pt idx="491">
                        <c:v>294</c:v>
                      </c:pt>
                      <c:pt idx="492">
                        <c:v>285</c:v>
                      </c:pt>
                      <c:pt idx="493">
                        <c:v>247</c:v>
                      </c:pt>
                      <c:pt idx="494">
                        <c:v>204</c:v>
                      </c:pt>
                      <c:pt idx="495">
                        <c:v>175</c:v>
                      </c:pt>
                      <c:pt idx="496">
                        <c:v>165</c:v>
                      </c:pt>
                      <c:pt idx="497">
                        <c:v>147</c:v>
                      </c:pt>
                      <c:pt idx="498">
                        <c:v>138</c:v>
                      </c:pt>
                      <c:pt idx="499">
                        <c:v>136</c:v>
                      </c:pt>
                      <c:pt idx="500">
                        <c:v>134</c:v>
                      </c:pt>
                      <c:pt idx="501">
                        <c:v>137</c:v>
                      </c:pt>
                    </c:numCache>
                  </c:numRef>
                </c:val>
                <c:smooth val="0"/>
                <c:extLst xmlns:c15="http://schemas.microsoft.com/office/drawing/2012/chart">
                  <c:ext xmlns:c16="http://schemas.microsoft.com/office/drawing/2014/chart" uri="{C3380CC4-5D6E-409C-BE32-E72D297353CC}">
                    <c16:uniqueId val="{0000000C-506C-4C2F-92FC-8DF2D5A74E9C}"/>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新建文本文档!$J$1</c15:sqref>
                        </c15:formulaRef>
                      </c:ext>
                    </c:extLst>
                    <c:strCache>
                      <c:ptCount val="1"/>
                      <c:pt idx="0">
                        <c:v>Chile</c:v>
                      </c:pt>
                    </c:strCache>
                  </c:strRef>
                </c:tx>
                <c:spPr>
                  <a:ln w="22225" cap="rnd">
                    <a:solidFill>
                      <a:schemeClr val="accent5">
                        <a:lumMod val="80000"/>
                        <a:lumOff val="20000"/>
                      </a:schemeClr>
                    </a:solidFill>
                  </a:ln>
                  <a:effectLst>
                    <a:glow rad="139700">
                      <a:schemeClr val="accent5">
                        <a:lumMod val="80000"/>
                        <a:lumOff val="2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J$2:$J$503</c15:sqref>
                        </c15:formulaRef>
                      </c:ext>
                    </c:extLst>
                    <c:numCache>
                      <c:formatCode>General</c:formatCode>
                      <c:ptCount val="502"/>
                      <c:pt idx="0">
                        <c:v>1</c:v>
                      </c:pt>
                      <c:pt idx="1">
                        <c:v>2</c:v>
                      </c:pt>
                      <c:pt idx="2">
                        <c:v>2</c:v>
                      </c:pt>
                      <c:pt idx="3">
                        <c:v>3</c:v>
                      </c:pt>
                      <c:pt idx="4">
                        <c:v>2</c:v>
                      </c:pt>
                      <c:pt idx="5">
                        <c:v>1</c:v>
                      </c:pt>
                      <c:pt idx="6">
                        <c:v>2</c:v>
                      </c:pt>
                      <c:pt idx="7">
                        <c:v>3</c:v>
                      </c:pt>
                      <c:pt idx="8">
                        <c:v>4</c:v>
                      </c:pt>
                      <c:pt idx="9">
                        <c:v>3</c:v>
                      </c:pt>
                      <c:pt idx="10">
                        <c:v>4</c:v>
                      </c:pt>
                      <c:pt idx="11">
                        <c:v>6</c:v>
                      </c:pt>
                      <c:pt idx="12">
                        <c:v>6</c:v>
                      </c:pt>
                      <c:pt idx="13">
                        <c:v>6</c:v>
                      </c:pt>
                      <c:pt idx="14">
                        <c:v>5</c:v>
                      </c:pt>
                      <c:pt idx="15">
                        <c:v>6</c:v>
                      </c:pt>
                      <c:pt idx="16">
                        <c:v>5</c:v>
                      </c:pt>
                      <c:pt idx="17">
                        <c:v>4</c:v>
                      </c:pt>
                      <c:pt idx="18">
                        <c:v>4</c:v>
                      </c:pt>
                      <c:pt idx="19">
                        <c:v>6</c:v>
                      </c:pt>
                      <c:pt idx="20">
                        <c:v>4</c:v>
                      </c:pt>
                      <c:pt idx="21">
                        <c:v>5</c:v>
                      </c:pt>
                      <c:pt idx="22">
                        <c:v>5</c:v>
                      </c:pt>
                      <c:pt idx="23">
                        <c:v>5</c:v>
                      </c:pt>
                      <c:pt idx="24">
                        <c:v>7</c:v>
                      </c:pt>
                      <c:pt idx="25">
                        <c:v>8</c:v>
                      </c:pt>
                      <c:pt idx="26">
                        <c:v>8</c:v>
                      </c:pt>
                      <c:pt idx="27">
                        <c:v>10</c:v>
                      </c:pt>
                      <c:pt idx="28">
                        <c:v>11</c:v>
                      </c:pt>
                      <c:pt idx="29">
                        <c:v>8</c:v>
                      </c:pt>
                      <c:pt idx="30">
                        <c:v>7</c:v>
                      </c:pt>
                      <c:pt idx="31">
                        <c:v>9</c:v>
                      </c:pt>
                      <c:pt idx="32">
                        <c:v>10</c:v>
                      </c:pt>
                      <c:pt idx="33">
                        <c:v>8</c:v>
                      </c:pt>
                      <c:pt idx="34">
                        <c:v>6</c:v>
                      </c:pt>
                      <c:pt idx="35">
                        <c:v>6</c:v>
                      </c:pt>
                      <c:pt idx="36">
                        <c:v>7</c:v>
                      </c:pt>
                      <c:pt idx="37">
                        <c:v>6</c:v>
                      </c:pt>
                      <c:pt idx="38">
                        <c:v>5</c:v>
                      </c:pt>
                      <c:pt idx="39">
                        <c:v>4</c:v>
                      </c:pt>
                      <c:pt idx="40">
                        <c:v>4</c:v>
                      </c:pt>
                      <c:pt idx="41">
                        <c:v>5</c:v>
                      </c:pt>
                      <c:pt idx="42">
                        <c:v>4</c:v>
                      </c:pt>
                      <c:pt idx="43">
                        <c:v>4</c:v>
                      </c:pt>
                      <c:pt idx="44">
                        <c:v>4</c:v>
                      </c:pt>
                      <c:pt idx="45">
                        <c:v>5</c:v>
                      </c:pt>
                      <c:pt idx="46">
                        <c:v>3</c:v>
                      </c:pt>
                      <c:pt idx="47">
                        <c:v>4</c:v>
                      </c:pt>
                      <c:pt idx="48">
                        <c:v>3</c:v>
                      </c:pt>
                      <c:pt idx="49">
                        <c:v>2</c:v>
                      </c:pt>
                      <c:pt idx="50">
                        <c:v>2</c:v>
                      </c:pt>
                      <c:pt idx="51">
                        <c:v>3</c:v>
                      </c:pt>
                      <c:pt idx="52">
                        <c:v>3</c:v>
                      </c:pt>
                      <c:pt idx="53">
                        <c:v>2</c:v>
                      </c:pt>
                      <c:pt idx="54">
                        <c:v>2</c:v>
                      </c:pt>
                      <c:pt idx="55">
                        <c:v>2</c:v>
                      </c:pt>
                      <c:pt idx="56">
                        <c:v>2</c:v>
                      </c:pt>
                      <c:pt idx="57">
                        <c:v>2</c:v>
                      </c:pt>
                      <c:pt idx="58">
                        <c:v>2</c:v>
                      </c:pt>
                      <c:pt idx="59">
                        <c:v>2</c:v>
                      </c:pt>
                      <c:pt idx="60">
                        <c:v>2</c:v>
                      </c:pt>
                      <c:pt idx="61">
                        <c:v>2</c:v>
                      </c:pt>
                      <c:pt idx="62">
                        <c:v>4</c:v>
                      </c:pt>
                      <c:pt idx="63">
                        <c:v>3</c:v>
                      </c:pt>
                      <c:pt idx="64">
                        <c:v>3</c:v>
                      </c:pt>
                      <c:pt idx="65">
                        <c:v>5</c:v>
                      </c:pt>
                      <c:pt idx="66">
                        <c:v>6</c:v>
                      </c:pt>
                      <c:pt idx="67">
                        <c:v>9</c:v>
                      </c:pt>
                      <c:pt idx="68">
                        <c:v>8</c:v>
                      </c:pt>
                      <c:pt idx="69">
                        <c:v>9</c:v>
                      </c:pt>
                      <c:pt idx="70">
                        <c:v>9</c:v>
                      </c:pt>
                      <c:pt idx="71">
                        <c:v>16</c:v>
                      </c:pt>
                      <c:pt idx="72">
                        <c:v>23</c:v>
                      </c:pt>
                      <c:pt idx="73">
                        <c:v>37</c:v>
                      </c:pt>
                      <c:pt idx="74">
                        <c:v>63</c:v>
                      </c:pt>
                      <c:pt idx="75">
                        <c:v>68</c:v>
                      </c:pt>
                      <c:pt idx="76">
                        <c:v>58</c:v>
                      </c:pt>
                      <c:pt idx="77">
                        <c:v>34</c:v>
                      </c:pt>
                      <c:pt idx="78">
                        <c:v>28</c:v>
                      </c:pt>
                      <c:pt idx="79">
                        <c:v>23</c:v>
                      </c:pt>
                      <c:pt idx="80">
                        <c:v>18</c:v>
                      </c:pt>
                      <c:pt idx="81">
                        <c:v>11</c:v>
                      </c:pt>
                      <c:pt idx="82">
                        <c:v>6</c:v>
                      </c:pt>
                      <c:pt idx="83">
                        <c:v>7</c:v>
                      </c:pt>
                      <c:pt idx="84">
                        <c:v>7</c:v>
                      </c:pt>
                      <c:pt idx="85">
                        <c:v>7</c:v>
                      </c:pt>
                      <c:pt idx="86">
                        <c:v>7</c:v>
                      </c:pt>
                      <c:pt idx="87">
                        <c:v>6</c:v>
                      </c:pt>
                      <c:pt idx="88">
                        <c:v>6</c:v>
                      </c:pt>
                      <c:pt idx="89">
                        <c:v>8</c:v>
                      </c:pt>
                      <c:pt idx="90">
                        <c:v>5</c:v>
                      </c:pt>
                      <c:pt idx="91">
                        <c:v>4</c:v>
                      </c:pt>
                      <c:pt idx="92">
                        <c:v>5</c:v>
                      </c:pt>
                      <c:pt idx="93">
                        <c:v>4</c:v>
                      </c:pt>
                      <c:pt idx="94">
                        <c:v>4</c:v>
                      </c:pt>
                      <c:pt idx="95">
                        <c:v>5</c:v>
                      </c:pt>
                      <c:pt idx="96">
                        <c:v>4</c:v>
                      </c:pt>
                      <c:pt idx="97">
                        <c:v>3</c:v>
                      </c:pt>
                      <c:pt idx="98">
                        <c:v>3</c:v>
                      </c:pt>
                      <c:pt idx="99">
                        <c:v>2</c:v>
                      </c:pt>
                      <c:pt idx="100">
                        <c:v>2</c:v>
                      </c:pt>
                      <c:pt idx="101">
                        <c:v>2</c:v>
                      </c:pt>
                      <c:pt idx="102">
                        <c:v>3</c:v>
                      </c:pt>
                      <c:pt idx="103">
                        <c:v>2</c:v>
                      </c:pt>
                      <c:pt idx="104">
                        <c:v>3</c:v>
                      </c:pt>
                      <c:pt idx="105">
                        <c:v>2</c:v>
                      </c:pt>
                      <c:pt idx="106">
                        <c:v>2</c:v>
                      </c:pt>
                      <c:pt idx="107">
                        <c:v>2</c:v>
                      </c:pt>
                      <c:pt idx="108">
                        <c:v>1</c:v>
                      </c:pt>
                      <c:pt idx="109">
                        <c:v>2</c:v>
                      </c:pt>
                      <c:pt idx="110">
                        <c:v>2</c:v>
                      </c:pt>
                      <c:pt idx="111">
                        <c:v>2</c:v>
                      </c:pt>
                      <c:pt idx="112">
                        <c:v>2</c:v>
                      </c:pt>
                      <c:pt idx="113">
                        <c:v>2</c:v>
                      </c:pt>
                      <c:pt idx="114">
                        <c:v>2</c:v>
                      </c:pt>
                      <c:pt idx="115">
                        <c:v>4</c:v>
                      </c:pt>
                      <c:pt idx="116">
                        <c:v>5</c:v>
                      </c:pt>
                      <c:pt idx="117">
                        <c:v>6</c:v>
                      </c:pt>
                      <c:pt idx="118">
                        <c:v>6</c:v>
                      </c:pt>
                      <c:pt idx="119">
                        <c:v>13</c:v>
                      </c:pt>
                      <c:pt idx="120">
                        <c:v>27</c:v>
                      </c:pt>
                      <c:pt idx="121">
                        <c:v>45</c:v>
                      </c:pt>
                      <c:pt idx="122">
                        <c:v>49</c:v>
                      </c:pt>
                      <c:pt idx="123">
                        <c:v>41</c:v>
                      </c:pt>
                      <c:pt idx="124">
                        <c:v>25</c:v>
                      </c:pt>
                      <c:pt idx="125">
                        <c:v>11</c:v>
                      </c:pt>
                      <c:pt idx="126">
                        <c:v>10</c:v>
                      </c:pt>
                      <c:pt idx="127">
                        <c:v>8</c:v>
                      </c:pt>
                      <c:pt idx="128">
                        <c:v>10</c:v>
                      </c:pt>
                      <c:pt idx="129">
                        <c:v>8</c:v>
                      </c:pt>
                      <c:pt idx="130">
                        <c:v>7</c:v>
                      </c:pt>
                      <c:pt idx="131">
                        <c:v>8</c:v>
                      </c:pt>
                      <c:pt idx="132">
                        <c:v>8</c:v>
                      </c:pt>
                      <c:pt idx="133">
                        <c:v>6</c:v>
                      </c:pt>
                      <c:pt idx="134">
                        <c:v>4</c:v>
                      </c:pt>
                      <c:pt idx="135">
                        <c:v>5</c:v>
                      </c:pt>
                      <c:pt idx="136">
                        <c:v>5</c:v>
                      </c:pt>
                      <c:pt idx="137">
                        <c:v>6</c:v>
                      </c:pt>
                      <c:pt idx="138">
                        <c:v>6</c:v>
                      </c:pt>
                      <c:pt idx="139">
                        <c:v>6</c:v>
                      </c:pt>
                      <c:pt idx="140">
                        <c:v>6</c:v>
                      </c:pt>
                      <c:pt idx="141">
                        <c:v>6</c:v>
                      </c:pt>
                      <c:pt idx="142">
                        <c:v>5</c:v>
                      </c:pt>
                      <c:pt idx="143">
                        <c:v>5</c:v>
                      </c:pt>
                      <c:pt idx="144">
                        <c:v>4</c:v>
                      </c:pt>
                      <c:pt idx="145">
                        <c:v>4</c:v>
                      </c:pt>
                      <c:pt idx="146">
                        <c:v>4</c:v>
                      </c:pt>
                      <c:pt idx="147">
                        <c:v>4</c:v>
                      </c:pt>
                      <c:pt idx="148">
                        <c:v>4</c:v>
                      </c:pt>
                      <c:pt idx="149">
                        <c:v>4</c:v>
                      </c:pt>
                      <c:pt idx="150">
                        <c:v>3</c:v>
                      </c:pt>
                      <c:pt idx="151">
                        <c:v>3</c:v>
                      </c:pt>
                      <c:pt idx="152">
                        <c:v>3</c:v>
                      </c:pt>
                      <c:pt idx="153">
                        <c:v>3</c:v>
                      </c:pt>
                      <c:pt idx="154">
                        <c:v>2</c:v>
                      </c:pt>
                      <c:pt idx="155">
                        <c:v>2</c:v>
                      </c:pt>
                      <c:pt idx="156">
                        <c:v>2</c:v>
                      </c:pt>
                      <c:pt idx="157">
                        <c:v>2</c:v>
                      </c:pt>
                      <c:pt idx="158">
                        <c:v>2</c:v>
                      </c:pt>
                      <c:pt idx="159">
                        <c:v>2</c:v>
                      </c:pt>
                      <c:pt idx="160">
                        <c:v>2</c:v>
                      </c:pt>
                      <c:pt idx="161">
                        <c:v>1</c:v>
                      </c:pt>
                      <c:pt idx="162">
                        <c:v>1</c:v>
                      </c:pt>
                      <c:pt idx="163">
                        <c:v>1</c:v>
                      </c:pt>
                      <c:pt idx="164">
                        <c:v>1</c:v>
                      </c:pt>
                      <c:pt idx="165">
                        <c:v>1</c:v>
                      </c:pt>
                      <c:pt idx="166">
                        <c:v>2</c:v>
                      </c:pt>
                      <c:pt idx="167">
                        <c:v>3</c:v>
                      </c:pt>
                      <c:pt idx="168">
                        <c:v>4</c:v>
                      </c:pt>
                      <c:pt idx="169">
                        <c:v>4</c:v>
                      </c:pt>
                      <c:pt idx="170">
                        <c:v>5</c:v>
                      </c:pt>
                      <c:pt idx="171">
                        <c:v>5</c:v>
                      </c:pt>
                      <c:pt idx="172">
                        <c:v>8</c:v>
                      </c:pt>
                      <c:pt idx="173">
                        <c:v>11</c:v>
                      </c:pt>
                      <c:pt idx="174">
                        <c:v>11</c:v>
                      </c:pt>
                      <c:pt idx="175">
                        <c:v>12</c:v>
                      </c:pt>
                      <c:pt idx="176">
                        <c:v>19</c:v>
                      </c:pt>
                      <c:pt idx="177">
                        <c:v>25</c:v>
                      </c:pt>
                      <c:pt idx="178">
                        <c:v>39</c:v>
                      </c:pt>
                      <c:pt idx="179">
                        <c:v>67</c:v>
                      </c:pt>
                      <c:pt idx="180">
                        <c:v>113</c:v>
                      </c:pt>
                      <c:pt idx="181">
                        <c:v>216</c:v>
                      </c:pt>
                      <c:pt idx="182">
                        <c:v>213</c:v>
                      </c:pt>
                      <c:pt idx="183">
                        <c:v>124</c:v>
                      </c:pt>
                      <c:pt idx="184">
                        <c:v>45</c:v>
                      </c:pt>
                      <c:pt idx="185">
                        <c:v>16</c:v>
                      </c:pt>
                      <c:pt idx="186">
                        <c:v>8</c:v>
                      </c:pt>
                      <c:pt idx="187">
                        <c:v>8</c:v>
                      </c:pt>
                      <c:pt idx="188">
                        <c:v>8</c:v>
                      </c:pt>
                      <c:pt idx="189">
                        <c:v>8</c:v>
                      </c:pt>
                      <c:pt idx="190">
                        <c:v>7</c:v>
                      </c:pt>
                      <c:pt idx="191">
                        <c:v>7</c:v>
                      </c:pt>
                      <c:pt idx="192">
                        <c:v>6</c:v>
                      </c:pt>
                      <c:pt idx="193">
                        <c:v>5</c:v>
                      </c:pt>
                      <c:pt idx="194">
                        <c:v>7</c:v>
                      </c:pt>
                      <c:pt idx="195">
                        <c:v>6</c:v>
                      </c:pt>
                      <c:pt idx="196">
                        <c:v>6</c:v>
                      </c:pt>
                      <c:pt idx="197">
                        <c:v>6</c:v>
                      </c:pt>
                      <c:pt idx="198">
                        <c:v>4</c:v>
                      </c:pt>
                      <c:pt idx="199">
                        <c:v>5</c:v>
                      </c:pt>
                      <c:pt idx="200">
                        <c:v>5</c:v>
                      </c:pt>
                      <c:pt idx="201">
                        <c:v>5</c:v>
                      </c:pt>
                      <c:pt idx="202">
                        <c:v>4</c:v>
                      </c:pt>
                      <c:pt idx="203">
                        <c:v>3</c:v>
                      </c:pt>
                      <c:pt idx="204">
                        <c:v>3</c:v>
                      </c:pt>
                      <c:pt idx="205">
                        <c:v>3</c:v>
                      </c:pt>
                      <c:pt idx="206">
                        <c:v>2</c:v>
                      </c:pt>
                      <c:pt idx="207">
                        <c:v>1</c:v>
                      </c:pt>
                      <c:pt idx="208">
                        <c:v>2</c:v>
                      </c:pt>
                      <c:pt idx="209">
                        <c:v>1</c:v>
                      </c:pt>
                      <c:pt idx="210">
                        <c:v>1</c:v>
                      </c:pt>
                      <c:pt idx="211">
                        <c:v>1</c:v>
                      </c:pt>
                      <c:pt idx="212">
                        <c:v>1</c:v>
                      </c:pt>
                      <c:pt idx="213">
                        <c:v>1</c:v>
                      </c:pt>
                      <c:pt idx="214">
                        <c:v>1</c:v>
                      </c:pt>
                      <c:pt idx="215">
                        <c:v>2</c:v>
                      </c:pt>
                      <c:pt idx="216">
                        <c:v>1</c:v>
                      </c:pt>
                      <c:pt idx="217">
                        <c:v>1</c:v>
                      </c:pt>
                      <c:pt idx="218">
                        <c:v>1</c:v>
                      </c:pt>
                      <c:pt idx="219">
                        <c:v>2</c:v>
                      </c:pt>
                      <c:pt idx="220">
                        <c:v>3</c:v>
                      </c:pt>
                      <c:pt idx="221">
                        <c:v>4</c:v>
                      </c:pt>
                      <c:pt idx="222">
                        <c:v>4</c:v>
                      </c:pt>
                      <c:pt idx="223">
                        <c:v>5</c:v>
                      </c:pt>
                      <c:pt idx="224">
                        <c:v>5</c:v>
                      </c:pt>
                      <c:pt idx="225">
                        <c:v>6</c:v>
                      </c:pt>
                      <c:pt idx="226">
                        <c:v>5</c:v>
                      </c:pt>
                      <c:pt idx="227">
                        <c:v>6</c:v>
                      </c:pt>
                      <c:pt idx="228">
                        <c:v>7</c:v>
                      </c:pt>
                      <c:pt idx="229">
                        <c:v>7</c:v>
                      </c:pt>
                      <c:pt idx="230">
                        <c:v>7</c:v>
                      </c:pt>
                      <c:pt idx="231">
                        <c:v>7</c:v>
                      </c:pt>
                      <c:pt idx="232">
                        <c:v>7</c:v>
                      </c:pt>
                      <c:pt idx="233">
                        <c:v>7</c:v>
                      </c:pt>
                      <c:pt idx="234">
                        <c:v>8</c:v>
                      </c:pt>
                      <c:pt idx="235">
                        <c:v>9</c:v>
                      </c:pt>
                      <c:pt idx="236">
                        <c:v>10</c:v>
                      </c:pt>
                      <c:pt idx="237">
                        <c:v>10</c:v>
                      </c:pt>
                      <c:pt idx="238">
                        <c:v>7</c:v>
                      </c:pt>
                      <c:pt idx="239">
                        <c:v>10</c:v>
                      </c:pt>
                      <c:pt idx="240">
                        <c:v>19</c:v>
                      </c:pt>
                      <c:pt idx="241">
                        <c:v>39</c:v>
                      </c:pt>
                      <c:pt idx="242">
                        <c:v>65</c:v>
                      </c:pt>
                      <c:pt idx="243">
                        <c:v>102</c:v>
                      </c:pt>
                      <c:pt idx="244">
                        <c:v>141</c:v>
                      </c:pt>
                      <c:pt idx="245">
                        <c:v>109</c:v>
                      </c:pt>
                      <c:pt idx="246">
                        <c:v>77</c:v>
                      </c:pt>
                      <c:pt idx="247">
                        <c:v>48</c:v>
                      </c:pt>
                      <c:pt idx="248">
                        <c:v>28</c:v>
                      </c:pt>
                      <c:pt idx="249">
                        <c:v>16</c:v>
                      </c:pt>
                      <c:pt idx="250">
                        <c:v>9</c:v>
                      </c:pt>
                      <c:pt idx="251">
                        <c:v>8</c:v>
                      </c:pt>
                      <c:pt idx="252">
                        <c:v>8</c:v>
                      </c:pt>
                      <c:pt idx="253">
                        <c:v>6</c:v>
                      </c:pt>
                      <c:pt idx="254">
                        <c:v>5</c:v>
                      </c:pt>
                      <c:pt idx="255">
                        <c:v>5</c:v>
                      </c:pt>
                      <c:pt idx="256">
                        <c:v>4</c:v>
                      </c:pt>
                      <c:pt idx="257">
                        <c:v>3</c:v>
                      </c:pt>
                      <c:pt idx="258">
                        <c:v>3</c:v>
                      </c:pt>
                      <c:pt idx="259">
                        <c:v>3</c:v>
                      </c:pt>
                      <c:pt idx="260">
                        <c:v>3</c:v>
                      </c:pt>
                      <c:pt idx="261">
                        <c:v>2</c:v>
                      </c:pt>
                      <c:pt idx="262">
                        <c:v>2</c:v>
                      </c:pt>
                      <c:pt idx="263">
                        <c:v>2</c:v>
                      </c:pt>
                      <c:pt idx="264">
                        <c:v>1</c:v>
                      </c:pt>
                      <c:pt idx="265">
                        <c:v>2</c:v>
                      </c:pt>
                      <c:pt idx="266">
                        <c:v>2</c:v>
                      </c:pt>
                      <c:pt idx="267">
                        <c:v>2</c:v>
                      </c:pt>
                      <c:pt idx="268">
                        <c:v>2</c:v>
                      </c:pt>
                      <c:pt idx="269">
                        <c:v>1</c:v>
                      </c:pt>
                      <c:pt idx="270">
                        <c:v>2</c:v>
                      </c:pt>
                      <c:pt idx="271">
                        <c:v>3</c:v>
                      </c:pt>
                      <c:pt idx="272">
                        <c:v>5</c:v>
                      </c:pt>
                      <c:pt idx="273">
                        <c:v>4</c:v>
                      </c:pt>
                      <c:pt idx="274">
                        <c:v>4</c:v>
                      </c:pt>
                      <c:pt idx="275">
                        <c:v>5</c:v>
                      </c:pt>
                      <c:pt idx="276">
                        <c:v>5</c:v>
                      </c:pt>
                      <c:pt idx="277">
                        <c:v>6</c:v>
                      </c:pt>
                      <c:pt idx="278">
                        <c:v>6</c:v>
                      </c:pt>
                      <c:pt idx="279">
                        <c:v>7</c:v>
                      </c:pt>
                      <c:pt idx="280">
                        <c:v>9</c:v>
                      </c:pt>
                      <c:pt idx="281">
                        <c:v>8</c:v>
                      </c:pt>
                      <c:pt idx="282">
                        <c:v>10</c:v>
                      </c:pt>
                      <c:pt idx="283">
                        <c:v>10</c:v>
                      </c:pt>
                      <c:pt idx="284">
                        <c:v>10</c:v>
                      </c:pt>
                      <c:pt idx="285">
                        <c:v>12</c:v>
                      </c:pt>
                      <c:pt idx="286">
                        <c:v>10</c:v>
                      </c:pt>
                      <c:pt idx="287">
                        <c:v>9</c:v>
                      </c:pt>
                      <c:pt idx="288">
                        <c:v>10</c:v>
                      </c:pt>
                      <c:pt idx="289">
                        <c:v>10</c:v>
                      </c:pt>
                      <c:pt idx="290">
                        <c:v>12</c:v>
                      </c:pt>
                      <c:pt idx="291">
                        <c:v>15</c:v>
                      </c:pt>
                      <c:pt idx="292">
                        <c:v>20</c:v>
                      </c:pt>
                      <c:pt idx="293">
                        <c:v>17</c:v>
                      </c:pt>
                      <c:pt idx="294">
                        <c:v>13</c:v>
                      </c:pt>
                      <c:pt idx="295">
                        <c:v>10</c:v>
                      </c:pt>
                      <c:pt idx="296">
                        <c:v>8</c:v>
                      </c:pt>
                      <c:pt idx="297">
                        <c:v>5</c:v>
                      </c:pt>
                      <c:pt idx="298">
                        <c:v>6</c:v>
                      </c:pt>
                      <c:pt idx="299">
                        <c:v>4</c:v>
                      </c:pt>
                      <c:pt idx="300">
                        <c:v>3</c:v>
                      </c:pt>
                      <c:pt idx="301">
                        <c:v>4</c:v>
                      </c:pt>
                      <c:pt idx="302">
                        <c:v>4</c:v>
                      </c:pt>
                      <c:pt idx="303">
                        <c:v>4</c:v>
                      </c:pt>
                      <c:pt idx="304">
                        <c:v>3</c:v>
                      </c:pt>
                      <c:pt idx="305">
                        <c:v>4</c:v>
                      </c:pt>
                      <c:pt idx="306">
                        <c:v>4</c:v>
                      </c:pt>
                      <c:pt idx="307">
                        <c:v>3</c:v>
                      </c:pt>
                      <c:pt idx="308">
                        <c:v>4</c:v>
                      </c:pt>
                      <c:pt idx="309">
                        <c:v>3</c:v>
                      </c:pt>
                      <c:pt idx="310">
                        <c:v>3</c:v>
                      </c:pt>
                      <c:pt idx="311">
                        <c:v>2</c:v>
                      </c:pt>
                      <c:pt idx="312">
                        <c:v>3</c:v>
                      </c:pt>
                      <c:pt idx="313">
                        <c:v>3</c:v>
                      </c:pt>
                      <c:pt idx="314">
                        <c:v>2</c:v>
                      </c:pt>
                      <c:pt idx="315">
                        <c:v>2</c:v>
                      </c:pt>
                      <c:pt idx="316">
                        <c:v>2</c:v>
                      </c:pt>
                      <c:pt idx="317">
                        <c:v>2</c:v>
                      </c:pt>
                      <c:pt idx="318">
                        <c:v>3</c:v>
                      </c:pt>
                      <c:pt idx="319">
                        <c:v>2</c:v>
                      </c:pt>
                      <c:pt idx="320">
                        <c:v>2</c:v>
                      </c:pt>
                      <c:pt idx="321">
                        <c:v>2</c:v>
                      </c:pt>
                      <c:pt idx="322">
                        <c:v>2</c:v>
                      </c:pt>
                      <c:pt idx="323">
                        <c:v>3</c:v>
                      </c:pt>
                      <c:pt idx="324">
                        <c:v>5</c:v>
                      </c:pt>
                      <c:pt idx="325">
                        <c:v>6</c:v>
                      </c:pt>
                      <c:pt idx="326">
                        <c:v>6</c:v>
                      </c:pt>
                      <c:pt idx="327">
                        <c:v>8</c:v>
                      </c:pt>
                      <c:pt idx="328">
                        <c:v>8</c:v>
                      </c:pt>
                      <c:pt idx="329">
                        <c:v>8</c:v>
                      </c:pt>
                      <c:pt idx="330">
                        <c:v>8</c:v>
                      </c:pt>
                      <c:pt idx="331">
                        <c:v>9</c:v>
                      </c:pt>
                      <c:pt idx="332">
                        <c:v>11</c:v>
                      </c:pt>
                      <c:pt idx="333">
                        <c:v>16</c:v>
                      </c:pt>
                      <c:pt idx="334">
                        <c:v>19</c:v>
                      </c:pt>
                      <c:pt idx="335">
                        <c:v>29</c:v>
                      </c:pt>
                      <c:pt idx="336">
                        <c:v>45</c:v>
                      </c:pt>
                      <c:pt idx="337">
                        <c:v>72</c:v>
                      </c:pt>
                      <c:pt idx="338">
                        <c:v>76</c:v>
                      </c:pt>
                      <c:pt idx="339">
                        <c:v>60</c:v>
                      </c:pt>
                      <c:pt idx="340">
                        <c:v>43</c:v>
                      </c:pt>
                      <c:pt idx="341">
                        <c:v>26</c:v>
                      </c:pt>
                      <c:pt idx="342">
                        <c:v>15</c:v>
                      </c:pt>
                      <c:pt idx="343">
                        <c:v>13</c:v>
                      </c:pt>
                      <c:pt idx="344">
                        <c:v>13</c:v>
                      </c:pt>
                      <c:pt idx="345">
                        <c:v>14</c:v>
                      </c:pt>
                      <c:pt idx="346">
                        <c:v>12</c:v>
                      </c:pt>
                      <c:pt idx="347">
                        <c:v>13</c:v>
                      </c:pt>
                      <c:pt idx="348">
                        <c:v>13</c:v>
                      </c:pt>
                      <c:pt idx="349">
                        <c:v>14</c:v>
                      </c:pt>
                      <c:pt idx="350">
                        <c:v>11</c:v>
                      </c:pt>
                      <c:pt idx="351">
                        <c:v>11</c:v>
                      </c:pt>
                      <c:pt idx="352">
                        <c:v>7</c:v>
                      </c:pt>
                      <c:pt idx="353">
                        <c:v>8</c:v>
                      </c:pt>
                      <c:pt idx="354">
                        <c:v>11</c:v>
                      </c:pt>
                      <c:pt idx="355">
                        <c:v>8</c:v>
                      </c:pt>
                      <c:pt idx="356">
                        <c:v>7</c:v>
                      </c:pt>
                      <c:pt idx="357">
                        <c:v>8</c:v>
                      </c:pt>
                      <c:pt idx="358">
                        <c:v>7</c:v>
                      </c:pt>
                      <c:pt idx="359">
                        <c:v>5</c:v>
                      </c:pt>
                      <c:pt idx="360">
                        <c:v>6</c:v>
                      </c:pt>
                      <c:pt idx="361">
                        <c:v>5</c:v>
                      </c:pt>
                      <c:pt idx="362">
                        <c:v>4</c:v>
                      </c:pt>
                      <c:pt idx="363">
                        <c:v>4</c:v>
                      </c:pt>
                      <c:pt idx="364">
                        <c:v>4</c:v>
                      </c:pt>
                      <c:pt idx="365">
                        <c:v>3</c:v>
                      </c:pt>
                      <c:pt idx="366">
                        <c:v>3</c:v>
                      </c:pt>
                      <c:pt idx="367">
                        <c:v>2</c:v>
                      </c:pt>
                      <c:pt idx="368">
                        <c:v>2</c:v>
                      </c:pt>
                      <c:pt idx="369">
                        <c:v>2</c:v>
                      </c:pt>
                      <c:pt idx="370">
                        <c:v>2</c:v>
                      </c:pt>
                      <c:pt idx="371">
                        <c:v>2</c:v>
                      </c:pt>
                      <c:pt idx="372">
                        <c:v>3</c:v>
                      </c:pt>
                      <c:pt idx="373">
                        <c:v>3</c:v>
                      </c:pt>
                      <c:pt idx="374">
                        <c:v>4</c:v>
                      </c:pt>
                      <c:pt idx="375">
                        <c:v>5</c:v>
                      </c:pt>
                      <c:pt idx="376">
                        <c:v>7</c:v>
                      </c:pt>
                      <c:pt idx="377">
                        <c:v>7</c:v>
                      </c:pt>
                      <c:pt idx="378">
                        <c:v>8</c:v>
                      </c:pt>
                      <c:pt idx="379">
                        <c:v>13</c:v>
                      </c:pt>
                      <c:pt idx="380">
                        <c:v>12</c:v>
                      </c:pt>
                      <c:pt idx="381">
                        <c:v>11</c:v>
                      </c:pt>
                      <c:pt idx="382">
                        <c:v>12</c:v>
                      </c:pt>
                      <c:pt idx="383">
                        <c:v>14</c:v>
                      </c:pt>
                      <c:pt idx="384">
                        <c:v>18</c:v>
                      </c:pt>
                      <c:pt idx="385">
                        <c:v>22</c:v>
                      </c:pt>
                      <c:pt idx="386">
                        <c:v>22</c:v>
                      </c:pt>
                      <c:pt idx="387">
                        <c:v>32</c:v>
                      </c:pt>
                      <c:pt idx="388">
                        <c:v>43</c:v>
                      </c:pt>
                      <c:pt idx="389">
                        <c:v>53</c:v>
                      </c:pt>
                      <c:pt idx="390">
                        <c:v>61</c:v>
                      </c:pt>
                      <c:pt idx="391">
                        <c:v>101</c:v>
                      </c:pt>
                      <c:pt idx="392">
                        <c:v>148</c:v>
                      </c:pt>
                      <c:pt idx="393">
                        <c:v>118</c:v>
                      </c:pt>
                      <c:pt idx="394">
                        <c:v>66</c:v>
                      </c:pt>
                      <c:pt idx="395">
                        <c:v>40</c:v>
                      </c:pt>
                      <c:pt idx="396">
                        <c:v>35</c:v>
                      </c:pt>
                      <c:pt idx="397">
                        <c:v>41</c:v>
                      </c:pt>
                      <c:pt idx="398">
                        <c:v>37</c:v>
                      </c:pt>
                      <c:pt idx="399">
                        <c:v>28</c:v>
                      </c:pt>
                      <c:pt idx="400">
                        <c:v>21</c:v>
                      </c:pt>
                      <c:pt idx="401">
                        <c:v>17</c:v>
                      </c:pt>
                      <c:pt idx="402">
                        <c:v>15</c:v>
                      </c:pt>
                      <c:pt idx="403">
                        <c:v>18</c:v>
                      </c:pt>
                      <c:pt idx="404">
                        <c:v>15</c:v>
                      </c:pt>
                      <c:pt idx="405">
                        <c:v>16</c:v>
                      </c:pt>
                      <c:pt idx="406">
                        <c:v>14</c:v>
                      </c:pt>
                      <c:pt idx="407">
                        <c:v>15</c:v>
                      </c:pt>
                      <c:pt idx="408">
                        <c:v>12</c:v>
                      </c:pt>
                      <c:pt idx="409">
                        <c:v>12</c:v>
                      </c:pt>
                      <c:pt idx="410">
                        <c:v>9</c:v>
                      </c:pt>
                      <c:pt idx="411">
                        <c:v>7</c:v>
                      </c:pt>
                      <c:pt idx="412">
                        <c:v>6</c:v>
                      </c:pt>
                      <c:pt idx="413">
                        <c:v>6</c:v>
                      </c:pt>
                      <c:pt idx="414">
                        <c:v>7</c:v>
                      </c:pt>
                      <c:pt idx="415">
                        <c:v>5</c:v>
                      </c:pt>
                      <c:pt idx="416">
                        <c:v>4</c:v>
                      </c:pt>
                      <c:pt idx="417">
                        <c:v>4</c:v>
                      </c:pt>
                      <c:pt idx="418">
                        <c:v>3</c:v>
                      </c:pt>
                      <c:pt idx="419">
                        <c:v>3</c:v>
                      </c:pt>
                      <c:pt idx="420">
                        <c:v>3</c:v>
                      </c:pt>
                      <c:pt idx="421">
                        <c:v>3</c:v>
                      </c:pt>
                      <c:pt idx="422">
                        <c:v>2</c:v>
                      </c:pt>
                      <c:pt idx="423">
                        <c:v>3</c:v>
                      </c:pt>
                      <c:pt idx="424">
                        <c:v>3</c:v>
                      </c:pt>
                      <c:pt idx="425">
                        <c:v>2</c:v>
                      </c:pt>
                      <c:pt idx="426">
                        <c:v>3</c:v>
                      </c:pt>
                      <c:pt idx="427">
                        <c:v>4</c:v>
                      </c:pt>
                      <c:pt idx="428">
                        <c:v>6</c:v>
                      </c:pt>
                      <c:pt idx="429">
                        <c:v>8</c:v>
                      </c:pt>
                      <c:pt idx="430">
                        <c:v>11</c:v>
                      </c:pt>
                      <c:pt idx="431">
                        <c:v>14</c:v>
                      </c:pt>
                      <c:pt idx="432">
                        <c:v>13</c:v>
                      </c:pt>
                      <c:pt idx="433">
                        <c:v>16</c:v>
                      </c:pt>
                      <c:pt idx="434">
                        <c:v>12</c:v>
                      </c:pt>
                      <c:pt idx="435">
                        <c:v>14</c:v>
                      </c:pt>
                      <c:pt idx="436">
                        <c:v>14</c:v>
                      </c:pt>
                      <c:pt idx="437">
                        <c:v>14</c:v>
                      </c:pt>
                      <c:pt idx="438">
                        <c:v>15</c:v>
                      </c:pt>
                      <c:pt idx="439">
                        <c:v>19</c:v>
                      </c:pt>
                      <c:pt idx="440">
                        <c:v>28</c:v>
                      </c:pt>
                      <c:pt idx="441">
                        <c:v>52</c:v>
                      </c:pt>
                      <c:pt idx="442">
                        <c:v>92</c:v>
                      </c:pt>
                      <c:pt idx="443">
                        <c:v>145</c:v>
                      </c:pt>
                      <c:pt idx="444">
                        <c:v>154</c:v>
                      </c:pt>
                      <c:pt idx="445">
                        <c:v>108</c:v>
                      </c:pt>
                      <c:pt idx="446">
                        <c:v>53</c:v>
                      </c:pt>
                      <c:pt idx="447">
                        <c:v>26</c:v>
                      </c:pt>
                      <c:pt idx="448">
                        <c:v>20</c:v>
                      </c:pt>
                      <c:pt idx="449">
                        <c:v>17</c:v>
                      </c:pt>
                      <c:pt idx="450">
                        <c:v>16</c:v>
                      </c:pt>
                      <c:pt idx="451">
                        <c:v>17</c:v>
                      </c:pt>
                      <c:pt idx="452">
                        <c:v>15</c:v>
                      </c:pt>
                      <c:pt idx="453">
                        <c:v>15</c:v>
                      </c:pt>
                      <c:pt idx="454">
                        <c:v>16</c:v>
                      </c:pt>
                      <c:pt idx="455">
                        <c:v>15</c:v>
                      </c:pt>
                      <c:pt idx="456">
                        <c:v>12</c:v>
                      </c:pt>
                      <c:pt idx="457">
                        <c:v>12</c:v>
                      </c:pt>
                      <c:pt idx="458">
                        <c:v>11</c:v>
                      </c:pt>
                      <c:pt idx="459">
                        <c:v>9</c:v>
                      </c:pt>
                      <c:pt idx="460">
                        <c:v>7</c:v>
                      </c:pt>
                      <c:pt idx="461">
                        <c:v>7</c:v>
                      </c:pt>
                      <c:pt idx="462">
                        <c:v>7</c:v>
                      </c:pt>
                      <c:pt idx="463">
                        <c:v>5</c:v>
                      </c:pt>
                      <c:pt idx="464">
                        <c:v>5</c:v>
                      </c:pt>
                      <c:pt idx="465">
                        <c:v>6</c:v>
                      </c:pt>
                      <c:pt idx="466">
                        <c:v>6</c:v>
                      </c:pt>
                      <c:pt idx="467">
                        <c:v>4</c:v>
                      </c:pt>
                      <c:pt idx="468">
                        <c:v>4</c:v>
                      </c:pt>
                      <c:pt idx="469">
                        <c:v>6</c:v>
                      </c:pt>
                      <c:pt idx="470">
                        <c:v>5</c:v>
                      </c:pt>
                      <c:pt idx="471">
                        <c:v>4</c:v>
                      </c:pt>
                      <c:pt idx="472">
                        <c:v>3</c:v>
                      </c:pt>
                      <c:pt idx="473">
                        <c:v>3</c:v>
                      </c:pt>
                      <c:pt idx="474">
                        <c:v>4</c:v>
                      </c:pt>
                      <c:pt idx="475">
                        <c:v>3</c:v>
                      </c:pt>
                      <c:pt idx="476">
                        <c:v>3</c:v>
                      </c:pt>
                      <c:pt idx="477">
                        <c:v>3</c:v>
                      </c:pt>
                      <c:pt idx="478">
                        <c:v>3</c:v>
                      </c:pt>
                      <c:pt idx="479">
                        <c:v>4</c:v>
                      </c:pt>
                      <c:pt idx="480">
                        <c:v>5</c:v>
                      </c:pt>
                      <c:pt idx="481">
                        <c:v>7</c:v>
                      </c:pt>
                      <c:pt idx="482">
                        <c:v>8</c:v>
                      </c:pt>
                      <c:pt idx="483">
                        <c:v>8</c:v>
                      </c:pt>
                      <c:pt idx="484">
                        <c:v>11</c:v>
                      </c:pt>
                      <c:pt idx="485">
                        <c:v>12</c:v>
                      </c:pt>
                      <c:pt idx="486">
                        <c:v>13</c:v>
                      </c:pt>
                      <c:pt idx="487">
                        <c:v>14</c:v>
                      </c:pt>
                      <c:pt idx="488">
                        <c:v>14</c:v>
                      </c:pt>
                      <c:pt idx="489">
                        <c:v>13</c:v>
                      </c:pt>
                      <c:pt idx="490">
                        <c:v>12</c:v>
                      </c:pt>
                      <c:pt idx="491">
                        <c:v>15</c:v>
                      </c:pt>
                      <c:pt idx="492">
                        <c:v>16</c:v>
                      </c:pt>
                      <c:pt idx="493">
                        <c:v>15</c:v>
                      </c:pt>
                      <c:pt idx="494">
                        <c:v>17</c:v>
                      </c:pt>
                      <c:pt idx="495">
                        <c:v>23</c:v>
                      </c:pt>
                      <c:pt idx="496">
                        <c:v>25</c:v>
                      </c:pt>
                      <c:pt idx="497">
                        <c:v>29</c:v>
                      </c:pt>
                      <c:pt idx="498">
                        <c:v>29</c:v>
                      </c:pt>
                      <c:pt idx="499">
                        <c:v>28</c:v>
                      </c:pt>
                      <c:pt idx="500">
                        <c:v>33</c:v>
                      </c:pt>
                      <c:pt idx="501">
                        <c:v>49</c:v>
                      </c:pt>
                    </c:numCache>
                  </c:numRef>
                </c:val>
                <c:smooth val="0"/>
                <c:extLst xmlns:c15="http://schemas.microsoft.com/office/drawing/2012/chart">
                  <c:ext xmlns:c16="http://schemas.microsoft.com/office/drawing/2014/chart" uri="{C3380CC4-5D6E-409C-BE32-E72D297353CC}">
                    <c16:uniqueId val="{0000000D-506C-4C2F-92FC-8DF2D5A74E9C}"/>
                  </c:ext>
                </c:extLst>
              </c15:ser>
            </c15:filteredLineSeries>
            <c15:filteredLineSeries>
              <c15:ser>
                <c:idx val="11"/>
                <c:order val="11"/>
                <c:tx>
                  <c:strRef>
                    <c:extLst xmlns:c15="http://schemas.microsoft.com/office/drawing/2012/chart">
                      <c:ext xmlns:c15="http://schemas.microsoft.com/office/drawing/2012/chart" uri="{02D57815-91ED-43cb-92C2-25804820EDAC}">
                        <c15:formulaRef>
                          <c15:sqref>新建文本文档!$M$1</c15:sqref>
                        </c15:formulaRef>
                      </c:ext>
                    </c:extLst>
                    <c:strCache>
                      <c:ptCount val="1"/>
                      <c:pt idx="0">
                        <c:v>Hungary</c:v>
                      </c:pt>
                    </c:strCache>
                  </c:strRef>
                </c:tx>
                <c:spPr>
                  <a:ln w="22225" cap="rnd">
                    <a:solidFill>
                      <a:schemeClr val="accent5">
                        <a:lumMod val="80000"/>
                      </a:schemeClr>
                    </a:solidFill>
                  </a:ln>
                  <a:effectLst>
                    <a:glow rad="139700">
                      <a:schemeClr val="accent5">
                        <a:lumMod val="8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M$2:$M$503</c15:sqref>
                        </c15:formulaRef>
                      </c:ext>
                    </c:extLst>
                    <c:numCache>
                      <c:formatCode>General</c:formatCode>
                      <c:ptCount val="502"/>
                      <c:pt idx="0">
                        <c:v>52</c:v>
                      </c:pt>
                      <c:pt idx="1">
                        <c:v>60</c:v>
                      </c:pt>
                      <c:pt idx="2">
                        <c:v>60</c:v>
                      </c:pt>
                      <c:pt idx="3">
                        <c:v>61</c:v>
                      </c:pt>
                      <c:pt idx="4">
                        <c:v>67</c:v>
                      </c:pt>
                      <c:pt idx="5">
                        <c:v>61</c:v>
                      </c:pt>
                      <c:pt idx="6">
                        <c:v>75</c:v>
                      </c:pt>
                      <c:pt idx="7">
                        <c:v>92</c:v>
                      </c:pt>
                      <c:pt idx="8">
                        <c:v>121</c:v>
                      </c:pt>
                      <c:pt idx="9">
                        <c:v>125</c:v>
                      </c:pt>
                      <c:pt idx="10">
                        <c:v>131</c:v>
                      </c:pt>
                      <c:pt idx="11">
                        <c:v>141</c:v>
                      </c:pt>
                      <c:pt idx="12">
                        <c:v>128</c:v>
                      </c:pt>
                      <c:pt idx="13">
                        <c:v>105</c:v>
                      </c:pt>
                      <c:pt idx="14">
                        <c:v>85</c:v>
                      </c:pt>
                      <c:pt idx="15">
                        <c:v>70</c:v>
                      </c:pt>
                      <c:pt idx="16">
                        <c:v>61</c:v>
                      </c:pt>
                      <c:pt idx="17">
                        <c:v>52</c:v>
                      </c:pt>
                      <c:pt idx="18">
                        <c:v>45</c:v>
                      </c:pt>
                      <c:pt idx="19">
                        <c:v>42</c:v>
                      </c:pt>
                      <c:pt idx="20">
                        <c:v>39</c:v>
                      </c:pt>
                      <c:pt idx="21">
                        <c:v>39</c:v>
                      </c:pt>
                      <c:pt idx="22">
                        <c:v>40</c:v>
                      </c:pt>
                      <c:pt idx="23">
                        <c:v>43</c:v>
                      </c:pt>
                      <c:pt idx="24">
                        <c:v>42</c:v>
                      </c:pt>
                      <c:pt idx="25">
                        <c:v>42</c:v>
                      </c:pt>
                      <c:pt idx="26">
                        <c:v>42</c:v>
                      </c:pt>
                      <c:pt idx="27">
                        <c:v>40</c:v>
                      </c:pt>
                      <c:pt idx="28">
                        <c:v>39</c:v>
                      </c:pt>
                      <c:pt idx="29">
                        <c:v>40</c:v>
                      </c:pt>
                      <c:pt idx="30">
                        <c:v>39</c:v>
                      </c:pt>
                      <c:pt idx="31">
                        <c:v>42</c:v>
                      </c:pt>
                      <c:pt idx="32">
                        <c:v>50</c:v>
                      </c:pt>
                      <c:pt idx="33">
                        <c:v>49</c:v>
                      </c:pt>
                      <c:pt idx="34">
                        <c:v>48</c:v>
                      </c:pt>
                      <c:pt idx="35">
                        <c:v>47</c:v>
                      </c:pt>
                      <c:pt idx="36">
                        <c:v>43</c:v>
                      </c:pt>
                      <c:pt idx="37">
                        <c:v>44</c:v>
                      </c:pt>
                      <c:pt idx="38">
                        <c:v>48</c:v>
                      </c:pt>
                      <c:pt idx="39">
                        <c:v>46</c:v>
                      </c:pt>
                      <c:pt idx="40">
                        <c:v>45</c:v>
                      </c:pt>
                      <c:pt idx="41">
                        <c:v>47</c:v>
                      </c:pt>
                      <c:pt idx="42">
                        <c:v>48</c:v>
                      </c:pt>
                      <c:pt idx="43">
                        <c:v>57</c:v>
                      </c:pt>
                      <c:pt idx="44">
                        <c:v>54</c:v>
                      </c:pt>
                      <c:pt idx="45">
                        <c:v>56</c:v>
                      </c:pt>
                      <c:pt idx="46">
                        <c:v>54</c:v>
                      </c:pt>
                      <c:pt idx="47">
                        <c:v>65</c:v>
                      </c:pt>
                      <c:pt idx="48">
                        <c:v>62</c:v>
                      </c:pt>
                      <c:pt idx="49">
                        <c:v>63</c:v>
                      </c:pt>
                      <c:pt idx="50">
                        <c:v>64</c:v>
                      </c:pt>
                      <c:pt idx="51">
                        <c:v>76</c:v>
                      </c:pt>
                      <c:pt idx="52">
                        <c:v>108</c:v>
                      </c:pt>
                      <c:pt idx="53">
                        <c:v>122</c:v>
                      </c:pt>
                      <c:pt idx="54">
                        <c:v>158</c:v>
                      </c:pt>
                      <c:pt idx="55">
                        <c:v>190</c:v>
                      </c:pt>
                      <c:pt idx="56">
                        <c:v>229</c:v>
                      </c:pt>
                      <c:pt idx="57">
                        <c:v>322</c:v>
                      </c:pt>
                      <c:pt idx="58">
                        <c:v>268</c:v>
                      </c:pt>
                      <c:pt idx="59">
                        <c:v>229</c:v>
                      </c:pt>
                      <c:pt idx="60">
                        <c:v>167</c:v>
                      </c:pt>
                      <c:pt idx="61">
                        <c:v>100</c:v>
                      </c:pt>
                      <c:pt idx="62">
                        <c:v>71</c:v>
                      </c:pt>
                      <c:pt idx="63">
                        <c:v>66</c:v>
                      </c:pt>
                      <c:pt idx="64">
                        <c:v>60</c:v>
                      </c:pt>
                      <c:pt idx="65">
                        <c:v>52</c:v>
                      </c:pt>
                      <c:pt idx="66">
                        <c:v>50</c:v>
                      </c:pt>
                      <c:pt idx="67">
                        <c:v>48</c:v>
                      </c:pt>
                      <c:pt idx="68">
                        <c:v>44</c:v>
                      </c:pt>
                      <c:pt idx="69">
                        <c:v>43</c:v>
                      </c:pt>
                      <c:pt idx="70">
                        <c:v>43</c:v>
                      </c:pt>
                      <c:pt idx="71">
                        <c:v>43</c:v>
                      </c:pt>
                      <c:pt idx="72">
                        <c:v>43</c:v>
                      </c:pt>
                      <c:pt idx="73">
                        <c:v>45</c:v>
                      </c:pt>
                      <c:pt idx="74">
                        <c:v>47</c:v>
                      </c:pt>
                      <c:pt idx="75">
                        <c:v>47</c:v>
                      </c:pt>
                      <c:pt idx="76">
                        <c:v>43</c:v>
                      </c:pt>
                      <c:pt idx="77">
                        <c:v>45</c:v>
                      </c:pt>
                      <c:pt idx="78">
                        <c:v>41</c:v>
                      </c:pt>
                      <c:pt idx="79">
                        <c:v>38</c:v>
                      </c:pt>
                      <c:pt idx="80">
                        <c:v>35</c:v>
                      </c:pt>
                      <c:pt idx="81">
                        <c:v>36</c:v>
                      </c:pt>
                      <c:pt idx="82">
                        <c:v>36</c:v>
                      </c:pt>
                      <c:pt idx="83">
                        <c:v>34</c:v>
                      </c:pt>
                      <c:pt idx="84">
                        <c:v>33</c:v>
                      </c:pt>
                      <c:pt idx="85">
                        <c:v>32</c:v>
                      </c:pt>
                      <c:pt idx="86">
                        <c:v>31</c:v>
                      </c:pt>
                      <c:pt idx="87">
                        <c:v>28</c:v>
                      </c:pt>
                      <c:pt idx="88">
                        <c:v>33</c:v>
                      </c:pt>
                      <c:pt idx="89">
                        <c:v>54</c:v>
                      </c:pt>
                      <c:pt idx="90">
                        <c:v>61</c:v>
                      </c:pt>
                      <c:pt idx="91">
                        <c:v>63</c:v>
                      </c:pt>
                      <c:pt idx="92">
                        <c:v>69</c:v>
                      </c:pt>
                      <c:pt idx="93">
                        <c:v>52</c:v>
                      </c:pt>
                      <c:pt idx="94">
                        <c:v>50</c:v>
                      </c:pt>
                      <c:pt idx="95">
                        <c:v>52</c:v>
                      </c:pt>
                      <c:pt idx="96">
                        <c:v>40</c:v>
                      </c:pt>
                      <c:pt idx="97">
                        <c:v>45</c:v>
                      </c:pt>
                      <c:pt idx="98">
                        <c:v>57</c:v>
                      </c:pt>
                      <c:pt idx="99">
                        <c:v>67</c:v>
                      </c:pt>
                      <c:pt idx="100">
                        <c:v>67</c:v>
                      </c:pt>
                      <c:pt idx="101">
                        <c:v>80</c:v>
                      </c:pt>
                      <c:pt idx="102">
                        <c:v>120</c:v>
                      </c:pt>
                      <c:pt idx="103">
                        <c:v>221</c:v>
                      </c:pt>
                      <c:pt idx="104">
                        <c:v>293</c:v>
                      </c:pt>
                      <c:pt idx="105">
                        <c:v>344</c:v>
                      </c:pt>
                      <c:pt idx="106">
                        <c:v>595</c:v>
                      </c:pt>
                      <c:pt idx="107">
                        <c:v>581</c:v>
                      </c:pt>
                      <c:pt idx="108">
                        <c:v>493</c:v>
                      </c:pt>
                      <c:pt idx="109">
                        <c:v>332</c:v>
                      </c:pt>
                      <c:pt idx="110">
                        <c:v>219</c:v>
                      </c:pt>
                      <c:pt idx="111">
                        <c:v>196</c:v>
                      </c:pt>
                      <c:pt idx="112">
                        <c:v>111</c:v>
                      </c:pt>
                      <c:pt idx="113">
                        <c:v>120</c:v>
                      </c:pt>
                      <c:pt idx="114">
                        <c:v>104</c:v>
                      </c:pt>
                      <c:pt idx="115">
                        <c:v>94</c:v>
                      </c:pt>
                      <c:pt idx="116">
                        <c:v>113</c:v>
                      </c:pt>
                      <c:pt idx="117">
                        <c:v>103</c:v>
                      </c:pt>
                      <c:pt idx="118">
                        <c:v>83</c:v>
                      </c:pt>
                      <c:pt idx="119">
                        <c:v>60</c:v>
                      </c:pt>
                      <c:pt idx="120">
                        <c:v>50</c:v>
                      </c:pt>
                      <c:pt idx="121">
                        <c:v>49</c:v>
                      </c:pt>
                      <c:pt idx="122">
                        <c:v>46</c:v>
                      </c:pt>
                      <c:pt idx="123">
                        <c:v>48</c:v>
                      </c:pt>
                      <c:pt idx="124">
                        <c:v>43</c:v>
                      </c:pt>
                      <c:pt idx="125">
                        <c:v>40</c:v>
                      </c:pt>
                      <c:pt idx="126">
                        <c:v>43</c:v>
                      </c:pt>
                      <c:pt idx="127">
                        <c:v>37</c:v>
                      </c:pt>
                      <c:pt idx="128">
                        <c:v>33</c:v>
                      </c:pt>
                      <c:pt idx="129">
                        <c:v>39</c:v>
                      </c:pt>
                      <c:pt idx="130">
                        <c:v>42</c:v>
                      </c:pt>
                      <c:pt idx="131">
                        <c:v>37</c:v>
                      </c:pt>
                      <c:pt idx="132">
                        <c:v>37</c:v>
                      </c:pt>
                      <c:pt idx="133">
                        <c:v>33</c:v>
                      </c:pt>
                      <c:pt idx="134">
                        <c:v>36</c:v>
                      </c:pt>
                      <c:pt idx="135">
                        <c:v>32</c:v>
                      </c:pt>
                      <c:pt idx="136">
                        <c:v>32</c:v>
                      </c:pt>
                      <c:pt idx="137">
                        <c:v>32</c:v>
                      </c:pt>
                      <c:pt idx="138">
                        <c:v>36</c:v>
                      </c:pt>
                      <c:pt idx="139">
                        <c:v>35</c:v>
                      </c:pt>
                      <c:pt idx="140">
                        <c:v>39</c:v>
                      </c:pt>
                      <c:pt idx="141">
                        <c:v>57</c:v>
                      </c:pt>
                      <c:pt idx="142">
                        <c:v>70</c:v>
                      </c:pt>
                      <c:pt idx="143">
                        <c:v>67</c:v>
                      </c:pt>
                      <c:pt idx="144">
                        <c:v>58</c:v>
                      </c:pt>
                      <c:pt idx="145">
                        <c:v>65</c:v>
                      </c:pt>
                      <c:pt idx="146">
                        <c:v>71</c:v>
                      </c:pt>
                      <c:pt idx="147">
                        <c:v>61</c:v>
                      </c:pt>
                      <c:pt idx="148">
                        <c:v>51</c:v>
                      </c:pt>
                      <c:pt idx="149">
                        <c:v>74</c:v>
                      </c:pt>
                      <c:pt idx="150">
                        <c:v>58</c:v>
                      </c:pt>
                      <c:pt idx="151">
                        <c:v>62</c:v>
                      </c:pt>
                      <c:pt idx="152">
                        <c:v>65</c:v>
                      </c:pt>
                      <c:pt idx="153">
                        <c:v>72</c:v>
                      </c:pt>
                      <c:pt idx="154">
                        <c:v>69</c:v>
                      </c:pt>
                      <c:pt idx="155">
                        <c:v>76</c:v>
                      </c:pt>
                      <c:pt idx="156">
                        <c:v>87</c:v>
                      </c:pt>
                      <c:pt idx="157">
                        <c:v>95</c:v>
                      </c:pt>
                      <c:pt idx="158">
                        <c:v>108</c:v>
                      </c:pt>
                      <c:pt idx="159">
                        <c:v>218</c:v>
                      </c:pt>
                      <c:pt idx="160">
                        <c:v>341</c:v>
                      </c:pt>
                      <c:pt idx="161">
                        <c:v>473</c:v>
                      </c:pt>
                      <c:pt idx="162">
                        <c:v>472</c:v>
                      </c:pt>
                      <c:pt idx="163">
                        <c:v>412</c:v>
                      </c:pt>
                      <c:pt idx="164">
                        <c:v>393</c:v>
                      </c:pt>
                      <c:pt idx="165">
                        <c:v>349</c:v>
                      </c:pt>
                      <c:pt idx="166">
                        <c:v>214</c:v>
                      </c:pt>
                      <c:pt idx="167">
                        <c:v>200</c:v>
                      </c:pt>
                      <c:pt idx="168">
                        <c:v>171</c:v>
                      </c:pt>
                      <c:pt idx="169">
                        <c:v>114</c:v>
                      </c:pt>
                      <c:pt idx="170">
                        <c:v>79</c:v>
                      </c:pt>
                      <c:pt idx="171">
                        <c:v>55</c:v>
                      </c:pt>
                      <c:pt idx="172">
                        <c:v>38</c:v>
                      </c:pt>
                      <c:pt idx="173">
                        <c:v>57</c:v>
                      </c:pt>
                      <c:pt idx="174">
                        <c:v>63</c:v>
                      </c:pt>
                      <c:pt idx="175">
                        <c:v>43</c:v>
                      </c:pt>
                      <c:pt idx="176">
                        <c:v>40</c:v>
                      </c:pt>
                      <c:pt idx="177">
                        <c:v>41</c:v>
                      </c:pt>
                      <c:pt idx="178">
                        <c:v>43</c:v>
                      </c:pt>
                      <c:pt idx="179">
                        <c:v>40</c:v>
                      </c:pt>
                      <c:pt idx="180">
                        <c:v>40</c:v>
                      </c:pt>
                      <c:pt idx="181">
                        <c:v>34</c:v>
                      </c:pt>
                      <c:pt idx="182">
                        <c:v>34</c:v>
                      </c:pt>
                      <c:pt idx="183">
                        <c:v>38</c:v>
                      </c:pt>
                      <c:pt idx="184">
                        <c:v>37</c:v>
                      </c:pt>
                      <c:pt idx="185">
                        <c:v>55</c:v>
                      </c:pt>
                      <c:pt idx="186">
                        <c:v>60</c:v>
                      </c:pt>
                      <c:pt idx="187">
                        <c:v>56</c:v>
                      </c:pt>
                      <c:pt idx="188">
                        <c:v>49</c:v>
                      </c:pt>
                      <c:pt idx="189">
                        <c:v>67</c:v>
                      </c:pt>
                      <c:pt idx="190">
                        <c:v>56</c:v>
                      </c:pt>
                      <c:pt idx="191">
                        <c:v>51</c:v>
                      </c:pt>
                      <c:pt idx="192">
                        <c:v>112</c:v>
                      </c:pt>
                      <c:pt idx="193">
                        <c:v>147</c:v>
                      </c:pt>
                      <c:pt idx="194">
                        <c:v>152</c:v>
                      </c:pt>
                      <c:pt idx="195">
                        <c:v>130</c:v>
                      </c:pt>
                      <c:pt idx="196">
                        <c:v>116</c:v>
                      </c:pt>
                      <c:pt idx="197">
                        <c:v>102</c:v>
                      </c:pt>
                      <c:pt idx="198">
                        <c:v>97</c:v>
                      </c:pt>
                      <c:pt idx="199">
                        <c:v>97</c:v>
                      </c:pt>
                      <c:pt idx="200">
                        <c:v>167</c:v>
                      </c:pt>
                      <c:pt idx="201">
                        <c:v>233</c:v>
                      </c:pt>
                      <c:pt idx="202">
                        <c:v>314</c:v>
                      </c:pt>
                      <c:pt idx="203">
                        <c:v>312</c:v>
                      </c:pt>
                      <c:pt idx="204">
                        <c:v>356</c:v>
                      </c:pt>
                      <c:pt idx="205">
                        <c:v>318</c:v>
                      </c:pt>
                      <c:pt idx="206">
                        <c:v>243</c:v>
                      </c:pt>
                      <c:pt idx="207">
                        <c:v>229</c:v>
                      </c:pt>
                      <c:pt idx="208">
                        <c:v>152</c:v>
                      </c:pt>
                      <c:pt idx="209">
                        <c:v>108</c:v>
                      </c:pt>
                      <c:pt idx="210">
                        <c:v>100</c:v>
                      </c:pt>
                      <c:pt idx="211">
                        <c:v>91</c:v>
                      </c:pt>
                      <c:pt idx="212">
                        <c:v>96</c:v>
                      </c:pt>
                      <c:pt idx="213">
                        <c:v>72</c:v>
                      </c:pt>
                      <c:pt idx="214">
                        <c:v>68</c:v>
                      </c:pt>
                      <c:pt idx="215">
                        <c:v>78</c:v>
                      </c:pt>
                      <c:pt idx="216">
                        <c:v>61</c:v>
                      </c:pt>
                      <c:pt idx="217">
                        <c:v>46</c:v>
                      </c:pt>
                      <c:pt idx="218">
                        <c:v>52</c:v>
                      </c:pt>
                      <c:pt idx="219">
                        <c:v>54</c:v>
                      </c:pt>
                      <c:pt idx="220">
                        <c:v>53</c:v>
                      </c:pt>
                      <c:pt idx="221">
                        <c:v>37</c:v>
                      </c:pt>
                      <c:pt idx="222">
                        <c:v>32</c:v>
                      </c:pt>
                      <c:pt idx="223">
                        <c:v>31</c:v>
                      </c:pt>
                      <c:pt idx="224">
                        <c:v>42</c:v>
                      </c:pt>
                      <c:pt idx="225">
                        <c:v>46</c:v>
                      </c:pt>
                      <c:pt idx="226">
                        <c:v>43</c:v>
                      </c:pt>
                      <c:pt idx="227">
                        <c:v>40</c:v>
                      </c:pt>
                      <c:pt idx="228">
                        <c:v>42</c:v>
                      </c:pt>
                      <c:pt idx="229">
                        <c:v>50</c:v>
                      </c:pt>
                      <c:pt idx="230">
                        <c:v>44</c:v>
                      </c:pt>
                      <c:pt idx="231">
                        <c:v>37</c:v>
                      </c:pt>
                      <c:pt idx="232">
                        <c:v>31</c:v>
                      </c:pt>
                      <c:pt idx="233">
                        <c:v>27</c:v>
                      </c:pt>
                      <c:pt idx="234">
                        <c:v>29</c:v>
                      </c:pt>
                      <c:pt idx="235">
                        <c:v>32</c:v>
                      </c:pt>
                      <c:pt idx="236">
                        <c:v>36</c:v>
                      </c:pt>
                      <c:pt idx="237">
                        <c:v>44</c:v>
                      </c:pt>
                      <c:pt idx="238">
                        <c:v>40</c:v>
                      </c:pt>
                      <c:pt idx="239">
                        <c:v>33</c:v>
                      </c:pt>
                      <c:pt idx="240">
                        <c:v>34</c:v>
                      </c:pt>
                      <c:pt idx="241">
                        <c:v>36</c:v>
                      </c:pt>
                      <c:pt idx="242">
                        <c:v>40</c:v>
                      </c:pt>
                      <c:pt idx="243">
                        <c:v>33</c:v>
                      </c:pt>
                      <c:pt idx="244">
                        <c:v>44</c:v>
                      </c:pt>
                      <c:pt idx="245">
                        <c:v>67</c:v>
                      </c:pt>
                      <c:pt idx="246">
                        <c:v>71</c:v>
                      </c:pt>
                      <c:pt idx="247">
                        <c:v>65</c:v>
                      </c:pt>
                      <c:pt idx="248">
                        <c:v>50</c:v>
                      </c:pt>
                      <c:pt idx="249">
                        <c:v>56</c:v>
                      </c:pt>
                      <c:pt idx="250">
                        <c:v>45</c:v>
                      </c:pt>
                      <c:pt idx="251">
                        <c:v>57</c:v>
                      </c:pt>
                      <c:pt idx="252">
                        <c:v>53</c:v>
                      </c:pt>
                      <c:pt idx="253">
                        <c:v>62</c:v>
                      </c:pt>
                      <c:pt idx="254">
                        <c:v>50</c:v>
                      </c:pt>
                      <c:pt idx="255">
                        <c:v>55</c:v>
                      </c:pt>
                      <c:pt idx="256">
                        <c:v>52</c:v>
                      </c:pt>
                      <c:pt idx="257">
                        <c:v>68</c:v>
                      </c:pt>
                      <c:pt idx="258">
                        <c:v>64</c:v>
                      </c:pt>
                      <c:pt idx="259">
                        <c:v>73</c:v>
                      </c:pt>
                      <c:pt idx="260">
                        <c:v>84</c:v>
                      </c:pt>
                      <c:pt idx="261">
                        <c:v>103</c:v>
                      </c:pt>
                      <c:pt idx="262">
                        <c:v>130</c:v>
                      </c:pt>
                      <c:pt idx="263">
                        <c:v>192</c:v>
                      </c:pt>
                      <c:pt idx="264">
                        <c:v>291</c:v>
                      </c:pt>
                      <c:pt idx="265">
                        <c:v>426</c:v>
                      </c:pt>
                      <c:pt idx="266">
                        <c:v>430</c:v>
                      </c:pt>
                      <c:pt idx="267">
                        <c:v>316</c:v>
                      </c:pt>
                      <c:pt idx="268">
                        <c:v>226</c:v>
                      </c:pt>
                      <c:pt idx="269">
                        <c:v>182</c:v>
                      </c:pt>
                      <c:pt idx="270">
                        <c:v>152</c:v>
                      </c:pt>
                      <c:pt idx="271">
                        <c:v>113</c:v>
                      </c:pt>
                      <c:pt idx="272">
                        <c:v>81</c:v>
                      </c:pt>
                      <c:pt idx="273">
                        <c:v>64</c:v>
                      </c:pt>
                      <c:pt idx="274">
                        <c:v>49</c:v>
                      </c:pt>
                      <c:pt idx="275">
                        <c:v>49</c:v>
                      </c:pt>
                      <c:pt idx="276">
                        <c:v>40</c:v>
                      </c:pt>
                      <c:pt idx="277">
                        <c:v>38</c:v>
                      </c:pt>
                      <c:pt idx="278">
                        <c:v>31</c:v>
                      </c:pt>
                      <c:pt idx="279">
                        <c:v>31</c:v>
                      </c:pt>
                      <c:pt idx="280">
                        <c:v>29</c:v>
                      </c:pt>
                      <c:pt idx="281">
                        <c:v>30</c:v>
                      </c:pt>
                      <c:pt idx="282">
                        <c:v>28</c:v>
                      </c:pt>
                      <c:pt idx="283">
                        <c:v>23</c:v>
                      </c:pt>
                      <c:pt idx="284">
                        <c:v>25</c:v>
                      </c:pt>
                      <c:pt idx="285">
                        <c:v>26</c:v>
                      </c:pt>
                      <c:pt idx="286">
                        <c:v>24</c:v>
                      </c:pt>
                      <c:pt idx="287">
                        <c:v>21</c:v>
                      </c:pt>
                      <c:pt idx="288">
                        <c:v>21</c:v>
                      </c:pt>
                      <c:pt idx="289">
                        <c:v>21</c:v>
                      </c:pt>
                      <c:pt idx="290">
                        <c:v>20</c:v>
                      </c:pt>
                      <c:pt idx="291">
                        <c:v>18</c:v>
                      </c:pt>
                      <c:pt idx="292">
                        <c:v>20</c:v>
                      </c:pt>
                      <c:pt idx="293">
                        <c:v>25</c:v>
                      </c:pt>
                      <c:pt idx="294">
                        <c:v>29</c:v>
                      </c:pt>
                      <c:pt idx="295">
                        <c:v>27</c:v>
                      </c:pt>
                      <c:pt idx="296">
                        <c:v>27</c:v>
                      </c:pt>
                      <c:pt idx="297">
                        <c:v>36</c:v>
                      </c:pt>
                      <c:pt idx="298">
                        <c:v>43</c:v>
                      </c:pt>
                      <c:pt idx="299">
                        <c:v>43</c:v>
                      </c:pt>
                      <c:pt idx="300">
                        <c:v>47</c:v>
                      </c:pt>
                      <c:pt idx="301">
                        <c:v>48</c:v>
                      </c:pt>
                      <c:pt idx="302">
                        <c:v>52</c:v>
                      </c:pt>
                      <c:pt idx="303">
                        <c:v>48</c:v>
                      </c:pt>
                      <c:pt idx="304">
                        <c:v>43</c:v>
                      </c:pt>
                      <c:pt idx="305">
                        <c:v>47</c:v>
                      </c:pt>
                      <c:pt idx="306">
                        <c:v>53</c:v>
                      </c:pt>
                      <c:pt idx="307">
                        <c:v>54</c:v>
                      </c:pt>
                      <c:pt idx="308">
                        <c:v>66</c:v>
                      </c:pt>
                      <c:pt idx="309">
                        <c:v>61</c:v>
                      </c:pt>
                      <c:pt idx="310">
                        <c:v>63</c:v>
                      </c:pt>
                      <c:pt idx="311">
                        <c:v>50</c:v>
                      </c:pt>
                      <c:pt idx="312">
                        <c:v>47</c:v>
                      </c:pt>
                      <c:pt idx="313">
                        <c:v>60</c:v>
                      </c:pt>
                      <c:pt idx="314">
                        <c:v>60</c:v>
                      </c:pt>
                      <c:pt idx="315">
                        <c:v>67</c:v>
                      </c:pt>
                      <c:pt idx="316">
                        <c:v>75</c:v>
                      </c:pt>
                      <c:pt idx="317">
                        <c:v>75</c:v>
                      </c:pt>
                      <c:pt idx="318">
                        <c:v>85</c:v>
                      </c:pt>
                      <c:pt idx="319">
                        <c:v>155</c:v>
                      </c:pt>
                      <c:pt idx="320">
                        <c:v>242</c:v>
                      </c:pt>
                      <c:pt idx="321">
                        <c:v>295</c:v>
                      </c:pt>
                      <c:pt idx="322">
                        <c:v>286</c:v>
                      </c:pt>
                      <c:pt idx="323">
                        <c:v>288</c:v>
                      </c:pt>
                      <c:pt idx="324">
                        <c:v>167</c:v>
                      </c:pt>
                      <c:pt idx="325">
                        <c:v>106</c:v>
                      </c:pt>
                      <c:pt idx="326">
                        <c:v>74</c:v>
                      </c:pt>
                      <c:pt idx="327">
                        <c:v>60</c:v>
                      </c:pt>
                      <c:pt idx="328">
                        <c:v>49</c:v>
                      </c:pt>
                      <c:pt idx="329">
                        <c:v>44</c:v>
                      </c:pt>
                      <c:pt idx="330">
                        <c:v>42</c:v>
                      </c:pt>
                      <c:pt idx="331">
                        <c:v>31</c:v>
                      </c:pt>
                      <c:pt idx="332">
                        <c:v>32</c:v>
                      </c:pt>
                      <c:pt idx="333">
                        <c:v>32</c:v>
                      </c:pt>
                      <c:pt idx="334">
                        <c:v>33</c:v>
                      </c:pt>
                      <c:pt idx="335">
                        <c:v>29</c:v>
                      </c:pt>
                      <c:pt idx="336">
                        <c:v>26</c:v>
                      </c:pt>
                      <c:pt idx="337">
                        <c:v>29</c:v>
                      </c:pt>
                      <c:pt idx="338">
                        <c:v>30</c:v>
                      </c:pt>
                      <c:pt idx="339">
                        <c:v>33</c:v>
                      </c:pt>
                      <c:pt idx="340">
                        <c:v>30</c:v>
                      </c:pt>
                      <c:pt idx="341">
                        <c:v>27</c:v>
                      </c:pt>
                      <c:pt idx="342">
                        <c:v>28</c:v>
                      </c:pt>
                      <c:pt idx="343">
                        <c:v>25</c:v>
                      </c:pt>
                      <c:pt idx="344">
                        <c:v>24</c:v>
                      </c:pt>
                      <c:pt idx="345">
                        <c:v>24</c:v>
                      </c:pt>
                      <c:pt idx="346">
                        <c:v>25</c:v>
                      </c:pt>
                      <c:pt idx="347">
                        <c:v>25</c:v>
                      </c:pt>
                      <c:pt idx="348">
                        <c:v>24</c:v>
                      </c:pt>
                      <c:pt idx="349">
                        <c:v>32</c:v>
                      </c:pt>
                      <c:pt idx="350">
                        <c:v>52</c:v>
                      </c:pt>
                      <c:pt idx="351">
                        <c:v>57</c:v>
                      </c:pt>
                      <c:pt idx="352">
                        <c:v>48</c:v>
                      </c:pt>
                      <c:pt idx="353">
                        <c:v>43</c:v>
                      </c:pt>
                      <c:pt idx="354">
                        <c:v>38</c:v>
                      </c:pt>
                      <c:pt idx="355">
                        <c:v>40</c:v>
                      </c:pt>
                      <c:pt idx="356">
                        <c:v>36</c:v>
                      </c:pt>
                      <c:pt idx="357">
                        <c:v>36</c:v>
                      </c:pt>
                      <c:pt idx="358">
                        <c:v>48</c:v>
                      </c:pt>
                      <c:pt idx="359">
                        <c:v>41</c:v>
                      </c:pt>
                      <c:pt idx="360">
                        <c:v>46</c:v>
                      </c:pt>
                      <c:pt idx="361">
                        <c:v>43</c:v>
                      </c:pt>
                      <c:pt idx="362">
                        <c:v>52</c:v>
                      </c:pt>
                      <c:pt idx="363">
                        <c:v>53</c:v>
                      </c:pt>
                      <c:pt idx="364">
                        <c:v>60</c:v>
                      </c:pt>
                      <c:pt idx="365">
                        <c:v>70</c:v>
                      </c:pt>
                      <c:pt idx="366">
                        <c:v>70</c:v>
                      </c:pt>
                      <c:pt idx="367">
                        <c:v>104</c:v>
                      </c:pt>
                      <c:pt idx="368">
                        <c:v>128</c:v>
                      </c:pt>
                      <c:pt idx="369">
                        <c:v>169</c:v>
                      </c:pt>
                      <c:pt idx="370">
                        <c:v>220</c:v>
                      </c:pt>
                      <c:pt idx="371">
                        <c:v>336</c:v>
                      </c:pt>
                      <c:pt idx="372">
                        <c:v>417</c:v>
                      </c:pt>
                      <c:pt idx="373">
                        <c:v>365</c:v>
                      </c:pt>
                      <c:pt idx="374">
                        <c:v>254</c:v>
                      </c:pt>
                      <c:pt idx="375">
                        <c:v>166</c:v>
                      </c:pt>
                      <c:pt idx="376">
                        <c:v>103</c:v>
                      </c:pt>
                      <c:pt idx="377">
                        <c:v>89</c:v>
                      </c:pt>
                      <c:pt idx="378">
                        <c:v>90</c:v>
                      </c:pt>
                      <c:pt idx="379">
                        <c:v>62</c:v>
                      </c:pt>
                      <c:pt idx="380">
                        <c:v>54</c:v>
                      </c:pt>
                      <c:pt idx="381">
                        <c:v>46</c:v>
                      </c:pt>
                      <c:pt idx="382">
                        <c:v>39</c:v>
                      </c:pt>
                      <c:pt idx="383">
                        <c:v>33</c:v>
                      </c:pt>
                      <c:pt idx="384">
                        <c:v>32</c:v>
                      </c:pt>
                      <c:pt idx="385">
                        <c:v>29</c:v>
                      </c:pt>
                      <c:pt idx="386">
                        <c:v>34</c:v>
                      </c:pt>
                      <c:pt idx="387">
                        <c:v>40</c:v>
                      </c:pt>
                      <c:pt idx="388">
                        <c:v>34</c:v>
                      </c:pt>
                      <c:pt idx="389">
                        <c:v>34</c:v>
                      </c:pt>
                      <c:pt idx="390">
                        <c:v>30</c:v>
                      </c:pt>
                      <c:pt idx="391">
                        <c:v>26</c:v>
                      </c:pt>
                      <c:pt idx="392">
                        <c:v>27</c:v>
                      </c:pt>
                      <c:pt idx="393">
                        <c:v>32</c:v>
                      </c:pt>
                      <c:pt idx="394">
                        <c:v>29</c:v>
                      </c:pt>
                      <c:pt idx="395">
                        <c:v>26</c:v>
                      </c:pt>
                      <c:pt idx="396">
                        <c:v>28</c:v>
                      </c:pt>
                      <c:pt idx="397">
                        <c:v>29</c:v>
                      </c:pt>
                      <c:pt idx="398">
                        <c:v>34</c:v>
                      </c:pt>
                      <c:pt idx="399">
                        <c:v>29</c:v>
                      </c:pt>
                      <c:pt idx="400">
                        <c:v>33</c:v>
                      </c:pt>
                      <c:pt idx="401">
                        <c:v>41</c:v>
                      </c:pt>
                      <c:pt idx="402">
                        <c:v>54</c:v>
                      </c:pt>
                      <c:pt idx="403">
                        <c:v>59</c:v>
                      </c:pt>
                      <c:pt idx="404">
                        <c:v>65</c:v>
                      </c:pt>
                      <c:pt idx="405">
                        <c:v>53</c:v>
                      </c:pt>
                      <c:pt idx="406">
                        <c:v>52</c:v>
                      </c:pt>
                      <c:pt idx="407">
                        <c:v>49</c:v>
                      </c:pt>
                      <c:pt idx="408">
                        <c:v>46</c:v>
                      </c:pt>
                      <c:pt idx="409">
                        <c:v>43</c:v>
                      </c:pt>
                      <c:pt idx="410">
                        <c:v>54</c:v>
                      </c:pt>
                      <c:pt idx="411">
                        <c:v>60</c:v>
                      </c:pt>
                      <c:pt idx="412">
                        <c:v>61</c:v>
                      </c:pt>
                      <c:pt idx="413">
                        <c:v>52</c:v>
                      </c:pt>
                      <c:pt idx="414">
                        <c:v>69</c:v>
                      </c:pt>
                      <c:pt idx="415">
                        <c:v>59</c:v>
                      </c:pt>
                      <c:pt idx="416">
                        <c:v>67</c:v>
                      </c:pt>
                      <c:pt idx="417">
                        <c:v>69</c:v>
                      </c:pt>
                      <c:pt idx="418">
                        <c:v>60</c:v>
                      </c:pt>
                      <c:pt idx="419">
                        <c:v>76</c:v>
                      </c:pt>
                      <c:pt idx="420">
                        <c:v>87</c:v>
                      </c:pt>
                      <c:pt idx="421">
                        <c:v>106</c:v>
                      </c:pt>
                      <c:pt idx="422">
                        <c:v>124</c:v>
                      </c:pt>
                      <c:pt idx="423">
                        <c:v>218</c:v>
                      </c:pt>
                      <c:pt idx="424">
                        <c:v>293</c:v>
                      </c:pt>
                      <c:pt idx="425">
                        <c:v>305</c:v>
                      </c:pt>
                      <c:pt idx="426">
                        <c:v>299</c:v>
                      </c:pt>
                      <c:pt idx="427">
                        <c:v>187</c:v>
                      </c:pt>
                      <c:pt idx="428">
                        <c:v>138</c:v>
                      </c:pt>
                      <c:pt idx="429">
                        <c:v>96</c:v>
                      </c:pt>
                      <c:pt idx="430">
                        <c:v>76</c:v>
                      </c:pt>
                      <c:pt idx="431">
                        <c:v>59</c:v>
                      </c:pt>
                      <c:pt idx="432">
                        <c:v>64</c:v>
                      </c:pt>
                      <c:pt idx="433">
                        <c:v>55</c:v>
                      </c:pt>
                      <c:pt idx="434">
                        <c:v>42</c:v>
                      </c:pt>
                      <c:pt idx="435">
                        <c:v>43</c:v>
                      </c:pt>
                      <c:pt idx="436">
                        <c:v>41</c:v>
                      </c:pt>
                      <c:pt idx="437">
                        <c:v>42</c:v>
                      </c:pt>
                      <c:pt idx="438">
                        <c:v>41</c:v>
                      </c:pt>
                      <c:pt idx="439">
                        <c:v>40</c:v>
                      </c:pt>
                      <c:pt idx="440">
                        <c:v>43</c:v>
                      </c:pt>
                      <c:pt idx="441">
                        <c:v>35</c:v>
                      </c:pt>
                      <c:pt idx="442">
                        <c:v>32</c:v>
                      </c:pt>
                      <c:pt idx="443">
                        <c:v>33</c:v>
                      </c:pt>
                      <c:pt idx="444">
                        <c:v>30</c:v>
                      </c:pt>
                      <c:pt idx="445">
                        <c:v>27</c:v>
                      </c:pt>
                      <c:pt idx="446">
                        <c:v>26</c:v>
                      </c:pt>
                      <c:pt idx="447">
                        <c:v>24</c:v>
                      </c:pt>
                      <c:pt idx="448">
                        <c:v>24</c:v>
                      </c:pt>
                      <c:pt idx="449">
                        <c:v>28</c:v>
                      </c:pt>
                      <c:pt idx="450">
                        <c:v>32</c:v>
                      </c:pt>
                      <c:pt idx="451">
                        <c:v>35</c:v>
                      </c:pt>
                      <c:pt idx="452">
                        <c:v>32</c:v>
                      </c:pt>
                      <c:pt idx="453">
                        <c:v>40</c:v>
                      </c:pt>
                      <c:pt idx="454">
                        <c:v>64</c:v>
                      </c:pt>
                      <c:pt idx="455">
                        <c:v>70</c:v>
                      </c:pt>
                      <c:pt idx="456">
                        <c:v>60</c:v>
                      </c:pt>
                      <c:pt idx="457">
                        <c:v>58</c:v>
                      </c:pt>
                      <c:pt idx="458">
                        <c:v>58</c:v>
                      </c:pt>
                      <c:pt idx="459">
                        <c:v>58</c:v>
                      </c:pt>
                      <c:pt idx="460">
                        <c:v>63</c:v>
                      </c:pt>
                      <c:pt idx="461">
                        <c:v>58</c:v>
                      </c:pt>
                      <c:pt idx="462">
                        <c:v>62</c:v>
                      </c:pt>
                      <c:pt idx="463">
                        <c:v>61</c:v>
                      </c:pt>
                      <c:pt idx="464">
                        <c:v>65</c:v>
                      </c:pt>
                      <c:pt idx="465">
                        <c:v>66</c:v>
                      </c:pt>
                      <c:pt idx="466">
                        <c:v>67</c:v>
                      </c:pt>
                      <c:pt idx="467">
                        <c:v>81</c:v>
                      </c:pt>
                      <c:pt idx="468">
                        <c:v>87</c:v>
                      </c:pt>
                      <c:pt idx="469">
                        <c:v>83</c:v>
                      </c:pt>
                      <c:pt idx="470">
                        <c:v>108</c:v>
                      </c:pt>
                      <c:pt idx="471">
                        <c:v>164</c:v>
                      </c:pt>
                      <c:pt idx="472">
                        <c:v>347</c:v>
                      </c:pt>
                      <c:pt idx="473">
                        <c:v>538</c:v>
                      </c:pt>
                      <c:pt idx="474">
                        <c:v>830</c:v>
                      </c:pt>
                      <c:pt idx="475">
                        <c:v>1121</c:v>
                      </c:pt>
                      <c:pt idx="476">
                        <c:v>960</c:v>
                      </c:pt>
                      <c:pt idx="477">
                        <c:v>600</c:v>
                      </c:pt>
                      <c:pt idx="478">
                        <c:v>308</c:v>
                      </c:pt>
                      <c:pt idx="479">
                        <c:v>174</c:v>
                      </c:pt>
                      <c:pt idx="480">
                        <c:v>133</c:v>
                      </c:pt>
                      <c:pt idx="481">
                        <c:v>111</c:v>
                      </c:pt>
                      <c:pt idx="482">
                        <c:v>78</c:v>
                      </c:pt>
                      <c:pt idx="483">
                        <c:v>74</c:v>
                      </c:pt>
                      <c:pt idx="484">
                        <c:v>57</c:v>
                      </c:pt>
                      <c:pt idx="485">
                        <c:v>56</c:v>
                      </c:pt>
                      <c:pt idx="486">
                        <c:v>47</c:v>
                      </c:pt>
                      <c:pt idx="487">
                        <c:v>34</c:v>
                      </c:pt>
                      <c:pt idx="488">
                        <c:v>31</c:v>
                      </c:pt>
                      <c:pt idx="489">
                        <c:v>30</c:v>
                      </c:pt>
                      <c:pt idx="490">
                        <c:v>29</c:v>
                      </c:pt>
                      <c:pt idx="491">
                        <c:v>29</c:v>
                      </c:pt>
                      <c:pt idx="492">
                        <c:v>26</c:v>
                      </c:pt>
                      <c:pt idx="493">
                        <c:v>26</c:v>
                      </c:pt>
                      <c:pt idx="494">
                        <c:v>25</c:v>
                      </c:pt>
                      <c:pt idx="495">
                        <c:v>22</c:v>
                      </c:pt>
                      <c:pt idx="496">
                        <c:v>23</c:v>
                      </c:pt>
                      <c:pt idx="497">
                        <c:v>22</c:v>
                      </c:pt>
                      <c:pt idx="498">
                        <c:v>25</c:v>
                      </c:pt>
                      <c:pt idx="499">
                        <c:v>25</c:v>
                      </c:pt>
                      <c:pt idx="500">
                        <c:v>22</c:v>
                      </c:pt>
                      <c:pt idx="501">
                        <c:v>23</c:v>
                      </c:pt>
                    </c:numCache>
                  </c:numRef>
                </c:val>
                <c:smooth val="0"/>
                <c:extLst xmlns:c15="http://schemas.microsoft.com/office/drawing/2012/chart">
                  <c:ext xmlns:c16="http://schemas.microsoft.com/office/drawing/2014/chart" uri="{C3380CC4-5D6E-409C-BE32-E72D297353CC}">
                    <c16:uniqueId val="{0000000E-506C-4C2F-92FC-8DF2D5A74E9C}"/>
                  </c:ext>
                </c:extLst>
              </c15:ser>
            </c15:filteredLineSeries>
            <c15:filteredLineSeries>
              <c15:ser>
                <c:idx val="13"/>
                <c:order val="13"/>
                <c:tx>
                  <c:strRef>
                    <c:extLst xmlns:c15="http://schemas.microsoft.com/office/drawing/2012/chart">
                      <c:ext xmlns:c15="http://schemas.microsoft.com/office/drawing/2012/chart" uri="{02D57815-91ED-43cb-92C2-25804820EDAC}">
                        <c15:formulaRef>
                          <c15:sqref>新建文本文档!$O$1</c15:sqref>
                        </c15:formulaRef>
                      </c:ext>
                    </c:extLst>
                    <c:strCache>
                      <c:ptCount val="1"/>
                      <c:pt idx="0">
                        <c:v>Mexico</c:v>
                      </c:pt>
                    </c:strCache>
                  </c:strRef>
                </c:tx>
                <c:spPr>
                  <a:ln w="22225" cap="rnd">
                    <a:solidFill>
                      <a:schemeClr val="accent3">
                        <a:lumMod val="60000"/>
                        <a:lumOff val="40000"/>
                      </a:schemeClr>
                    </a:solidFill>
                  </a:ln>
                  <a:effectLst>
                    <a:glow rad="139700">
                      <a:schemeClr val="accent3">
                        <a:lumMod val="60000"/>
                        <a:lumOff val="4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O$2:$O$503</c15:sqref>
                        </c15:formulaRef>
                      </c:ext>
                    </c:extLst>
                    <c:numCache>
                      <c:formatCode>General</c:formatCode>
                      <c:ptCount val="502"/>
                      <c:pt idx="0">
                        <c:v>1397</c:v>
                      </c:pt>
                      <c:pt idx="1">
                        <c:v>1383</c:v>
                      </c:pt>
                      <c:pt idx="2">
                        <c:v>1475</c:v>
                      </c:pt>
                      <c:pt idx="3">
                        <c:v>1310</c:v>
                      </c:pt>
                      <c:pt idx="4">
                        <c:v>1222</c:v>
                      </c:pt>
                      <c:pt idx="5">
                        <c:v>1169</c:v>
                      </c:pt>
                      <c:pt idx="6">
                        <c:v>1064</c:v>
                      </c:pt>
                      <c:pt idx="7">
                        <c:v>1137</c:v>
                      </c:pt>
                      <c:pt idx="8">
                        <c:v>1131</c:v>
                      </c:pt>
                      <c:pt idx="9">
                        <c:v>1069</c:v>
                      </c:pt>
                      <c:pt idx="10">
                        <c:v>1088</c:v>
                      </c:pt>
                      <c:pt idx="11">
                        <c:v>1038</c:v>
                      </c:pt>
                      <c:pt idx="12">
                        <c:v>950</c:v>
                      </c:pt>
                      <c:pt idx="13">
                        <c:v>980</c:v>
                      </c:pt>
                      <c:pt idx="14">
                        <c:v>880</c:v>
                      </c:pt>
                      <c:pt idx="15">
                        <c:v>933</c:v>
                      </c:pt>
                      <c:pt idx="16">
                        <c:v>844</c:v>
                      </c:pt>
                      <c:pt idx="17">
                        <c:v>855</c:v>
                      </c:pt>
                      <c:pt idx="18">
                        <c:v>869</c:v>
                      </c:pt>
                      <c:pt idx="19">
                        <c:v>909</c:v>
                      </c:pt>
                      <c:pt idx="20">
                        <c:v>894</c:v>
                      </c:pt>
                      <c:pt idx="21">
                        <c:v>823</c:v>
                      </c:pt>
                      <c:pt idx="22">
                        <c:v>776</c:v>
                      </c:pt>
                      <c:pt idx="23">
                        <c:v>815</c:v>
                      </c:pt>
                      <c:pt idx="24">
                        <c:v>780</c:v>
                      </c:pt>
                      <c:pt idx="25">
                        <c:v>770</c:v>
                      </c:pt>
                      <c:pt idx="26">
                        <c:v>660</c:v>
                      </c:pt>
                      <c:pt idx="27">
                        <c:v>759</c:v>
                      </c:pt>
                      <c:pt idx="28">
                        <c:v>753</c:v>
                      </c:pt>
                      <c:pt idx="29">
                        <c:v>774</c:v>
                      </c:pt>
                      <c:pt idx="30">
                        <c:v>737</c:v>
                      </c:pt>
                      <c:pt idx="31">
                        <c:v>790</c:v>
                      </c:pt>
                      <c:pt idx="32">
                        <c:v>713</c:v>
                      </c:pt>
                      <c:pt idx="33">
                        <c:v>731</c:v>
                      </c:pt>
                      <c:pt idx="34">
                        <c:v>786</c:v>
                      </c:pt>
                      <c:pt idx="35">
                        <c:v>856</c:v>
                      </c:pt>
                      <c:pt idx="36">
                        <c:v>909</c:v>
                      </c:pt>
                      <c:pt idx="37">
                        <c:v>994</c:v>
                      </c:pt>
                      <c:pt idx="38">
                        <c:v>970</c:v>
                      </c:pt>
                      <c:pt idx="39">
                        <c:v>988</c:v>
                      </c:pt>
                      <c:pt idx="40">
                        <c:v>1158</c:v>
                      </c:pt>
                      <c:pt idx="41">
                        <c:v>1181</c:v>
                      </c:pt>
                      <c:pt idx="42">
                        <c:v>1163</c:v>
                      </c:pt>
                      <c:pt idx="43">
                        <c:v>1171</c:v>
                      </c:pt>
                      <c:pt idx="44">
                        <c:v>1319</c:v>
                      </c:pt>
                      <c:pt idx="45">
                        <c:v>1372</c:v>
                      </c:pt>
                      <c:pt idx="46">
                        <c:v>1409</c:v>
                      </c:pt>
                      <c:pt idx="47">
                        <c:v>1464</c:v>
                      </c:pt>
                      <c:pt idx="48">
                        <c:v>1615</c:v>
                      </c:pt>
                      <c:pt idx="49">
                        <c:v>1725</c:v>
                      </c:pt>
                      <c:pt idx="50">
                        <c:v>1654</c:v>
                      </c:pt>
                      <c:pt idx="51">
                        <c:v>1740</c:v>
                      </c:pt>
                      <c:pt idx="52">
                        <c:v>1617</c:v>
                      </c:pt>
                      <c:pt idx="53">
                        <c:v>1987</c:v>
                      </c:pt>
                      <c:pt idx="54">
                        <c:v>3041</c:v>
                      </c:pt>
                      <c:pt idx="55">
                        <c:v>2911</c:v>
                      </c:pt>
                      <c:pt idx="56">
                        <c:v>2538</c:v>
                      </c:pt>
                      <c:pt idx="57">
                        <c:v>2229</c:v>
                      </c:pt>
                      <c:pt idx="58">
                        <c:v>2057</c:v>
                      </c:pt>
                      <c:pt idx="59">
                        <c:v>2096</c:v>
                      </c:pt>
                      <c:pt idx="60">
                        <c:v>1939</c:v>
                      </c:pt>
                      <c:pt idx="61">
                        <c:v>1777</c:v>
                      </c:pt>
                      <c:pt idx="62">
                        <c:v>1678</c:v>
                      </c:pt>
                      <c:pt idx="63">
                        <c:v>1555</c:v>
                      </c:pt>
                      <c:pt idx="64">
                        <c:v>1485</c:v>
                      </c:pt>
                      <c:pt idx="65">
                        <c:v>1159</c:v>
                      </c:pt>
                      <c:pt idx="66">
                        <c:v>1207</c:v>
                      </c:pt>
                      <c:pt idx="67">
                        <c:v>1174</c:v>
                      </c:pt>
                      <c:pt idx="68">
                        <c:v>1112</c:v>
                      </c:pt>
                      <c:pt idx="69">
                        <c:v>1081</c:v>
                      </c:pt>
                      <c:pt idx="70">
                        <c:v>1040</c:v>
                      </c:pt>
                      <c:pt idx="71">
                        <c:v>1071</c:v>
                      </c:pt>
                      <c:pt idx="72">
                        <c:v>1059</c:v>
                      </c:pt>
                      <c:pt idx="73">
                        <c:v>1010</c:v>
                      </c:pt>
                      <c:pt idx="74">
                        <c:v>990</c:v>
                      </c:pt>
                      <c:pt idx="75">
                        <c:v>949</c:v>
                      </c:pt>
                      <c:pt idx="76">
                        <c:v>873</c:v>
                      </c:pt>
                      <c:pt idx="77">
                        <c:v>815</c:v>
                      </c:pt>
                      <c:pt idx="78">
                        <c:v>810</c:v>
                      </c:pt>
                      <c:pt idx="79">
                        <c:v>830</c:v>
                      </c:pt>
                      <c:pt idx="80">
                        <c:v>847</c:v>
                      </c:pt>
                      <c:pt idx="81">
                        <c:v>795</c:v>
                      </c:pt>
                      <c:pt idx="82">
                        <c:v>822</c:v>
                      </c:pt>
                      <c:pt idx="83">
                        <c:v>820</c:v>
                      </c:pt>
                      <c:pt idx="84">
                        <c:v>782</c:v>
                      </c:pt>
                      <c:pt idx="85">
                        <c:v>731</c:v>
                      </c:pt>
                      <c:pt idx="86">
                        <c:v>809</c:v>
                      </c:pt>
                      <c:pt idx="87">
                        <c:v>957</c:v>
                      </c:pt>
                      <c:pt idx="88">
                        <c:v>1070</c:v>
                      </c:pt>
                      <c:pt idx="89">
                        <c:v>1165</c:v>
                      </c:pt>
                      <c:pt idx="90">
                        <c:v>1160</c:v>
                      </c:pt>
                      <c:pt idx="91">
                        <c:v>1183</c:v>
                      </c:pt>
                      <c:pt idx="92">
                        <c:v>1255</c:v>
                      </c:pt>
                      <c:pt idx="93">
                        <c:v>1198</c:v>
                      </c:pt>
                      <c:pt idx="94">
                        <c:v>1236</c:v>
                      </c:pt>
                      <c:pt idx="95">
                        <c:v>1329</c:v>
                      </c:pt>
                      <c:pt idx="96">
                        <c:v>1423</c:v>
                      </c:pt>
                      <c:pt idx="97">
                        <c:v>1429</c:v>
                      </c:pt>
                      <c:pt idx="98">
                        <c:v>1516</c:v>
                      </c:pt>
                      <c:pt idx="99">
                        <c:v>1514</c:v>
                      </c:pt>
                      <c:pt idx="100">
                        <c:v>1527</c:v>
                      </c:pt>
                      <c:pt idx="101">
                        <c:v>1717</c:v>
                      </c:pt>
                      <c:pt idx="102">
                        <c:v>1718</c:v>
                      </c:pt>
                      <c:pt idx="103">
                        <c:v>1854</c:v>
                      </c:pt>
                      <c:pt idx="104">
                        <c:v>1649</c:v>
                      </c:pt>
                      <c:pt idx="105">
                        <c:v>1948</c:v>
                      </c:pt>
                      <c:pt idx="106">
                        <c:v>2907</c:v>
                      </c:pt>
                      <c:pt idx="107">
                        <c:v>2579</c:v>
                      </c:pt>
                      <c:pt idx="108">
                        <c:v>2218</c:v>
                      </c:pt>
                      <c:pt idx="109">
                        <c:v>1924</c:v>
                      </c:pt>
                      <c:pt idx="110">
                        <c:v>1691</c:v>
                      </c:pt>
                      <c:pt idx="111">
                        <c:v>1699</c:v>
                      </c:pt>
                      <c:pt idx="112">
                        <c:v>1615</c:v>
                      </c:pt>
                      <c:pt idx="113">
                        <c:v>1524</c:v>
                      </c:pt>
                      <c:pt idx="114">
                        <c:v>1380</c:v>
                      </c:pt>
                      <c:pt idx="115">
                        <c:v>1203</c:v>
                      </c:pt>
                      <c:pt idx="116">
                        <c:v>1165</c:v>
                      </c:pt>
                      <c:pt idx="117">
                        <c:v>1091</c:v>
                      </c:pt>
                      <c:pt idx="118">
                        <c:v>1054</c:v>
                      </c:pt>
                      <c:pt idx="119">
                        <c:v>1001</c:v>
                      </c:pt>
                      <c:pt idx="120">
                        <c:v>1006</c:v>
                      </c:pt>
                      <c:pt idx="121">
                        <c:v>905</c:v>
                      </c:pt>
                      <c:pt idx="122">
                        <c:v>880</c:v>
                      </c:pt>
                      <c:pt idx="123">
                        <c:v>851</c:v>
                      </c:pt>
                      <c:pt idx="124">
                        <c:v>849</c:v>
                      </c:pt>
                      <c:pt idx="125">
                        <c:v>849</c:v>
                      </c:pt>
                      <c:pt idx="126">
                        <c:v>790</c:v>
                      </c:pt>
                      <c:pt idx="127">
                        <c:v>757</c:v>
                      </c:pt>
                      <c:pt idx="128">
                        <c:v>717</c:v>
                      </c:pt>
                      <c:pt idx="129">
                        <c:v>703</c:v>
                      </c:pt>
                      <c:pt idx="130">
                        <c:v>681</c:v>
                      </c:pt>
                      <c:pt idx="131">
                        <c:v>681</c:v>
                      </c:pt>
                      <c:pt idx="132">
                        <c:v>712</c:v>
                      </c:pt>
                      <c:pt idx="133">
                        <c:v>688</c:v>
                      </c:pt>
                      <c:pt idx="134">
                        <c:v>698</c:v>
                      </c:pt>
                      <c:pt idx="135">
                        <c:v>653</c:v>
                      </c:pt>
                      <c:pt idx="136">
                        <c:v>633</c:v>
                      </c:pt>
                      <c:pt idx="137">
                        <c:v>633</c:v>
                      </c:pt>
                      <c:pt idx="138">
                        <c:v>707</c:v>
                      </c:pt>
                      <c:pt idx="139">
                        <c:v>799</c:v>
                      </c:pt>
                      <c:pt idx="140">
                        <c:v>865</c:v>
                      </c:pt>
                      <c:pt idx="141">
                        <c:v>914</c:v>
                      </c:pt>
                      <c:pt idx="142">
                        <c:v>953</c:v>
                      </c:pt>
                      <c:pt idx="143">
                        <c:v>1022</c:v>
                      </c:pt>
                      <c:pt idx="144">
                        <c:v>1018</c:v>
                      </c:pt>
                      <c:pt idx="145">
                        <c:v>1035</c:v>
                      </c:pt>
                      <c:pt idx="146">
                        <c:v>1101</c:v>
                      </c:pt>
                      <c:pt idx="147">
                        <c:v>1142</c:v>
                      </c:pt>
                      <c:pt idx="148">
                        <c:v>1241</c:v>
                      </c:pt>
                      <c:pt idx="149">
                        <c:v>1254</c:v>
                      </c:pt>
                      <c:pt idx="150">
                        <c:v>1285</c:v>
                      </c:pt>
                      <c:pt idx="151">
                        <c:v>1297</c:v>
                      </c:pt>
                      <c:pt idx="152">
                        <c:v>1376</c:v>
                      </c:pt>
                      <c:pt idx="153">
                        <c:v>1471</c:v>
                      </c:pt>
                      <c:pt idx="154">
                        <c:v>1535</c:v>
                      </c:pt>
                      <c:pt idx="155">
                        <c:v>1450</c:v>
                      </c:pt>
                      <c:pt idx="156">
                        <c:v>1424</c:v>
                      </c:pt>
                      <c:pt idx="157">
                        <c:v>1441</c:v>
                      </c:pt>
                      <c:pt idx="158">
                        <c:v>1975</c:v>
                      </c:pt>
                      <c:pt idx="159">
                        <c:v>2092</c:v>
                      </c:pt>
                      <c:pt idx="160">
                        <c:v>1925</c:v>
                      </c:pt>
                      <c:pt idx="161">
                        <c:v>1712</c:v>
                      </c:pt>
                      <c:pt idx="162">
                        <c:v>1620</c:v>
                      </c:pt>
                      <c:pt idx="163">
                        <c:v>1578</c:v>
                      </c:pt>
                      <c:pt idx="164">
                        <c:v>1503</c:v>
                      </c:pt>
                      <c:pt idx="165">
                        <c:v>1542</c:v>
                      </c:pt>
                      <c:pt idx="166">
                        <c:v>1443</c:v>
                      </c:pt>
                      <c:pt idx="167">
                        <c:v>1257</c:v>
                      </c:pt>
                      <c:pt idx="168">
                        <c:v>1185</c:v>
                      </c:pt>
                      <c:pt idx="169">
                        <c:v>1102</c:v>
                      </c:pt>
                      <c:pt idx="170">
                        <c:v>956</c:v>
                      </c:pt>
                      <c:pt idx="171">
                        <c:v>913</c:v>
                      </c:pt>
                      <c:pt idx="172">
                        <c:v>998</c:v>
                      </c:pt>
                      <c:pt idx="173">
                        <c:v>1207</c:v>
                      </c:pt>
                      <c:pt idx="174">
                        <c:v>870</c:v>
                      </c:pt>
                      <c:pt idx="175">
                        <c:v>876</c:v>
                      </c:pt>
                      <c:pt idx="176">
                        <c:v>801</c:v>
                      </c:pt>
                      <c:pt idx="177">
                        <c:v>758</c:v>
                      </c:pt>
                      <c:pt idx="178">
                        <c:v>794</c:v>
                      </c:pt>
                      <c:pt idx="179">
                        <c:v>840</c:v>
                      </c:pt>
                      <c:pt idx="180">
                        <c:v>787</c:v>
                      </c:pt>
                      <c:pt idx="181">
                        <c:v>740</c:v>
                      </c:pt>
                      <c:pt idx="182">
                        <c:v>702</c:v>
                      </c:pt>
                      <c:pt idx="183">
                        <c:v>685</c:v>
                      </c:pt>
                      <c:pt idx="184">
                        <c:v>705</c:v>
                      </c:pt>
                      <c:pt idx="185">
                        <c:v>689</c:v>
                      </c:pt>
                      <c:pt idx="186">
                        <c:v>669</c:v>
                      </c:pt>
                      <c:pt idx="187">
                        <c:v>663</c:v>
                      </c:pt>
                      <c:pt idx="188">
                        <c:v>643</c:v>
                      </c:pt>
                      <c:pt idx="189">
                        <c:v>653</c:v>
                      </c:pt>
                      <c:pt idx="190">
                        <c:v>677</c:v>
                      </c:pt>
                      <c:pt idx="191">
                        <c:v>810</c:v>
                      </c:pt>
                      <c:pt idx="192">
                        <c:v>1003</c:v>
                      </c:pt>
                      <c:pt idx="193">
                        <c:v>1135</c:v>
                      </c:pt>
                      <c:pt idx="194">
                        <c:v>1188</c:v>
                      </c:pt>
                      <c:pt idx="195">
                        <c:v>1178</c:v>
                      </c:pt>
                      <c:pt idx="196">
                        <c:v>1175</c:v>
                      </c:pt>
                      <c:pt idx="197">
                        <c:v>1131</c:v>
                      </c:pt>
                      <c:pt idx="198">
                        <c:v>1106</c:v>
                      </c:pt>
                      <c:pt idx="199">
                        <c:v>1123</c:v>
                      </c:pt>
                      <c:pt idx="200">
                        <c:v>1242</c:v>
                      </c:pt>
                      <c:pt idx="201">
                        <c:v>1307</c:v>
                      </c:pt>
                      <c:pt idx="202">
                        <c:v>1334</c:v>
                      </c:pt>
                      <c:pt idx="203">
                        <c:v>1370</c:v>
                      </c:pt>
                      <c:pt idx="204">
                        <c:v>1335</c:v>
                      </c:pt>
                      <c:pt idx="205">
                        <c:v>1376</c:v>
                      </c:pt>
                      <c:pt idx="206">
                        <c:v>1398</c:v>
                      </c:pt>
                      <c:pt idx="207">
                        <c:v>1360</c:v>
                      </c:pt>
                      <c:pt idx="208">
                        <c:v>1478</c:v>
                      </c:pt>
                      <c:pt idx="209">
                        <c:v>1435</c:v>
                      </c:pt>
                      <c:pt idx="210">
                        <c:v>1518</c:v>
                      </c:pt>
                      <c:pt idx="211">
                        <c:v>1713</c:v>
                      </c:pt>
                      <c:pt idx="212">
                        <c:v>1781</c:v>
                      </c:pt>
                      <c:pt idx="213">
                        <c:v>1527</c:v>
                      </c:pt>
                      <c:pt idx="214">
                        <c:v>1567</c:v>
                      </c:pt>
                      <c:pt idx="215">
                        <c:v>1599</c:v>
                      </c:pt>
                      <c:pt idx="216">
                        <c:v>1627</c:v>
                      </c:pt>
                      <c:pt idx="217">
                        <c:v>1739</c:v>
                      </c:pt>
                      <c:pt idx="218">
                        <c:v>1667</c:v>
                      </c:pt>
                      <c:pt idx="219">
                        <c:v>1515</c:v>
                      </c:pt>
                      <c:pt idx="220">
                        <c:v>1351</c:v>
                      </c:pt>
                      <c:pt idx="221">
                        <c:v>1037</c:v>
                      </c:pt>
                      <c:pt idx="222">
                        <c:v>917</c:v>
                      </c:pt>
                      <c:pt idx="223">
                        <c:v>1009</c:v>
                      </c:pt>
                      <c:pt idx="224">
                        <c:v>890</c:v>
                      </c:pt>
                      <c:pt idx="225">
                        <c:v>907</c:v>
                      </c:pt>
                      <c:pt idx="226">
                        <c:v>850</c:v>
                      </c:pt>
                      <c:pt idx="227">
                        <c:v>811</c:v>
                      </c:pt>
                      <c:pt idx="228">
                        <c:v>817</c:v>
                      </c:pt>
                      <c:pt idx="229">
                        <c:v>775</c:v>
                      </c:pt>
                      <c:pt idx="230">
                        <c:v>778</c:v>
                      </c:pt>
                      <c:pt idx="231">
                        <c:v>715</c:v>
                      </c:pt>
                      <c:pt idx="232">
                        <c:v>677</c:v>
                      </c:pt>
                      <c:pt idx="233">
                        <c:v>687</c:v>
                      </c:pt>
                      <c:pt idx="234">
                        <c:v>630</c:v>
                      </c:pt>
                      <c:pt idx="235">
                        <c:v>615</c:v>
                      </c:pt>
                      <c:pt idx="236">
                        <c:v>673</c:v>
                      </c:pt>
                      <c:pt idx="237">
                        <c:v>713</c:v>
                      </c:pt>
                      <c:pt idx="238">
                        <c:v>704</c:v>
                      </c:pt>
                      <c:pt idx="239">
                        <c:v>753</c:v>
                      </c:pt>
                      <c:pt idx="240">
                        <c:v>763</c:v>
                      </c:pt>
                      <c:pt idx="241">
                        <c:v>767</c:v>
                      </c:pt>
                      <c:pt idx="242">
                        <c:v>785</c:v>
                      </c:pt>
                      <c:pt idx="243">
                        <c:v>846</c:v>
                      </c:pt>
                      <c:pt idx="244">
                        <c:v>913</c:v>
                      </c:pt>
                      <c:pt idx="245">
                        <c:v>947</c:v>
                      </c:pt>
                      <c:pt idx="246">
                        <c:v>927</c:v>
                      </c:pt>
                      <c:pt idx="247">
                        <c:v>969</c:v>
                      </c:pt>
                      <c:pt idx="248">
                        <c:v>1055</c:v>
                      </c:pt>
                      <c:pt idx="249">
                        <c:v>1099</c:v>
                      </c:pt>
                      <c:pt idx="250">
                        <c:v>1105</c:v>
                      </c:pt>
                      <c:pt idx="251">
                        <c:v>1111</c:v>
                      </c:pt>
                      <c:pt idx="252">
                        <c:v>1165</c:v>
                      </c:pt>
                      <c:pt idx="253">
                        <c:v>1283</c:v>
                      </c:pt>
                      <c:pt idx="254">
                        <c:v>1365</c:v>
                      </c:pt>
                      <c:pt idx="255">
                        <c:v>1412</c:v>
                      </c:pt>
                      <c:pt idx="256">
                        <c:v>1478</c:v>
                      </c:pt>
                      <c:pt idx="257">
                        <c:v>1678</c:v>
                      </c:pt>
                      <c:pt idx="258">
                        <c:v>1906</c:v>
                      </c:pt>
                      <c:pt idx="259">
                        <c:v>1974</c:v>
                      </c:pt>
                      <c:pt idx="260">
                        <c:v>1959</c:v>
                      </c:pt>
                      <c:pt idx="261">
                        <c:v>1604</c:v>
                      </c:pt>
                      <c:pt idx="262">
                        <c:v>1436</c:v>
                      </c:pt>
                      <c:pt idx="263">
                        <c:v>1470</c:v>
                      </c:pt>
                      <c:pt idx="264">
                        <c:v>1576</c:v>
                      </c:pt>
                      <c:pt idx="265">
                        <c:v>1522</c:v>
                      </c:pt>
                      <c:pt idx="266">
                        <c:v>1434</c:v>
                      </c:pt>
                      <c:pt idx="267">
                        <c:v>1411</c:v>
                      </c:pt>
                      <c:pt idx="268">
                        <c:v>1413</c:v>
                      </c:pt>
                      <c:pt idx="269">
                        <c:v>1435</c:v>
                      </c:pt>
                      <c:pt idx="270">
                        <c:v>1472</c:v>
                      </c:pt>
                      <c:pt idx="271">
                        <c:v>1327</c:v>
                      </c:pt>
                      <c:pt idx="272">
                        <c:v>1162</c:v>
                      </c:pt>
                      <c:pt idx="273">
                        <c:v>1036</c:v>
                      </c:pt>
                      <c:pt idx="274">
                        <c:v>949</c:v>
                      </c:pt>
                      <c:pt idx="275">
                        <c:v>861</c:v>
                      </c:pt>
                      <c:pt idx="276">
                        <c:v>746</c:v>
                      </c:pt>
                      <c:pt idx="277">
                        <c:v>735</c:v>
                      </c:pt>
                      <c:pt idx="278">
                        <c:v>736</c:v>
                      </c:pt>
                      <c:pt idx="279">
                        <c:v>675</c:v>
                      </c:pt>
                      <c:pt idx="280">
                        <c:v>708</c:v>
                      </c:pt>
                      <c:pt idx="281">
                        <c:v>683</c:v>
                      </c:pt>
                      <c:pt idx="282">
                        <c:v>669</c:v>
                      </c:pt>
                      <c:pt idx="283">
                        <c:v>675</c:v>
                      </c:pt>
                      <c:pt idx="284">
                        <c:v>630</c:v>
                      </c:pt>
                      <c:pt idx="285">
                        <c:v>555</c:v>
                      </c:pt>
                      <c:pt idx="286">
                        <c:v>542</c:v>
                      </c:pt>
                      <c:pt idx="287">
                        <c:v>578</c:v>
                      </c:pt>
                      <c:pt idx="288">
                        <c:v>600</c:v>
                      </c:pt>
                      <c:pt idx="289">
                        <c:v>594</c:v>
                      </c:pt>
                      <c:pt idx="290">
                        <c:v>612</c:v>
                      </c:pt>
                      <c:pt idx="291">
                        <c:v>581</c:v>
                      </c:pt>
                      <c:pt idx="292">
                        <c:v>494</c:v>
                      </c:pt>
                      <c:pt idx="293">
                        <c:v>510</c:v>
                      </c:pt>
                      <c:pt idx="294">
                        <c:v>492</c:v>
                      </c:pt>
                      <c:pt idx="295">
                        <c:v>543</c:v>
                      </c:pt>
                      <c:pt idx="296">
                        <c:v>638</c:v>
                      </c:pt>
                      <c:pt idx="297">
                        <c:v>657</c:v>
                      </c:pt>
                      <c:pt idx="298">
                        <c:v>709</c:v>
                      </c:pt>
                      <c:pt idx="299">
                        <c:v>777</c:v>
                      </c:pt>
                      <c:pt idx="300">
                        <c:v>807</c:v>
                      </c:pt>
                      <c:pt idx="301">
                        <c:v>822</c:v>
                      </c:pt>
                      <c:pt idx="302">
                        <c:v>962</c:v>
                      </c:pt>
                      <c:pt idx="303">
                        <c:v>1020</c:v>
                      </c:pt>
                      <c:pt idx="304">
                        <c:v>1067</c:v>
                      </c:pt>
                      <c:pt idx="305">
                        <c:v>1093</c:v>
                      </c:pt>
                      <c:pt idx="306">
                        <c:v>1056</c:v>
                      </c:pt>
                      <c:pt idx="307">
                        <c:v>1036</c:v>
                      </c:pt>
                      <c:pt idx="308">
                        <c:v>1115</c:v>
                      </c:pt>
                      <c:pt idx="309">
                        <c:v>1184</c:v>
                      </c:pt>
                      <c:pt idx="310">
                        <c:v>1283</c:v>
                      </c:pt>
                      <c:pt idx="311">
                        <c:v>1359</c:v>
                      </c:pt>
                      <c:pt idx="312">
                        <c:v>1473</c:v>
                      </c:pt>
                      <c:pt idx="313">
                        <c:v>1362</c:v>
                      </c:pt>
                      <c:pt idx="314">
                        <c:v>1458</c:v>
                      </c:pt>
                      <c:pt idx="315">
                        <c:v>1517</c:v>
                      </c:pt>
                      <c:pt idx="316">
                        <c:v>1579</c:v>
                      </c:pt>
                      <c:pt idx="317">
                        <c:v>1496</c:v>
                      </c:pt>
                      <c:pt idx="318">
                        <c:v>1420</c:v>
                      </c:pt>
                      <c:pt idx="319">
                        <c:v>1325</c:v>
                      </c:pt>
                      <c:pt idx="320">
                        <c:v>1349</c:v>
                      </c:pt>
                      <c:pt idx="321">
                        <c:v>1362</c:v>
                      </c:pt>
                      <c:pt idx="322">
                        <c:v>1383</c:v>
                      </c:pt>
                      <c:pt idx="323">
                        <c:v>1317</c:v>
                      </c:pt>
                      <c:pt idx="324">
                        <c:v>1176</c:v>
                      </c:pt>
                      <c:pt idx="325">
                        <c:v>1084</c:v>
                      </c:pt>
                      <c:pt idx="326">
                        <c:v>982</c:v>
                      </c:pt>
                      <c:pt idx="327">
                        <c:v>921</c:v>
                      </c:pt>
                      <c:pt idx="328">
                        <c:v>877</c:v>
                      </c:pt>
                      <c:pt idx="329">
                        <c:v>844</c:v>
                      </c:pt>
                      <c:pt idx="330">
                        <c:v>816</c:v>
                      </c:pt>
                      <c:pt idx="331">
                        <c:v>790</c:v>
                      </c:pt>
                      <c:pt idx="332">
                        <c:v>824</c:v>
                      </c:pt>
                      <c:pt idx="333">
                        <c:v>813</c:v>
                      </c:pt>
                      <c:pt idx="334">
                        <c:v>791</c:v>
                      </c:pt>
                      <c:pt idx="335">
                        <c:v>792</c:v>
                      </c:pt>
                      <c:pt idx="336">
                        <c:v>796</c:v>
                      </c:pt>
                      <c:pt idx="337">
                        <c:v>773</c:v>
                      </c:pt>
                      <c:pt idx="338">
                        <c:v>730</c:v>
                      </c:pt>
                      <c:pt idx="339">
                        <c:v>680</c:v>
                      </c:pt>
                      <c:pt idx="340">
                        <c:v>750</c:v>
                      </c:pt>
                      <c:pt idx="341">
                        <c:v>771</c:v>
                      </c:pt>
                      <c:pt idx="342">
                        <c:v>773</c:v>
                      </c:pt>
                      <c:pt idx="343">
                        <c:v>779</c:v>
                      </c:pt>
                      <c:pt idx="344">
                        <c:v>756</c:v>
                      </c:pt>
                      <c:pt idx="345">
                        <c:v>750</c:v>
                      </c:pt>
                      <c:pt idx="346">
                        <c:v>749</c:v>
                      </c:pt>
                      <c:pt idx="347">
                        <c:v>858</c:v>
                      </c:pt>
                      <c:pt idx="348">
                        <c:v>978</c:v>
                      </c:pt>
                      <c:pt idx="349">
                        <c:v>994</c:v>
                      </c:pt>
                      <c:pt idx="350">
                        <c:v>1053</c:v>
                      </c:pt>
                      <c:pt idx="351">
                        <c:v>1012</c:v>
                      </c:pt>
                      <c:pt idx="352">
                        <c:v>1085</c:v>
                      </c:pt>
                      <c:pt idx="353">
                        <c:v>1112</c:v>
                      </c:pt>
                      <c:pt idx="354">
                        <c:v>1135</c:v>
                      </c:pt>
                      <c:pt idx="355">
                        <c:v>1180</c:v>
                      </c:pt>
                      <c:pt idx="356">
                        <c:v>1250</c:v>
                      </c:pt>
                      <c:pt idx="357">
                        <c:v>1371</c:v>
                      </c:pt>
                      <c:pt idx="358">
                        <c:v>1434</c:v>
                      </c:pt>
                      <c:pt idx="359">
                        <c:v>1469</c:v>
                      </c:pt>
                      <c:pt idx="360">
                        <c:v>1497</c:v>
                      </c:pt>
                      <c:pt idx="361">
                        <c:v>1570</c:v>
                      </c:pt>
                      <c:pt idx="362">
                        <c:v>1627</c:v>
                      </c:pt>
                      <c:pt idx="363">
                        <c:v>1875</c:v>
                      </c:pt>
                      <c:pt idx="364">
                        <c:v>2050</c:v>
                      </c:pt>
                      <c:pt idx="365">
                        <c:v>1829</c:v>
                      </c:pt>
                      <c:pt idx="366">
                        <c:v>1576</c:v>
                      </c:pt>
                      <c:pt idx="367">
                        <c:v>1591</c:v>
                      </c:pt>
                      <c:pt idx="368">
                        <c:v>1669</c:v>
                      </c:pt>
                      <c:pt idx="369">
                        <c:v>1866</c:v>
                      </c:pt>
                      <c:pt idx="370">
                        <c:v>1754</c:v>
                      </c:pt>
                      <c:pt idx="371">
                        <c:v>1636</c:v>
                      </c:pt>
                      <c:pt idx="372">
                        <c:v>1588</c:v>
                      </c:pt>
                      <c:pt idx="373">
                        <c:v>1540</c:v>
                      </c:pt>
                      <c:pt idx="374">
                        <c:v>1605</c:v>
                      </c:pt>
                      <c:pt idx="375">
                        <c:v>1529</c:v>
                      </c:pt>
                      <c:pt idx="376">
                        <c:v>1312</c:v>
                      </c:pt>
                      <c:pt idx="377">
                        <c:v>1211</c:v>
                      </c:pt>
                      <c:pt idx="378">
                        <c:v>1067</c:v>
                      </c:pt>
                      <c:pt idx="379">
                        <c:v>1054</c:v>
                      </c:pt>
                      <c:pt idx="380">
                        <c:v>992</c:v>
                      </c:pt>
                      <c:pt idx="381">
                        <c:v>988</c:v>
                      </c:pt>
                      <c:pt idx="382">
                        <c:v>991</c:v>
                      </c:pt>
                      <c:pt idx="383">
                        <c:v>966</c:v>
                      </c:pt>
                      <c:pt idx="384">
                        <c:v>919</c:v>
                      </c:pt>
                      <c:pt idx="385">
                        <c:v>858</c:v>
                      </c:pt>
                      <c:pt idx="386">
                        <c:v>820</c:v>
                      </c:pt>
                      <c:pt idx="387">
                        <c:v>818</c:v>
                      </c:pt>
                      <c:pt idx="388">
                        <c:v>803</c:v>
                      </c:pt>
                      <c:pt idx="389">
                        <c:v>798</c:v>
                      </c:pt>
                      <c:pt idx="390">
                        <c:v>825</c:v>
                      </c:pt>
                      <c:pt idx="391">
                        <c:v>858</c:v>
                      </c:pt>
                      <c:pt idx="392">
                        <c:v>837</c:v>
                      </c:pt>
                      <c:pt idx="393">
                        <c:v>838</c:v>
                      </c:pt>
                      <c:pt idx="394">
                        <c:v>835</c:v>
                      </c:pt>
                      <c:pt idx="395">
                        <c:v>848</c:v>
                      </c:pt>
                      <c:pt idx="396">
                        <c:v>852</c:v>
                      </c:pt>
                      <c:pt idx="397">
                        <c:v>835</c:v>
                      </c:pt>
                      <c:pt idx="398">
                        <c:v>837</c:v>
                      </c:pt>
                      <c:pt idx="399">
                        <c:v>898</c:v>
                      </c:pt>
                      <c:pt idx="400">
                        <c:v>1040</c:v>
                      </c:pt>
                      <c:pt idx="401">
                        <c:v>1119</c:v>
                      </c:pt>
                      <c:pt idx="402">
                        <c:v>1157</c:v>
                      </c:pt>
                      <c:pt idx="403">
                        <c:v>1186</c:v>
                      </c:pt>
                      <c:pt idx="404">
                        <c:v>1234</c:v>
                      </c:pt>
                      <c:pt idx="405">
                        <c:v>1277</c:v>
                      </c:pt>
                      <c:pt idx="406">
                        <c:v>1266</c:v>
                      </c:pt>
                      <c:pt idx="407">
                        <c:v>1312</c:v>
                      </c:pt>
                      <c:pt idx="408">
                        <c:v>1279</c:v>
                      </c:pt>
                      <c:pt idx="409">
                        <c:v>1389</c:v>
                      </c:pt>
                      <c:pt idx="410">
                        <c:v>1372</c:v>
                      </c:pt>
                      <c:pt idx="411">
                        <c:v>1368</c:v>
                      </c:pt>
                      <c:pt idx="412">
                        <c:v>1376</c:v>
                      </c:pt>
                      <c:pt idx="413">
                        <c:v>1486</c:v>
                      </c:pt>
                      <c:pt idx="414">
                        <c:v>1633</c:v>
                      </c:pt>
                      <c:pt idx="415">
                        <c:v>1851</c:v>
                      </c:pt>
                      <c:pt idx="416">
                        <c:v>1992</c:v>
                      </c:pt>
                      <c:pt idx="417">
                        <c:v>1914</c:v>
                      </c:pt>
                      <c:pt idx="418">
                        <c:v>1734</c:v>
                      </c:pt>
                      <c:pt idx="419">
                        <c:v>1786</c:v>
                      </c:pt>
                      <c:pt idx="420">
                        <c:v>1995</c:v>
                      </c:pt>
                      <c:pt idx="421">
                        <c:v>2087</c:v>
                      </c:pt>
                      <c:pt idx="422">
                        <c:v>1956</c:v>
                      </c:pt>
                      <c:pt idx="423">
                        <c:v>1773</c:v>
                      </c:pt>
                      <c:pt idx="424">
                        <c:v>1764</c:v>
                      </c:pt>
                      <c:pt idx="425">
                        <c:v>1615</c:v>
                      </c:pt>
                      <c:pt idx="426">
                        <c:v>1595</c:v>
                      </c:pt>
                      <c:pt idx="427">
                        <c:v>1533</c:v>
                      </c:pt>
                      <c:pt idx="428">
                        <c:v>1418</c:v>
                      </c:pt>
                      <c:pt idx="429">
                        <c:v>1302</c:v>
                      </c:pt>
                      <c:pt idx="430">
                        <c:v>1243</c:v>
                      </c:pt>
                      <c:pt idx="431">
                        <c:v>1243</c:v>
                      </c:pt>
                      <c:pt idx="432">
                        <c:v>1218</c:v>
                      </c:pt>
                      <c:pt idx="433">
                        <c:v>1108</c:v>
                      </c:pt>
                      <c:pt idx="434">
                        <c:v>1003</c:v>
                      </c:pt>
                      <c:pt idx="435">
                        <c:v>963</c:v>
                      </c:pt>
                      <c:pt idx="436">
                        <c:v>1005</c:v>
                      </c:pt>
                      <c:pt idx="437">
                        <c:v>1082</c:v>
                      </c:pt>
                      <c:pt idx="438">
                        <c:v>1057</c:v>
                      </c:pt>
                      <c:pt idx="439">
                        <c:v>1091</c:v>
                      </c:pt>
                      <c:pt idx="440">
                        <c:v>977</c:v>
                      </c:pt>
                      <c:pt idx="441">
                        <c:v>934</c:v>
                      </c:pt>
                      <c:pt idx="442">
                        <c:v>904</c:v>
                      </c:pt>
                      <c:pt idx="443">
                        <c:v>906</c:v>
                      </c:pt>
                      <c:pt idx="444">
                        <c:v>947</c:v>
                      </c:pt>
                      <c:pt idx="445">
                        <c:v>953</c:v>
                      </c:pt>
                      <c:pt idx="446">
                        <c:v>956</c:v>
                      </c:pt>
                      <c:pt idx="447">
                        <c:v>879</c:v>
                      </c:pt>
                      <c:pt idx="448">
                        <c:v>871</c:v>
                      </c:pt>
                      <c:pt idx="449">
                        <c:v>829</c:v>
                      </c:pt>
                      <c:pt idx="450">
                        <c:v>820</c:v>
                      </c:pt>
                      <c:pt idx="451">
                        <c:v>908</c:v>
                      </c:pt>
                      <c:pt idx="452">
                        <c:v>982</c:v>
                      </c:pt>
                      <c:pt idx="453">
                        <c:v>1104</c:v>
                      </c:pt>
                      <c:pt idx="454">
                        <c:v>1205</c:v>
                      </c:pt>
                      <c:pt idx="455">
                        <c:v>1165</c:v>
                      </c:pt>
                      <c:pt idx="456">
                        <c:v>1158</c:v>
                      </c:pt>
                      <c:pt idx="457">
                        <c:v>1241</c:v>
                      </c:pt>
                      <c:pt idx="458">
                        <c:v>1316</c:v>
                      </c:pt>
                      <c:pt idx="459">
                        <c:v>1330</c:v>
                      </c:pt>
                      <c:pt idx="460">
                        <c:v>1423</c:v>
                      </c:pt>
                      <c:pt idx="461">
                        <c:v>1524</c:v>
                      </c:pt>
                      <c:pt idx="462">
                        <c:v>1501</c:v>
                      </c:pt>
                      <c:pt idx="463">
                        <c:v>1598</c:v>
                      </c:pt>
                      <c:pt idx="464">
                        <c:v>1611</c:v>
                      </c:pt>
                      <c:pt idx="465">
                        <c:v>1678</c:v>
                      </c:pt>
                      <c:pt idx="466">
                        <c:v>1848</c:v>
                      </c:pt>
                      <c:pt idx="467">
                        <c:v>2109</c:v>
                      </c:pt>
                      <c:pt idx="468">
                        <c:v>2380</c:v>
                      </c:pt>
                      <c:pt idx="469">
                        <c:v>2317</c:v>
                      </c:pt>
                      <c:pt idx="470">
                        <c:v>1943</c:v>
                      </c:pt>
                      <c:pt idx="471">
                        <c:v>1890</c:v>
                      </c:pt>
                      <c:pt idx="472">
                        <c:v>1999</c:v>
                      </c:pt>
                      <c:pt idx="473">
                        <c:v>2048</c:v>
                      </c:pt>
                      <c:pt idx="474">
                        <c:v>1981</c:v>
                      </c:pt>
                      <c:pt idx="475">
                        <c:v>1869</c:v>
                      </c:pt>
                      <c:pt idx="476">
                        <c:v>1833</c:v>
                      </c:pt>
                      <c:pt idx="477">
                        <c:v>1730</c:v>
                      </c:pt>
                      <c:pt idx="478">
                        <c:v>1686</c:v>
                      </c:pt>
                      <c:pt idx="479">
                        <c:v>1768</c:v>
                      </c:pt>
                      <c:pt idx="480">
                        <c:v>1551</c:v>
                      </c:pt>
                      <c:pt idx="481">
                        <c:v>1427</c:v>
                      </c:pt>
                      <c:pt idx="482">
                        <c:v>1373</c:v>
                      </c:pt>
                      <c:pt idx="483">
                        <c:v>1317</c:v>
                      </c:pt>
                      <c:pt idx="484">
                        <c:v>1189</c:v>
                      </c:pt>
                      <c:pt idx="485">
                        <c:v>1122</c:v>
                      </c:pt>
                      <c:pt idx="486">
                        <c:v>1098</c:v>
                      </c:pt>
                      <c:pt idx="487">
                        <c:v>1115</c:v>
                      </c:pt>
                      <c:pt idx="488">
                        <c:v>1084</c:v>
                      </c:pt>
                      <c:pt idx="489">
                        <c:v>1095</c:v>
                      </c:pt>
                      <c:pt idx="490">
                        <c:v>1071</c:v>
                      </c:pt>
                      <c:pt idx="491">
                        <c:v>1062</c:v>
                      </c:pt>
                      <c:pt idx="492">
                        <c:v>1011</c:v>
                      </c:pt>
                      <c:pt idx="493">
                        <c:v>1018</c:v>
                      </c:pt>
                      <c:pt idx="494">
                        <c:v>1061</c:v>
                      </c:pt>
                      <c:pt idx="495">
                        <c:v>1037</c:v>
                      </c:pt>
                      <c:pt idx="496">
                        <c:v>1075</c:v>
                      </c:pt>
                      <c:pt idx="497">
                        <c:v>1057</c:v>
                      </c:pt>
                      <c:pt idx="498">
                        <c:v>1046</c:v>
                      </c:pt>
                      <c:pt idx="499">
                        <c:v>992</c:v>
                      </c:pt>
                      <c:pt idx="500">
                        <c:v>954</c:v>
                      </c:pt>
                      <c:pt idx="501">
                        <c:v>934</c:v>
                      </c:pt>
                    </c:numCache>
                  </c:numRef>
                </c:val>
                <c:smooth val="0"/>
                <c:extLst xmlns:c15="http://schemas.microsoft.com/office/drawing/2012/chart">
                  <c:ext xmlns:c16="http://schemas.microsoft.com/office/drawing/2014/chart" uri="{C3380CC4-5D6E-409C-BE32-E72D297353CC}">
                    <c16:uniqueId val="{0000000F-506C-4C2F-92FC-8DF2D5A74E9C}"/>
                  </c:ext>
                </c:extLst>
              </c15:ser>
            </c15:filteredLineSeries>
            <c15:filteredLineSeries>
              <c15:ser>
                <c:idx val="14"/>
                <c:order val="14"/>
                <c:tx>
                  <c:strRef>
                    <c:extLst xmlns:c15="http://schemas.microsoft.com/office/drawing/2012/chart">
                      <c:ext xmlns:c15="http://schemas.microsoft.com/office/drawing/2012/chart" uri="{02D57815-91ED-43cb-92C2-25804820EDAC}">
                        <c15:formulaRef>
                          <c15:sqref>新建文本文档!$P$1</c15:sqref>
                        </c15:formulaRef>
                      </c:ext>
                    </c:extLst>
                    <c:strCache>
                      <c:ptCount val="1"/>
                      <c:pt idx="0">
                        <c:v>Netherlands</c:v>
                      </c:pt>
                    </c:strCache>
                  </c:strRef>
                </c:tx>
                <c:spPr>
                  <a:ln w="22225" cap="rnd">
                    <a:solidFill>
                      <a:schemeClr val="accent5">
                        <a:lumMod val="60000"/>
                        <a:lumOff val="40000"/>
                      </a:schemeClr>
                    </a:solidFill>
                  </a:ln>
                  <a:effectLst>
                    <a:glow rad="139700">
                      <a:schemeClr val="accent5">
                        <a:lumMod val="60000"/>
                        <a:lumOff val="4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P$2:$P$503</c15:sqref>
                        </c15:formulaRef>
                      </c:ext>
                    </c:extLst>
                    <c:numCache>
                      <c:formatCode>General</c:formatCode>
                      <c:ptCount val="502"/>
                      <c:pt idx="0">
                        <c:v>23</c:v>
                      </c:pt>
                      <c:pt idx="1">
                        <c:v>34</c:v>
                      </c:pt>
                      <c:pt idx="2">
                        <c:v>31</c:v>
                      </c:pt>
                      <c:pt idx="3">
                        <c:v>34</c:v>
                      </c:pt>
                      <c:pt idx="4">
                        <c:v>39</c:v>
                      </c:pt>
                      <c:pt idx="5">
                        <c:v>52</c:v>
                      </c:pt>
                      <c:pt idx="6">
                        <c:v>70</c:v>
                      </c:pt>
                      <c:pt idx="7">
                        <c:v>66</c:v>
                      </c:pt>
                      <c:pt idx="8">
                        <c:v>72</c:v>
                      </c:pt>
                      <c:pt idx="9">
                        <c:v>61</c:v>
                      </c:pt>
                      <c:pt idx="10">
                        <c:v>61</c:v>
                      </c:pt>
                      <c:pt idx="11">
                        <c:v>62</c:v>
                      </c:pt>
                      <c:pt idx="12">
                        <c:v>53</c:v>
                      </c:pt>
                      <c:pt idx="13">
                        <c:v>31</c:v>
                      </c:pt>
                      <c:pt idx="14">
                        <c:v>25</c:v>
                      </c:pt>
                      <c:pt idx="15">
                        <c:v>24</c:v>
                      </c:pt>
                      <c:pt idx="16">
                        <c:v>20</c:v>
                      </c:pt>
                      <c:pt idx="17">
                        <c:v>17</c:v>
                      </c:pt>
                      <c:pt idx="18">
                        <c:v>15</c:v>
                      </c:pt>
                      <c:pt idx="19">
                        <c:v>15</c:v>
                      </c:pt>
                      <c:pt idx="20">
                        <c:v>13</c:v>
                      </c:pt>
                      <c:pt idx="21">
                        <c:v>16</c:v>
                      </c:pt>
                      <c:pt idx="22">
                        <c:v>14</c:v>
                      </c:pt>
                      <c:pt idx="23">
                        <c:v>15</c:v>
                      </c:pt>
                      <c:pt idx="24">
                        <c:v>16</c:v>
                      </c:pt>
                      <c:pt idx="25">
                        <c:v>17</c:v>
                      </c:pt>
                      <c:pt idx="26">
                        <c:v>13</c:v>
                      </c:pt>
                      <c:pt idx="27">
                        <c:v>17</c:v>
                      </c:pt>
                      <c:pt idx="28">
                        <c:v>14</c:v>
                      </c:pt>
                      <c:pt idx="29">
                        <c:v>14</c:v>
                      </c:pt>
                      <c:pt idx="30">
                        <c:v>15</c:v>
                      </c:pt>
                      <c:pt idx="31">
                        <c:v>16</c:v>
                      </c:pt>
                      <c:pt idx="32">
                        <c:v>15</c:v>
                      </c:pt>
                      <c:pt idx="33">
                        <c:v>16</c:v>
                      </c:pt>
                      <c:pt idx="34">
                        <c:v>19</c:v>
                      </c:pt>
                      <c:pt idx="35">
                        <c:v>21</c:v>
                      </c:pt>
                      <c:pt idx="36">
                        <c:v>28</c:v>
                      </c:pt>
                      <c:pt idx="37">
                        <c:v>28</c:v>
                      </c:pt>
                      <c:pt idx="38">
                        <c:v>23</c:v>
                      </c:pt>
                      <c:pt idx="39">
                        <c:v>22</c:v>
                      </c:pt>
                      <c:pt idx="40">
                        <c:v>24</c:v>
                      </c:pt>
                      <c:pt idx="41">
                        <c:v>25</c:v>
                      </c:pt>
                      <c:pt idx="42">
                        <c:v>23</c:v>
                      </c:pt>
                      <c:pt idx="43">
                        <c:v>24</c:v>
                      </c:pt>
                      <c:pt idx="44">
                        <c:v>25</c:v>
                      </c:pt>
                      <c:pt idx="45">
                        <c:v>26</c:v>
                      </c:pt>
                      <c:pt idx="46">
                        <c:v>25</c:v>
                      </c:pt>
                      <c:pt idx="47">
                        <c:v>27</c:v>
                      </c:pt>
                      <c:pt idx="48">
                        <c:v>28</c:v>
                      </c:pt>
                      <c:pt idx="49">
                        <c:v>30</c:v>
                      </c:pt>
                      <c:pt idx="50">
                        <c:v>27</c:v>
                      </c:pt>
                      <c:pt idx="51">
                        <c:v>27</c:v>
                      </c:pt>
                      <c:pt idx="52">
                        <c:v>29</c:v>
                      </c:pt>
                      <c:pt idx="53">
                        <c:v>32</c:v>
                      </c:pt>
                      <c:pt idx="54">
                        <c:v>28</c:v>
                      </c:pt>
                      <c:pt idx="55">
                        <c:v>32</c:v>
                      </c:pt>
                      <c:pt idx="56">
                        <c:v>37</c:v>
                      </c:pt>
                      <c:pt idx="57">
                        <c:v>46</c:v>
                      </c:pt>
                      <c:pt idx="58">
                        <c:v>55</c:v>
                      </c:pt>
                      <c:pt idx="59">
                        <c:v>85</c:v>
                      </c:pt>
                      <c:pt idx="60">
                        <c:v>97</c:v>
                      </c:pt>
                      <c:pt idx="61">
                        <c:v>79</c:v>
                      </c:pt>
                      <c:pt idx="62">
                        <c:v>60</c:v>
                      </c:pt>
                      <c:pt idx="63">
                        <c:v>46</c:v>
                      </c:pt>
                      <c:pt idx="64">
                        <c:v>40</c:v>
                      </c:pt>
                      <c:pt idx="65">
                        <c:v>31</c:v>
                      </c:pt>
                      <c:pt idx="66">
                        <c:v>31</c:v>
                      </c:pt>
                      <c:pt idx="67">
                        <c:v>21</c:v>
                      </c:pt>
                      <c:pt idx="68">
                        <c:v>19</c:v>
                      </c:pt>
                      <c:pt idx="69">
                        <c:v>17</c:v>
                      </c:pt>
                      <c:pt idx="70">
                        <c:v>17</c:v>
                      </c:pt>
                      <c:pt idx="71">
                        <c:v>16</c:v>
                      </c:pt>
                      <c:pt idx="72">
                        <c:v>18</c:v>
                      </c:pt>
                      <c:pt idx="73">
                        <c:v>17</c:v>
                      </c:pt>
                      <c:pt idx="74">
                        <c:v>17</c:v>
                      </c:pt>
                      <c:pt idx="75">
                        <c:v>17</c:v>
                      </c:pt>
                      <c:pt idx="76">
                        <c:v>16</c:v>
                      </c:pt>
                      <c:pt idx="77">
                        <c:v>17</c:v>
                      </c:pt>
                      <c:pt idx="78">
                        <c:v>17</c:v>
                      </c:pt>
                      <c:pt idx="79">
                        <c:v>15</c:v>
                      </c:pt>
                      <c:pt idx="80">
                        <c:v>16</c:v>
                      </c:pt>
                      <c:pt idx="81">
                        <c:v>16</c:v>
                      </c:pt>
                      <c:pt idx="82">
                        <c:v>12</c:v>
                      </c:pt>
                      <c:pt idx="83">
                        <c:v>12</c:v>
                      </c:pt>
                      <c:pt idx="84">
                        <c:v>15</c:v>
                      </c:pt>
                      <c:pt idx="85">
                        <c:v>14</c:v>
                      </c:pt>
                      <c:pt idx="86">
                        <c:v>15</c:v>
                      </c:pt>
                      <c:pt idx="87">
                        <c:v>21</c:v>
                      </c:pt>
                      <c:pt idx="88">
                        <c:v>27</c:v>
                      </c:pt>
                      <c:pt idx="89">
                        <c:v>27</c:v>
                      </c:pt>
                      <c:pt idx="90">
                        <c:v>28</c:v>
                      </c:pt>
                      <c:pt idx="91">
                        <c:v>30</c:v>
                      </c:pt>
                      <c:pt idx="92">
                        <c:v>30</c:v>
                      </c:pt>
                      <c:pt idx="93">
                        <c:v>24</c:v>
                      </c:pt>
                      <c:pt idx="94">
                        <c:v>28</c:v>
                      </c:pt>
                      <c:pt idx="95">
                        <c:v>28</c:v>
                      </c:pt>
                      <c:pt idx="96">
                        <c:v>31</c:v>
                      </c:pt>
                      <c:pt idx="97">
                        <c:v>29</c:v>
                      </c:pt>
                      <c:pt idx="98">
                        <c:v>35</c:v>
                      </c:pt>
                      <c:pt idx="99">
                        <c:v>34</c:v>
                      </c:pt>
                      <c:pt idx="100">
                        <c:v>38</c:v>
                      </c:pt>
                      <c:pt idx="101">
                        <c:v>42</c:v>
                      </c:pt>
                      <c:pt idx="102">
                        <c:v>37</c:v>
                      </c:pt>
                      <c:pt idx="103">
                        <c:v>44</c:v>
                      </c:pt>
                      <c:pt idx="104">
                        <c:v>51</c:v>
                      </c:pt>
                      <c:pt idx="105">
                        <c:v>61</c:v>
                      </c:pt>
                      <c:pt idx="106">
                        <c:v>60</c:v>
                      </c:pt>
                      <c:pt idx="107">
                        <c:v>62</c:v>
                      </c:pt>
                      <c:pt idx="108">
                        <c:v>69</c:v>
                      </c:pt>
                      <c:pt idx="109">
                        <c:v>80</c:v>
                      </c:pt>
                      <c:pt idx="110">
                        <c:v>82</c:v>
                      </c:pt>
                      <c:pt idx="111">
                        <c:v>89</c:v>
                      </c:pt>
                      <c:pt idx="112">
                        <c:v>69</c:v>
                      </c:pt>
                      <c:pt idx="113">
                        <c:v>52</c:v>
                      </c:pt>
                      <c:pt idx="114">
                        <c:v>42</c:v>
                      </c:pt>
                      <c:pt idx="115">
                        <c:v>35</c:v>
                      </c:pt>
                      <c:pt idx="116">
                        <c:v>39</c:v>
                      </c:pt>
                      <c:pt idx="117">
                        <c:v>36</c:v>
                      </c:pt>
                      <c:pt idx="118">
                        <c:v>34</c:v>
                      </c:pt>
                      <c:pt idx="119">
                        <c:v>31</c:v>
                      </c:pt>
                      <c:pt idx="120">
                        <c:v>28</c:v>
                      </c:pt>
                      <c:pt idx="121">
                        <c:v>22</c:v>
                      </c:pt>
                      <c:pt idx="122">
                        <c:v>18</c:v>
                      </c:pt>
                      <c:pt idx="123">
                        <c:v>14</c:v>
                      </c:pt>
                      <c:pt idx="124">
                        <c:v>15</c:v>
                      </c:pt>
                      <c:pt idx="125">
                        <c:v>15</c:v>
                      </c:pt>
                      <c:pt idx="126">
                        <c:v>16</c:v>
                      </c:pt>
                      <c:pt idx="127">
                        <c:v>15</c:v>
                      </c:pt>
                      <c:pt idx="128">
                        <c:v>17</c:v>
                      </c:pt>
                      <c:pt idx="129">
                        <c:v>17</c:v>
                      </c:pt>
                      <c:pt idx="130">
                        <c:v>16</c:v>
                      </c:pt>
                      <c:pt idx="131">
                        <c:v>13</c:v>
                      </c:pt>
                      <c:pt idx="132">
                        <c:v>14</c:v>
                      </c:pt>
                      <c:pt idx="133">
                        <c:v>16</c:v>
                      </c:pt>
                      <c:pt idx="134">
                        <c:v>11</c:v>
                      </c:pt>
                      <c:pt idx="135">
                        <c:v>15</c:v>
                      </c:pt>
                      <c:pt idx="136">
                        <c:v>15</c:v>
                      </c:pt>
                      <c:pt idx="137">
                        <c:v>15</c:v>
                      </c:pt>
                      <c:pt idx="138">
                        <c:v>20</c:v>
                      </c:pt>
                      <c:pt idx="139">
                        <c:v>21</c:v>
                      </c:pt>
                      <c:pt idx="140">
                        <c:v>27</c:v>
                      </c:pt>
                      <c:pt idx="141">
                        <c:v>28</c:v>
                      </c:pt>
                      <c:pt idx="142">
                        <c:v>25</c:v>
                      </c:pt>
                      <c:pt idx="143">
                        <c:v>25</c:v>
                      </c:pt>
                      <c:pt idx="144">
                        <c:v>30</c:v>
                      </c:pt>
                      <c:pt idx="145">
                        <c:v>26</c:v>
                      </c:pt>
                      <c:pt idx="146">
                        <c:v>28</c:v>
                      </c:pt>
                      <c:pt idx="147">
                        <c:v>28</c:v>
                      </c:pt>
                      <c:pt idx="148">
                        <c:v>30</c:v>
                      </c:pt>
                      <c:pt idx="149">
                        <c:v>33</c:v>
                      </c:pt>
                      <c:pt idx="150">
                        <c:v>32</c:v>
                      </c:pt>
                      <c:pt idx="151">
                        <c:v>32</c:v>
                      </c:pt>
                      <c:pt idx="152">
                        <c:v>37</c:v>
                      </c:pt>
                      <c:pt idx="153">
                        <c:v>45</c:v>
                      </c:pt>
                      <c:pt idx="154">
                        <c:v>54</c:v>
                      </c:pt>
                      <c:pt idx="155">
                        <c:v>66</c:v>
                      </c:pt>
                      <c:pt idx="156">
                        <c:v>81</c:v>
                      </c:pt>
                      <c:pt idx="157">
                        <c:v>106</c:v>
                      </c:pt>
                      <c:pt idx="158">
                        <c:v>153</c:v>
                      </c:pt>
                      <c:pt idx="159">
                        <c:v>184</c:v>
                      </c:pt>
                      <c:pt idx="160">
                        <c:v>139</c:v>
                      </c:pt>
                      <c:pt idx="161">
                        <c:v>103</c:v>
                      </c:pt>
                      <c:pt idx="162">
                        <c:v>69</c:v>
                      </c:pt>
                      <c:pt idx="163">
                        <c:v>56</c:v>
                      </c:pt>
                      <c:pt idx="164">
                        <c:v>49</c:v>
                      </c:pt>
                      <c:pt idx="165">
                        <c:v>45</c:v>
                      </c:pt>
                      <c:pt idx="166">
                        <c:v>35</c:v>
                      </c:pt>
                      <c:pt idx="167">
                        <c:v>32</c:v>
                      </c:pt>
                      <c:pt idx="168">
                        <c:v>26</c:v>
                      </c:pt>
                      <c:pt idx="169">
                        <c:v>23</c:v>
                      </c:pt>
                      <c:pt idx="170">
                        <c:v>22</c:v>
                      </c:pt>
                      <c:pt idx="171">
                        <c:v>19</c:v>
                      </c:pt>
                      <c:pt idx="172">
                        <c:v>17</c:v>
                      </c:pt>
                      <c:pt idx="173">
                        <c:v>33</c:v>
                      </c:pt>
                      <c:pt idx="174">
                        <c:v>29</c:v>
                      </c:pt>
                      <c:pt idx="175">
                        <c:v>22</c:v>
                      </c:pt>
                      <c:pt idx="176">
                        <c:v>18</c:v>
                      </c:pt>
                      <c:pt idx="177">
                        <c:v>15</c:v>
                      </c:pt>
                      <c:pt idx="178">
                        <c:v>14</c:v>
                      </c:pt>
                      <c:pt idx="179">
                        <c:v>19</c:v>
                      </c:pt>
                      <c:pt idx="180">
                        <c:v>28</c:v>
                      </c:pt>
                      <c:pt idx="181">
                        <c:v>24</c:v>
                      </c:pt>
                      <c:pt idx="182">
                        <c:v>21</c:v>
                      </c:pt>
                      <c:pt idx="183">
                        <c:v>21</c:v>
                      </c:pt>
                      <c:pt idx="184">
                        <c:v>31</c:v>
                      </c:pt>
                      <c:pt idx="185">
                        <c:v>40</c:v>
                      </c:pt>
                      <c:pt idx="186">
                        <c:v>47</c:v>
                      </c:pt>
                      <c:pt idx="187">
                        <c:v>58</c:v>
                      </c:pt>
                      <c:pt idx="188">
                        <c:v>50</c:v>
                      </c:pt>
                      <c:pt idx="189">
                        <c:v>49</c:v>
                      </c:pt>
                      <c:pt idx="190">
                        <c:v>49</c:v>
                      </c:pt>
                      <c:pt idx="191">
                        <c:v>54</c:v>
                      </c:pt>
                      <c:pt idx="192">
                        <c:v>62</c:v>
                      </c:pt>
                      <c:pt idx="193">
                        <c:v>68</c:v>
                      </c:pt>
                      <c:pt idx="194">
                        <c:v>59</c:v>
                      </c:pt>
                      <c:pt idx="195">
                        <c:v>54</c:v>
                      </c:pt>
                      <c:pt idx="196">
                        <c:v>52</c:v>
                      </c:pt>
                      <c:pt idx="197">
                        <c:v>55</c:v>
                      </c:pt>
                      <c:pt idx="198">
                        <c:v>71</c:v>
                      </c:pt>
                      <c:pt idx="199">
                        <c:v>123</c:v>
                      </c:pt>
                      <c:pt idx="200">
                        <c:v>168</c:v>
                      </c:pt>
                      <c:pt idx="201">
                        <c:v>199</c:v>
                      </c:pt>
                      <c:pt idx="202">
                        <c:v>151</c:v>
                      </c:pt>
                      <c:pt idx="203">
                        <c:v>99</c:v>
                      </c:pt>
                      <c:pt idx="204">
                        <c:v>56</c:v>
                      </c:pt>
                      <c:pt idx="205">
                        <c:v>52</c:v>
                      </c:pt>
                      <c:pt idx="206">
                        <c:v>42</c:v>
                      </c:pt>
                      <c:pt idx="207">
                        <c:v>26</c:v>
                      </c:pt>
                      <c:pt idx="208">
                        <c:v>25</c:v>
                      </c:pt>
                      <c:pt idx="209">
                        <c:v>31</c:v>
                      </c:pt>
                      <c:pt idx="210">
                        <c:v>29</c:v>
                      </c:pt>
                      <c:pt idx="211">
                        <c:v>28</c:v>
                      </c:pt>
                      <c:pt idx="212">
                        <c:v>30</c:v>
                      </c:pt>
                      <c:pt idx="213">
                        <c:v>28</c:v>
                      </c:pt>
                      <c:pt idx="214">
                        <c:v>29</c:v>
                      </c:pt>
                      <c:pt idx="215">
                        <c:v>29</c:v>
                      </c:pt>
                      <c:pt idx="216">
                        <c:v>25</c:v>
                      </c:pt>
                      <c:pt idx="217">
                        <c:v>19</c:v>
                      </c:pt>
                      <c:pt idx="218">
                        <c:v>22</c:v>
                      </c:pt>
                      <c:pt idx="219">
                        <c:v>23</c:v>
                      </c:pt>
                      <c:pt idx="220">
                        <c:v>20</c:v>
                      </c:pt>
                      <c:pt idx="221">
                        <c:v>16</c:v>
                      </c:pt>
                      <c:pt idx="222">
                        <c:v>17</c:v>
                      </c:pt>
                      <c:pt idx="223">
                        <c:v>16</c:v>
                      </c:pt>
                      <c:pt idx="224">
                        <c:v>14</c:v>
                      </c:pt>
                      <c:pt idx="225">
                        <c:v>14</c:v>
                      </c:pt>
                      <c:pt idx="226">
                        <c:v>13</c:v>
                      </c:pt>
                      <c:pt idx="227">
                        <c:v>14</c:v>
                      </c:pt>
                      <c:pt idx="228">
                        <c:v>14</c:v>
                      </c:pt>
                      <c:pt idx="229">
                        <c:v>11</c:v>
                      </c:pt>
                      <c:pt idx="230">
                        <c:v>12</c:v>
                      </c:pt>
                      <c:pt idx="231">
                        <c:v>12</c:v>
                      </c:pt>
                      <c:pt idx="232">
                        <c:v>11</c:v>
                      </c:pt>
                      <c:pt idx="233">
                        <c:v>12</c:v>
                      </c:pt>
                      <c:pt idx="234">
                        <c:v>10</c:v>
                      </c:pt>
                      <c:pt idx="235">
                        <c:v>11</c:v>
                      </c:pt>
                      <c:pt idx="236">
                        <c:v>11</c:v>
                      </c:pt>
                      <c:pt idx="237">
                        <c:v>11</c:v>
                      </c:pt>
                      <c:pt idx="238">
                        <c:v>12</c:v>
                      </c:pt>
                      <c:pt idx="239">
                        <c:v>11</c:v>
                      </c:pt>
                      <c:pt idx="240">
                        <c:v>12</c:v>
                      </c:pt>
                      <c:pt idx="241">
                        <c:v>14</c:v>
                      </c:pt>
                      <c:pt idx="242">
                        <c:v>15</c:v>
                      </c:pt>
                      <c:pt idx="243">
                        <c:v>19</c:v>
                      </c:pt>
                      <c:pt idx="244">
                        <c:v>25</c:v>
                      </c:pt>
                      <c:pt idx="245">
                        <c:v>27</c:v>
                      </c:pt>
                      <c:pt idx="246">
                        <c:v>32</c:v>
                      </c:pt>
                      <c:pt idx="247">
                        <c:v>27</c:v>
                      </c:pt>
                      <c:pt idx="248">
                        <c:v>28</c:v>
                      </c:pt>
                      <c:pt idx="249">
                        <c:v>25</c:v>
                      </c:pt>
                      <c:pt idx="250">
                        <c:v>23</c:v>
                      </c:pt>
                      <c:pt idx="251">
                        <c:v>23</c:v>
                      </c:pt>
                      <c:pt idx="252">
                        <c:v>22</c:v>
                      </c:pt>
                      <c:pt idx="253">
                        <c:v>23</c:v>
                      </c:pt>
                      <c:pt idx="254">
                        <c:v>25</c:v>
                      </c:pt>
                      <c:pt idx="255">
                        <c:v>28</c:v>
                      </c:pt>
                      <c:pt idx="256">
                        <c:v>30</c:v>
                      </c:pt>
                      <c:pt idx="257">
                        <c:v>35</c:v>
                      </c:pt>
                      <c:pt idx="258">
                        <c:v>42</c:v>
                      </c:pt>
                      <c:pt idx="259">
                        <c:v>48</c:v>
                      </c:pt>
                      <c:pt idx="260">
                        <c:v>67</c:v>
                      </c:pt>
                      <c:pt idx="261">
                        <c:v>105</c:v>
                      </c:pt>
                      <c:pt idx="262">
                        <c:v>107</c:v>
                      </c:pt>
                      <c:pt idx="263">
                        <c:v>97</c:v>
                      </c:pt>
                      <c:pt idx="264">
                        <c:v>82</c:v>
                      </c:pt>
                      <c:pt idx="265">
                        <c:v>91</c:v>
                      </c:pt>
                      <c:pt idx="266">
                        <c:v>68</c:v>
                      </c:pt>
                      <c:pt idx="267">
                        <c:v>53</c:v>
                      </c:pt>
                      <c:pt idx="268">
                        <c:v>40</c:v>
                      </c:pt>
                      <c:pt idx="269">
                        <c:v>34</c:v>
                      </c:pt>
                      <c:pt idx="270">
                        <c:v>31</c:v>
                      </c:pt>
                      <c:pt idx="271">
                        <c:v>33</c:v>
                      </c:pt>
                      <c:pt idx="272">
                        <c:v>25</c:v>
                      </c:pt>
                      <c:pt idx="273">
                        <c:v>21</c:v>
                      </c:pt>
                      <c:pt idx="274">
                        <c:v>20</c:v>
                      </c:pt>
                      <c:pt idx="275">
                        <c:v>17</c:v>
                      </c:pt>
                      <c:pt idx="276">
                        <c:v>15</c:v>
                      </c:pt>
                      <c:pt idx="277">
                        <c:v>12</c:v>
                      </c:pt>
                      <c:pt idx="278">
                        <c:v>11</c:v>
                      </c:pt>
                      <c:pt idx="279">
                        <c:v>13</c:v>
                      </c:pt>
                      <c:pt idx="280">
                        <c:v>13</c:v>
                      </c:pt>
                      <c:pt idx="281">
                        <c:v>13</c:v>
                      </c:pt>
                      <c:pt idx="282">
                        <c:v>12</c:v>
                      </c:pt>
                      <c:pt idx="283">
                        <c:v>12</c:v>
                      </c:pt>
                      <c:pt idx="284">
                        <c:v>11</c:v>
                      </c:pt>
                      <c:pt idx="285">
                        <c:v>13</c:v>
                      </c:pt>
                      <c:pt idx="286">
                        <c:v>11</c:v>
                      </c:pt>
                      <c:pt idx="287">
                        <c:v>12</c:v>
                      </c:pt>
                      <c:pt idx="288">
                        <c:v>11</c:v>
                      </c:pt>
                      <c:pt idx="289">
                        <c:v>11</c:v>
                      </c:pt>
                      <c:pt idx="290">
                        <c:v>10</c:v>
                      </c:pt>
                      <c:pt idx="291">
                        <c:v>10</c:v>
                      </c:pt>
                      <c:pt idx="292">
                        <c:v>10</c:v>
                      </c:pt>
                      <c:pt idx="293">
                        <c:v>12</c:v>
                      </c:pt>
                      <c:pt idx="294">
                        <c:v>13</c:v>
                      </c:pt>
                      <c:pt idx="295">
                        <c:v>14</c:v>
                      </c:pt>
                      <c:pt idx="296">
                        <c:v>15</c:v>
                      </c:pt>
                      <c:pt idx="297">
                        <c:v>16</c:v>
                      </c:pt>
                      <c:pt idx="298">
                        <c:v>23</c:v>
                      </c:pt>
                      <c:pt idx="299">
                        <c:v>24</c:v>
                      </c:pt>
                      <c:pt idx="300">
                        <c:v>21</c:v>
                      </c:pt>
                      <c:pt idx="301">
                        <c:v>23</c:v>
                      </c:pt>
                      <c:pt idx="302">
                        <c:v>30</c:v>
                      </c:pt>
                      <c:pt idx="303">
                        <c:v>33</c:v>
                      </c:pt>
                      <c:pt idx="304">
                        <c:v>36</c:v>
                      </c:pt>
                      <c:pt idx="305">
                        <c:v>44</c:v>
                      </c:pt>
                      <c:pt idx="306">
                        <c:v>43</c:v>
                      </c:pt>
                      <c:pt idx="307">
                        <c:v>49</c:v>
                      </c:pt>
                      <c:pt idx="308">
                        <c:v>46</c:v>
                      </c:pt>
                      <c:pt idx="309">
                        <c:v>43</c:v>
                      </c:pt>
                      <c:pt idx="310">
                        <c:v>44</c:v>
                      </c:pt>
                      <c:pt idx="311">
                        <c:v>37</c:v>
                      </c:pt>
                      <c:pt idx="312">
                        <c:v>37</c:v>
                      </c:pt>
                      <c:pt idx="313">
                        <c:v>35</c:v>
                      </c:pt>
                      <c:pt idx="314">
                        <c:v>40</c:v>
                      </c:pt>
                      <c:pt idx="315">
                        <c:v>42</c:v>
                      </c:pt>
                      <c:pt idx="316">
                        <c:v>40</c:v>
                      </c:pt>
                      <c:pt idx="317">
                        <c:v>44</c:v>
                      </c:pt>
                      <c:pt idx="318">
                        <c:v>54</c:v>
                      </c:pt>
                      <c:pt idx="319">
                        <c:v>66</c:v>
                      </c:pt>
                      <c:pt idx="320">
                        <c:v>96</c:v>
                      </c:pt>
                      <c:pt idx="321">
                        <c:v>87</c:v>
                      </c:pt>
                      <c:pt idx="322">
                        <c:v>62</c:v>
                      </c:pt>
                      <c:pt idx="323">
                        <c:v>47</c:v>
                      </c:pt>
                      <c:pt idx="324">
                        <c:v>38</c:v>
                      </c:pt>
                      <c:pt idx="325">
                        <c:v>29</c:v>
                      </c:pt>
                      <c:pt idx="326">
                        <c:v>26</c:v>
                      </c:pt>
                      <c:pt idx="327">
                        <c:v>26</c:v>
                      </c:pt>
                      <c:pt idx="328">
                        <c:v>25</c:v>
                      </c:pt>
                      <c:pt idx="329">
                        <c:v>22</c:v>
                      </c:pt>
                      <c:pt idx="330">
                        <c:v>21</c:v>
                      </c:pt>
                      <c:pt idx="331">
                        <c:v>20</c:v>
                      </c:pt>
                      <c:pt idx="332">
                        <c:v>17</c:v>
                      </c:pt>
                      <c:pt idx="333">
                        <c:v>16</c:v>
                      </c:pt>
                      <c:pt idx="334">
                        <c:v>15</c:v>
                      </c:pt>
                      <c:pt idx="335">
                        <c:v>16</c:v>
                      </c:pt>
                      <c:pt idx="336">
                        <c:v>17</c:v>
                      </c:pt>
                      <c:pt idx="337">
                        <c:v>19</c:v>
                      </c:pt>
                      <c:pt idx="338">
                        <c:v>21</c:v>
                      </c:pt>
                      <c:pt idx="339">
                        <c:v>20</c:v>
                      </c:pt>
                      <c:pt idx="340">
                        <c:v>19</c:v>
                      </c:pt>
                      <c:pt idx="341">
                        <c:v>23</c:v>
                      </c:pt>
                      <c:pt idx="342">
                        <c:v>18</c:v>
                      </c:pt>
                      <c:pt idx="343">
                        <c:v>18</c:v>
                      </c:pt>
                      <c:pt idx="344">
                        <c:v>14</c:v>
                      </c:pt>
                      <c:pt idx="345">
                        <c:v>14</c:v>
                      </c:pt>
                      <c:pt idx="346">
                        <c:v>14</c:v>
                      </c:pt>
                      <c:pt idx="347">
                        <c:v>18</c:v>
                      </c:pt>
                      <c:pt idx="348">
                        <c:v>23</c:v>
                      </c:pt>
                      <c:pt idx="349">
                        <c:v>28</c:v>
                      </c:pt>
                      <c:pt idx="350">
                        <c:v>35</c:v>
                      </c:pt>
                      <c:pt idx="351">
                        <c:v>44</c:v>
                      </c:pt>
                      <c:pt idx="352">
                        <c:v>44</c:v>
                      </c:pt>
                      <c:pt idx="353">
                        <c:v>43</c:v>
                      </c:pt>
                      <c:pt idx="354">
                        <c:v>41</c:v>
                      </c:pt>
                      <c:pt idx="355">
                        <c:v>34</c:v>
                      </c:pt>
                      <c:pt idx="356">
                        <c:v>34</c:v>
                      </c:pt>
                      <c:pt idx="357">
                        <c:v>36</c:v>
                      </c:pt>
                      <c:pt idx="358">
                        <c:v>37</c:v>
                      </c:pt>
                      <c:pt idx="359">
                        <c:v>41</c:v>
                      </c:pt>
                      <c:pt idx="360">
                        <c:v>44</c:v>
                      </c:pt>
                      <c:pt idx="361">
                        <c:v>45</c:v>
                      </c:pt>
                      <c:pt idx="362">
                        <c:v>58</c:v>
                      </c:pt>
                      <c:pt idx="363">
                        <c:v>81</c:v>
                      </c:pt>
                      <c:pt idx="364">
                        <c:v>122</c:v>
                      </c:pt>
                      <c:pt idx="365">
                        <c:v>134</c:v>
                      </c:pt>
                      <c:pt idx="366">
                        <c:v>126</c:v>
                      </c:pt>
                      <c:pt idx="367">
                        <c:v>127</c:v>
                      </c:pt>
                      <c:pt idx="368">
                        <c:v>233</c:v>
                      </c:pt>
                      <c:pt idx="369">
                        <c:v>270</c:v>
                      </c:pt>
                      <c:pt idx="370">
                        <c:v>174</c:v>
                      </c:pt>
                      <c:pt idx="371">
                        <c:v>172</c:v>
                      </c:pt>
                      <c:pt idx="372">
                        <c:v>141</c:v>
                      </c:pt>
                      <c:pt idx="373">
                        <c:v>107</c:v>
                      </c:pt>
                      <c:pt idx="374">
                        <c:v>80</c:v>
                      </c:pt>
                      <c:pt idx="375">
                        <c:v>60</c:v>
                      </c:pt>
                      <c:pt idx="376">
                        <c:v>56</c:v>
                      </c:pt>
                      <c:pt idx="377">
                        <c:v>48</c:v>
                      </c:pt>
                      <c:pt idx="378">
                        <c:v>47</c:v>
                      </c:pt>
                      <c:pt idx="379">
                        <c:v>43</c:v>
                      </c:pt>
                      <c:pt idx="380">
                        <c:v>31</c:v>
                      </c:pt>
                      <c:pt idx="381">
                        <c:v>24</c:v>
                      </c:pt>
                      <c:pt idx="382">
                        <c:v>21</c:v>
                      </c:pt>
                      <c:pt idx="383">
                        <c:v>19</c:v>
                      </c:pt>
                      <c:pt idx="384">
                        <c:v>17</c:v>
                      </c:pt>
                      <c:pt idx="385">
                        <c:v>16</c:v>
                      </c:pt>
                      <c:pt idx="386">
                        <c:v>19</c:v>
                      </c:pt>
                      <c:pt idx="387">
                        <c:v>20</c:v>
                      </c:pt>
                      <c:pt idx="388">
                        <c:v>23</c:v>
                      </c:pt>
                      <c:pt idx="389">
                        <c:v>19</c:v>
                      </c:pt>
                      <c:pt idx="390">
                        <c:v>20</c:v>
                      </c:pt>
                      <c:pt idx="391">
                        <c:v>20</c:v>
                      </c:pt>
                      <c:pt idx="392">
                        <c:v>18</c:v>
                      </c:pt>
                      <c:pt idx="393">
                        <c:v>18</c:v>
                      </c:pt>
                      <c:pt idx="394">
                        <c:v>15</c:v>
                      </c:pt>
                      <c:pt idx="395">
                        <c:v>16</c:v>
                      </c:pt>
                      <c:pt idx="396">
                        <c:v>15</c:v>
                      </c:pt>
                      <c:pt idx="397">
                        <c:v>17</c:v>
                      </c:pt>
                      <c:pt idx="398">
                        <c:v>19</c:v>
                      </c:pt>
                      <c:pt idx="399">
                        <c:v>22</c:v>
                      </c:pt>
                      <c:pt idx="400">
                        <c:v>25</c:v>
                      </c:pt>
                      <c:pt idx="401">
                        <c:v>28</c:v>
                      </c:pt>
                      <c:pt idx="402">
                        <c:v>36</c:v>
                      </c:pt>
                      <c:pt idx="403">
                        <c:v>39</c:v>
                      </c:pt>
                      <c:pt idx="404">
                        <c:v>39</c:v>
                      </c:pt>
                      <c:pt idx="405">
                        <c:v>32</c:v>
                      </c:pt>
                      <c:pt idx="406">
                        <c:v>31</c:v>
                      </c:pt>
                      <c:pt idx="407">
                        <c:v>32</c:v>
                      </c:pt>
                      <c:pt idx="408">
                        <c:v>30</c:v>
                      </c:pt>
                      <c:pt idx="409">
                        <c:v>35</c:v>
                      </c:pt>
                      <c:pt idx="410">
                        <c:v>35</c:v>
                      </c:pt>
                      <c:pt idx="411">
                        <c:v>42</c:v>
                      </c:pt>
                      <c:pt idx="412">
                        <c:v>43</c:v>
                      </c:pt>
                      <c:pt idx="413">
                        <c:v>41</c:v>
                      </c:pt>
                      <c:pt idx="414">
                        <c:v>45</c:v>
                      </c:pt>
                      <c:pt idx="415">
                        <c:v>41</c:v>
                      </c:pt>
                      <c:pt idx="416">
                        <c:v>34</c:v>
                      </c:pt>
                      <c:pt idx="417">
                        <c:v>40</c:v>
                      </c:pt>
                      <c:pt idx="418">
                        <c:v>34</c:v>
                      </c:pt>
                      <c:pt idx="419">
                        <c:v>35</c:v>
                      </c:pt>
                      <c:pt idx="420">
                        <c:v>41</c:v>
                      </c:pt>
                      <c:pt idx="421">
                        <c:v>43</c:v>
                      </c:pt>
                      <c:pt idx="422">
                        <c:v>52</c:v>
                      </c:pt>
                      <c:pt idx="423">
                        <c:v>48</c:v>
                      </c:pt>
                      <c:pt idx="424">
                        <c:v>44</c:v>
                      </c:pt>
                      <c:pt idx="425">
                        <c:v>46</c:v>
                      </c:pt>
                      <c:pt idx="426">
                        <c:v>42</c:v>
                      </c:pt>
                      <c:pt idx="427">
                        <c:v>38</c:v>
                      </c:pt>
                      <c:pt idx="428">
                        <c:v>34</c:v>
                      </c:pt>
                      <c:pt idx="429">
                        <c:v>34</c:v>
                      </c:pt>
                      <c:pt idx="430">
                        <c:v>34</c:v>
                      </c:pt>
                      <c:pt idx="431">
                        <c:v>30</c:v>
                      </c:pt>
                      <c:pt idx="432">
                        <c:v>30</c:v>
                      </c:pt>
                      <c:pt idx="433">
                        <c:v>35</c:v>
                      </c:pt>
                      <c:pt idx="434">
                        <c:v>23</c:v>
                      </c:pt>
                      <c:pt idx="435">
                        <c:v>21</c:v>
                      </c:pt>
                      <c:pt idx="436">
                        <c:v>21</c:v>
                      </c:pt>
                      <c:pt idx="437">
                        <c:v>19</c:v>
                      </c:pt>
                      <c:pt idx="438">
                        <c:v>15</c:v>
                      </c:pt>
                      <c:pt idx="439">
                        <c:v>17</c:v>
                      </c:pt>
                      <c:pt idx="440">
                        <c:v>15</c:v>
                      </c:pt>
                      <c:pt idx="441">
                        <c:v>17</c:v>
                      </c:pt>
                      <c:pt idx="442">
                        <c:v>16</c:v>
                      </c:pt>
                      <c:pt idx="443">
                        <c:v>17</c:v>
                      </c:pt>
                      <c:pt idx="444">
                        <c:v>16</c:v>
                      </c:pt>
                      <c:pt idx="445">
                        <c:v>14</c:v>
                      </c:pt>
                      <c:pt idx="446">
                        <c:v>13</c:v>
                      </c:pt>
                      <c:pt idx="447">
                        <c:v>15</c:v>
                      </c:pt>
                      <c:pt idx="448">
                        <c:v>16</c:v>
                      </c:pt>
                      <c:pt idx="449">
                        <c:v>16</c:v>
                      </c:pt>
                      <c:pt idx="450">
                        <c:v>19</c:v>
                      </c:pt>
                      <c:pt idx="451">
                        <c:v>25</c:v>
                      </c:pt>
                      <c:pt idx="452">
                        <c:v>28</c:v>
                      </c:pt>
                      <c:pt idx="453">
                        <c:v>31</c:v>
                      </c:pt>
                      <c:pt idx="454">
                        <c:v>34</c:v>
                      </c:pt>
                      <c:pt idx="455">
                        <c:v>32</c:v>
                      </c:pt>
                      <c:pt idx="456">
                        <c:v>27</c:v>
                      </c:pt>
                      <c:pt idx="457">
                        <c:v>29</c:v>
                      </c:pt>
                      <c:pt idx="458">
                        <c:v>31</c:v>
                      </c:pt>
                      <c:pt idx="459">
                        <c:v>27</c:v>
                      </c:pt>
                      <c:pt idx="460">
                        <c:v>29</c:v>
                      </c:pt>
                      <c:pt idx="461">
                        <c:v>30</c:v>
                      </c:pt>
                      <c:pt idx="462">
                        <c:v>32</c:v>
                      </c:pt>
                      <c:pt idx="463">
                        <c:v>34</c:v>
                      </c:pt>
                      <c:pt idx="464">
                        <c:v>34</c:v>
                      </c:pt>
                      <c:pt idx="465">
                        <c:v>40</c:v>
                      </c:pt>
                      <c:pt idx="466">
                        <c:v>57</c:v>
                      </c:pt>
                      <c:pt idx="467">
                        <c:v>78</c:v>
                      </c:pt>
                      <c:pt idx="468">
                        <c:v>82</c:v>
                      </c:pt>
                      <c:pt idx="469">
                        <c:v>90</c:v>
                      </c:pt>
                      <c:pt idx="470">
                        <c:v>102</c:v>
                      </c:pt>
                      <c:pt idx="471">
                        <c:v>98</c:v>
                      </c:pt>
                      <c:pt idx="472">
                        <c:v>119</c:v>
                      </c:pt>
                      <c:pt idx="473">
                        <c:v>146</c:v>
                      </c:pt>
                      <c:pt idx="474">
                        <c:v>158</c:v>
                      </c:pt>
                      <c:pt idx="475">
                        <c:v>193</c:v>
                      </c:pt>
                      <c:pt idx="476">
                        <c:v>138</c:v>
                      </c:pt>
                      <c:pt idx="477">
                        <c:v>103</c:v>
                      </c:pt>
                      <c:pt idx="478">
                        <c:v>72</c:v>
                      </c:pt>
                      <c:pt idx="479">
                        <c:v>59</c:v>
                      </c:pt>
                      <c:pt idx="480">
                        <c:v>48</c:v>
                      </c:pt>
                      <c:pt idx="481">
                        <c:v>44</c:v>
                      </c:pt>
                      <c:pt idx="482">
                        <c:v>38</c:v>
                      </c:pt>
                      <c:pt idx="483">
                        <c:v>37</c:v>
                      </c:pt>
                      <c:pt idx="484">
                        <c:v>31</c:v>
                      </c:pt>
                      <c:pt idx="485">
                        <c:v>25</c:v>
                      </c:pt>
                      <c:pt idx="486">
                        <c:v>25</c:v>
                      </c:pt>
                      <c:pt idx="487">
                        <c:v>22</c:v>
                      </c:pt>
                      <c:pt idx="488">
                        <c:v>16</c:v>
                      </c:pt>
                      <c:pt idx="489">
                        <c:v>17</c:v>
                      </c:pt>
                      <c:pt idx="490">
                        <c:v>16</c:v>
                      </c:pt>
                      <c:pt idx="491">
                        <c:v>17</c:v>
                      </c:pt>
                      <c:pt idx="492">
                        <c:v>17</c:v>
                      </c:pt>
                      <c:pt idx="493">
                        <c:v>16</c:v>
                      </c:pt>
                      <c:pt idx="494">
                        <c:v>16</c:v>
                      </c:pt>
                      <c:pt idx="495">
                        <c:v>13</c:v>
                      </c:pt>
                      <c:pt idx="496">
                        <c:v>14</c:v>
                      </c:pt>
                      <c:pt idx="497">
                        <c:v>16</c:v>
                      </c:pt>
                      <c:pt idx="498">
                        <c:v>13</c:v>
                      </c:pt>
                      <c:pt idx="499">
                        <c:v>13</c:v>
                      </c:pt>
                      <c:pt idx="500">
                        <c:v>12</c:v>
                      </c:pt>
                      <c:pt idx="501">
                        <c:v>12</c:v>
                      </c:pt>
                    </c:numCache>
                  </c:numRef>
                </c:val>
                <c:smooth val="0"/>
                <c:extLst xmlns:c15="http://schemas.microsoft.com/office/drawing/2012/chart">
                  <c:ext xmlns:c16="http://schemas.microsoft.com/office/drawing/2014/chart" uri="{C3380CC4-5D6E-409C-BE32-E72D297353CC}">
                    <c16:uniqueId val="{00000010-506C-4C2F-92FC-8DF2D5A74E9C}"/>
                  </c:ext>
                </c:extLst>
              </c15:ser>
            </c15:filteredLineSeries>
            <c15:filteredLineSeries>
              <c15:ser>
                <c:idx val="15"/>
                <c:order val="15"/>
                <c:tx>
                  <c:strRef>
                    <c:extLst xmlns:c15="http://schemas.microsoft.com/office/drawing/2012/chart">
                      <c:ext xmlns:c15="http://schemas.microsoft.com/office/drawing/2012/chart" uri="{02D57815-91ED-43cb-92C2-25804820EDAC}">
                        <c15:formulaRef>
                          <c15:sqref>新建文本文档!$Q$1</c15:sqref>
                        </c15:formulaRef>
                      </c:ext>
                    </c:extLst>
                    <c:strCache>
                      <c:ptCount val="1"/>
                      <c:pt idx="0">
                        <c:v>New Zealand</c:v>
                      </c:pt>
                    </c:strCache>
                  </c:strRef>
                </c:tx>
                <c:spPr>
                  <a:ln w="22225" cap="rnd">
                    <a:solidFill>
                      <a:schemeClr val="accent1">
                        <a:lumMod val="50000"/>
                      </a:schemeClr>
                    </a:solidFill>
                  </a:ln>
                  <a:effectLst>
                    <a:glow rad="139700">
                      <a:schemeClr val="accent1">
                        <a:lumMod val="5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Q$2:$Q$503</c15:sqref>
                        </c15:formulaRef>
                      </c:ext>
                    </c:extLst>
                    <c:numCache>
                      <c:formatCode>General</c:formatCode>
                      <c:ptCount val="502"/>
                      <c:pt idx="0">
                        <c:v>17</c:v>
                      </c:pt>
                      <c:pt idx="1">
                        <c:v>10</c:v>
                      </c:pt>
                      <c:pt idx="2">
                        <c:v>11</c:v>
                      </c:pt>
                      <c:pt idx="3">
                        <c:v>8</c:v>
                      </c:pt>
                      <c:pt idx="4">
                        <c:v>8</c:v>
                      </c:pt>
                      <c:pt idx="5">
                        <c:v>9</c:v>
                      </c:pt>
                      <c:pt idx="6">
                        <c:v>11</c:v>
                      </c:pt>
                      <c:pt idx="7">
                        <c:v>9</c:v>
                      </c:pt>
                      <c:pt idx="8">
                        <c:v>21</c:v>
                      </c:pt>
                      <c:pt idx="9">
                        <c:v>20</c:v>
                      </c:pt>
                      <c:pt idx="10">
                        <c:v>14</c:v>
                      </c:pt>
                      <c:pt idx="11">
                        <c:v>16</c:v>
                      </c:pt>
                      <c:pt idx="12">
                        <c:v>13</c:v>
                      </c:pt>
                      <c:pt idx="13">
                        <c:v>18</c:v>
                      </c:pt>
                      <c:pt idx="14">
                        <c:v>13</c:v>
                      </c:pt>
                      <c:pt idx="15">
                        <c:v>16</c:v>
                      </c:pt>
                      <c:pt idx="16">
                        <c:v>14</c:v>
                      </c:pt>
                      <c:pt idx="17">
                        <c:v>19</c:v>
                      </c:pt>
                      <c:pt idx="18">
                        <c:v>16</c:v>
                      </c:pt>
                      <c:pt idx="19">
                        <c:v>21</c:v>
                      </c:pt>
                      <c:pt idx="20">
                        <c:v>31</c:v>
                      </c:pt>
                      <c:pt idx="21">
                        <c:v>26</c:v>
                      </c:pt>
                      <c:pt idx="22">
                        <c:v>36</c:v>
                      </c:pt>
                      <c:pt idx="23">
                        <c:v>28</c:v>
                      </c:pt>
                      <c:pt idx="24">
                        <c:v>47</c:v>
                      </c:pt>
                      <c:pt idx="25">
                        <c:v>80</c:v>
                      </c:pt>
                      <c:pt idx="26">
                        <c:v>102</c:v>
                      </c:pt>
                      <c:pt idx="27">
                        <c:v>83</c:v>
                      </c:pt>
                      <c:pt idx="28">
                        <c:v>55</c:v>
                      </c:pt>
                      <c:pt idx="29">
                        <c:v>68</c:v>
                      </c:pt>
                      <c:pt idx="30">
                        <c:v>73</c:v>
                      </c:pt>
                      <c:pt idx="31">
                        <c:v>59</c:v>
                      </c:pt>
                      <c:pt idx="32">
                        <c:v>60</c:v>
                      </c:pt>
                      <c:pt idx="33">
                        <c:v>58</c:v>
                      </c:pt>
                      <c:pt idx="34">
                        <c:v>54</c:v>
                      </c:pt>
                      <c:pt idx="35">
                        <c:v>52</c:v>
                      </c:pt>
                      <c:pt idx="36">
                        <c:v>44</c:v>
                      </c:pt>
                      <c:pt idx="37">
                        <c:v>35</c:v>
                      </c:pt>
                      <c:pt idx="38">
                        <c:v>37</c:v>
                      </c:pt>
                      <c:pt idx="39">
                        <c:v>21</c:v>
                      </c:pt>
                      <c:pt idx="40">
                        <c:v>13</c:v>
                      </c:pt>
                      <c:pt idx="41">
                        <c:v>12</c:v>
                      </c:pt>
                      <c:pt idx="42">
                        <c:v>14</c:v>
                      </c:pt>
                      <c:pt idx="43">
                        <c:v>21</c:v>
                      </c:pt>
                      <c:pt idx="44">
                        <c:v>13</c:v>
                      </c:pt>
                      <c:pt idx="45">
                        <c:v>11</c:v>
                      </c:pt>
                      <c:pt idx="46">
                        <c:v>15</c:v>
                      </c:pt>
                      <c:pt idx="47">
                        <c:v>11</c:v>
                      </c:pt>
                      <c:pt idx="48">
                        <c:v>9</c:v>
                      </c:pt>
                      <c:pt idx="49">
                        <c:v>6</c:v>
                      </c:pt>
                      <c:pt idx="50">
                        <c:v>7</c:v>
                      </c:pt>
                      <c:pt idx="51">
                        <c:v>15</c:v>
                      </c:pt>
                      <c:pt idx="52">
                        <c:v>12</c:v>
                      </c:pt>
                      <c:pt idx="53">
                        <c:v>6</c:v>
                      </c:pt>
                      <c:pt idx="54">
                        <c:v>7</c:v>
                      </c:pt>
                      <c:pt idx="55">
                        <c:v>4</c:v>
                      </c:pt>
                      <c:pt idx="56">
                        <c:v>3</c:v>
                      </c:pt>
                      <c:pt idx="57">
                        <c:v>4</c:v>
                      </c:pt>
                      <c:pt idx="58">
                        <c:v>4</c:v>
                      </c:pt>
                      <c:pt idx="59">
                        <c:v>6</c:v>
                      </c:pt>
                      <c:pt idx="60">
                        <c:v>7</c:v>
                      </c:pt>
                      <c:pt idx="61">
                        <c:v>8</c:v>
                      </c:pt>
                      <c:pt idx="62">
                        <c:v>7</c:v>
                      </c:pt>
                      <c:pt idx="63">
                        <c:v>8</c:v>
                      </c:pt>
                      <c:pt idx="64">
                        <c:v>9</c:v>
                      </c:pt>
                      <c:pt idx="65">
                        <c:v>13</c:v>
                      </c:pt>
                      <c:pt idx="66">
                        <c:v>13</c:v>
                      </c:pt>
                      <c:pt idx="67">
                        <c:v>12</c:v>
                      </c:pt>
                      <c:pt idx="68">
                        <c:v>20</c:v>
                      </c:pt>
                      <c:pt idx="69">
                        <c:v>19</c:v>
                      </c:pt>
                      <c:pt idx="70">
                        <c:v>13</c:v>
                      </c:pt>
                      <c:pt idx="71">
                        <c:v>32</c:v>
                      </c:pt>
                      <c:pt idx="72">
                        <c:v>17</c:v>
                      </c:pt>
                      <c:pt idx="73">
                        <c:v>31</c:v>
                      </c:pt>
                      <c:pt idx="74">
                        <c:v>32</c:v>
                      </c:pt>
                      <c:pt idx="75">
                        <c:v>29</c:v>
                      </c:pt>
                      <c:pt idx="76">
                        <c:v>47</c:v>
                      </c:pt>
                      <c:pt idx="77">
                        <c:v>41</c:v>
                      </c:pt>
                      <c:pt idx="78">
                        <c:v>57</c:v>
                      </c:pt>
                      <c:pt idx="79">
                        <c:v>62</c:v>
                      </c:pt>
                      <c:pt idx="80">
                        <c:v>76</c:v>
                      </c:pt>
                      <c:pt idx="81">
                        <c:v>75</c:v>
                      </c:pt>
                      <c:pt idx="82">
                        <c:v>74</c:v>
                      </c:pt>
                      <c:pt idx="83">
                        <c:v>72</c:v>
                      </c:pt>
                      <c:pt idx="84">
                        <c:v>87</c:v>
                      </c:pt>
                      <c:pt idx="85">
                        <c:v>72</c:v>
                      </c:pt>
                      <c:pt idx="86">
                        <c:v>73</c:v>
                      </c:pt>
                      <c:pt idx="87">
                        <c:v>62</c:v>
                      </c:pt>
                      <c:pt idx="88">
                        <c:v>53</c:v>
                      </c:pt>
                      <c:pt idx="89">
                        <c:v>45</c:v>
                      </c:pt>
                      <c:pt idx="90">
                        <c:v>32</c:v>
                      </c:pt>
                      <c:pt idx="91">
                        <c:v>19</c:v>
                      </c:pt>
                      <c:pt idx="92">
                        <c:v>23</c:v>
                      </c:pt>
                      <c:pt idx="93">
                        <c:v>22</c:v>
                      </c:pt>
                      <c:pt idx="94">
                        <c:v>14</c:v>
                      </c:pt>
                      <c:pt idx="95">
                        <c:v>15</c:v>
                      </c:pt>
                      <c:pt idx="96">
                        <c:v>11</c:v>
                      </c:pt>
                      <c:pt idx="97">
                        <c:v>11</c:v>
                      </c:pt>
                      <c:pt idx="98">
                        <c:v>9</c:v>
                      </c:pt>
                      <c:pt idx="99">
                        <c:v>7</c:v>
                      </c:pt>
                      <c:pt idx="100">
                        <c:v>7</c:v>
                      </c:pt>
                      <c:pt idx="101">
                        <c:v>6</c:v>
                      </c:pt>
                      <c:pt idx="102">
                        <c:v>9</c:v>
                      </c:pt>
                      <c:pt idx="103">
                        <c:v>4</c:v>
                      </c:pt>
                      <c:pt idx="104">
                        <c:v>9</c:v>
                      </c:pt>
                      <c:pt idx="105">
                        <c:v>10</c:v>
                      </c:pt>
                      <c:pt idx="106">
                        <c:v>8</c:v>
                      </c:pt>
                      <c:pt idx="107">
                        <c:v>7</c:v>
                      </c:pt>
                      <c:pt idx="108">
                        <c:v>10</c:v>
                      </c:pt>
                      <c:pt idx="109">
                        <c:v>7</c:v>
                      </c:pt>
                      <c:pt idx="110">
                        <c:v>9</c:v>
                      </c:pt>
                      <c:pt idx="111">
                        <c:v>16</c:v>
                      </c:pt>
                      <c:pt idx="112">
                        <c:v>12</c:v>
                      </c:pt>
                      <c:pt idx="113">
                        <c:v>14</c:v>
                      </c:pt>
                      <c:pt idx="114">
                        <c:v>16</c:v>
                      </c:pt>
                      <c:pt idx="115">
                        <c:v>14</c:v>
                      </c:pt>
                      <c:pt idx="116">
                        <c:v>17</c:v>
                      </c:pt>
                      <c:pt idx="117">
                        <c:v>17</c:v>
                      </c:pt>
                      <c:pt idx="118">
                        <c:v>16</c:v>
                      </c:pt>
                      <c:pt idx="119">
                        <c:v>17</c:v>
                      </c:pt>
                      <c:pt idx="120">
                        <c:v>17</c:v>
                      </c:pt>
                      <c:pt idx="121">
                        <c:v>24</c:v>
                      </c:pt>
                      <c:pt idx="122">
                        <c:v>23</c:v>
                      </c:pt>
                      <c:pt idx="123">
                        <c:v>20</c:v>
                      </c:pt>
                      <c:pt idx="124">
                        <c:v>27</c:v>
                      </c:pt>
                      <c:pt idx="125">
                        <c:v>29</c:v>
                      </c:pt>
                      <c:pt idx="126">
                        <c:v>32</c:v>
                      </c:pt>
                      <c:pt idx="127">
                        <c:v>42</c:v>
                      </c:pt>
                      <c:pt idx="128">
                        <c:v>66</c:v>
                      </c:pt>
                      <c:pt idx="129">
                        <c:v>54</c:v>
                      </c:pt>
                      <c:pt idx="130">
                        <c:v>71</c:v>
                      </c:pt>
                      <c:pt idx="131">
                        <c:v>70</c:v>
                      </c:pt>
                      <c:pt idx="132">
                        <c:v>78</c:v>
                      </c:pt>
                      <c:pt idx="133">
                        <c:v>85</c:v>
                      </c:pt>
                      <c:pt idx="134">
                        <c:v>80</c:v>
                      </c:pt>
                      <c:pt idx="135">
                        <c:v>111</c:v>
                      </c:pt>
                      <c:pt idx="136">
                        <c:v>120</c:v>
                      </c:pt>
                      <c:pt idx="137">
                        <c:v>121</c:v>
                      </c:pt>
                      <c:pt idx="138">
                        <c:v>102</c:v>
                      </c:pt>
                      <c:pt idx="139">
                        <c:v>93</c:v>
                      </c:pt>
                      <c:pt idx="140">
                        <c:v>75</c:v>
                      </c:pt>
                      <c:pt idx="141">
                        <c:v>57</c:v>
                      </c:pt>
                      <c:pt idx="142">
                        <c:v>52</c:v>
                      </c:pt>
                      <c:pt idx="143">
                        <c:v>35</c:v>
                      </c:pt>
                      <c:pt idx="144">
                        <c:v>22</c:v>
                      </c:pt>
                      <c:pt idx="145">
                        <c:v>27</c:v>
                      </c:pt>
                      <c:pt idx="146">
                        <c:v>21</c:v>
                      </c:pt>
                      <c:pt idx="147">
                        <c:v>19</c:v>
                      </c:pt>
                      <c:pt idx="148">
                        <c:v>17</c:v>
                      </c:pt>
                      <c:pt idx="149">
                        <c:v>19</c:v>
                      </c:pt>
                      <c:pt idx="150">
                        <c:v>15</c:v>
                      </c:pt>
                      <c:pt idx="151">
                        <c:v>12</c:v>
                      </c:pt>
                      <c:pt idx="152">
                        <c:v>9</c:v>
                      </c:pt>
                      <c:pt idx="153">
                        <c:v>13</c:v>
                      </c:pt>
                      <c:pt idx="154">
                        <c:v>10</c:v>
                      </c:pt>
                      <c:pt idx="155">
                        <c:v>10</c:v>
                      </c:pt>
                      <c:pt idx="156">
                        <c:v>15</c:v>
                      </c:pt>
                      <c:pt idx="157">
                        <c:v>13</c:v>
                      </c:pt>
                      <c:pt idx="158">
                        <c:v>8</c:v>
                      </c:pt>
                      <c:pt idx="159">
                        <c:v>6</c:v>
                      </c:pt>
                      <c:pt idx="160">
                        <c:v>6</c:v>
                      </c:pt>
                      <c:pt idx="161">
                        <c:v>6</c:v>
                      </c:pt>
                      <c:pt idx="162">
                        <c:v>6</c:v>
                      </c:pt>
                      <c:pt idx="163">
                        <c:v>12</c:v>
                      </c:pt>
                      <c:pt idx="164">
                        <c:v>12</c:v>
                      </c:pt>
                      <c:pt idx="165">
                        <c:v>14</c:v>
                      </c:pt>
                      <c:pt idx="166">
                        <c:v>12</c:v>
                      </c:pt>
                      <c:pt idx="167">
                        <c:v>16</c:v>
                      </c:pt>
                      <c:pt idx="168">
                        <c:v>18</c:v>
                      </c:pt>
                      <c:pt idx="169">
                        <c:v>13</c:v>
                      </c:pt>
                      <c:pt idx="170">
                        <c:v>14</c:v>
                      </c:pt>
                      <c:pt idx="171">
                        <c:v>15</c:v>
                      </c:pt>
                      <c:pt idx="172">
                        <c:v>19</c:v>
                      </c:pt>
                      <c:pt idx="173">
                        <c:v>35</c:v>
                      </c:pt>
                      <c:pt idx="174">
                        <c:v>31</c:v>
                      </c:pt>
                      <c:pt idx="175">
                        <c:v>30</c:v>
                      </c:pt>
                      <c:pt idx="176">
                        <c:v>38</c:v>
                      </c:pt>
                      <c:pt idx="177">
                        <c:v>42</c:v>
                      </c:pt>
                      <c:pt idx="178">
                        <c:v>53</c:v>
                      </c:pt>
                      <c:pt idx="179">
                        <c:v>91</c:v>
                      </c:pt>
                      <c:pt idx="180">
                        <c:v>139</c:v>
                      </c:pt>
                      <c:pt idx="181">
                        <c:v>159</c:v>
                      </c:pt>
                      <c:pt idx="182">
                        <c:v>262</c:v>
                      </c:pt>
                      <c:pt idx="183">
                        <c:v>266</c:v>
                      </c:pt>
                      <c:pt idx="184">
                        <c:v>190</c:v>
                      </c:pt>
                      <c:pt idx="185">
                        <c:v>155</c:v>
                      </c:pt>
                      <c:pt idx="186">
                        <c:v>120</c:v>
                      </c:pt>
                      <c:pt idx="187">
                        <c:v>100</c:v>
                      </c:pt>
                      <c:pt idx="188">
                        <c:v>76</c:v>
                      </c:pt>
                      <c:pt idx="189">
                        <c:v>64</c:v>
                      </c:pt>
                      <c:pt idx="190">
                        <c:v>62</c:v>
                      </c:pt>
                      <c:pt idx="191">
                        <c:v>56</c:v>
                      </c:pt>
                      <c:pt idx="192">
                        <c:v>48</c:v>
                      </c:pt>
                      <c:pt idx="193">
                        <c:v>43</c:v>
                      </c:pt>
                      <c:pt idx="194">
                        <c:v>43</c:v>
                      </c:pt>
                      <c:pt idx="195">
                        <c:v>39</c:v>
                      </c:pt>
                      <c:pt idx="196">
                        <c:v>35</c:v>
                      </c:pt>
                      <c:pt idx="197">
                        <c:v>39</c:v>
                      </c:pt>
                      <c:pt idx="198">
                        <c:v>38</c:v>
                      </c:pt>
                      <c:pt idx="199">
                        <c:v>30</c:v>
                      </c:pt>
                      <c:pt idx="200">
                        <c:v>26</c:v>
                      </c:pt>
                      <c:pt idx="201">
                        <c:v>22</c:v>
                      </c:pt>
                      <c:pt idx="202">
                        <c:v>26</c:v>
                      </c:pt>
                      <c:pt idx="203">
                        <c:v>21</c:v>
                      </c:pt>
                      <c:pt idx="204">
                        <c:v>17</c:v>
                      </c:pt>
                      <c:pt idx="205">
                        <c:v>18</c:v>
                      </c:pt>
                      <c:pt idx="206">
                        <c:v>14</c:v>
                      </c:pt>
                      <c:pt idx="207">
                        <c:v>12</c:v>
                      </c:pt>
                      <c:pt idx="208">
                        <c:v>14</c:v>
                      </c:pt>
                      <c:pt idx="209">
                        <c:v>13</c:v>
                      </c:pt>
                      <c:pt idx="210">
                        <c:v>9</c:v>
                      </c:pt>
                      <c:pt idx="211">
                        <c:v>8</c:v>
                      </c:pt>
                      <c:pt idx="212">
                        <c:v>8</c:v>
                      </c:pt>
                      <c:pt idx="213">
                        <c:v>11</c:v>
                      </c:pt>
                      <c:pt idx="214">
                        <c:v>10</c:v>
                      </c:pt>
                      <c:pt idx="215">
                        <c:v>10</c:v>
                      </c:pt>
                      <c:pt idx="216">
                        <c:v>12</c:v>
                      </c:pt>
                      <c:pt idx="217">
                        <c:v>12</c:v>
                      </c:pt>
                      <c:pt idx="218">
                        <c:v>16</c:v>
                      </c:pt>
                      <c:pt idx="219">
                        <c:v>15</c:v>
                      </c:pt>
                      <c:pt idx="220">
                        <c:v>17</c:v>
                      </c:pt>
                      <c:pt idx="221">
                        <c:v>17</c:v>
                      </c:pt>
                      <c:pt idx="222">
                        <c:v>12</c:v>
                      </c:pt>
                      <c:pt idx="223">
                        <c:v>16</c:v>
                      </c:pt>
                      <c:pt idx="224">
                        <c:v>19</c:v>
                      </c:pt>
                      <c:pt idx="225">
                        <c:v>19</c:v>
                      </c:pt>
                      <c:pt idx="226">
                        <c:v>28</c:v>
                      </c:pt>
                      <c:pt idx="227">
                        <c:v>25</c:v>
                      </c:pt>
                      <c:pt idx="228">
                        <c:v>20</c:v>
                      </c:pt>
                      <c:pt idx="229">
                        <c:v>28</c:v>
                      </c:pt>
                      <c:pt idx="230">
                        <c:v>26</c:v>
                      </c:pt>
                      <c:pt idx="231">
                        <c:v>37</c:v>
                      </c:pt>
                      <c:pt idx="232">
                        <c:v>41</c:v>
                      </c:pt>
                      <c:pt idx="233">
                        <c:v>31</c:v>
                      </c:pt>
                      <c:pt idx="234">
                        <c:v>45</c:v>
                      </c:pt>
                      <c:pt idx="235">
                        <c:v>52</c:v>
                      </c:pt>
                      <c:pt idx="236">
                        <c:v>62</c:v>
                      </c:pt>
                      <c:pt idx="237">
                        <c:v>81</c:v>
                      </c:pt>
                      <c:pt idx="238">
                        <c:v>110</c:v>
                      </c:pt>
                      <c:pt idx="239">
                        <c:v>130</c:v>
                      </c:pt>
                      <c:pt idx="240">
                        <c:v>123</c:v>
                      </c:pt>
                      <c:pt idx="241">
                        <c:v>95</c:v>
                      </c:pt>
                      <c:pt idx="242">
                        <c:v>93</c:v>
                      </c:pt>
                      <c:pt idx="243">
                        <c:v>65</c:v>
                      </c:pt>
                      <c:pt idx="244">
                        <c:v>52</c:v>
                      </c:pt>
                      <c:pt idx="245">
                        <c:v>47</c:v>
                      </c:pt>
                      <c:pt idx="246">
                        <c:v>39</c:v>
                      </c:pt>
                      <c:pt idx="247">
                        <c:v>37</c:v>
                      </c:pt>
                      <c:pt idx="248">
                        <c:v>29</c:v>
                      </c:pt>
                      <c:pt idx="249">
                        <c:v>32</c:v>
                      </c:pt>
                      <c:pt idx="250">
                        <c:v>25</c:v>
                      </c:pt>
                      <c:pt idx="251">
                        <c:v>22</c:v>
                      </c:pt>
                      <c:pt idx="252">
                        <c:v>23</c:v>
                      </c:pt>
                      <c:pt idx="253">
                        <c:v>23</c:v>
                      </c:pt>
                      <c:pt idx="254">
                        <c:v>16</c:v>
                      </c:pt>
                      <c:pt idx="255">
                        <c:v>16</c:v>
                      </c:pt>
                      <c:pt idx="256">
                        <c:v>16</c:v>
                      </c:pt>
                      <c:pt idx="257">
                        <c:v>13</c:v>
                      </c:pt>
                      <c:pt idx="258">
                        <c:v>11</c:v>
                      </c:pt>
                      <c:pt idx="259">
                        <c:v>12</c:v>
                      </c:pt>
                      <c:pt idx="260">
                        <c:v>13</c:v>
                      </c:pt>
                      <c:pt idx="261">
                        <c:v>9</c:v>
                      </c:pt>
                      <c:pt idx="262">
                        <c:v>10</c:v>
                      </c:pt>
                      <c:pt idx="263">
                        <c:v>10</c:v>
                      </c:pt>
                      <c:pt idx="264">
                        <c:v>9</c:v>
                      </c:pt>
                      <c:pt idx="265">
                        <c:v>9</c:v>
                      </c:pt>
                      <c:pt idx="266">
                        <c:v>10</c:v>
                      </c:pt>
                      <c:pt idx="267">
                        <c:v>11</c:v>
                      </c:pt>
                      <c:pt idx="268">
                        <c:v>9</c:v>
                      </c:pt>
                      <c:pt idx="269">
                        <c:v>14</c:v>
                      </c:pt>
                      <c:pt idx="270">
                        <c:v>14</c:v>
                      </c:pt>
                      <c:pt idx="271">
                        <c:v>19</c:v>
                      </c:pt>
                      <c:pt idx="272">
                        <c:v>14</c:v>
                      </c:pt>
                      <c:pt idx="273">
                        <c:v>17</c:v>
                      </c:pt>
                      <c:pt idx="274">
                        <c:v>18</c:v>
                      </c:pt>
                      <c:pt idx="275">
                        <c:v>16</c:v>
                      </c:pt>
                      <c:pt idx="276">
                        <c:v>19</c:v>
                      </c:pt>
                      <c:pt idx="277">
                        <c:v>18</c:v>
                      </c:pt>
                      <c:pt idx="278">
                        <c:v>22</c:v>
                      </c:pt>
                      <c:pt idx="279">
                        <c:v>23</c:v>
                      </c:pt>
                      <c:pt idx="280">
                        <c:v>24</c:v>
                      </c:pt>
                      <c:pt idx="281">
                        <c:v>28</c:v>
                      </c:pt>
                      <c:pt idx="282">
                        <c:v>34</c:v>
                      </c:pt>
                      <c:pt idx="283">
                        <c:v>45</c:v>
                      </c:pt>
                      <c:pt idx="284">
                        <c:v>42</c:v>
                      </c:pt>
                      <c:pt idx="285">
                        <c:v>46</c:v>
                      </c:pt>
                      <c:pt idx="286">
                        <c:v>51</c:v>
                      </c:pt>
                      <c:pt idx="287">
                        <c:v>60</c:v>
                      </c:pt>
                      <c:pt idx="288">
                        <c:v>71</c:v>
                      </c:pt>
                      <c:pt idx="289">
                        <c:v>65</c:v>
                      </c:pt>
                      <c:pt idx="290">
                        <c:v>68</c:v>
                      </c:pt>
                      <c:pt idx="291">
                        <c:v>76</c:v>
                      </c:pt>
                      <c:pt idx="292">
                        <c:v>65</c:v>
                      </c:pt>
                      <c:pt idx="293">
                        <c:v>62</c:v>
                      </c:pt>
                      <c:pt idx="294">
                        <c:v>82</c:v>
                      </c:pt>
                      <c:pt idx="295">
                        <c:v>69</c:v>
                      </c:pt>
                      <c:pt idx="296">
                        <c:v>57</c:v>
                      </c:pt>
                      <c:pt idx="297">
                        <c:v>45</c:v>
                      </c:pt>
                      <c:pt idx="298">
                        <c:v>52</c:v>
                      </c:pt>
                      <c:pt idx="299">
                        <c:v>65</c:v>
                      </c:pt>
                      <c:pt idx="300">
                        <c:v>50</c:v>
                      </c:pt>
                      <c:pt idx="301">
                        <c:v>36</c:v>
                      </c:pt>
                      <c:pt idx="302">
                        <c:v>34</c:v>
                      </c:pt>
                      <c:pt idx="303">
                        <c:v>25</c:v>
                      </c:pt>
                      <c:pt idx="304">
                        <c:v>24</c:v>
                      </c:pt>
                      <c:pt idx="305">
                        <c:v>20</c:v>
                      </c:pt>
                      <c:pt idx="306">
                        <c:v>15</c:v>
                      </c:pt>
                      <c:pt idx="307">
                        <c:v>17</c:v>
                      </c:pt>
                      <c:pt idx="308">
                        <c:v>18</c:v>
                      </c:pt>
                      <c:pt idx="309">
                        <c:v>12</c:v>
                      </c:pt>
                      <c:pt idx="310">
                        <c:v>12</c:v>
                      </c:pt>
                      <c:pt idx="311">
                        <c:v>15</c:v>
                      </c:pt>
                      <c:pt idx="312">
                        <c:v>18</c:v>
                      </c:pt>
                      <c:pt idx="313">
                        <c:v>14</c:v>
                      </c:pt>
                      <c:pt idx="314">
                        <c:v>11</c:v>
                      </c:pt>
                      <c:pt idx="315">
                        <c:v>10</c:v>
                      </c:pt>
                      <c:pt idx="316">
                        <c:v>10</c:v>
                      </c:pt>
                      <c:pt idx="317">
                        <c:v>10</c:v>
                      </c:pt>
                      <c:pt idx="318">
                        <c:v>11</c:v>
                      </c:pt>
                      <c:pt idx="319">
                        <c:v>10</c:v>
                      </c:pt>
                      <c:pt idx="320">
                        <c:v>13</c:v>
                      </c:pt>
                      <c:pt idx="321">
                        <c:v>16</c:v>
                      </c:pt>
                      <c:pt idx="322">
                        <c:v>18</c:v>
                      </c:pt>
                      <c:pt idx="323">
                        <c:v>17</c:v>
                      </c:pt>
                      <c:pt idx="324">
                        <c:v>21</c:v>
                      </c:pt>
                      <c:pt idx="325">
                        <c:v>17</c:v>
                      </c:pt>
                      <c:pt idx="326">
                        <c:v>20</c:v>
                      </c:pt>
                      <c:pt idx="327">
                        <c:v>21</c:v>
                      </c:pt>
                      <c:pt idx="328">
                        <c:v>22</c:v>
                      </c:pt>
                      <c:pt idx="329">
                        <c:v>21</c:v>
                      </c:pt>
                      <c:pt idx="330">
                        <c:v>23</c:v>
                      </c:pt>
                      <c:pt idx="331">
                        <c:v>27</c:v>
                      </c:pt>
                      <c:pt idx="332">
                        <c:v>28</c:v>
                      </c:pt>
                      <c:pt idx="333">
                        <c:v>37</c:v>
                      </c:pt>
                      <c:pt idx="334">
                        <c:v>46</c:v>
                      </c:pt>
                      <c:pt idx="335">
                        <c:v>47</c:v>
                      </c:pt>
                      <c:pt idx="336">
                        <c:v>62</c:v>
                      </c:pt>
                      <c:pt idx="337">
                        <c:v>61</c:v>
                      </c:pt>
                      <c:pt idx="338">
                        <c:v>81</c:v>
                      </c:pt>
                      <c:pt idx="339">
                        <c:v>92</c:v>
                      </c:pt>
                      <c:pt idx="340">
                        <c:v>129</c:v>
                      </c:pt>
                      <c:pt idx="341">
                        <c:v>132</c:v>
                      </c:pt>
                      <c:pt idx="342">
                        <c:v>136</c:v>
                      </c:pt>
                      <c:pt idx="343">
                        <c:v>148</c:v>
                      </c:pt>
                      <c:pt idx="344">
                        <c:v>130</c:v>
                      </c:pt>
                      <c:pt idx="345">
                        <c:v>110</c:v>
                      </c:pt>
                      <c:pt idx="346">
                        <c:v>105</c:v>
                      </c:pt>
                      <c:pt idx="347">
                        <c:v>101</c:v>
                      </c:pt>
                      <c:pt idx="348">
                        <c:v>95</c:v>
                      </c:pt>
                      <c:pt idx="349">
                        <c:v>64</c:v>
                      </c:pt>
                      <c:pt idx="350">
                        <c:v>65</c:v>
                      </c:pt>
                      <c:pt idx="351">
                        <c:v>57</c:v>
                      </c:pt>
                      <c:pt idx="352">
                        <c:v>42</c:v>
                      </c:pt>
                      <c:pt idx="353">
                        <c:v>40</c:v>
                      </c:pt>
                      <c:pt idx="354">
                        <c:v>35</c:v>
                      </c:pt>
                      <c:pt idx="355">
                        <c:v>30</c:v>
                      </c:pt>
                      <c:pt idx="356">
                        <c:v>24</c:v>
                      </c:pt>
                      <c:pt idx="357">
                        <c:v>20</c:v>
                      </c:pt>
                      <c:pt idx="358">
                        <c:v>21</c:v>
                      </c:pt>
                      <c:pt idx="359">
                        <c:v>25</c:v>
                      </c:pt>
                      <c:pt idx="360">
                        <c:v>21</c:v>
                      </c:pt>
                      <c:pt idx="361">
                        <c:v>19</c:v>
                      </c:pt>
                      <c:pt idx="362">
                        <c:v>15</c:v>
                      </c:pt>
                      <c:pt idx="363">
                        <c:v>14</c:v>
                      </c:pt>
                      <c:pt idx="364">
                        <c:v>12</c:v>
                      </c:pt>
                      <c:pt idx="365">
                        <c:v>17</c:v>
                      </c:pt>
                      <c:pt idx="366">
                        <c:v>13</c:v>
                      </c:pt>
                      <c:pt idx="367">
                        <c:v>12</c:v>
                      </c:pt>
                      <c:pt idx="368">
                        <c:v>10</c:v>
                      </c:pt>
                      <c:pt idx="369">
                        <c:v>12</c:v>
                      </c:pt>
                      <c:pt idx="370">
                        <c:v>10</c:v>
                      </c:pt>
                      <c:pt idx="371">
                        <c:v>13</c:v>
                      </c:pt>
                      <c:pt idx="372">
                        <c:v>17</c:v>
                      </c:pt>
                      <c:pt idx="373">
                        <c:v>19</c:v>
                      </c:pt>
                      <c:pt idx="374">
                        <c:v>21</c:v>
                      </c:pt>
                      <c:pt idx="375">
                        <c:v>21</c:v>
                      </c:pt>
                      <c:pt idx="376">
                        <c:v>18</c:v>
                      </c:pt>
                      <c:pt idx="377">
                        <c:v>18</c:v>
                      </c:pt>
                      <c:pt idx="378">
                        <c:v>21</c:v>
                      </c:pt>
                      <c:pt idx="379">
                        <c:v>27</c:v>
                      </c:pt>
                      <c:pt idx="380">
                        <c:v>25</c:v>
                      </c:pt>
                      <c:pt idx="381">
                        <c:v>23</c:v>
                      </c:pt>
                      <c:pt idx="382">
                        <c:v>23</c:v>
                      </c:pt>
                      <c:pt idx="383">
                        <c:v>22</c:v>
                      </c:pt>
                      <c:pt idx="384">
                        <c:v>32</c:v>
                      </c:pt>
                      <c:pt idx="385">
                        <c:v>32</c:v>
                      </c:pt>
                      <c:pt idx="386">
                        <c:v>42</c:v>
                      </c:pt>
                      <c:pt idx="387">
                        <c:v>48</c:v>
                      </c:pt>
                      <c:pt idx="388">
                        <c:v>52</c:v>
                      </c:pt>
                      <c:pt idx="389">
                        <c:v>46</c:v>
                      </c:pt>
                      <c:pt idx="390">
                        <c:v>63</c:v>
                      </c:pt>
                      <c:pt idx="391">
                        <c:v>71</c:v>
                      </c:pt>
                      <c:pt idx="392">
                        <c:v>73</c:v>
                      </c:pt>
                      <c:pt idx="393">
                        <c:v>76</c:v>
                      </c:pt>
                      <c:pt idx="394">
                        <c:v>76</c:v>
                      </c:pt>
                      <c:pt idx="395">
                        <c:v>93</c:v>
                      </c:pt>
                      <c:pt idx="396">
                        <c:v>91</c:v>
                      </c:pt>
                      <c:pt idx="397">
                        <c:v>94</c:v>
                      </c:pt>
                      <c:pt idx="398">
                        <c:v>86</c:v>
                      </c:pt>
                      <c:pt idx="399">
                        <c:v>103</c:v>
                      </c:pt>
                      <c:pt idx="400">
                        <c:v>123</c:v>
                      </c:pt>
                      <c:pt idx="401">
                        <c:v>110</c:v>
                      </c:pt>
                      <c:pt idx="402">
                        <c:v>91</c:v>
                      </c:pt>
                      <c:pt idx="403">
                        <c:v>91</c:v>
                      </c:pt>
                      <c:pt idx="404">
                        <c:v>73</c:v>
                      </c:pt>
                      <c:pt idx="405">
                        <c:v>54</c:v>
                      </c:pt>
                      <c:pt idx="406">
                        <c:v>44</c:v>
                      </c:pt>
                      <c:pt idx="407">
                        <c:v>39</c:v>
                      </c:pt>
                      <c:pt idx="408">
                        <c:v>35</c:v>
                      </c:pt>
                      <c:pt idx="409">
                        <c:v>31</c:v>
                      </c:pt>
                      <c:pt idx="410">
                        <c:v>30</c:v>
                      </c:pt>
                      <c:pt idx="411">
                        <c:v>23</c:v>
                      </c:pt>
                      <c:pt idx="412">
                        <c:v>21</c:v>
                      </c:pt>
                      <c:pt idx="413">
                        <c:v>20</c:v>
                      </c:pt>
                      <c:pt idx="414">
                        <c:v>18</c:v>
                      </c:pt>
                      <c:pt idx="415">
                        <c:v>18</c:v>
                      </c:pt>
                      <c:pt idx="416">
                        <c:v>16</c:v>
                      </c:pt>
                      <c:pt idx="417">
                        <c:v>20</c:v>
                      </c:pt>
                      <c:pt idx="418">
                        <c:v>19</c:v>
                      </c:pt>
                      <c:pt idx="419">
                        <c:v>19</c:v>
                      </c:pt>
                      <c:pt idx="420">
                        <c:v>13</c:v>
                      </c:pt>
                      <c:pt idx="421">
                        <c:v>10</c:v>
                      </c:pt>
                      <c:pt idx="422">
                        <c:v>12</c:v>
                      </c:pt>
                      <c:pt idx="423">
                        <c:v>16</c:v>
                      </c:pt>
                      <c:pt idx="424">
                        <c:v>16</c:v>
                      </c:pt>
                      <c:pt idx="425">
                        <c:v>17</c:v>
                      </c:pt>
                      <c:pt idx="426">
                        <c:v>25</c:v>
                      </c:pt>
                      <c:pt idx="427">
                        <c:v>21</c:v>
                      </c:pt>
                      <c:pt idx="428">
                        <c:v>24</c:v>
                      </c:pt>
                      <c:pt idx="429">
                        <c:v>28</c:v>
                      </c:pt>
                      <c:pt idx="430">
                        <c:v>31</c:v>
                      </c:pt>
                      <c:pt idx="431">
                        <c:v>30</c:v>
                      </c:pt>
                      <c:pt idx="432">
                        <c:v>25</c:v>
                      </c:pt>
                      <c:pt idx="433">
                        <c:v>28</c:v>
                      </c:pt>
                      <c:pt idx="434">
                        <c:v>38</c:v>
                      </c:pt>
                      <c:pt idx="435">
                        <c:v>35</c:v>
                      </c:pt>
                      <c:pt idx="436">
                        <c:v>45</c:v>
                      </c:pt>
                      <c:pt idx="437">
                        <c:v>53</c:v>
                      </c:pt>
                      <c:pt idx="438">
                        <c:v>66</c:v>
                      </c:pt>
                      <c:pt idx="439">
                        <c:v>81</c:v>
                      </c:pt>
                      <c:pt idx="440">
                        <c:v>79</c:v>
                      </c:pt>
                      <c:pt idx="441">
                        <c:v>84</c:v>
                      </c:pt>
                      <c:pt idx="442">
                        <c:v>114</c:v>
                      </c:pt>
                      <c:pt idx="443">
                        <c:v>132</c:v>
                      </c:pt>
                      <c:pt idx="444">
                        <c:v>174</c:v>
                      </c:pt>
                      <c:pt idx="445">
                        <c:v>157</c:v>
                      </c:pt>
                      <c:pt idx="446">
                        <c:v>171</c:v>
                      </c:pt>
                      <c:pt idx="447">
                        <c:v>166</c:v>
                      </c:pt>
                      <c:pt idx="448">
                        <c:v>202</c:v>
                      </c:pt>
                      <c:pt idx="449">
                        <c:v>176</c:v>
                      </c:pt>
                      <c:pt idx="450">
                        <c:v>159</c:v>
                      </c:pt>
                      <c:pt idx="451">
                        <c:v>159</c:v>
                      </c:pt>
                      <c:pt idx="452">
                        <c:v>139</c:v>
                      </c:pt>
                      <c:pt idx="453">
                        <c:v>115</c:v>
                      </c:pt>
                      <c:pt idx="454">
                        <c:v>95</c:v>
                      </c:pt>
                      <c:pt idx="455">
                        <c:v>79</c:v>
                      </c:pt>
                      <c:pt idx="456">
                        <c:v>63</c:v>
                      </c:pt>
                      <c:pt idx="457">
                        <c:v>55</c:v>
                      </c:pt>
                      <c:pt idx="458">
                        <c:v>52</c:v>
                      </c:pt>
                      <c:pt idx="459">
                        <c:v>38</c:v>
                      </c:pt>
                      <c:pt idx="460">
                        <c:v>41</c:v>
                      </c:pt>
                      <c:pt idx="461">
                        <c:v>35</c:v>
                      </c:pt>
                      <c:pt idx="462">
                        <c:v>28</c:v>
                      </c:pt>
                      <c:pt idx="463">
                        <c:v>29</c:v>
                      </c:pt>
                      <c:pt idx="464">
                        <c:v>22</c:v>
                      </c:pt>
                      <c:pt idx="465">
                        <c:v>20</c:v>
                      </c:pt>
                      <c:pt idx="466">
                        <c:v>19</c:v>
                      </c:pt>
                      <c:pt idx="467">
                        <c:v>23</c:v>
                      </c:pt>
                      <c:pt idx="468">
                        <c:v>23</c:v>
                      </c:pt>
                      <c:pt idx="469">
                        <c:v>21</c:v>
                      </c:pt>
                      <c:pt idx="470">
                        <c:v>22</c:v>
                      </c:pt>
                      <c:pt idx="471">
                        <c:v>15</c:v>
                      </c:pt>
                      <c:pt idx="472">
                        <c:v>12</c:v>
                      </c:pt>
                      <c:pt idx="473">
                        <c:v>11</c:v>
                      </c:pt>
                      <c:pt idx="474">
                        <c:v>14</c:v>
                      </c:pt>
                      <c:pt idx="475">
                        <c:v>16</c:v>
                      </c:pt>
                      <c:pt idx="476">
                        <c:v>19</c:v>
                      </c:pt>
                      <c:pt idx="477">
                        <c:v>22</c:v>
                      </c:pt>
                      <c:pt idx="478">
                        <c:v>23</c:v>
                      </c:pt>
                      <c:pt idx="479">
                        <c:v>22</c:v>
                      </c:pt>
                      <c:pt idx="480">
                        <c:v>19</c:v>
                      </c:pt>
                      <c:pt idx="481">
                        <c:v>14</c:v>
                      </c:pt>
                      <c:pt idx="482">
                        <c:v>15</c:v>
                      </c:pt>
                      <c:pt idx="483">
                        <c:v>15</c:v>
                      </c:pt>
                      <c:pt idx="484">
                        <c:v>16</c:v>
                      </c:pt>
                      <c:pt idx="485">
                        <c:v>15</c:v>
                      </c:pt>
                      <c:pt idx="486">
                        <c:v>16</c:v>
                      </c:pt>
                      <c:pt idx="487">
                        <c:v>15</c:v>
                      </c:pt>
                      <c:pt idx="488">
                        <c:v>16</c:v>
                      </c:pt>
                      <c:pt idx="489">
                        <c:v>17</c:v>
                      </c:pt>
                      <c:pt idx="490">
                        <c:v>19</c:v>
                      </c:pt>
                      <c:pt idx="491">
                        <c:v>19</c:v>
                      </c:pt>
                      <c:pt idx="492">
                        <c:v>22</c:v>
                      </c:pt>
                      <c:pt idx="493">
                        <c:v>29</c:v>
                      </c:pt>
                      <c:pt idx="494">
                        <c:v>35</c:v>
                      </c:pt>
                      <c:pt idx="495">
                        <c:v>43</c:v>
                      </c:pt>
                      <c:pt idx="496">
                        <c:v>57</c:v>
                      </c:pt>
                      <c:pt idx="497">
                        <c:v>55</c:v>
                      </c:pt>
                      <c:pt idx="498">
                        <c:v>43</c:v>
                      </c:pt>
                      <c:pt idx="499">
                        <c:v>44</c:v>
                      </c:pt>
                      <c:pt idx="500">
                        <c:v>55</c:v>
                      </c:pt>
                      <c:pt idx="501">
                        <c:v>52</c:v>
                      </c:pt>
                    </c:numCache>
                  </c:numRef>
                </c:val>
                <c:smooth val="0"/>
                <c:extLst xmlns:c15="http://schemas.microsoft.com/office/drawing/2012/chart">
                  <c:ext xmlns:c16="http://schemas.microsoft.com/office/drawing/2014/chart" uri="{C3380CC4-5D6E-409C-BE32-E72D297353CC}">
                    <c16:uniqueId val="{00000011-506C-4C2F-92FC-8DF2D5A74E9C}"/>
                  </c:ext>
                </c:extLst>
              </c15:ser>
            </c15:filteredLineSeries>
            <c15:filteredLineSeries>
              <c15:ser>
                <c:idx val="16"/>
                <c:order val="16"/>
                <c:tx>
                  <c:strRef>
                    <c:extLst xmlns:c15="http://schemas.microsoft.com/office/drawing/2012/chart">
                      <c:ext xmlns:c15="http://schemas.microsoft.com/office/drawing/2012/chart" uri="{02D57815-91ED-43cb-92C2-25804820EDAC}">
                        <c15:formulaRef>
                          <c15:sqref>新建文本文档!$R$1</c15:sqref>
                        </c15:formulaRef>
                      </c:ext>
                    </c:extLst>
                    <c:strCache>
                      <c:ptCount val="1"/>
                      <c:pt idx="0">
                        <c:v>Norway</c:v>
                      </c:pt>
                    </c:strCache>
                  </c:strRef>
                </c:tx>
                <c:spPr>
                  <a:ln w="22225" cap="rnd">
                    <a:solidFill>
                      <a:schemeClr val="accent3">
                        <a:lumMod val="50000"/>
                      </a:schemeClr>
                    </a:solidFill>
                  </a:ln>
                  <a:effectLst>
                    <a:glow rad="139700">
                      <a:schemeClr val="accent3">
                        <a:lumMod val="5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R$2:$R$503</c15:sqref>
                        </c15:formulaRef>
                      </c:ext>
                    </c:extLst>
                    <c:numCache>
                      <c:formatCode>General</c:formatCode>
                      <c:ptCount val="502"/>
                      <c:pt idx="0">
                        <c:v>46</c:v>
                      </c:pt>
                      <c:pt idx="1">
                        <c:v>37</c:v>
                      </c:pt>
                      <c:pt idx="2">
                        <c:v>43</c:v>
                      </c:pt>
                      <c:pt idx="3">
                        <c:v>40</c:v>
                      </c:pt>
                      <c:pt idx="4">
                        <c:v>60</c:v>
                      </c:pt>
                      <c:pt idx="5">
                        <c:v>91</c:v>
                      </c:pt>
                      <c:pt idx="6">
                        <c:v>85</c:v>
                      </c:pt>
                      <c:pt idx="7">
                        <c:v>75</c:v>
                      </c:pt>
                      <c:pt idx="8">
                        <c:v>61</c:v>
                      </c:pt>
                      <c:pt idx="9">
                        <c:v>43</c:v>
                      </c:pt>
                      <c:pt idx="10">
                        <c:v>42</c:v>
                      </c:pt>
                      <c:pt idx="11">
                        <c:v>42</c:v>
                      </c:pt>
                      <c:pt idx="12">
                        <c:v>42</c:v>
                      </c:pt>
                      <c:pt idx="13">
                        <c:v>33</c:v>
                      </c:pt>
                      <c:pt idx="14">
                        <c:v>31</c:v>
                      </c:pt>
                      <c:pt idx="15">
                        <c:v>29</c:v>
                      </c:pt>
                      <c:pt idx="16">
                        <c:v>25</c:v>
                      </c:pt>
                      <c:pt idx="17">
                        <c:v>22</c:v>
                      </c:pt>
                      <c:pt idx="18">
                        <c:v>17</c:v>
                      </c:pt>
                      <c:pt idx="19">
                        <c:v>16</c:v>
                      </c:pt>
                      <c:pt idx="20">
                        <c:v>14</c:v>
                      </c:pt>
                      <c:pt idx="21">
                        <c:v>14</c:v>
                      </c:pt>
                      <c:pt idx="22">
                        <c:v>15</c:v>
                      </c:pt>
                      <c:pt idx="23">
                        <c:v>15</c:v>
                      </c:pt>
                      <c:pt idx="24">
                        <c:v>12</c:v>
                      </c:pt>
                      <c:pt idx="25">
                        <c:v>11</c:v>
                      </c:pt>
                      <c:pt idx="26">
                        <c:v>10</c:v>
                      </c:pt>
                      <c:pt idx="27">
                        <c:v>10</c:v>
                      </c:pt>
                      <c:pt idx="28">
                        <c:v>9</c:v>
                      </c:pt>
                      <c:pt idx="29">
                        <c:v>8</c:v>
                      </c:pt>
                      <c:pt idx="30">
                        <c:v>8</c:v>
                      </c:pt>
                      <c:pt idx="31">
                        <c:v>8</c:v>
                      </c:pt>
                      <c:pt idx="32">
                        <c:v>10</c:v>
                      </c:pt>
                      <c:pt idx="33">
                        <c:v>11</c:v>
                      </c:pt>
                      <c:pt idx="34">
                        <c:v>12</c:v>
                      </c:pt>
                      <c:pt idx="35">
                        <c:v>19</c:v>
                      </c:pt>
                      <c:pt idx="36">
                        <c:v>23</c:v>
                      </c:pt>
                      <c:pt idx="37">
                        <c:v>28</c:v>
                      </c:pt>
                      <c:pt idx="38">
                        <c:v>24</c:v>
                      </c:pt>
                      <c:pt idx="39">
                        <c:v>26</c:v>
                      </c:pt>
                      <c:pt idx="40">
                        <c:v>24</c:v>
                      </c:pt>
                      <c:pt idx="41">
                        <c:v>25</c:v>
                      </c:pt>
                      <c:pt idx="42">
                        <c:v>26</c:v>
                      </c:pt>
                      <c:pt idx="43">
                        <c:v>25</c:v>
                      </c:pt>
                      <c:pt idx="44">
                        <c:v>23</c:v>
                      </c:pt>
                      <c:pt idx="45">
                        <c:v>23</c:v>
                      </c:pt>
                      <c:pt idx="46">
                        <c:v>23</c:v>
                      </c:pt>
                      <c:pt idx="47">
                        <c:v>24</c:v>
                      </c:pt>
                      <c:pt idx="48">
                        <c:v>22</c:v>
                      </c:pt>
                      <c:pt idx="49">
                        <c:v>25</c:v>
                      </c:pt>
                      <c:pt idx="50">
                        <c:v>22</c:v>
                      </c:pt>
                      <c:pt idx="51">
                        <c:v>21</c:v>
                      </c:pt>
                      <c:pt idx="52">
                        <c:v>24</c:v>
                      </c:pt>
                      <c:pt idx="53">
                        <c:v>39</c:v>
                      </c:pt>
                      <c:pt idx="54">
                        <c:v>38</c:v>
                      </c:pt>
                      <c:pt idx="55">
                        <c:v>73</c:v>
                      </c:pt>
                      <c:pt idx="56">
                        <c:v>133</c:v>
                      </c:pt>
                      <c:pt idx="57">
                        <c:v>199</c:v>
                      </c:pt>
                      <c:pt idx="58">
                        <c:v>256</c:v>
                      </c:pt>
                      <c:pt idx="59">
                        <c:v>295</c:v>
                      </c:pt>
                      <c:pt idx="60">
                        <c:v>149</c:v>
                      </c:pt>
                      <c:pt idx="61">
                        <c:v>85</c:v>
                      </c:pt>
                      <c:pt idx="62">
                        <c:v>57</c:v>
                      </c:pt>
                      <c:pt idx="63">
                        <c:v>38</c:v>
                      </c:pt>
                      <c:pt idx="64">
                        <c:v>29</c:v>
                      </c:pt>
                      <c:pt idx="65">
                        <c:v>25</c:v>
                      </c:pt>
                      <c:pt idx="66">
                        <c:v>21</c:v>
                      </c:pt>
                      <c:pt idx="67">
                        <c:v>16</c:v>
                      </c:pt>
                      <c:pt idx="68">
                        <c:v>17</c:v>
                      </c:pt>
                      <c:pt idx="69">
                        <c:v>16</c:v>
                      </c:pt>
                      <c:pt idx="70">
                        <c:v>17</c:v>
                      </c:pt>
                      <c:pt idx="71">
                        <c:v>15</c:v>
                      </c:pt>
                      <c:pt idx="72">
                        <c:v>15</c:v>
                      </c:pt>
                      <c:pt idx="73">
                        <c:v>14</c:v>
                      </c:pt>
                      <c:pt idx="74">
                        <c:v>14</c:v>
                      </c:pt>
                      <c:pt idx="75">
                        <c:v>15</c:v>
                      </c:pt>
                      <c:pt idx="76">
                        <c:v>13</c:v>
                      </c:pt>
                      <c:pt idx="77">
                        <c:v>11</c:v>
                      </c:pt>
                      <c:pt idx="78">
                        <c:v>10</c:v>
                      </c:pt>
                      <c:pt idx="79">
                        <c:v>9</c:v>
                      </c:pt>
                      <c:pt idx="80">
                        <c:v>9</c:v>
                      </c:pt>
                      <c:pt idx="81">
                        <c:v>9</c:v>
                      </c:pt>
                      <c:pt idx="82">
                        <c:v>8</c:v>
                      </c:pt>
                      <c:pt idx="83">
                        <c:v>9</c:v>
                      </c:pt>
                      <c:pt idx="84">
                        <c:v>9</c:v>
                      </c:pt>
                      <c:pt idx="85">
                        <c:v>10</c:v>
                      </c:pt>
                      <c:pt idx="86">
                        <c:v>14</c:v>
                      </c:pt>
                      <c:pt idx="87">
                        <c:v>17</c:v>
                      </c:pt>
                      <c:pt idx="88">
                        <c:v>18</c:v>
                      </c:pt>
                      <c:pt idx="89">
                        <c:v>22</c:v>
                      </c:pt>
                      <c:pt idx="90">
                        <c:v>23</c:v>
                      </c:pt>
                      <c:pt idx="91">
                        <c:v>24</c:v>
                      </c:pt>
                      <c:pt idx="92">
                        <c:v>22</c:v>
                      </c:pt>
                      <c:pt idx="93">
                        <c:v>34</c:v>
                      </c:pt>
                      <c:pt idx="94">
                        <c:v>36</c:v>
                      </c:pt>
                      <c:pt idx="95">
                        <c:v>27</c:v>
                      </c:pt>
                      <c:pt idx="96">
                        <c:v>27</c:v>
                      </c:pt>
                      <c:pt idx="97">
                        <c:v>28</c:v>
                      </c:pt>
                      <c:pt idx="98">
                        <c:v>39</c:v>
                      </c:pt>
                      <c:pt idx="99">
                        <c:v>39</c:v>
                      </c:pt>
                      <c:pt idx="100">
                        <c:v>43</c:v>
                      </c:pt>
                      <c:pt idx="101">
                        <c:v>38</c:v>
                      </c:pt>
                      <c:pt idx="102">
                        <c:v>32</c:v>
                      </c:pt>
                      <c:pt idx="103">
                        <c:v>32</c:v>
                      </c:pt>
                      <c:pt idx="104">
                        <c:v>43</c:v>
                      </c:pt>
                      <c:pt idx="105">
                        <c:v>44</c:v>
                      </c:pt>
                      <c:pt idx="106">
                        <c:v>47</c:v>
                      </c:pt>
                      <c:pt idx="107">
                        <c:v>61</c:v>
                      </c:pt>
                      <c:pt idx="108">
                        <c:v>79</c:v>
                      </c:pt>
                      <c:pt idx="109">
                        <c:v>86</c:v>
                      </c:pt>
                      <c:pt idx="110">
                        <c:v>93</c:v>
                      </c:pt>
                      <c:pt idx="111">
                        <c:v>96</c:v>
                      </c:pt>
                      <c:pt idx="112">
                        <c:v>59</c:v>
                      </c:pt>
                      <c:pt idx="113">
                        <c:v>56</c:v>
                      </c:pt>
                      <c:pt idx="114">
                        <c:v>47</c:v>
                      </c:pt>
                      <c:pt idx="115">
                        <c:v>43</c:v>
                      </c:pt>
                      <c:pt idx="116">
                        <c:v>39</c:v>
                      </c:pt>
                      <c:pt idx="117">
                        <c:v>42</c:v>
                      </c:pt>
                      <c:pt idx="118">
                        <c:v>43</c:v>
                      </c:pt>
                      <c:pt idx="119">
                        <c:v>48</c:v>
                      </c:pt>
                      <c:pt idx="120">
                        <c:v>38</c:v>
                      </c:pt>
                      <c:pt idx="121">
                        <c:v>34</c:v>
                      </c:pt>
                      <c:pt idx="122">
                        <c:v>33</c:v>
                      </c:pt>
                      <c:pt idx="123">
                        <c:v>27</c:v>
                      </c:pt>
                      <c:pt idx="124">
                        <c:v>21</c:v>
                      </c:pt>
                      <c:pt idx="125">
                        <c:v>31</c:v>
                      </c:pt>
                      <c:pt idx="126">
                        <c:v>36</c:v>
                      </c:pt>
                      <c:pt idx="127">
                        <c:v>25</c:v>
                      </c:pt>
                      <c:pt idx="128">
                        <c:v>16</c:v>
                      </c:pt>
                      <c:pt idx="129">
                        <c:v>14</c:v>
                      </c:pt>
                      <c:pt idx="130">
                        <c:v>12</c:v>
                      </c:pt>
                      <c:pt idx="131">
                        <c:v>11</c:v>
                      </c:pt>
                      <c:pt idx="132">
                        <c:v>11</c:v>
                      </c:pt>
                      <c:pt idx="133">
                        <c:v>12</c:v>
                      </c:pt>
                      <c:pt idx="134">
                        <c:v>12</c:v>
                      </c:pt>
                      <c:pt idx="135">
                        <c:v>13</c:v>
                      </c:pt>
                      <c:pt idx="136">
                        <c:v>13</c:v>
                      </c:pt>
                      <c:pt idx="137">
                        <c:v>16</c:v>
                      </c:pt>
                      <c:pt idx="138">
                        <c:v>24</c:v>
                      </c:pt>
                      <c:pt idx="139">
                        <c:v>27</c:v>
                      </c:pt>
                      <c:pt idx="140">
                        <c:v>32</c:v>
                      </c:pt>
                      <c:pt idx="141">
                        <c:v>35</c:v>
                      </c:pt>
                      <c:pt idx="142">
                        <c:v>33</c:v>
                      </c:pt>
                      <c:pt idx="143">
                        <c:v>29</c:v>
                      </c:pt>
                      <c:pt idx="144">
                        <c:v>26</c:v>
                      </c:pt>
                      <c:pt idx="145">
                        <c:v>27</c:v>
                      </c:pt>
                      <c:pt idx="146">
                        <c:v>28</c:v>
                      </c:pt>
                      <c:pt idx="147">
                        <c:v>35</c:v>
                      </c:pt>
                      <c:pt idx="148">
                        <c:v>34</c:v>
                      </c:pt>
                      <c:pt idx="149">
                        <c:v>30</c:v>
                      </c:pt>
                      <c:pt idx="150">
                        <c:v>29</c:v>
                      </c:pt>
                      <c:pt idx="151">
                        <c:v>42</c:v>
                      </c:pt>
                      <c:pt idx="152">
                        <c:v>53</c:v>
                      </c:pt>
                      <c:pt idx="153">
                        <c:v>63</c:v>
                      </c:pt>
                      <c:pt idx="154">
                        <c:v>101</c:v>
                      </c:pt>
                      <c:pt idx="155">
                        <c:v>129</c:v>
                      </c:pt>
                      <c:pt idx="156">
                        <c:v>236</c:v>
                      </c:pt>
                      <c:pt idx="157">
                        <c:v>236</c:v>
                      </c:pt>
                      <c:pt idx="158">
                        <c:v>230</c:v>
                      </c:pt>
                      <c:pt idx="159">
                        <c:v>202</c:v>
                      </c:pt>
                      <c:pt idx="160">
                        <c:v>160</c:v>
                      </c:pt>
                      <c:pt idx="161">
                        <c:v>146</c:v>
                      </c:pt>
                      <c:pt idx="162">
                        <c:v>108</c:v>
                      </c:pt>
                      <c:pt idx="163">
                        <c:v>110</c:v>
                      </c:pt>
                      <c:pt idx="164">
                        <c:v>83</c:v>
                      </c:pt>
                      <c:pt idx="165">
                        <c:v>53</c:v>
                      </c:pt>
                      <c:pt idx="166">
                        <c:v>54</c:v>
                      </c:pt>
                      <c:pt idx="167">
                        <c:v>53</c:v>
                      </c:pt>
                      <c:pt idx="168">
                        <c:v>43</c:v>
                      </c:pt>
                      <c:pt idx="169">
                        <c:v>47</c:v>
                      </c:pt>
                      <c:pt idx="170">
                        <c:v>37</c:v>
                      </c:pt>
                      <c:pt idx="171">
                        <c:v>33</c:v>
                      </c:pt>
                      <c:pt idx="172">
                        <c:v>29</c:v>
                      </c:pt>
                      <c:pt idx="173">
                        <c:v>43</c:v>
                      </c:pt>
                      <c:pt idx="174">
                        <c:v>45</c:v>
                      </c:pt>
                      <c:pt idx="175">
                        <c:v>45</c:v>
                      </c:pt>
                      <c:pt idx="176">
                        <c:v>45</c:v>
                      </c:pt>
                      <c:pt idx="177">
                        <c:v>35</c:v>
                      </c:pt>
                      <c:pt idx="178">
                        <c:v>23</c:v>
                      </c:pt>
                      <c:pt idx="179">
                        <c:v>24</c:v>
                      </c:pt>
                      <c:pt idx="180">
                        <c:v>27</c:v>
                      </c:pt>
                      <c:pt idx="181">
                        <c:v>27</c:v>
                      </c:pt>
                      <c:pt idx="182">
                        <c:v>25</c:v>
                      </c:pt>
                      <c:pt idx="183">
                        <c:v>21</c:v>
                      </c:pt>
                      <c:pt idx="184">
                        <c:v>32</c:v>
                      </c:pt>
                      <c:pt idx="185">
                        <c:v>67</c:v>
                      </c:pt>
                      <c:pt idx="186">
                        <c:v>124</c:v>
                      </c:pt>
                      <c:pt idx="187">
                        <c:v>135</c:v>
                      </c:pt>
                      <c:pt idx="188">
                        <c:v>117</c:v>
                      </c:pt>
                      <c:pt idx="189">
                        <c:v>211</c:v>
                      </c:pt>
                      <c:pt idx="190">
                        <c:v>267</c:v>
                      </c:pt>
                      <c:pt idx="191">
                        <c:v>264</c:v>
                      </c:pt>
                      <c:pt idx="192">
                        <c:v>214</c:v>
                      </c:pt>
                      <c:pt idx="193">
                        <c:v>131</c:v>
                      </c:pt>
                      <c:pt idx="194">
                        <c:v>94</c:v>
                      </c:pt>
                      <c:pt idx="195">
                        <c:v>77</c:v>
                      </c:pt>
                      <c:pt idx="196">
                        <c:v>87</c:v>
                      </c:pt>
                      <c:pt idx="197">
                        <c:v>98</c:v>
                      </c:pt>
                      <c:pt idx="198">
                        <c:v>236</c:v>
                      </c:pt>
                      <c:pt idx="199">
                        <c:v>535</c:v>
                      </c:pt>
                      <c:pt idx="200">
                        <c:v>751</c:v>
                      </c:pt>
                      <c:pt idx="201">
                        <c:v>618</c:v>
                      </c:pt>
                      <c:pt idx="202">
                        <c:v>324</c:v>
                      </c:pt>
                      <c:pt idx="203">
                        <c:v>152</c:v>
                      </c:pt>
                      <c:pt idx="204">
                        <c:v>110</c:v>
                      </c:pt>
                      <c:pt idx="205">
                        <c:v>108</c:v>
                      </c:pt>
                      <c:pt idx="206">
                        <c:v>63</c:v>
                      </c:pt>
                      <c:pt idx="207">
                        <c:v>42</c:v>
                      </c:pt>
                      <c:pt idx="208">
                        <c:v>36</c:v>
                      </c:pt>
                      <c:pt idx="209">
                        <c:v>55</c:v>
                      </c:pt>
                      <c:pt idx="210">
                        <c:v>42</c:v>
                      </c:pt>
                      <c:pt idx="211">
                        <c:v>60</c:v>
                      </c:pt>
                      <c:pt idx="212">
                        <c:v>45</c:v>
                      </c:pt>
                      <c:pt idx="213">
                        <c:v>48</c:v>
                      </c:pt>
                      <c:pt idx="214">
                        <c:v>44</c:v>
                      </c:pt>
                      <c:pt idx="215">
                        <c:v>64</c:v>
                      </c:pt>
                      <c:pt idx="216">
                        <c:v>58</c:v>
                      </c:pt>
                      <c:pt idx="217">
                        <c:v>54</c:v>
                      </c:pt>
                      <c:pt idx="218">
                        <c:v>50</c:v>
                      </c:pt>
                      <c:pt idx="219">
                        <c:v>52</c:v>
                      </c:pt>
                      <c:pt idx="220">
                        <c:v>49</c:v>
                      </c:pt>
                      <c:pt idx="221">
                        <c:v>29</c:v>
                      </c:pt>
                      <c:pt idx="222">
                        <c:v>36</c:v>
                      </c:pt>
                      <c:pt idx="223">
                        <c:v>26</c:v>
                      </c:pt>
                      <c:pt idx="224">
                        <c:v>28</c:v>
                      </c:pt>
                      <c:pt idx="225">
                        <c:v>34</c:v>
                      </c:pt>
                      <c:pt idx="226">
                        <c:v>53</c:v>
                      </c:pt>
                      <c:pt idx="227">
                        <c:v>59</c:v>
                      </c:pt>
                      <c:pt idx="228">
                        <c:v>54</c:v>
                      </c:pt>
                      <c:pt idx="229">
                        <c:v>36</c:v>
                      </c:pt>
                      <c:pt idx="230">
                        <c:v>32</c:v>
                      </c:pt>
                      <c:pt idx="231">
                        <c:v>29</c:v>
                      </c:pt>
                      <c:pt idx="232">
                        <c:v>22</c:v>
                      </c:pt>
                      <c:pt idx="233">
                        <c:v>24</c:v>
                      </c:pt>
                      <c:pt idx="234">
                        <c:v>23</c:v>
                      </c:pt>
                      <c:pt idx="235">
                        <c:v>24</c:v>
                      </c:pt>
                      <c:pt idx="236">
                        <c:v>21</c:v>
                      </c:pt>
                      <c:pt idx="237">
                        <c:v>19</c:v>
                      </c:pt>
                      <c:pt idx="238">
                        <c:v>21</c:v>
                      </c:pt>
                      <c:pt idx="239">
                        <c:v>23</c:v>
                      </c:pt>
                      <c:pt idx="240">
                        <c:v>28</c:v>
                      </c:pt>
                      <c:pt idx="241">
                        <c:v>35</c:v>
                      </c:pt>
                      <c:pt idx="242">
                        <c:v>49</c:v>
                      </c:pt>
                      <c:pt idx="243">
                        <c:v>84</c:v>
                      </c:pt>
                      <c:pt idx="244">
                        <c:v>97</c:v>
                      </c:pt>
                      <c:pt idx="245">
                        <c:v>64</c:v>
                      </c:pt>
                      <c:pt idx="246">
                        <c:v>71</c:v>
                      </c:pt>
                      <c:pt idx="247">
                        <c:v>69</c:v>
                      </c:pt>
                      <c:pt idx="248">
                        <c:v>55</c:v>
                      </c:pt>
                      <c:pt idx="249">
                        <c:v>62</c:v>
                      </c:pt>
                      <c:pt idx="250">
                        <c:v>59</c:v>
                      </c:pt>
                      <c:pt idx="251">
                        <c:v>75</c:v>
                      </c:pt>
                      <c:pt idx="252">
                        <c:v>91</c:v>
                      </c:pt>
                      <c:pt idx="253">
                        <c:v>77</c:v>
                      </c:pt>
                      <c:pt idx="254">
                        <c:v>75</c:v>
                      </c:pt>
                      <c:pt idx="255">
                        <c:v>70</c:v>
                      </c:pt>
                      <c:pt idx="256">
                        <c:v>71</c:v>
                      </c:pt>
                      <c:pt idx="257">
                        <c:v>115</c:v>
                      </c:pt>
                      <c:pt idx="258">
                        <c:v>194</c:v>
                      </c:pt>
                      <c:pt idx="259">
                        <c:v>267</c:v>
                      </c:pt>
                      <c:pt idx="260">
                        <c:v>416</c:v>
                      </c:pt>
                      <c:pt idx="261">
                        <c:v>522</c:v>
                      </c:pt>
                      <c:pt idx="262">
                        <c:v>625</c:v>
                      </c:pt>
                      <c:pt idx="263">
                        <c:v>601</c:v>
                      </c:pt>
                      <c:pt idx="264">
                        <c:v>423</c:v>
                      </c:pt>
                      <c:pt idx="265">
                        <c:v>341</c:v>
                      </c:pt>
                      <c:pt idx="266">
                        <c:v>232</c:v>
                      </c:pt>
                      <c:pt idx="267">
                        <c:v>163</c:v>
                      </c:pt>
                      <c:pt idx="268">
                        <c:v>97</c:v>
                      </c:pt>
                      <c:pt idx="269">
                        <c:v>73</c:v>
                      </c:pt>
                      <c:pt idx="270">
                        <c:v>59</c:v>
                      </c:pt>
                      <c:pt idx="271">
                        <c:v>48</c:v>
                      </c:pt>
                      <c:pt idx="272">
                        <c:v>40</c:v>
                      </c:pt>
                      <c:pt idx="273">
                        <c:v>37</c:v>
                      </c:pt>
                      <c:pt idx="274">
                        <c:v>36</c:v>
                      </c:pt>
                      <c:pt idx="275">
                        <c:v>25</c:v>
                      </c:pt>
                      <c:pt idx="276">
                        <c:v>18</c:v>
                      </c:pt>
                      <c:pt idx="277">
                        <c:v>20</c:v>
                      </c:pt>
                      <c:pt idx="278">
                        <c:v>20</c:v>
                      </c:pt>
                      <c:pt idx="279">
                        <c:v>18</c:v>
                      </c:pt>
                      <c:pt idx="280">
                        <c:v>27</c:v>
                      </c:pt>
                      <c:pt idx="281">
                        <c:v>40</c:v>
                      </c:pt>
                      <c:pt idx="282">
                        <c:v>34</c:v>
                      </c:pt>
                      <c:pt idx="283">
                        <c:v>35</c:v>
                      </c:pt>
                      <c:pt idx="284">
                        <c:v>21</c:v>
                      </c:pt>
                      <c:pt idx="285">
                        <c:v>21</c:v>
                      </c:pt>
                      <c:pt idx="286">
                        <c:v>20</c:v>
                      </c:pt>
                      <c:pt idx="287">
                        <c:v>24</c:v>
                      </c:pt>
                      <c:pt idx="288">
                        <c:v>22</c:v>
                      </c:pt>
                      <c:pt idx="289">
                        <c:v>19</c:v>
                      </c:pt>
                      <c:pt idx="290">
                        <c:v>15</c:v>
                      </c:pt>
                      <c:pt idx="291">
                        <c:v>20</c:v>
                      </c:pt>
                      <c:pt idx="292">
                        <c:v>20</c:v>
                      </c:pt>
                      <c:pt idx="293">
                        <c:v>23</c:v>
                      </c:pt>
                      <c:pt idx="294">
                        <c:v>25</c:v>
                      </c:pt>
                      <c:pt idx="295">
                        <c:v>29</c:v>
                      </c:pt>
                      <c:pt idx="296">
                        <c:v>48</c:v>
                      </c:pt>
                      <c:pt idx="297">
                        <c:v>35</c:v>
                      </c:pt>
                      <c:pt idx="298">
                        <c:v>44</c:v>
                      </c:pt>
                      <c:pt idx="299">
                        <c:v>64</c:v>
                      </c:pt>
                      <c:pt idx="300">
                        <c:v>53</c:v>
                      </c:pt>
                      <c:pt idx="301">
                        <c:v>52</c:v>
                      </c:pt>
                      <c:pt idx="302">
                        <c:v>53</c:v>
                      </c:pt>
                      <c:pt idx="303">
                        <c:v>52</c:v>
                      </c:pt>
                      <c:pt idx="304">
                        <c:v>52</c:v>
                      </c:pt>
                      <c:pt idx="305">
                        <c:v>72</c:v>
                      </c:pt>
                      <c:pt idx="306">
                        <c:v>64</c:v>
                      </c:pt>
                      <c:pt idx="307">
                        <c:v>77</c:v>
                      </c:pt>
                      <c:pt idx="308">
                        <c:v>80</c:v>
                      </c:pt>
                      <c:pt idx="309">
                        <c:v>70</c:v>
                      </c:pt>
                      <c:pt idx="310">
                        <c:v>93</c:v>
                      </c:pt>
                      <c:pt idx="311">
                        <c:v>66</c:v>
                      </c:pt>
                      <c:pt idx="312">
                        <c:v>84</c:v>
                      </c:pt>
                      <c:pt idx="313">
                        <c:v>136</c:v>
                      </c:pt>
                      <c:pt idx="314">
                        <c:v>117</c:v>
                      </c:pt>
                      <c:pt idx="315">
                        <c:v>122</c:v>
                      </c:pt>
                      <c:pt idx="316">
                        <c:v>183</c:v>
                      </c:pt>
                      <c:pt idx="317">
                        <c:v>210</c:v>
                      </c:pt>
                      <c:pt idx="318">
                        <c:v>285</c:v>
                      </c:pt>
                      <c:pt idx="319">
                        <c:v>340</c:v>
                      </c:pt>
                      <c:pt idx="320">
                        <c:v>349</c:v>
                      </c:pt>
                      <c:pt idx="321">
                        <c:v>294</c:v>
                      </c:pt>
                      <c:pt idx="322">
                        <c:v>202</c:v>
                      </c:pt>
                      <c:pt idx="323">
                        <c:v>181</c:v>
                      </c:pt>
                      <c:pt idx="324">
                        <c:v>112</c:v>
                      </c:pt>
                      <c:pt idx="325">
                        <c:v>79</c:v>
                      </c:pt>
                      <c:pt idx="326">
                        <c:v>56</c:v>
                      </c:pt>
                      <c:pt idx="327">
                        <c:v>62</c:v>
                      </c:pt>
                      <c:pt idx="328">
                        <c:v>48</c:v>
                      </c:pt>
                      <c:pt idx="329">
                        <c:v>38</c:v>
                      </c:pt>
                      <c:pt idx="330">
                        <c:v>37</c:v>
                      </c:pt>
                      <c:pt idx="331">
                        <c:v>49</c:v>
                      </c:pt>
                      <c:pt idx="332">
                        <c:v>37</c:v>
                      </c:pt>
                      <c:pt idx="333">
                        <c:v>50</c:v>
                      </c:pt>
                      <c:pt idx="334">
                        <c:v>26</c:v>
                      </c:pt>
                      <c:pt idx="335">
                        <c:v>30</c:v>
                      </c:pt>
                      <c:pt idx="336">
                        <c:v>23</c:v>
                      </c:pt>
                      <c:pt idx="337">
                        <c:v>28</c:v>
                      </c:pt>
                      <c:pt idx="338">
                        <c:v>22</c:v>
                      </c:pt>
                      <c:pt idx="339">
                        <c:v>25</c:v>
                      </c:pt>
                      <c:pt idx="340">
                        <c:v>20</c:v>
                      </c:pt>
                      <c:pt idx="341">
                        <c:v>19</c:v>
                      </c:pt>
                      <c:pt idx="342">
                        <c:v>17</c:v>
                      </c:pt>
                      <c:pt idx="343">
                        <c:v>18</c:v>
                      </c:pt>
                      <c:pt idx="344">
                        <c:v>19</c:v>
                      </c:pt>
                      <c:pt idx="345">
                        <c:v>21</c:v>
                      </c:pt>
                      <c:pt idx="346">
                        <c:v>25</c:v>
                      </c:pt>
                      <c:pt idx="347">
                        <c:v>32</c:v>
                      </c:pt>
                      <c:pt idx="348">
                        <c:v>53</c:v>
                      </c:pt>
                      <c:pt idx="349">
                        <c:v>75</c:v>
                      </c:pt>
                      <c:pt idx="350">
                        <c:v>60</c:v>
                      </c:pt>
                      <c:pt idx="351">
                        <c:v>73</c:v>
                      </c:pt>
                      <c:pt idx="352">
                        <c:v>73</c:v>
                      </c:pt>
                      <c:pt idx="353">
                        <c:v>57</c:v>
                      </c:pt>
                      <c:pt idx="354">
                        <c:v>64</c:v>
                      </c:pt>
                      <c:pt idx="355">
                        <c:v>47</c:v>
                      </c:pt>
                      <c:pt idx="356">
                        <c:v>43</c:v>
                      </c:pt>
                      <c:pt idx="357">
                        <c:v>53</c:v>
                      </c:pt>
                      <c:pt idx="358">
                        <c:v>58</c:v>
                      </c:pt>
                      <c:pt idx="359">
                        <c:v>61</c:v>
                      </c:pt>
                      <c:pt idx="360">
                        <c:v>64</c:v>
                      </c:pt>
                      <c:pt idx="361">
                        <c:v>103</c:v>
                      </c:pt>
                      <c:pt idx="362">
                        <c:v>187</c:v>
                      </c:pt>
                      <c:pt idx="363">
                        <c:v>68</c:v>
                      </c:pt>
                      <c:pt idx="364">
                        <c:v>49</c:v>
                      </c:pt>
                      <c:pt idx="365">
                        <c:v>106</c:v>
                      </c:pt>
                      <c:pt idx="366">
                        <c:v>270</c:v>
                      </c:pt>
                      <c:pt idx="367">
                        <c:v>470</c:v>
                      </c:pt>
                      <c:pt idx="368">
                        <c:v>321</c:v>
                      </c:pt>
                      <c:pt idx="369">
                        <c:v>267</c:v>
                      </c:pt>
                      <c:pt idx="370">
                        <c:v>224</c:v>
                      </c:pt>
                      <c:pt idx="371">
                        <c:v>199</c:v>
                      </c:pt>
                      <c:pt idx="372">
                        <c:v>194</c:v>
                      </c:pt>
                      <c:pt idx="373">
                        <c:v>147</c:v>
                      </c:pt>
                      <c:pt idx="374">
                        <c:v>149</c:v>
                      </c:pt>
                      <c:pt idx="375">
                        <c:v>157</c:v>
                      </c:pt>
                      <c:pt idx="376">
                        <c:v>119</c:v>
                      </c:pt>
                      <c:pt idx="377">
                        <c:v>105</c:v>
                      </c:pt>
                      <c:pt idx="378">
                        <c:v>65</c:v>
                      </c:pt>
                      <c:pt idx="379">
                        <c:v>50</c:v>
                      </c:pt>
                      <c:pt idx="380">
                        <c:v>53</c:v>
                      </c:pt>
                      <c:pt idx="381">
                        <c:v>51</c:v>
                      </c:pt>
                      <c:pt idx="382">
                        <c:v>45</c:v>
                      </c:pt>
                      <c:pt idx="383">
                        <c:v>47</c:v>
                      </c:pt>
                      <c:pt idx="384">
                        <c:v>47</c:v>
                      </c:pt>
                      <c:pt idx="385">
                        <c:v>44</c:v>
                      </c:pt>
                      <c:pt idx="386">
                        <c:v>36</c:v>
                      </c:pt>
                      <c:pt idx="387">
                        <c:v>26</c:v>
                      </c:pt>
                      <c:pt idx="388">
                        <c:v>19</c:v>
                      </c:pt>
                      <c:pt idx="389">
                        <c:v>22</c:v>
                      </c:pt>
                      <c:pt idx="390">
                        <c:v>24</c:v>
                      </c:pt>
                      <c:pt idx="391">
                        <c:v>23</c:v>
                      </c:pt>
                      <c:pt idx="392">
                        <c:v>18</c:v>
                      </c:pt>
                      <c:pt idx="393">
                        <c:v>19</c:v>
                      </c:pt>
                      <c:pt idx="394">
                        <c:v>21</c:v>
                      </c:pt>
                      <c:pt idx="395">
                        <c:v>21</c:v>
                      </c:pt>
                      <c:pt idx="396">
                        <c:v>24</c:v>
                      </c:pt>
                      <c:pt idx="397">
                        <c:v>30</c:v>
                      </c:pt>
                      <c:pt idx="398">
                        <c:v>47</c:v>
                      </c:pt>
                      <c:pt idx="399">
                        <c:v>77</c:v>
                      </c:pt>
                      <c:pt idx="400">
                        <c:v>87</c:v>
                      </c:pt>
                      <c:pt idx="401">
                        <c:v>96</c:v>
                      </c:pt>
                      <c:pt idx="402">
                        <c:v>93</c:v>
                      </c:pt>
                      <c:pt idx="403">
                        <c:v>88</c:v>
                      </c:pt>
                      <c:pt idx="404">
                        <c:v>58</c:v>
                      </c:pt>
                      <c:pt idx="405">
                        <c:v>39</c:v>
                      </c:pt>
                      <c:pt idx="406">
                        <c:v>36</c:v>
                      </c:pt>
                      <c:pt idx="407">
                        <c:v>49</c:v>
                      </c:pt>
                      <c:pt idx="408">
                        <c:v>52</c:v>
                      </c:pt>
                      <c:pt idx="409">
                        <c:v>43</c:v>
                      </c:pt>
                      <c:pt idx="410">
                        <c:v>55</c:v>
                      </c:pt>
                      <c:pt idx="411">
                        <c:v>53</c:v>
                      </c:pt>
                      <c:pt idx="412">
                        <c:v>54</c:v>
                      </c:pt>
                      <c:pt idx="413">
                        <c:v>55</c:v>
                      </c:pt>
                      <c:pt idx="414">
                        <c:v>73</c:v>
                      </c:pt>
                      <c:pt idx="415">
                        <c:v>96</c:v>
                      </c:pt>
                      <c:pt idx="416">
                        <c:v>83</c:v>
                      </c:pt>
                      <c:pt idx="417">
                        <c:v>113</c:v>
                      </c:pt>
                      <c:pt idx="418">
                        <c:v>123</c:v>
                      </c:pt>
                      <c:pt idx="419">
                        <c:v>95</c:v>
                      </c:pt>
                      <c:pt idx="420">
                        <c:v>134</c:v>
                      </c:pt>
                      <c:pt idx="421">
                        <c:v>145</c:v>
                      </c:pt>
                      <c:pt idx="422">
                        <c:v>198</c:v>
                      </c:pt>
                      <c:pt idx="423">
                        <c:v>228</c:v>
                      </c:pt>
                      <c:pt idx="424">
                        <c:v>134</c:v>
                      </c:pt>
                      <c:pt idx="425">
                        <c:v>131</c:v>
                      </c:pt>
                      <c:pt idx="426">
                        <c:v>113</c:v>
                      </c:pt>
                      <c:pt idx="427">
                        <c:v>82</c:v>
                      </c:pt>
                      <c:pt idx="428">
                        <c:v>96</c:v>
                      </c:pt>
                      <c:pt idx="429">
                        <c:v>85</c:v>
                      </c:pt>
                      <c:pt idx="430">
                        <c:v>82</c:v>
                      </c:pt>
                      <c:pt idx="431">
                        <c:v>72</c:v>
                      </c:pt>
                      <c:pt idx="432">
                        <c:v>45</c:v>
                      </c:pt>
                      <c:pt idx="433">
                        <c:v>58</c:v>
                      </c:pt>
                      <c:pt idx="434">
                        <c:v>43</c:v>
                      </c:pt>
                      <c:pt idx="435">
                        <c:v>61</c:v>
                      </c:pt>
                      <c:pt idx="436">
                        <c:v>64</c:v>
                      </c:pt>
                      <c:pt idx="437">
                        <c:v>69</c:v>
                      </c:pt>
                      <c:pt idx="438">
                        <c:v>48</c:v>
                      </c:pt>
                      <c:pt idx="439">
                        <c:v>43</c:v>
                      </c:pt>
                      <c:pt idx="440">
                        <c:v>34</c:v>
                      </c:pt>
                      <c:pt idx="441">
                        <c:v>37</c:v>
                      </c:pt>
                      <c:pt idx="442">
                        <c:v>33</c:v>
                      </c:pt>
                      <c:pt idx="443">
                        <c:v>33</c:v>
                      </c:pt>
                      <c:pt idx="444">
                        <c:v>26</c:v>
                      </c:pt>
                      <c:pt idx="445">
                        <c:v>18</c:v>
                      </c:pt>
                      <c:pt idx="446">
                        <c:v>19</c:v>
                      </c:pt>
                      <c:pt idx="447">
                        <c:v>20</c:v>
                      </c:pt>
                      <c:pt idx="448">
                        <c:v>22</c:v>
                      </c:pt>
                      <c:pt idx="449">
                        <c:v>25</c:v>
                      </c:pt>
                      <c:pt idx="450">
                        <c:v>36</c:v>
                      </c:pt>
                      <c:pt idx="451">
                        <c:v>60</c:v>
                      </c:pt>
                      <c:pt idx="452">
                        <c:v>78</c:v>
                      </c:pt>
                      <c:pt idx="453">
                        <c:v>77</c:v>
                      </c:pt>
                      <c:pt idx="454">
                        <c:v>65</c:v>
                      </c:pt>
                      <c:pt idx="455">
                        <c:v>71</c:v>
                      </c:pt>
                      <c:pt idx="456">
                        <c:v>90</c:v>
                      </c:pt>
                      <c:pt idx="457">
                        <c:v>117</c:v>
                      </c:pt>
                      <c:pt idx="458">
                        <c:v>97</c:v>
                      </c:pt>
                      <c:pt idx="459">
                        <c:v>113</c:v>
                      </c:pt>
                      <c:pt idx="460">
                        <c:v>105</c:v>
                      </c:pt>
                      <c:pt idx="461">
                        <c:v>81</c:v>
                      </c:pt>
                      <c:pt idx="462">
                        <c:v>70</c:v>
                      </c:pt>
                      <c:pt idx="463">
                        <c:v>70</c:v>
                      </c:pt>
                      <c:pt idx="464">
                        <c:v>64</c:v>
                      </c:pt>
                      <c:pt idx="465">
                        <c:v>63</c:v>
                      </c:pt>
                      <c:pt idx="466">
                        <c:v>72</c:v>
                      </c:pt>
                      <c:pt idx="467">
                        <c:v>89</c:v>
                      </c:pt>
                      <c:pt idx="468">
                        <c:v>93</c:v>
                      </c:pt>
                      <c:pt idx="469">
                        <c:v>145</c:v>
                      </c:pt>
                      <c:pt idx="470">
                        <c:v>160</c:v>
                      </c:pt>
                      <c:pt idx="471">
                        <c:v>178</c:v>
                      </c:pt>
                      <c:pt idx="472">
                        <c:v>203</c:v>
                      </c:pt>
                      <c:pt idx="473">
                        <c:v>237</c:v>
                      </c:pt>
                      <c:pt idx="474">
                        <c:v>353</c:v>
                      </c:pt>
                      <c:pt idx="475">
                        <c:v>503</c:v>
                      </c:pt>
                      <c:pt idx="476">
                        <c:v>459</c:v>
                      </c:pt>
                      <c:pt idx="477">
                        <c:v>443</c:v>
                      </c:pt>
                      <c:pt idx="478">
                        <c:v>466</c:v>
                      </c:pt>
                      <c:pt idx="479">
                        <c:v>287</c:v>
                      </c:pt>
                      <c:pt idx="480">
                        <c:v>64</c:v>
                      </c:pt>
                      <c:pt idx="481">
                        <c:v>26</c:v>
                      </c:pt>
                      <c:pt idx="482">
                        <c:v>29</c:v>
                      </c:pt>
                      <c:pt idx="483">
                        <c:v>56</c:v>
                      </c:pt>
                      <c:pt idx="484">
                        <c:v>44</c:v>
                      </c:pt>
                      <c:pt idx="485">
                        <c:v>38</c:v>
                      </c:pt>
                      <c:pt idx="486">
                        <c:v>33</c:v>
                      </c:pt>
                      <c:pt idx="487">
                        <c:v>53</c:v>
                      </c:pt>
                      <c:pt idx="488">
                        <c:v>31</c:v>
                      </c:pt>
                      <c:pt idx="489">
                        <c:v>51</c:v>
                      </c:pt>
                      <c:pt idx="490">
                        <c:v>46</c:v>
                      </c:pt>
                      <c:pt idx="491">
                        <c:v>38</c:v>
                      </c:pt>
                      <c:pt idx="492">
                        <c:v>30</c:v>
                      </c:pt>
                      <c:pt idx="493">
                        <c:v>30</c:v>
                      </c:pt>
                      <c:pt idx="494">
                        <c:v>32</c:v>
                      </c:pt>
                      <c:pt idx="495">
                        <c:v>28</c:v>
                      </c:pt>
                      <c:pt idx="496">
                        <c:v>31</c:v>
                      </c:pt>
                      <c:pt idx="497">
                        <c:v>31</c:v>
                      </c:pt>
                      <c:pt idx="498">
                        <c:v>25</c:v>
                      </c:pt>
                      <c:pt idx="499">
                        <c:v>28</c:v>
                      </c:pt>
                      <c:pt idx="500">
                        <c:v>29</c:v>
                      </c:pt>
                      <c:pt idx="501">
                        <c:v>32</c:v>
                      </c:pt>
                    </c:numCache>
                  </c:numRef>
                </c:val>
                <c:smooth val="0"/>
                <c:extLst xmlns:c15="http://schemas.microsoft.com/office/drawing/2012/chart">
                  <c:ext xmlns:c16="http://schemas.microsoft.com/office/drawing/2014/chart" uri="{C3380CC4-5D6E-409C-BE32-E72D297353CC}">
                    <c16:uniqueId val="{00000012-506C-4C2F-92FC-8DF2D5A74E9C}"/>
                  </c:ext>
                </c:extLst>
              </c15:ser>
            </c15:filteredLineSeries>
            <c15:filteredLineSeries>
              <c15:ser>
                <c:idx val="17"/>
                <c:order val="17"/>
                <c:tx>
                  <c:strRef>
                    <c:extLst xmlns:c15="http://schemas.microsoft.com/office/drawing/2012/chart">
                      <c:ext xmlns:c15="http://schemas.microsoft.com/office/drawing/2012/chart" uri="{02D57815-91ED-43cb-92C2-25804820EDAC}">
                        <c15:formulaRef>
                          <c15:sqref>新建文本文档!$S$1</c15:sqref>
                        </c15:formulaRef>
                      </c:ext>
                    </c:extLst>
                    <c:strCache>
                      <c:ptCount val="1"/>
                      <c:pt idx="0">
                        <c:v>Paraguay</c:v>
                      </c:pt>
                    </c:strCache>
                  </c:strRef>
                </c:tx>
                <c:spPr>
                  <a:ln w="22225" cap="rnd">
                    <a:solidFill>
                      <a:schemeClr val="accent5">
                        <a:lumMod val="50000"/>
                      </a:schemeClr>
                    </a:solidFill>
                  </a:ln>
                  <a:effectLst>
                    <a:glow rad="139700">
                      <a:schemeClr val="accent5">
                        <a:lumMod val="5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S$2:$S$503</c15:sqref>
                        </c15:formulaRef>
                      </c:ext>
                    </c:extLst>
                    <c:numCache>
                      <c:formatCode>General</c:formatCode>
                      <c:ptCount val="502"/>
                      <c:pt idx="0">
                        <c:v>251</c:v>
                      </c:pt>
                      <c:pt idx="1">
                        <c:v>257</c:v>
                      </c:pt>
                      <c:pt idx="2">
                        <c:v>260</c:v>
                      </c:pt>
                      <c:pt idx="3">
                        <c:v>262</c:v>
                      </c:pt>
                      <c:pt idx="4">
                        <c:v>258</c:v>
                      </c:pt>
                      <c:pt idx="5">
                        <c:v>245</c:v>
                      </c:pt>
                      <c:pt idx="6">
                        <c:v>224</c:v>
                      </c:pt>
                      <c:pt idx="7">
                        <c:v>222</c:v>
                      </c:pt>
                      <c:pt idx="8">
                        <c:v>210</c:v>
                      </c:pt>
                      <c:pt idx="9">
                        <c:v>196</c:v>
                      </c:pt>
                      <c:pt idx="10">
                        <c:v>207</c:v>
                      </c:pt>
                      <c:pt idx="11">
                        <c:v>219</c:v>
                      </c:pt>
                      <c:pt idx="12">
                        <c:v>209</c:v>
                      </c:pt>
                      <c:pt idx="13">
                        <c:v>202</c:v>
                      </c:pt>
                      <c:pt idx="14">
                        <c:v>207</c:v>
                      </c:pt>
                      <c:pt idx="15">
                        <c:v>237</c:v>
                      </c:pt>
                      <c:pt idx="16">
                        <c:v>287</c:v>
                      </c:pt>
                      <c:pt idx="17">
                        <c:v>253</c:v>
                      </c:pt>
                      <c:pt idx="18">
                        <c:v>255</c:v>
                      </c:pt>
                      <c:pt idx="19">
                        <c:v>287</c:v>
                      </c:pt>
                      <c:pt idx="20">
                        <c:v>276</c:v>
                      </c:pt>
                      <c:pt idx="21">
                        <c:v>281</c:v>
                      </c:pt>
                      <c:pt idx="22">
                        <c:v>313</c:v>
                      </c:pt>
                      <c:pt idx="23">
                        <c:v>344</c:v>
                      </c:pt>
                      <c:pt idx="24">
                        <c:v>330</c:v>
                      </c:pt>
                      <c:pt idx="25">
                        <c:v>335</c:v>
                      </c:pt>
                      <c:pt idx="26">
                        <c:v>340</c:v>
                      </c:pt>
                      <c:pt idx="27">
                        <c:v>454</c:v>
                      </c:pt>
                      <c:pt idx="28">
                        <c:v>549</c:v>
                      </c:pt>
                      <c:pt idx="29">
                        <c:v>488</c:v>
                      </c:pt>
                      <c:pt idx="30">
                        <c:v>423</c:v>
                      </c:pt>
                      <c:pt idx="31">
                        <c:v>387</c:v>
                      </c:pt>
                      <c:pt idx="32">
                        <c:v>379</c:v>
                      </c:pt>
                      <c:pt idx="33">
                        <c:v>420</c:v>
                      </c:pt>
                      <c:pt idx="34">
                        <c:v>486</c:v>
                      </c:pt>
                      <c:pt idx="35">
                        <c:v>531</c:v>
                      </c:pt>
                      <c:pt idx="36">
                        <c:v>596</c:v>
                      </c:pt>
                      <c:pt idx="37">
                        <c:v>566</c:v>
                      </c:pt>
                      <c:pt idx="38">
                        <c:v>469</c:v>
                      </c:pt>
                      <c:pt idx="39">
                        <c:v>400</c:v>
                      </c:pt>
                      <c:pt idx="40">
                        <c:v>363</c:v>
                      </c:pt>
                      <c:pt idx="41">
                        <c:v>330</c:v>
                      </c:pt>
                      <c:pt idx="42">
                        <c:v>305</c:v>
                      </c:pt>
                      <c:pt idx="43">
                        <c:v>285</c:v>
                      </c:pt>
                      <c:pt idx="44">
                        <c:v>277</c:v>
                      </c:pt>
                      <c:pt idx="45">
                        <c:v>259</c:v>
                      </c:pt>
                      <c:pt idx="46">
                        <c:v>263</c:v>
                      </c:pt>
                      <c:pt idx="47">
                        <c:v>242</c:v>
                      </c:pt>
                      <c:pt idx="48">
                        <c:v>234</c:v>
                      </c:pt>
                      <c:pt idx="49">
                        <c:v>214</c:v>
                      </c:pt>
                      <c:pt idx="50">
                        <c:v>202</c:v>
                      </c:pt>
                      <c:pt idx="51">
                        <c:v>197</c:v>
                      </c:pt>
                      <c:pt idx="52">
                        <c:v>192</c:v>
                      </c:pt>
                      <c:pt idx="53">
                        <c:v>181</c:v>
                      </c:pt>
                      <c:pt idx="54">
                        <c:v>181</c:v>
                      </c:pt>
                      <c:pt idx="55">
                        <c:v>177</c:v>
                      </c:pt>
                      <c:pt idx="56">
                        <c:v>178</c:v>
                      </c:pt>
                      <c:pt idx="57">
                        <c:v>182</c:v>
                      </c:pt>
                      <c:pt idx="58">
                        <c:v>192</c:v>
                      </c:pt>
                      <c:pt idx="59">
                        <c:v>237</c:v>
                      </c:pt>
                      <c:pt idx="60">
                        <c:v>275</c:v>
                      </c:pt>
                      <c:pt idx="61">
                        <c:v>299</c:v>
                      </c:pt>
                      <c:pt idx="62">
                        <c:v>323</c:v>
                      </c:pt>
                      <c:pt idx="63">
                        <c:v>310</c:v>
                      </c:pt>
                      <c:pt idx="64">
                        <c:v>322</c:v>
                      </c:pt>
                      <c:pt idx="65">
                        <c:v>313</c:v>
                      </c:pt>
                      <c:pt idx="66">
                        <c:v>301</c:v>
                      </c:pt>
                      <c:pt idx="67">
                        <c:v>322</c:v>
                      </c:pt>
                      <c:pt idx="68">
                        <c:v>337</c:v>
                      </c:pt>
                      <c:pt idx="69">
                        <c:v>398</c:v>
                      </c:pt>
                      <c:pt idx="70">
                        <c:v>427</c:v>
                      </c:pt>
                      <c:pt idx="71">
                        <c:v>395</c:v>
                      </c:pt>
                      <c:pt idx="72">
                        <c:v>384</c:v>
                      </c:pt>
                      <c:pt idx="73">
                        <c:v>374</c:v>
                      </c:pt>
                      <c:pt idx="74">
                        <c:v>454</c:v>
                      </c:pt>
                      <c:pt idx="75">
                        <c:v>480</c:v>
                      </c:pt>
                      <c:pt idx="76">
                        <c:v>483</c:v>
                      </c:pt>
                      <c:pt idx="77">
                        <c:v>440</c:v>
                      </c:pt>
                      <c:pt idx="78">
                        <c:v>449</c:v>
                      </c:pt>
                      <c:pt idx="79">
                        <c:v>490</c:v>
                      </c:pt>
                      <c:pt idx="80">
                        <c:v>533</c:v>
                      </c:pt>
                      <c:pt idx="81">
                        <c:v>483</c:v>
                      </c:pt>
                      <c:pt idx="82">
                        <c:v>435</c:v>
                      </c:pt>
                      <c:pt idx="83">
                        <c:v>378</c:v>
                      </c:pt>
                      <c:pt idx="84">
                        <c:v>352</c:v>
                      </c:pt>
                      <c:pt idx="85">
                        <c:v>347</c:v>
                      </c:pt>
                      <c:pt idx="86">
                        <c:v>347</c:v>
                      </c:pt>
                      <c:pt idx="87">
                        <c:v>339</c:v>
                      </c:pt>
                      <c:pt idx="88">
                        <c:v>327</c:v>
                      </c:pt>
                      <c:pt idx="89">
                        <c:v>305</c:v>
                      </c:pt>
                      <c:pt idx="90">
                        <c:v>289</c:v>
                      </c:pt>
                      <c:pt idx="91">
                        <c:v>264</c:v>
                      </c:pt>
                      <c:pt idx="92">
                        <c:v>243</c:v>
                      </c:pt>
                      <c:pt idx="93">
                        <c:v>233</c:v>
                      </c:pt>
                      <c:pt idx="94">
                        <c:v>238</c:v>
                      </c:pt>
                      <c:pt idx="95">
                        <c:v>219</c:v>
                      </c:pt>
                      <c:pt idx="96">
                        <c:v>249</c:v>
                      </c:pt>
                      <c:pt idx="97">
                        <c:v>256</c:v>
                      </c:pt>
                      <c:pt idx="98">
                        <c:v>260</c:v>
                      </c:pt>
                      <c:pt idx="99">
                        <c:v>271</c:v>
                      </c:pt>
                      <c:pt idx="100">
                        <c:v>263</c:v>
                      </c:pt>
                      <c:pt idx="101">
                        <c:v>238</c:v>
                      </c:pt>
                      <c:pt idx="102">
                        <c:v>215</c:v>
                      </c:pt>
                      <c:pt idx="103">
                        <c:v>198</c:v>
                      </c:pt>
                      <c:pt idx="104">
                        <c:v>183</c:v>
                      </c:pt>
                      <c:pt idx="105">
                        <c:v>171</c:v>
                      </c:pt>
                      <c:pt idx="106">
                        <c:v>166</c:v>
                      </c:pt>
                      <c:pt idx="107">
                        <c:v>165</c:v>
                      </c:pt>
                      <c:pt idx="108">
                        <c:v>155</c:v>
                      </c:pt>
                      <c:pt idx="109">
                        <c:v>146</c:v>
                      </c:pt>
                      <c:pt idx="110">
                        <c:v>155</c:v>
                      </c:pt>
                      <c:pt idx="111">
                        <c:v>173</c:v>
                      </c:pt>
                      <c:pt idx="112">
                        <c:v>208</c:v>
                      </c:pt>
                      <c:pt idx="113">
                        <c:v>238</c:v>
                      </c:pt>
                      <c:pt idx="114">
                        <c:v>283</c:v>
                      </c:pt>
                      <c:pt idx="115">
                        <c:v>279</c:v>
                      </c:pt>
                      <c:pt idx="116">
                        <c:v>285</c:v>
                      </c:pt>
                      <c:pt idx="117">
                        <c:v>283</c:v>
                      </c:pt>
                      <c:pt idx="118">
                        <c:v>257</c:v>
                      </c:pt>
                      <c:pt idx="119">
                        <c:v>252</c:v>
                      </c:pt>
                      <c:pt idx="120">
                        <c:v>262</c:v>
                      </c:pt>
                      <c:pt idx="121">
                        <c:v>268</c:v>
                      </c:pt>
                      <c:pt idx="122">
                        <c:v>285</c:v>
                      </c:pt>
                      <c:pt idx="123">
                        <c:v>300</c:v>
                      </c:pt>
                      <c:pt idx="124">
                        <c:v>336</c:v>
                      </c:pt>
                      <c:pt idx="125">
                        <c:v>398</c:v>
                      </c:pt>
                      <c:pt idx="126">
                        <c:v>457</c:v>
                      </c:pt>
                      <c:pt idx="127">
                        <c:v>444</c:v>
                      </c:pt>
                      <c:pt idx="128">
                        <c:v>491</c:v>
                      </c:pt>
                      <c:pt idx="129">
                        <c:v>573</c:v>
                      </c:pt>
                      <c:pt idx="130">
                        <c:v>572</c:v>
                      </c:pt>
                      <c:pt idx="131">
                        <c:v>515</c:v>
                      </c:pt>
                      <c:pt idx="132">
                        <c:v>490</c:v>
                      </c:pt>
                      <c:pt idx="133">
                        <c:v>452</c:v>
                      </c:pt>
                      <c:pt idx="134">
                        <c:v>387</c:v>
                      </c:pt>
                      <c:pt idx="135">
                        <c:v>351</c:v>
                      </c:pt>
                      <c:pt idx="136">
                        <c:v>305</c:v>
                      </c:pt>
                      <c:pt idx="137">
                        <c:v>290</c:v>
                      </c:pt>
                      <c:pt idx="138">
                        <c:v>282</c:v>
                      </c:pt>
                      <c:pt idx="139">
                        <c:v>259</c:v>
                      </c:pt>
                      <c:pt idx="140">
                        <c:v>281</c:v>
                      </c:pt>
                      <c:pt idx="141">
                        <c:v>317</c:v>
                      </c:pt>
                      <c:pt idx="142">
                        <c:v>313</c:v>
                      </c:pt>
                      <c:pt idx="143">
                        <c:v>274</c:v>
                      </c:pt>
                      <c:pt idx="144">
                        <c:v>283</c:v>
                      </c:pt>
                      <c:pt idx="145">
                        <c:v>246</c:v>
                      </c:pt>
                      <c:pt idx="146">
                        <c:v>238</c:v>
                      </c:pt>
                      <c:pt idx="147">
                        <c:v>223</c:v>
                      </c:pt>
                      <c:pt idx="148">
                        <c:v>201</c:v>
                      </c:pt>
                      <c:pt idx="149">
                        <c:v>198</c:v>
                      </c:pt>
                      <c:pt idx="150">
                        <c:v>207</c:v>
                      </c:pt>
                      <c:pt idx="151">
                        <c:v>200</c:v>
                      </c:pt>
                      <c:pt idx="152">
                        <c:v>196</c:v>
                      </c:pt>
                      <c:pt idx="153">
                        <c:v>193</c:v>
                      </c:pt>
                      <c:pt idx="154">
                        <c:v>181</c:v>
                      </c:pt>
                      <c:pt idx="155">
                        <c:v>173</c:v>
                      </c:pt>
                      <c:pt idx="156">
                        <c:v>163</c:v>
                      </c:pt>
                      <c:pt idx="157">
                        <c:v>152</c:v>
                      </c:pt>
                      <c:pt idx="158">
                        <c:v>144</c:v>
                      </c:pt>
                      <c:pt idx="159">
                        <c:v>135</c:v>
                      </c:pt>
                      <c:pt idx="160">
                        <c:v>130</c:v>
                      </c:pt>
                      <c:pt idx="161">
                        <c:v>127</c:v>
                      </c:pt>
                      <c:pt idx="162">
                        <c:v>126</c:v>
                      </c:pt>
                      <c:pt idx="163">
                        <c:v>126</c:v>
                      </c:pt>
                      <c:pt idx="164">
                        <c:v>132</c:v>
                      </c:pt>
                      <c:pt idx="165">
                        <c:v>139</c:v>
                      </c:pt>
                      <c:pt idx="166">
                        <c:v>142</c:v>
                      </c:pt>
                      <c:pt idx="167">
                        <c:v>158</c:v>
                      </c:pt>
                      <c:pt idx="168">
                        <c:v>182</c:v>
                      </c:pt>
                      <c:pt idx="169">
                        <c:v>199</c:v>
                      </c:pt>
                      <c:pt idx="170">
                        <c:v>213</c:v>
                      </c:pt>
                      <c:pt idx="171">
                        <c:v>217</c:v>
                      </c:pt>
                      <c:pt idx="172">
                        <c:v>221</c:v>
                      </c:pt>
                      <c:pt idx="173">
                        <c:v>281</c:v>
                      </c:pt>
                      <c:pt idx="174">
                        <c:v>315</c:v>
                      </c:pt>
                      <c:pt idx="175">
                        <c:v>320</c:v>
                      </c:pt>
                      <c:pt idx="176">
                        <c:v>331</c:v>
                      </c:pt>
                      <c:pt idx="177">
                        <c:v>335</c:v>
                      </c:pt>
                      <c:pt idx="178">
                        <c:v>359</c:v>
                      </c:pt>
                      <c:pt idx="179">
                        <c:v>444</c:v>
                      </c:pt>
                      <c:pt idx="180">
                        <c:v>508</c:v>
                      </c:pt>
                      <c:pt idx="181">
                        <c:v>487</c:v>
                      </c:pt>
                      <c:pt idx="182">
                        <c:v>596</c:v>
                      </c:pt>
                      <c:pt idx="183">
                        <c:v>825</c:v>
                      </c:pt>
                      <c:pt idx="184">
                        <c:v>606</c:v>
                      </c:pt>
                      <c:pt idx="185">
                        <c:v>498</c:v>
                      </c:pt>
                      <c:pt idx="186">
                        <c:v>420</c:v>
                      </c:pt>
                      <c:pt idx="187">
                        <c:v>413</c:v>
                      </c:pt>
                      <c:pt idx="188">
                        <c:v>353</c:v>
                      </c:pt>
                      <c:pt idx="189">
                        <c:v>332</c:v>
                      </c:pt>
                      <c:pt idx="190">
                        <c:v>344</c:v>
                      </c:pt>
                      <c:pt idx="191">
                        <c:v>305</c:v>
                      </c:pt>
                      <c:pt idx="192">
                        <c:v>283</c:v>
                      </c:pt>
                      <c:pt idx="193">
                        <c:v>246</c:v>
                      </c:pt>
                      <c:pt idx="194">
                        <c:v>260</c:v>
                      </c:pt>
                      <c:pt idx="195">
                        <c:v>248</c:v>
                      </c:pt>
                      <c:pt idx="196">
                        <c:v>264</c:v>
                      </c:pt>
                      <c:pt idx="197">
                        <c:v>249</c:v>
                      </c:pt>
                      <c:pt idx="198">
                        <c:v>216</c:v>
                      </c:pt>
                      <c:pt idx="199">
                        <c:v>189</c:v>
                      </c:pt>
                      <c:pt idx="200">
                        <c:v>177</c:v>
                      </c:pt>
                      <c:pt idx="201">
                        <c:v>162</c:v>
                      </c:pt>
                      <c:pt idx="202">
                        <c:v>156</c:v>
                      </c:pt>
                      <c:pt idx="203">
                        <c:v>153</c:v>
                      </c:pt>
                      <c:pt idx="204">
                        <c:v>147</c:v>
                      </c:pt>
                      <c:pt idx="205">
                        <c:v>141</c:v>
                      </c:pt>
                      <c:pt idx="206">
                        <c:v>131</c:v>
                      </c:pt>
                      <c:pt idx="207">
                        <c:v>131</c:v>
                      </c:pt>
                      <c:pt idx="208">
                        <c:v>126</c:v>
                      </c:pt>
                      <c:pt idx="209">
                        <c:v>118</c:v>
                      </c:pt>
                      <c:pt idx="210">
                        <c:v>108</c:v>
                      </c:pt>
                      <c:pt idx="211">
                        <c:v>108</c:v>
                      </c:pt>
                      <c:pt idx="212">
                        <c:v>100</c:v>
                      </c:pt>
                      <c:pt idx="213">
                        <c:v>95</c:v>
                      </c:pt>
                      <c:pt idx="214">
                        <c:v>96</c:v>
                      </c:pt>
                      <c:pt idx="215">
                        <c:v>96</c:v>
                      </c:pt>
                      <c:pt idx="216">
                        <c:v>104</c:v>
                      </c:pt>
                      <c:pt idx="217">
                        <c:v>108</c:v>
                      </c:pt>
                      <c:pt idx="218">
                        <c:v>133</c:v>
                      </c:pt>
                      <c:pt idx="219">
                        <c:v>149</c:v>
                      </c:pt>
                      <c:pt idx="220">
                        <c:v>174</c:v>
                      </c:pt>
                      <c:pt idx="221">
                        <c:v>188</c:v>
                      </c:pt>
                      <c:pt idx="222">
                        <c:v>213</c:v>
                      </c:pt>
                      <c:pt idx="223">
                        <c:v>262</c:v>
                      </c:pt>
                      <c:pt idx="224">
                        <c:v>259</c:v>
                      </c:pt>
                      <c:pt idx="225">
                        <c:v>223</c:v>
                      </c:pt>
                      <c:pt idx="226">
                        <c:v>216</c:v>
                      </c:pt>
                      <c:pt idx="227">
                        <c:v>229</c:v>
                      </c:pt>
                      <c:pt idx="228">
                        <c:v>237</c:v>
                      </c:pt>
                      <c:pt idx="229">
                        <c:v>229</c:v>
                      </c:pt>
                      <c:pt idx="230">
                        <c:v>246</c:v>
                      </c:pt>
                      <c:pt idx="231">
                        <c:v>248</c:v>
                      </c:pt>
                      <c:pt idx="232">
                        <c:v>228</c:v>
                      </c:pt>
                      <c:pt idx="233">
                        <c:v>216</c:v>
                      </c:pt>
                      <c:pt idx="234">
                        <c:v>192</c:v>
                      </c:pt>
                      <c:pt idx="235">
                        <c:v>192</c:v>
                      </c:pt>
                      <c:pt idx="236">
                        <c:v>198</c:v>
                      </c:pt>
                      <c:pt idx="237">
                        <c:v>223</c:v>
                      </c:pt>
                      <c:pt idx="238">
                        <c:v>235</c:v>
                      </c:pt>
                      <c:pt idx="239">
                        <c:v>239</c:v>
                      </c:pt>
                      <c:pt idx="240">
                        <c:v>241</c:v>
                      </c:pt>
                      <c:pt idx="241">
                        <c:v>257</c:v>
                      </c:pt>
                      <c:pt idx="242">
                        <c:v>292</c:v>
                      </c:pt>
                      <c:pt idx="243">
                        <c:v>277</c:v>
                      </c:pt>
                      <c:pt idx="244">
                        <c:v>248</c:v>
                      </c:pt>
                      <c:pt idx="245">
                        <c:v>212</c:v>
                      </c:pt>
                      <c:pt idx="246">
                        <c:v>202</c:v>
                      </c:pt>
                      <c:pt idx="247">
                        <c:v>207</c:v>
                      </c:pt>
                      <c:pt idx="248">
                        <c:v>204</c:v>
                      </c:pt>
                      <c:pt idx="249">
                        <c:v>202</c:v>
                      </c:pt>
                      <c:pt idx="250">
                        <c:v>202</c:v>
                      </c:pt>
                      <c:pt idx="251">
                        <c:v>208</c:v>
                      </c:pt>
                      <c:pt idx="252">
                        <c:v>195</c:v>
                      </c:pt>
                      <c:pt idx="253">
                        <c:v>196</c:v>
                      </c:pt>
                      <c:pt idx="254">
                        <c:v>203</c:v>
                      </c:pt>
                      <c:pt idx="255">
                        <c:v>198</c:v>
                      </c:pt>
                      <c:pt idx="256">
                        <c:v>188</c:v>
                      </c:pt>
                      <c:pt idx="257">
                        <c:v>168</c:v>
                      </c:pt>
                      <c:pt idx="258">
                        <c:v>158</c:v>
                      </c:pt>
                      <c:pt idx="259">
                        <c:v>152</c:v>
                      </c:pt>
                      <c:pt idx="260">
                        <c:v>145</c:v>
                      </c:pt>
                      <c:pt idx="261">
                        <c:v>148</c:v>
                      </c:pt>
                      <c:pt idx="262">
                        <c:v>140</c:v>
                      </c:pt>
                      <c:pt idx="263">
                        <c:v>130</c:v>
                      </c:pt>
                      <c:pt idx="264">
                        <c:v>130</c:v>
                      </c:pt>
                      <c:pt idx="265">
                        <c:v>124</c:v>
                      </c:pt>
                      <c:pt idx="266">
                        <c:v>122</c:v>
                      </c:pt>
                      <c:pt idx="267">
                        <c:v>120</c:v>
                      </c:pt>
                      <c:pt idx="268">
                        <c:v>124</c:v>
                      </c:pt>
                      <c:pt idx="269">
                        <c:v>133</c:v>
                      </c:pt>
                      <c:pt idx="270">
                        <c:v>153</c:v>
                      </c:pt>
                      <c:pt idx="271">
                        <c:v>192</c:v>
                      </c:pt>
                      <c:pt idx="272">
                        <c:v>223</c:v>
                      </c:pt>
                      <c:pt idx="273">
                        <c:v>235</c:v>
                      </c:pt>
                      <c:pt idx="274">
                        <c:v>249</c:v>
                      </c:pt>
                      <c:pt idx="275">
                        <c:v>275</c:v>
                      </c:pt>
                      <c:pt idx="276">
                        <c:v>255</c:v>
                      </c:pt>
                      <c:pt idx="277">
                        <c:v>255</c:v>
                      </c:pt>
                      <c:pt idx="278">
                        <c:v>252</c:v>
                      </c:pt>
                      <c:pt idx="279">
                        <c:v>225</c:v>
                      </c:pt>
                      <c:pt idx="280">
                        <c:v>212</c:v>
                      </c:pt>
                      <c:pt idx="281">
                        <c:v>230</c:v>
                      </c:pt>
                      <c:pt idx="282">
                        <c:v>231</c:v>
                      </c:pt>
                      <c:pt idx="283">
                        <c:v>237</c:v>
                      </c:pt>
                      <c:pt idx="284">
                        <c:v>234</c:v>
                      </c:pt>
                      <c:pt idx="285">
                        <c:v>226</c:v>
                      </c:pt>
                      <c:pt idx="286">
                        <c:v>228</c:v>
                      </c:pt>
                      <c:pt idx="287">
                        <c:v>215</c:v>
                      </c:pt>
                      <c:pt idx="288">
                        <c:v>217</c:v>
                      </c:pt>
                      <c:pt idx="289">
                        <c:v>204</c:v>
                      </c:pt>
                      <c:pt idx="290">
                        <c:v>187</c:v>
                      </c:pt>
                      <c:pt idx="291">
                        <c:v>183</c:v>
                      </c:pt>
                      <c:pt idx="292">
                        <c:v>186</c:v>
                      </c:pt>
                      <c:pt idx="293">
                        <c:v>186</c:v>
                      </c:pt>
                      <c:pt idx="294">
                        <c:v>198</c:v>
                      </c:pt>
                      <c:pt idx="295">
                        <c:v>206</c:v>
                      </c:pt>
                      <c:pt idx="296">
                        <c:v>194</c:v>
                      </c:pt>
                      <c:pt idx="297">
                        <c:v>182</c:v>
                      </c:pt>
                      <c:pt idx="298">
                        <c:v>175</c:v>
                      </c:pt>
                      <c:pt idx="299">
                        <c:v>172</c:v>
                      </c:pt>
                      <c:pt idx="300">
                        <c:v>156</c:v>
                      </c:pt>
                      <c:pt idx="301">
                        <c:v>145</c:v>
                      </c:pt>
                      <c:pt idx="302">
                        <c:v>145</c:v>
                      </c:pt>
                      <c:pt idx="303">
                        <c:v>138</c:v>
                      </c:pt>
                      <c:pt idx="304">
                        <c:v>146</c:v>
                      </c:pt>
                      <c:pt idx="305">
                        <c:v>151</c:v>
                      </c:pt>
                      <c:pt idx="306">
                        <c:v>149</c:v>
                      </c:pt>
                      <c:pt idx="307">
                        <c:v>145</c:v>
                      </c:pt>
                      <c:pt idx="308">
                        <c:v>132</c:v>
                      </c:pt>
                      <c:pt idx="309">
                        <c:v>129</c:v>
                      </c:pt>
                      <c:pt idx="310">
                        <c:v>117</c:v>
                      </c:pt>
                      <c:pt idx="311">
                        <c:v>107</c:v>
                      </c:pt>
                      <c:pt idx="312">
                        <c:v>99</c:v>
                      </c:pt>
                      <c:pt idx="313">
                        <c:v>97</c:v>
                      </c:pt>
                      <c:pt idx="314">
                        <c:v>93</c:v>
                      </c:pt>
                      <c:pt idx="315">
                        <c:v>92</c:v>
                      </c:pt>
                      <c:pt idx="316">
                        <c:v>85</c:v>
                      </c:pt>
                      <c:pt idx="317">
                        <c:v>83</c:v>
                      </c:pt>
                      <c:pt idx="318">
                        <c:v>86</c:v>
                      </c:pt>
                      <c:pt idx="319">
                        <c:v>90</c:v>
                      </c:pt>
                      <c:pt idx="320">
                        <c:v>91</c:v>
                      </c:pt>
                      <c:pt idx="321">
                        <c:v>92</c:v>
                      </c:pt>
                      <c:pt idx="322">
                        <c:v>101</c:v>
                      </c:pt>
                      <c:pt idx="323">
                        <c:v>114</c:v>
                      </c:pt>
                      <c:pt idx="324">
                        <c:v>125</c:v>
                      </c:pt>
                      <c:pt idx="325">
                        <c:v>144</c:v>
                      </c:pt>
                      <c:pt idx="326">
                        <c:v>157</c:v>
                      </c:pt>
                      <c:pt idx="327">
                        <c:v>166</c:v>
                      </c:pt>
                      <c:pt idx="328">
                        <c:v>169</c:v>
                      </c:pt>
                      <c:pt idx="329">
                        <c:v>172</c:v>
                      </c:pt>
                      <c:pt idx="330">
                        <c:v>179</c:v>
                      </c:pt>
                      <c:pt idx="331">
                        <c:v>181</c:v>
                      </c:pt>
                      <c:pt idx="332">
                        <c:v>192</c:v>
                      </c:pt>
                      <c:pt idx="333">
                        <c:v>200</c:v>
                      </c:pt>
                      <c:pt idx="334">
                        <c:v>198</c:v>
                      </c:pt>
                      <c:pt idx="335">
                        <c:v>208</c:v>
                      </c:pt>
                      <c:pt idx="336">
                        <c:v>239</c:v>
                      </c:pt>
                      <c:pt idx="337">
                        <c:v>259</c:v>
                      </c:pt>
                      <c:pt idx="338">
                        <c:v>287</c:v>
                      </c:pt>
                      <c:pt idx="339">
                        <c:v>289</c:v>
                      </c:pt>
                      <c:pt idx="340">
                        <c:v>307</c:v>
                      </c:pt>
                      <c:pt idx="341">
                        <c:v>311</c:v>
                      </c:pt>
                      <c:pt idx="342">
                        <c:v>283</c:v>
                      </c:pt>
                      <c:pt idx="343">
                        <c:v>257</c:v>
                      </c:pt>
                      <c:pt idx="344">
                        <c:v>246</c:v>
                      </c:pt>
                      <c:pt idx="345">
                        <c:v>225</c:v>
                      </c:pt>
                      <c:pt idx="346">
                        <c:v>215</c:v>
                      </c:pt>
                      <c:pt idx="347">
                        <c:v>226</c:v>
                      </c:pt>
                      <c:pt idx="348">
                        <c:v>212</c:v>
                      </c:pt>
                      <c:pt idx="349">
                        <c:v>209</c:v>
                      </c:pt>
                      <c:pt idx="350">
                        <c:v>189</c:v>
                      </c:pt>
                      <c:pt idx="351">
                        <c:v>166</c:v>
                      </c:pt>
                      <c:pt idx="352">
                        <c:v>157</c:v>
                      </c:pt>
                      <c:pt idx="353">
                        <c:v>153</c:v>
                      </c:pt>
                      <c:pt idx="354">
                        <c:v>157</c:v>
                      </c:pt>
                      <c:pt idx="355">
                        <c:v>149</c:v>
                      </c:pt>
                      <c:pt idx="356">
                        <c:v>141</c:v>
                      </c:pt>
                      <c:pt idx="357">
                        <c:v>132</c:v>
                      </c:pt>
                      <c:pt idx="358">
                        <c:v>141</c:v>
                      </c:pt>
                      <c:pt idx="359">
                        <c:v>153</c:v>
                      </c:pt>
                      <c:pt idx="360">
                        <c:v>151</c:v>
                      </c:pt>
                      <c:pt idx="361">
                        <c:v>141</c:v>
                      </c:pt>
                      <c:pt idx="362">
                        <c:v>134</c:v>
                      </c:pt>
                      <c:pt idx="363">
                        <c:v>120</c:v>
                      </c:pt>
                      <c:pt idx="364">
                        <c:v>119</c:v>
                      </c:pt>
                      <c:pt idx="365">
                        <c:v>127</c:v>
                      </c:pt>
                      <c:pt idx="366">
                        <c:v>134</c:v>
                      </c:pt>
                      <c:pt idx="367">
                        <c:v>136</c:v>
                      </c:pt>
                      <c:pt idx="368">
                        <c:v>140</c:v>
                      </c:pt>
                      <c:pt idx="369">
                        <c:v>147</c:v>
                      </c:pt>
                      <c:pt idx="370">
                        <c:v>145</c:v>
                      </c:pt>
                      <c:pt idx="371">
                        <c:v>135</c:v>
                      </c:pt>
                      <c:pt idx="372">
                        <c:v>129</c:v>
                      </c:pt>
                      <c:pt idx="373">
                        <c:v>133</c:v>
                      </c:pt>
                      <c:pt idx="374">
                        <c:v>143</c:v>
                      </c:pt>
                      <c:pt idx="375">
                        <c:v>167</c:v>
                      </c:pt>
                      <c:pt idx="376">
                        <c:v>188</c:v>
                      </c:pt>
                      <c:pt idx="377">
                        <c:v>196</c:v>
                      </c:pt>
                      <c:pt idx="378">
                        <c:v>203</c:v>
                      </c:pt>
                      <c:pt idx="379">
                        <c:v>219</c:v>
                      </c:pt>
                      <c:pt idx="380">
                        <c:v>224</c:v>
                      </c:pt>
                      <c:pt idx="381">
                        <c:v>235</c:v>
                      </c:pt>
                      <c:pt idx="382">
                        <c:v>229</c:v>
                      </c:pt>
                      <c:pt idx="383">
                        <c:v>229</c:v>
                      </c:pt>
                      <c:pt idx="384">
                        <c:v>220</c:v>
                      </c:pt>
                      <c:pt idx="385">
                        <c:v>263</c:v>
                      </c:pt>
                      <c:pt idx="386">
                        <c:v>258</c:v>
                      </c:pt>
                      <c:pt idx="387">
                        <c:v>283</c:v>
                      </c:pt>
                      <c:pt idx="388">
                        <c:v>330</c:v>
                      </c:pt>
                      <c:pt idx="389">
                        <c:v>315</c:v>
                      </c:pt>
                      <c:pt idx="390">
                        <c:v>368</c:v>
                      </c:pt>
                      <c:pt idx="391">
                        <c:v>381</c:v>
                      </c:pt>
                      <c:pt idx="392">
                        <c:v>361</c:v>
                      </c:pt>
                      <c:pt idx="393">
                        <c:v>319</c:v>
                      </c:pt>
                      <c:pt idx="394">
                        <c:v>334</c:v>
                      </c:pt>
                      <c:pt idx="395">
                        <c:v>273</c:v>
                      </c:pt>
                      <c:pt idx="396">
                        <c:v>260</c:v>
                      </c:pt>
                      <c:pt idx="397">
                        <c:v>244</c:v>
                      </c:pt>
                      <c:pt idx="398">
                        <c:v>257</c:v>
                      </c:pt>
                      <c:pt idx="399">
                        <c:v>261</c:v>
                      </c:pt>
                      <c:pt idx="400">
                        <c:v>241</c:v>
                      </c:pt>
                      <c:pt idx="401">
                        <c:v>249</c:v>
                      </c:pt>
                      <c:pt idx="402">
                        <c:v>227</c:v>
                      </c:pt>
                      <c:pt idx="403">
                        <c:v>240</c:v>
                      </c:pt>
                      <c:pt idx="404">
                        <c:v>263</c:v>
                      </c:pt>
                      <c:pt idx="405">
                        <c:v>271</c:v>
                      </c:pt>
                      <c:pt idx="406">
                        <c:v>269</c:v>
                      </c:pt>
                      <c:pt idx="407">
                        <c:v>242</c:v>
                      </c:pt>
                      <c:pt idx="408">
                        <c:v>210</c:v>
                      </c:pt>
                      <c:pt idx="409">
                        <c:v>214</c:v>
                      </c:pt>
                      <c:pt idx="410">
                        <c:v>205</c:v>
                      </c:pt>
                      <c:pt idx="411">
                        <c:v>208</c:v>
                      </c:pt>
                      <c:pt idx="412">
                        <c:v>202</c:v>
                      </c:pt>
                      <c:pt idx="413">
                        <c:v>167</c:v>
                      </c:pt>
                      <c:pt idx="414">
                        <c:v>164</c:v>
                      </c:pt>
                      <c:pt idx="415">
                        <c:v>176</c:v>
                      </c:pt>
                      <c:pt idx="416">
                        <c:v>178</c:v>
                      </c:pt>
                      <c:pt idx="417">
                        <c:v>170</c:v>
                      </c:pt>
                      <c:pt idx="418">
                        <c:v>159</c:v>
                      </c:pt>
                      <c:pt idx="419">
                        <c:v>166</c:v>
                      </c:pt>
                      <c:pt idx="420">
                        <c:v>159</c:v>
                      </c:pt>
                      <c:pt idx="421">
                        <c:v>149</c:v>
                      </c:pt>
                      <c:pt idx="422">
                        <c:v>145</c:v>
                      </c:pt>
                      <c:pt idx="423">
                        <c:v>130</c:v>
                      </c:pt>
                      <c:pt idx="424">
                        <c:v>132</c:v>
                      </c:pt>
                      <c:pt idx="425">
                        <c:v>140</c:v>
                      </c:pt>
                      <c:pt idx="426">
                        <c:v>150</c:v>
                      </c:pt>
                      <c:pt idx="427">
                        <c:v>190</c:v>
                      </c:pt>
                      <c:pt idx="428">
                        <c:v>216</c:v>
                      </c:pt>
                      <c:pt idx="429">
                        <c:v>214</c:v>
                      </c:pt>
                      <c:pt idx="430">
                        <c:v>224</c:v>
                      </c:pt>
                      <c:pt idx="431">
                        <c:v>221</c:v>
                      </c:pt>
                      <c:pt idx="432">
                        <c:v>203</c:v>
                      </c:pt>
                      <c:pt idx="433">
                        <c:v>213</c:v>
                      </c:pt>
                      <c:pt idx="434">
                        <c:v>222</c:v>
                      </c:pt>
                      <c:pt idx="435">
                        <c:v>272</c:v>
                      </c:pt>
                      <c:pt idx="436">
                        <c:v>291</c:v>
                      </c:pt>
                      <c:pt idx="437">
                        <c:v>313</c:v>
                      </c:pt>
                      <c:pt idx="438">
                        <c:v>356</c:v>
                      </c:pt>
                      <c:pt idx="439">
                        <c:v>351</c:v>
                      </c:pt>
                      <c:pt idx="440">
                        <c:v>352</c:v>
                      </c:pt>
                      <c:pt idx="441">
                        <c:v>351</c:v>
                      </c:pt>
                      <c:pt idx="442">
                        <c:v>324</c:v>
                      </c:pt>
                      <c:pt idx="443">
                        <c:v>353</c:v>
                      </c:pt>
                      <c:pt idx="444">
                        <c:v>378</c:v>
                      </c:pt>
                      <c:pt idx="445">
                        <c:v>415</c:v>
                      </c:pt>
                      <c:pt idx="446">
                        <c:v>398</c:v>
                      </c:pt>
                      <c:pt idx="447">
                        <c:v>364</c:v>
                      </c:pt>
                      <c:pt idx="448">
                        <c:v>352</c:v>
                      </c:pt>
                      <c:pt idx="449">
                        <c:v>311</c:v>
                      </c:pt>
                      <c:pt idx="450">
                        <c:v>368</c:v>
                      </c:pt>
                      <c:pt idx="451">
                        <c:v>375</c:v>
                      </c:pt>
                      <c:pt idx="452">
                        <c:v>325</c:v>
                      </c:pt>
                      <c:pt idx="453">
                        <c:v>322</c:v>
                      </c:pt>
                      <c:pt idx="454">
                        <c:v>284</c:v>
                      </c:pt>
                      <c:pt idx="455">
                        <c:v>251</c:v>
                      </c:pt>
                      <c:pt idx="456">
                        <c:v>253</c:v>
                      </c:pt>
                      <c:pt idx="457">
                        <c:v>237</c:v>
                      </c:pt>
                      <c:pt idx="458">
                        <c:v>243</c:v>
                      </c:pt>
                      <c:pt idx="459">
                        <c:v>258</c:v>
                      </c:pt>
                      <c:pt idx="460">
                        <c:v>236</c:v>
                      </c:pt>
                      <c:pt idx="461">
                        <c:v>234</c:v>
                      </c:pt>
                      <c:pt idx="462">
                        <c:v>236</c:v>
                      </c:pt>
                      <c:pt idx="463">
                        <c:v>268</c:v>
                      </c:pt>
                      <c:pt idx="464">
                        <c:v>227</c:v>
                      </c:pt>
                      <c:pt idx="465">
                        <c:v>208</c:v>
                      </c:pt>
                      <c:pt idx="466">
                        <c:v>202</c:v>
                      </c:pt>
                      <c:pt idx="467">
                        <c:v>186</c:v>
                      </c:pt>
                      <c:pt idx="468">
                        <c:v>166</c:v>
                      </c:pt>
                      <c:pt idx="469">
                        <c:v>149</c:v>
                      </c:pt>
                      <c:pt idx="470">
                        <c:v>140</c:v>
                      </c:pt>
                      <c:pt idx="471">
                        <c:v>144</c:v>
                      </c:pt>
                      <c:pt idx="472">
                        <c:v>153</c:v>
                      </c:pt>
                      <c:pt idx="473">
                        <c:v>159</c:v>
                      </c:pt>
                      <c:pt idx="474">
                        <c:v>165</c:v>
                      </c:pt>
                      <c:pt idx="475">
                        <c:v>157</c:v>
                      </c:pt>
                      <c:pt idx="476">
                        <c:v>166</c:v>
                      </c:pt>
                      <c:pt idx="477">
                        <c:v>228</c:v>
                      </c:pt>
                      <c:pt idx="478">
                        <c:v>231</c:v>
                      </c:pt>
                      <c:pt idx="479">
                        <c:v>265</c:v>
                      </c:pt>
                      <c:pt idx="480">
                        <c:v>279</c:v>
                      </c:pt>
                      <c:pt idx="481">
                        <c:v>288</c:v>
                      </c:pt>
                      <c:pt idx="482">
                        <c:v>246</c:v>
                      </c:pt>
                      <c:pt idx="483">
                        <c:v>289</c:v>
                      </c:pt>
                      <c:pt idx="484">
                        <c:v>280</c:v>
                      </c:pt>
                      <c:pt idx="485">
                        <c:v>261</c:v>
                      </c:pt>
                      <c:pt idx="486">
                        <c:v>323</c:v>
                      </c:pt>
                      <c:pt idx="487">
                        <c:v>344</c:v>
                      </c:pt>
                      <c:pt idx="488">
                        <c:v>329</c:v>
                      </c:pt>
                      <c:pt idx="489">
                        <c:v>384</c:v>
                      </c:pt>
                      <c:pt idx="490">
                        <c:v>334</c:v>
                      </c:pt>
                      <c:pt idx="491">
                        <c:v>403</c:v>
                      </c:pt>
                      <c:pt idx="492">
                        <c:v>461</c:v>
                      </c:pt>
                      <c:pt idx="493">
                        <c:v>513</c:v>
                      </c:pt>
                      <c:pt idx="494">
                        <c:v>566</c:v>
                      </c:pt>
                      <c:pt idx="495">
                        <c:v>535</c:v>
                      </c:pt>
                      <c:pt idx="496">
                        <c:v>457</c:v>
                      </c:pt>
                      <c:pt idx="497">
                        <c:v>398</c:v>
                      </c:pt>
                      <c:pt idx="498">
                        <c:v>374</c:v>
                      </c:pt>
                      <c:pt idx="499">
                        <c:v>372</c:v>
                      </c:pt>
                      <c:pt idx="500">
                        <c:v>337</c:v>
                      </c:pt>
                      <c:pt idx="501">
                        <c:v>313</c:v>
                      </c:pt>
                    </c:numCache>
                  </c:numRef>
                </c:val>
                <c:smooth val="0"/>
                <c:extLst xmlns:c15="http://schemas.microsoft.com/office/drawing/2012/chart">
                  <c:ext xmlns:c16="http://schemas.microsoft.com/office/drawing/2014/chart" uri="{C3380CC4-5D6E-409C-BE32-E72D297353CC}">
                    <c16:uniqueId val="{00000013-506C-4C2F-92FC-8DF2D5A74E9C}"/>
                  </c:ext>
                </c:extLst>
              </c15:ser>
            </c15:filteredLineSeries>
            <c15:filteredLineSeries>
              <c15:ser>
                <c:idx val="18"/>
                <c:order val="18"/>
                <c:tx>
                  <c:strRef>
                    <c:extLst xmlns:c15="http://schemas.microsoft.com/office/drawing/2012/chart">
                      <c:ext xmlns:c15="http://schemas.microsoft.com/office/drawing/2012/chart" uri="{02D57815-91ED-43cb-92C2-25804820EDAC}">
                        <c15:formulaRef>
                          <c15:sqref>新建文本文档!$T$1</c15:sqref>
                        </c15:formulaRef>
                      </c:ext>
                    </c:extLst>
                    <c:strCache>
                      <c:ptCount val="1"/>
                      <c:pt idx="0">
                        <c:v>Peru</c:v>
                      </c:pt>
                    </c:strCache>
                  </c:strRef>
                </c:tx>
                <c:spPr>
                  <a:ln w="22225" cap="rnd">
                    <a:solidFill>
                      <a:schemeClr val="accent1">
                        <a:lumMod val="70000"/>
                        <a:lumOff val="30000"/>
                      </a:schemeClr>
                    </a:solidFill>
                  </a:ln>
                  <a:effectLst>
                    <a:glow rad="139700">
                      <a:schemeClr val="accent1">
                        <a:lumMod val="70000"/>
                        <a:lumOff val="3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T$2:$T$503</c15:sqref>
                        </c15:formulaRef>
                      </c:ext>
                    </c:extLst>
                    <c:numCache>
                      <c:formatCode>General</c:formatCode>
                      <c:ptCount val="502"/>
                      <c:pt idx="0">
                        <c:v>218</c:v>
                      </c:pt>
                      <c:pt idx="1">
                        <c:v>227</c:v>
                      </c:pt>
                      <c:pt idx="2">
                        <c:v>213</c:v>
                      </c:pt>
                      <c:pt idx="3">
                        <c:v>201</c:v>
                      </c:pt>
                      <c:pt idx="4">
                        <c:v>194</c:v>
                      </c:pt>
                      <c:pt idx="5">
                        <c:v>192</c:v>
                      </c:pt>
                      <c:pt idx="6">
                        <c:v>211</c:v>
                      </c:pt>
                      <c:pt idx="7">
                        <c:v>258</c:v>
                      </c:pt>
                      <c:pt idx="8">
                        <c:v>207</c:v>
                      </c:pt>
                      <c:pt idx="9">
                        <c:v>247</c:v>
                      </c:pt>
                      <c:pt idx="10">
                        <c:v>232</c:v>
                      </c:pt>
                      <c:pt idx="11">
                        <c:v>229</c:v>
                      </c:pt>
                      <c:pt idx="12">
                        <c:v>210</c:v>
                      </c:pt>
                      <c:pt idx="13">
                        <c:v>256</c:v>
                      </c:pt>
                      <c:pt idx="14">
                        <c:v>235</c:v>
                      </c:pt>
                      <c:pt idx="15">
                        <c:v>331</c:v>
                      </c:pt>
                      <c:pt idx="16">
                        <c:v>311</c:v>
                      </c:pt>
                      <c:pt idx="17">
                        <c:v>334</c:v>
                      </c:pt>
                      <c:pt idx="18">
                        <c:v>358</c:v>
                      </c:pt>
                      <c:pt idx="19">
                        <c:v>394</c:v>
                      </c:pt>
                      <c:pt idx="20">
                        <c:v>376</c:v>
                      </c:pt>
                      <c:pt idx="21">
                        <c:v>364</c:v>
                      </c:pt>
                      <c:pt idx="22">
                        <c:v>304</c:v>
                      </c:pt>
                      <c:pt idx="23">
                        <c:v>355</c:v>
                      </c:pt>
                      <c:pt idx="24">
                        <c:v>316</c:v>
                      </c:pt>
                      <c:pt idx="25">
                        <c:v>313</c:v>
                      </c:pt>
                      <c:pt idx="26">
                        <c:v>296</c:v>
                      </c:pt>
                      <c:pt idx="27">
                        <c:v>328</c:v>
                      </c:pt>
                      <c:pt idx="28">
                        <c:v>278</c:v>
                      </c:pt>
                      <c:pt idx="29">
                        <c:v>251</c:v>
                      </c:pt>
                      <c:pt idx="30">
                        <c:v>260</c:v>
                      </c:pt>
                      <c:pt idx="31">
                        <c:v>268</c:v>
                      </c:pt>
                      <c:pt idx="32">
                        <c:v>287</c:v>
                      </c:pt>
                      <c:pt idx="33">
                        <c:v>337</c:v>
                      </c:pt>
                      <c:pt idx="34">
                        <c:v>338</c:v>
                      </c:pt>
                      <c:pt idx="35">
                        <c:v>372</c:v>
                      </c:pt>
                      <c:pt idx="36">
                        <c:v>364</c:v>
                      </c:pt>
                      <c:pt idx="37">
                        <c:v>370</c:v>
                      </c:pt>
                      <c:pt idx="38">
                        <c:v>337</c:v>
                      </c:pt>
                      <c:pt idx="39">
                        <c:v>359</c:v>
                      </c:pt>
                      <c:pt idx="40">
                        <c:v>326</c:v>
                      </c:pt>
                      <c:pt idx="41">
                        <c:v>338</c:v>
                      </c:pt>
                      <c:pt idx="42">
                        <c:v>300</c:v>
                      </c:pt>
                      <c:pt idx="43">
                        <c:v>284</c:v>
                      </c:pt>
                      <c:pt idx="44">
                        <c:v>282</c:v>
                      </c:pt>
                      <c:pt idx="45">
                        <c:v>287</c:v>
                      </c:pt>
                      <c:pt idx="46">
                        <c:v>298</c:v>
                      </c:pt>
                      <c:pt idx="47">
                        <c:v>301</c:v>
                      </c:pt>
                      <c:pt idx="48">
                        <c:v>258</c:v>
                      </c:pt>
                      <c:pt idx="49">
                        <c:v>227</c:v>
                      </c:pt>
                      <c:pt idx="50">
                        <c:v>192</c:v>
                      </c:pt>
                      <c:pt idx="51">
                        <c:v>177</c:v>
                      </c:pt>
                      <c:pt idx="52">
                        <c:v>193</c:v>
                      </c:pt>
                      <c:pt idx="53">
                        <c:v>209</c:v>
                      </c:pt>
                      <c:pt idx="54">
                        <c:v>237</c:v>
                      </c:pt>
                      <c:pt idx="55">
                        <c:v>208</c:v>
                      </c:pt>
                      <c:pt idx="56">
                        <c:v>183</c:v>
                      </c:pt>
                      <c:pt idx="57">
                        <c:v>209</c:v>
                      </c:pt>
                      <c:pt idx="58">
                        <c:v>188</c:v>
                      </c:pt>
                      <c:pt idx="59">
                        <c:v>215</c:v>
                      </c:pt>
                      <c:pt idx="60">
                        <c:v>199</c:v>
                      </c:pt>
                      <c:pt idx="61">
                        <c:v>195</c:v>
                      </c:pt>
                      <c:pt idx="62">
                        <c:v>199</c:v>
                      </c:pt>
                      <c:pt idx="63">
                        <c:v>227</c:v>
                      </c:pt>
                      <c:pt idx="64">
                        <c:v>233</c:v>
                      </c:pt>
                      <c:pt idx="65">
                        <c:v>263</c:v>
                      </c:pt>
                      <c:pt idx="66">
                        <c:v>285</c:v>
                      </c:pt>
                      <c:pt idx="67">
                        <c:v>314</c:v>
                      </c:pt>
                      <c:pt idx="68">
                        <c:v>315</c:v>
                      </c:pt>
                      <c:pt idx="69">
                        <c:v>285</c:v>
                      </c:pt>
                      <c:pt idx="70">
                        <c:v>299</c:v>
                      </c:pt>
                      <c:pt idx="71">
                        <c:v>289</c:v>
                      </c:pt>
                      <c:pt idx="72">
                        <c:v>301</c:v>
                      </c:pt>
                      <c:pt idx="73">
                        <c:v>307</c:v>
                      </c:pt>
                      <c:pt idx="74">
                        <c:v>319</c:v>
                      </c:pt>
                      <c:pt idx="75">
                        <c:v>303</c:v>
                      </c:pt>
                      <c:pt idx="76">
                        <c:v>284</c:v>
                      </c:pt>
                      <c:pt idx="77">
                        <c:v>272</c:v>
                      </c:pt>
                      <c:pt idx="78">
                        <c:v>280</c:v>
                      </c:pt>
                      <c:pt idx="79">
                        <c:v>259</c:v>
                      </c:pt>
                      <c:pt idx="80">
                        <c:v>240</c:v>
                      </c:pt>
                      <c:pt idx="81">
                        <c:v>261</c:v>
                      </c:pt>
                      <c:pt idx="82">
                        <c:v>229</c:v>
                      </c:pt>
                      <c:pt idx="83">
                        <c:v>255</c:v>
                      </c:pt>
                      <c:pt idx="84">
                        <c:v>256</c:v>
                      </c:pt>
                      <c:pt idx="85">
                        <c:v>268</c:v>
                      </c:pt>
                      <c:pt idx="86">
                        <c:v>276</c:v>
                      </c:pt>
                      <c:pt idx="87">
                        <c:v>312</c:v>
                      </c:pt>
                      <c:pt idx="88">
                        <c:v>342</c:v>
                      </c:pt>
                      <c:pt idx="89">
                        <c:v>336</c:v>
                      </c:pt>
                      <c:pt idx="90">
                        <c:v>313</c:v>
                      </c:pt>
                      <c:pt idx="91">
                        <c:v>308</c:v>
                      </c:pt>
                      <c:pt idx="92">
                        <c:v>299</c:v>
                      </c:pt>
                      <c:pt idx="93">
                        <c:v>318</c:v>
                      </c:pt>
                      <c:pt idx="94">
                        <c:v>323</c:v>
                      </c:pt>
                      <c:pt idx="95">
                        <c:v>283</c:v>
                      </c:pt>
                      <c:pt idx="96">
                        <c:v>312</c:v>
                      </c:pt>
                      <c:pt idx="97">
                        <c:v>291</c:v>
                      </c:pt>
                      <c:pt idx="98">
                        <c:v>311</c:v>
                      </c:pt>
                      <c:pt idx="99">
                        <c:v>275</c:v>
                      </c:pt>
                      <c:pt idx="100">
                        <c:v>251</c:v>
                      </c:pt>
                      <c:pt idx="101">
                        <c:v>249</c:v>
                      </c:pt>
                      <c:pt idx="102">
                        <c:v>215</c:v>
                      </c:pt>
                      <c:pt idx="103">
                        <c:v>184</c:v>
                      </c:pt>
                      <c:pt idx="104">
                        <c:v>186</c:v>
                      </c:pt>
                      <c:pt idx="105">
                        <c:v>201</c:v>
                      </c:pt>
                      <c:pt idx="106">
                        <c:v>179</c:v>
                      </c:pt>
                      <c:pt idx="107">
                        <c:v>170</c:v>
                      </c:pt>
                      <c:pt idx="108">
                        <c:v>176</c:v>
                      </c:pt>
                      <c:pt idx="109">
                        <c:v>190</c:v>
                      </c:pt>
                      <c:pt idx="110">
                        <c:v>189</c:v>
                      </c:pt>
                      <c:pt idx="111">
                        <c:v>203</c:v>
                      </c:pt>
                      <c:pt idx="112">
                        <c:v>203</c:v>
                      </c:pt>
                      <c:pt idx="113">
                        <c:v>198</c:v>
                      </c:pt>
                      <c:pt idx="114">
                        <c:v>192</c:v>
                      </c:pt>
                      <c:pt idx="115">
                        <c:v>209</c:v>
                      </c:pt>
                      <c:pt idx="116">
                        <c:v>212</c:v>
                      </c:pt>
                      <c:pt idx="117">
                        <c:v>228</c:v>
                      </c:pt>
                      <c:pt idx="118">
                        <c:v>246</c:v>
                      </c:pt>
                      <c:pt idx="119">
                        <c:v>264</c:v>
                      </c:pt>
                      <c:pt idx="120">
                        <c:v>284</c:v>
                      </c:pt>
                      <c:pt idx="121">
                        <c:v>254</c:v>
                      </c:pt>
                      <c:pt idx="122">
                        <c:v>265</c:v>
                      </c:pt>
                      <c:pt idx="123">
                        <c:v>226</c:v>
                      </c:pt>
                      <c:pt idx="124">
                        <c:v>273</c:v>
                      </c:pt>
                      <c:pt idx="125">
                        <c:v>242</c:v>
                      </c:pt>
                      <c:pt idx="126">
                        <c:v>251</c:v>
                      </c:pt>
                      <c:pt idx="127">
                        <c:v>284</c:v>
                      </c:pt>
                      <c:pt idx="128">
                        <c:v>258</c:v>
                      </c:pt>
                      <c:pt idx="129">
                        <c:v>257</c:v>
                      </c:pt>
                      <c:pt idx="130">
                        <c:v>248</c:v>
                      </c:pt>
                      <c:pt idx="131">
                        <c:v>247</c:v>
                      </c:pt>
                      <c:pt idx="132">
                        <c:v>231</c:v>
                      </c:pt>
                      <c:pt idx="133">
                        <c:v>205</c:v>
                      </c:pt>
                      <c:pt idx="134">
                        <c:v>179</c:v>
                      </c:pt>
                      <c:pt idx="135">
                        <c:v>222</c:v>
                      </c:pt>
                      <c:pt idx="136">
                        <c:v>222</c:v>
                      </c:pt>
                      <c:pt idx="137">
                        <c:v>248</c:v>
                      </c:pt>
                      <c:pt idx="138">
                        <c:v>260</c:v>
                      </c:pt>
                      <c:pt idx="139">
                        <c:v>259</c:v>
                      </c:pt>
                      <c:pt idx="140">
                        <c:v>293</c:v>
                      </c:pt>
                      <c:pt idx="141">
                        <c:v>269</c:v>
                      </c:pt>
                      <c:pt idx="142">
                        <c:v>275</c:v>
                      </c:pt>
                      <c:pt idx="143">
                        <c:v>292</c:v>
                      </c:pt>
                      <c:pt idx="144">
                        <c:v>252</c:v>
                      </c:pt>
                      <c:pt idx="145">
                        <c:v>243</c:v>
                      </c:pt>
                      <c:pt idx="146">
                        <c:v>240</c:v>
                      </c:pt>
                      <c:pt idx="147">
                        <c:v>247</c:v>
                      </c:pt>
                      <c:pt idx="148">
                        <c:v>244</c:v>
                      </c:pt>
                      <c:pt idx="149">
                        <c:v>243</c:v>
                      </c:pt>
                      <c:pt idx="150">
                        <c:v>229</c:v>
                      </c:pt>
                      <c:pt idx="151">
                        <c:v>238</c:v>
                      </c:pt>
                      <c:pt idx="152">
                        <c:v>206</c:v>
                      </c:pt>
                      <c:pt idx="153">
                        <c:v>197</c:v>
                      </c:pt>
                      <c:pt idx="154">
                        <c:v>184</c:v>
                      </c:pt>
                      <c:pt idx="155">
                        <c:v>152</c:v>
                      </c:pt>
                      <c:pt idx="156">
                        <c:v>167</c:v>
                      </c:pt>
                      <c:pt idx="157">
                        <c:v>178</c:v>
                      </c:pt>
                      <c:pt idx="158">
                        <c:v>166</c:v>
                      </c:pt>
                      <c:pt idx="159">
                        <c:v>170</c:v>
                      </c:pt>
                      <c:pt idx="160">
                        <c:v>168</c:v>
                      </c:pt>
                      <c:pt idx="161">
                        <c:v>160</c:v>
                      </c:pt>
                      <c:pt idx="162">
                        <c:v>152</c:v>
                      </c:pt>
                      <c:pt idx="163">
                        <c:v>148</c:v>
                      </c:pt>
                      <c:pt idx="164">
                        <c:v>141</c:v>
                      </c:pt>
                      <c:pt idx="165">
                        <c:v>162</c:v>
                      </c:pt>
                      <c:pt idx="166">
                        <c:v>169</c:v>
                      </c:pt>
                      <c:pt idx="167">
                        <c:v>178</c:v>
                      </c:pt>
                      <c:pt idx="168">
                        <c:v>178</c:v>
                      </c:pt>
                      <c:pt idx="169">
                        <c:v>188</c:v>
                      </c:pt>
                      <c:pt idx="170">
                        <c:v>197</c:v>
                      </c:pt>
                      <c:pt idx="171">
                        <c:v>213</c:v>
                      </c:pt>
                      <c:pt idx="172">
                        <c:v>233</c:v>
                      </c:pt>
                      <c:pt idx="173">
                        <c:v>250</c:v>
                      </c:pt>
                      <c:pt idx="174">
                        <c:v>231</c:v>
                      </c:pt>
                      <c:pt idx="175">
                        <c:v>246</c:v>
                      </c:pt>
                      <c:pt idx="176">
                        <c:v>247</c:v>
                      </c:pt>
                      <c:pt idx="177">
                        <c:v>247</c:v>
                      </c:pt>
                      <c:pt idx="178">
                        <c:v>218</c:v>
                      </c:pt>
                      <c:pt idx="179">
                        <c:v>218</c:v>
                      </c:pt>
                      <c:pt idx="180">
                        <c:v>236</c:v>
                      </c:pt>
                      <c:pt idx="181">
                        <c:v>242</c:v>
                      </c:pt>
                      <c:pt idx="182">
                        <c:v>251</c:v>
                      </c:pt>
                      <c:pt idx="183">
                        <c:v>267</c:v>
                      </c:pt>
                      <c:pt idx="184">
                        <c:v>256</c:v>
                      </c:pt>
                      <c:pt idx="185">
                        <c:v>213</c:v>
                      </c:pt>
                      <c:pt idx="186">
                        <c:v>181</c:v>
                      </c:pt>
                      <c:pt idx="187">
                        <c:v>191</c:v>
                      </c:pt>
                      <c:pt idx="188">
                        <c:v>205</c:v>
                      </c:pt>
                      <c:pt idx="189">
                        <c:v>203</c:v>
                      </c:pt>
                      <c:pt idx="190">
                        <c:v>215</c:v>
                      </c:pt>
                      <c:pt idx="191">
                        <c:v>233</c:v>
                      </c:pt>
                      <c:pt idx="192">
                        <c:v>240</c:v>
                      </c:pt>
                      <c:pt idx="193">
                        <c:v>216</c:v>
                      </c:pt>
                      <c:pt idx="194">
                        <c:v>230</c:v>
                      </c:pt>
                      <c:pt idx="195">
                        <c:v>212</c:v>
                      </c:pt>
                      <c:pt idx="196">
                        <c:v>202</c:v>
                      </c:pt>
                      <c:pt idx="197">
                        <c:v>213</c:v>
                      </c:pt>
                      <c:pt idx="198">
                        <c:v>208</c:v>
                      </c:pt>
                      <c:pt idx="199">
                        <c:v>216</c:v>
                      </c:pt>
                      <c:pt idx="200">
                        <c:v>213</c:v>
                      </c:pt>
                      <c:pt idx="201">
                        <c:v>204</c:v>
                      </c:pt>
                      <c:pt idx="202">
                        <c:v>199</c:v>
                      </c:pt>
                      <c:pt idx="203">
                        <c:v>192</c:v>
                      </c:pt>
                      <c:pt idx="204">
                        <c:v>188</c:v>
                      </c:pt>
                      <c:pt idx="205">
                        <c:v>167</c:v>
                      </c:pt>
                      <c:pt idx="206">
                        <c:v>151</c:v>
                      </c:pt>
                      <c:pt idx="207">
                        <c:v>109</c:v>
                      </c:pt>
                      <c:pt idx="208">
                        <c:v>121</c:v>
                      </c:pt>
                      <c:pt idx="209">
                        <c:v>122</c:v>
                      </c:pt>
                      <c:pt idx="210">
                        <c:v>119</c:v>
                      </c:pt>
                      <c:pt idx="211">
                        <c:v>113</c:v>
                      </c:pt>
                      <c:pt idx="212">
                        <c:v>125</c:v>
                      </c:pt>
                      <c:pt idx="213">
                        <c:v>115</c:v>
                      </c:pt>
                      <c:pt idx="214">
                        <c:v>117</c:v>
                      </c:pt>
                      <c:pt idx="215">
                        <c:v>121</c:v>
                      </c:pt>
                      <c:pt idx="216">
                        <c:v>122</c:v>
                      </c:pt>
                      <c:pt idx="217">
                        <c:v>121</c:v>
                      </c:pt>
                      <c:pt idx="218">
                        <c:v>135</c:v>
                      </c:pt>
                      <c:pt idx="219">
                        <c:v>151</c:v>
                      </c:pt>
                      <c:pt idx="220">
                        <c:v>160</c:v>
                      </c:pt>
                      <c:pt idx="221">
                        <c:v>151</c:v>
                      </c:pt>
                      <c:pt idx="222">
                        <c:v>162</c:v>
                      </c:pt>
                      <c:pt idx="223">
                        <c:v>187</c:v>
                      </c:pt>
                      <c:pt idx="224">
                        <c:v>193</c:v>
                      </c:pt>
                      <c:pt idx="225">
                        <c:v>199</c:v>
                      </c:pt>
                      <c:pt idx="226">
                        <c:v>175</c:v>
                      </c:pt>
                      <c:pt idx="227">
                        <c:v>186</c:v>
                      </c:pt>
                      <c:pt idx="228">
                        <c:v>186</c:v>
                      </c:pt>
                      <c:pt idx="229">
                        <c:v>195</c:v>
                      </c:pt>
                      <c:pt idx="230">
                        <c:v>187</c:v>
                      </c:pt>
                      <c:pt idx="231">
                        <c:v>190</c:v>
                      </c:pt>
                      <c:pt idx="232">
                        <c:v>198</c:v>
                      </c:pt>
                      <c:pt idx="233">
                        <c:v>188</c:v>
                      </c:pt>
                      <c:pt idx="234">
                        <c:v>178</c:v>
                      </c:pt>
                      <c:pt idx="235">
                        <c:v>175</c:v>
                      </c:pt>
                      <c:pt idx="236">
                        <c:v>174</c:v>
                      </c:pt>
                      <c:pt idx="237">
                        <c:v>169</c:v>
                      </c:pt>
                      <c:pt idx="238">
                        <c:v>131</c:v>
                      </c:pt>
                      <c:pt idx="239">
                        <c:v>147</c:v>
                      </c:pt>
                      <c:pt idx="240">
                        <c:v>172</c:v>
                      </c:pt>
                      <c:pt idx="241">
                        <c:v>175</c:v>
                      </c:pt>
                      <c:pt idx="242">
                        <c:v>181</c:v>
                      </c:pt>
                      <c:pt idx="243">
                        <c:v>173</c:v>
                      </c:pt>
                      <c:pt idx="244">
                        <c:v>208</c:v>
                      </c:pt>
                      <c:pt idx="245">
                        <c:v>206</c:v>
                      </c:pt>
                      <c:pt idx="246">
                        <c:v>197</c:v>
                      </c:pt>
                      <c:pt idx="247">
                        <c:v>182</c:v>
                      </c:pt>
                      <c:pt idx="248">
                        <c:v>168</c:v>
                      </c:pt>
                      <c:pt idx="249">
                        <c:v>194</c:v>
                      </c:pt>
                      <c:pt idx="250">
                        <c:v>193</c:v>
                      </c:pt>
                      <c:pt idx="251">
                        <c:v>183</c:v>
                      </c:pt>
                      <c:pt idx="252">
                        <c:v>191</c:v>
                      </c:pt>
                      <c:pt idx="253">
                        <c:v>197</c:v>
                      </c:pt>
                      <c:pt idx="254">
                        <c:v>188</c:v>
                      </c:pt>
                      <c:pt idx="255">
                        <c:v>178</c:v>
                      </c:pt>
                      <c:pt idx="256">
                        <c:v>166</c:v>
                      </c:pt>
                      <c:pt idx="257">
                        <c:v>155</c:v>
                      </c:pt>
                      <c:pt idx="258">
                        <c:v>132</c:v>
                      </c:pt>
                      <c:pt idx="259">
                        <c:v>101</c:v>
                      </c:pt>
                      <c:pt idx="260">
                        <c:v>109</c:v>
                      </c:pt>
                      <c:pt idx="261">
                        <c:v>110</c:v>
                      </c:pt>
                      <c:pt idx="262">
                        <c:v>108</c:v>
                      </c:pt>
                      <c:pt idx="263">
                        <c:v>106</c:v>
                      </c:pt>
                      <c:pt idx="264">
                        <c:v>106</c:v>
                      </c:pt>
                      <c:pt idx="265">
                        <c:v>96</c:v>
                      </c:pt>
                      <c:pt idx="266">
                        <c:v>96</c:v>
                      </c:pt>
                      <c:pt idx="267">
                        <c:v>96</c:v>
                      </c:pt>
                      <c:pt idx="268">
                        <c:v>104</c:v>
                      </c:pt>
                      <c:pt idx="269">
                        <c:v>94</c:v>
                      </c:pt>
                      <c:pt idx="270">
                        <c:v>102</c:v>
                      </c:pt>
                      <c:pt idx="271">
                        <c:v>124</c:v>
                      </c:pt>
                      <c:pt idx="272">
                        <c:v>140</c:v>
                      </c:pt>
                      <c:pt idx="273">
                        <c:v>157</c:v>
                      </c:pt>
                      <c:pt idx="274">
                        <c:v>144</c:v>
                      </c:pt>
                      <c:pt idx="275">
                        <c:v>150</c:v>
                      </c:pt>
                      <c:pt idx="276">
                        <c:v>152</c:v>
                      </c:pt>
                      <c:pt idx="277">
                        <c:v>163</c:v>
                      </c:pt>
                      <c:pt idx="278">
                        <c:v>162</c:v>
                      </c:pt>
                      <c:pt idx="279">
                        <c:v>169</c:v>
                      </c:pt>
                      <c:pt idx="280">
                        <c:v>185</c:v>
                      </c:pt>
                      <c:pt idx="281">
                        <c:v>182</c:v>
                      </c:pt>
                      <c:pt idx="282">
                        <c:v>175</c:v>
                      </c:pt>
                      <c:pt idx="283">
                        <c:v>167</c:v>
                      </c:pt>
                      <c:pt idx="284">
                        <c:v>172</c:v>
                      </c:pt>
                      <c:pt idx="285">
                        <c:v>168</c:v>
                      </c:pt>
                      <c:pt idx="286">
                        <c:v>160</c:v>
                      </c:pt>
                      <c:pt idx="287">
                        <c:v>156</c:v>
                      </c:pt>
                      <c:pt idx="288">
                        <c:v>150</c:v>
                      </c:pt>
                      <c:pt idx="289">
                        <c:v>139</c:v>
                      </c:pt>
                      <c:pt idx="290">
                        <c:v>118</c:v>
                      </c:pt>
                      <c:pt idx="291">
                        <c:v>129</c:v>
                      </c:pt>
                      <c:pt idx="292">
                        <c:v>137</c:v>
                      </c:pt>
                      <c:pt idx="293">
                        <c:v>154</c:v>
                      </c:pt>
                      <c:pt idx="294">
                        <c:v>181</c:v>
                      </c:pt>
                      <c:pt idx="295">
                        <c:v>157</c:v>
                      </c:pt>
                      <c:pt idx="296">
                        <c:v>182</c:v>
                      </c:pt>
                      <c:pt idx="297">
                        <c:v>162</c:v>
                      </c:pt>
                      <c:pt idx="298">
                        <c:v>142</c:v>
                      </c:pt>
                      <c:pt idx="299">
                        <c:v>137</c:v>
                      </c:pt>
                      <c:pt idx="300">
                        <c:v>132</c:v>
                      </c:pt>
                      <c:pt idx="301">
                        <c:v>124</c:v>
                      </c:pt>
                      <c:pt idx="302">
                        <c:v>131</c:v>
                      </c:pt>
                      <c:pt idx="303">
                        <c:v>129</c:v>
                      </c:pt>
                      <c:pt idx="304">
                        <c:v>128</c:v>
                      </c:pt>
                      <c:pt idx="305">
                        <c:v>128</c:v>
                      </c:pt>
                      <c:pt idx="306">
                        <c:v>118</c:v>
                      </c:pt>
                      <c:pt idx="307">
                        <c:v>118</c:v>
                      </c:pt>
                      <c:pt idx="308">
                        <c:v>123</c:v>
                      </c:pt>
                      <c:pt idx="309">
                        <c:v>114</c:v>
                      </c:pt>
                      <c:pt idx="310">
                        <c:v>103</c:v>
                      </c:pt>
                      <c:pt idx="311">
                        <c:v>87</c:v>
                      </c:pt>
                      <c:pt idx="312">
                        <c:v>86</c:v>
                      </c:pt>
                      <c:pt idx="313">
                        <c:v>97</c:v>
                      </c:pt>
                      <c:pt idx="314">
                        <c:v>97</c:v>
                      </c:pt>
                      <c:pt idx="315">
                        <c:v>92</c:v>
                      </c:pt>
                      <c:pt idx="316">
                        <c:v>90</c:v>
                      </c:pt>
                      <c:pt idx="317">
                        <c:v>93</c:v>
                      </c:pt>
                      <c:pt idx="318">
                        <c:v>90</c:v>
                      </c:pt>
                      <c:pt idx="319">
                        <c:v>84</c:v>
                      </c:pt>
                      <c:pt idx="320">
                        <c:v>95</c:v>
                      </c:pt>
                      <c:pt idx="321">
                        <c:v>90</c:v>
                      </c:pt>
                      <c:pt idx="322">
                        <c:v>92</c:v>
                      </c:pt>
                      <c:pt idx="323">
                        <c:v>99</c:v>
                      </c:pt>
                      <c:pt idx="324">
                        <c:v>116</c:v>
                      </c:pt>
                      <c:pt idx="325">
                        <c:v>127</c:v>
                      </c:pt>
                      <c:pt idx="326">
                        <c:v>124</c:v>
                      </c:pt>
                      <c:pt idx="327">
                        <c:v>138</c:v>
                      </c:pt>
                      <c:pt idx="328">
                        <c:v>161</c:v>
                      </c:pt>
                      <c:pt idx="329">
                        <c:v>159</c:v>
                      </c:pt>
                      <c:pt idx="330">
                        <c:v>150</c:v>
                      </c:pt>
                      <c:pt idx="331">
                        <c:v>140</c:v>
                      </c:pt>
                      <c:pt idx="332">
                        <c:v>145</c:v>
                      </c:pt>
                      <c:pt idx="333">
                        <c:v>158</c:v>
                      </c:pt>
                      <c:pt idx="334">
                        <c:v>160</c:v>
                      </c:pt>
                      <c:pt idx="335">
                        <c:v>146</c:v>
                      </c:pt>
                      <c:pt idx="336">
                        <c:v>153</c:v>
                      </c:pt>
                      <c:pt idx="337">
                        <c:v>150</c:v>
                      </c:pt>
                      <c:pt idx="338">
                        <c:v>148</c:v>
                      </c:pt>
                      <c:pt idx="339">
                        <c:v>153</c:v>
                      </c:pt>
                      <c:pt idx="340">
                        <c:v>157</c:v>
                      </c:pt>
                      <c:pt idx="341">
                        <c:v>150</c:v>
                      </c:pt>
                      <c:pt idx="342">
                        <c:v>140</c:v>
                      </c:pt>
                      <c:pt idx="343">
                        <c:v>135</c:v>
                      </c:pt>
                      <c:pt idx="344">
                        <c:v>134</c:v>
                      </c:pt>
                      <c:pt idx="345">
                        <c:v>139</c:v>
                      </c:pt>
                      <c:pt idx="346">
                        <c:v>142</c:v>
                      </c:pt>
                      <c:pt idx="347">
                        <c:v>144</c:v>
                      </c:pt>
                      <c:pt idx="348">
                        <c:v>156</c:v>
                      </c:pt>
                      <c:pt idx="349">
                        <c:v>147</c:v>
                      </c:pt>
                      <c:pt idx="350">
                        <c:v>147</c:v>
                      </c:pt>
                      <c:pt idx="351">
                        <c:v>141</c:v>
                      </c:pt>
                      <c:pt idx="352">
                        <c:v>133</c:v>
                      </c:pt>
                      <c:pt idx="353">
                        <c:v>134</c:v>
                      </c:pt>
                      <c:pt idx="354">
                        <c:v>129</c:v>
                      </c:pt>
                      <c:pt idx="355">
                        <c:v>136</c:v>
                      </c:pt>
                      <c:pt idx="356">
                        <c:v>128</c:v>
                      </c:pt>
                      <c:pt idx="357">
                        <c:v>130</c:v>
                      </c:pt>
                      <c:pt idx="358">
                        <c:v>126</c:v>
                      </c:pt>
                      <c:pt idx="359">
                        <c:v>127</c:v>
                      </c:pt>
                      <c:pt idx="360">
                        <c:v>125</c:v>
                      </c:pt>
                      <c:pt idx="361">
                        <c:v>120</c:v>
                      </c:pt>
                      <c:pt idx="362">
                        <c:v>108</c:v>
                      </c:pt>
                      <c:pt idx="363">
                        <c:v>95</c:v>
                      </c:pt>
                      <c:pt idx="364">
                        <c:v>97</c:v>
                      </c:pt>
                      <c:pt idx="365">
                        <c:v>102</c:v>
                      </c:pt>
                      <c:pt idx="366">
                        <c:v>108</c:v>
                      </c:pt>
                      <c:pt idx="367">
                        <c:v>105</c:v>
                      </c:pt>
                      <c:pt idx="368">
                        <c:v>98</c:v>
                      </c:pt>
                      <c:pt idx="369">
                        <c:v>88</c:v>
                      </c:pt>
                      <c:pt idx="370">
                        <c:v>103</c:v>
                      </c:pt>
                      <c:pt idx="371">
                        <c:v>96</c:v>
                      </c:pt>
                      <c:pt idx="372">
                        <c:v>103</c:v>
                      </c:pt>
                      <c:pt idx="373">
                        <c:v>98</c:v>
                      </c:pt>
                      <c:pt idx="374">
                        <c:v>100</c:v>
                      </c:pt>
                      <c:pt idx="375">
                        <c:v>107</c:v>
                      </c:pt>
                      <c:pt idx="376">
                        <c:v>121</c:v>
                      </c:pt>
                      <c:pt idx="377">
                        <c:v>131</c:v>
                      </c:pt>
                      <c:pt idx="378">
                        <c:v>136</c:v>
                      </c:pt>
                      <c:pt idx="379">
                        <c:v>148</c:v>
                      </c:pt>
                      <c:pt idx="380">
                        <c:v>153</c:v>
                      </c:pt>
                      <c:pt idx="381">
                        <c:v>149</c:v>
                      </c:pt>
                      <c:pt idx="382">
                        <c:v>151</c:v>
                      </c:pt>
                      <c:pt idx="383">
                        <c:v>142</c:v>
                      </c:pt>
                      <c:pt idx="384">
                        <c:v>148</c:v>
                      </c:pt>
                      <c:pt idx="385">
                        <c:v>140</c:v>
                      </c:pt>
                      <c:pt idx="386">
                        <c:v>144</c:v>
                      </c:pt>
                      <c:pt idx="387">
                        <c:v>143</c:v>
                      </c:pt>
                      <c:pt idx="388">
                        <c:v>140</c:v>
                      </c:pt>
                      <c:pt idx="389">
                        <c:v>146</c:v>
                      </c:pt>
                      <c:pt idx="390">
                        <c:v>152</c:v>
                      </c:pt>
                      <c:pt idx="391">
                        <c:v>145</c:v>
                      </c:pt>
                      <c:pt idx="392">
                        <c:v>149</c:v>
                      </c:pt>
                      <c:pt idx="393">
                        <c:v>146</c:v>
                      </c:pt>
                      <c:pt idx="394">
                        <c:v>146</c:v>
                      </c:pt>
                      <c:pt idx="395">
                        <c:v>132</c:v>
                      </c:pt>
                      <c:pt idx="396">
                        <c:v>144</c:v>
                      </c:pt>
                      <c:pt idx="397">
                        <c:v>147</c:v>
                      </c:pt>
                      <c:pt idx="398">
                        <c:v>152</c:v>
                      </c:pt>
                      <c:pt idx="399">
                        <c:v>143</c:v>
                      </c:pt>
                      <c:pt idx="400">
                        <c:v>160</c:v>
                      </c:pt>
                      <c:pt idx="401">
                        <c:v>148</c:v>
                      </c:pt>
                      <c:pt idx="402">
                        <c:v>149</c:v>
                      </c:pt>
                      <c:pt idx="403">
                        <c:v>143</c:v>
                      </c:pt>
                      <c:pt idx="404">
                        <c:v>137</c:v>
                      </c:pt>
                      <c:pt idx="405">
                        <c:v>135</c:v>
                      </c:pt>
                      <c:pt idx="406">
                        <c:v>137</c:v>
                      </c:pt>
                      <c:pt idx="407">
                        <c:v>135</c:v>
                      </c:pt>
                      <c:pt idx="408">
                        <c:v>126</c:v>
                      </c:pt>
                      <c:pt idx="409">
                        <c:v>125</c:v>
                      </c:pt>
                      <c:pt idx="410">
                        <c:v>135</c:v>
                      </c:pt>
                      <c:pt idx="411">
                        <c:v>123</c:v>
                      </c:pt>
                      <c:pt idx="412">
                        <c:v>125</c:v>
                      </c:pt>
                      <c:pt idx="413">
                        <c:v>121</c:v>
                      </c:pt>
                      <c:pt idx="414">
                        <c:v>115</c:v>
                      </c:pt>
                      <c:pt idx="415">
                        <c:v>102</c:v>
                      </c:pt>
                      <c:pt idx="416">
                        <c:v>105</c:v>
                      </c:pt>
                      <c:pt idx="417">
                        <c:v>102</c:v>
                      </c:pt>
                      <c:pt idx="418">
                        <c:v>105</c:v>
                      </c:pt>
                      <c:pt idx="419">
                        <c:v>92</c:v>
                      </c:pt>
                      <c:pt idx="420">
                        <c:v>90</c:v>
                      </c:pt>
                      <c:pt idx="421">
                        <c:v>87</c:v>
                      </c:pt>
                      <c:pt idx="422">
                        <c:v>93</c:v>
                      </c:pt>
                      <c:pt idx="423">
                        <c:v>91</c:v>
                      </c:pt>
                      <c:pt idx="424">
                        <c:v>95</c:v>
                      </c:pt>
                      <c:pt idx="425">
                        <c:v>94</c:v>
                      </c:pt>
                      <c:pt idx="426">
                        <c:v>103</c:v>
                      </c:pt>
                      <c:pt idx="427">
                        <c:v>109</c:v>
                      </c:pt>
                      <c:pt idx="428">
                        <c:v>113</c:v>
                      </c:pt>
                      <c:pt idx="429">
                        <c:v>126</c:v>
                      </c:pt>
                      <c:pt idx="430">
                        <c:v>135</c:v>
                      </c:pt>
                      <c:pt idx="431">
                        <c:v>142</c:v>
                      </c:pt>
                      <c:pt idx="432">
                        <c:v>134</c:v>
                      </c:pt>
                      <c:pt idx="433">
                        <c:v>142</c:v>
                      </c:pt>
                      <c:pt idx="434">
                        <c:v>136</c:v>
                      </c:pt>
                      <c:pt idx="435">
                        <c:v>138</c:v>
                      </c:pt>
                      <c:pt idx="436">
                        <c:v>143</c:v>
                      </c:pt>
                      <c:pt idx="437">
                        <c:v>144</c:v>
                      </c:pt>
                      <c:pt idx="438">
                        <c:v>141</c:v>
                      </c:pt>
                      <c:pt idx="439">
                        <c:v>140</c:v>
                      </c:pt>
                      <c:pt idx="440">
                        <c:v>137</c:v>
                      </c:pt>
                      <c:pt idx="441">
                        <c:v>134</c:v>
                      </c:pt>
                      <c:pt idx="442">
                        <c:v>142</c:v>
                      </c:pt>
                      <c:pt idx="443">
                        <c:v>143</c:v>
                      </c:pt>
                      <c:pt idx="444">
                        <c:v>141</c:v>
                      </c:pt>
                      <c:pt idx="445">
                        <c:v>134</c:v>
                      </c:pt>
                      <c:pt idx="446">
                        <c:v>143</c:v>
                      </c:pt>
                      <c:pt idx="447">
                        <c:v>135</c:v>
                      </c:pt>
                      <c:pt idx="448">
                        <c:v>141</c:v>
                      </c:pt>
                      <c:pt idx="449">
                        <c:v>141</c:v>
                      </c:pt>
                      <c:pt idx="450">
                        <c:v>148</c:v>
                      </c:pt>
                      <c:pt idx="451">
                        <c:v>142</c:v>
                      </c:pt>
                      <c:pt idx="452">
                        <c:v>141</c:v>
                      </c:pt>
                      <c:pt idx="453">
                        <c:v>145</c:v>
                      </c:pt>
                      <c:pt idx="454">
                        <c:v>143</c:v>
                      </c:pt>
                      <c:pt idx="455">
                        <c:v>141</c:v>
                      </c:pt>
                      <c:pt idx="456">
                        <c:v>135</c:v>
                      </c:pt>
                      <c:pt idx="457">
                        <c:v>118</c:v>
                      </c:pt>
                      <c:pt idx="458">
                        <c:v>137</c:v>
                      </c:pt>
                      <c:pt idx="459">
                        <c:v>129</c:v>
                      </c:pt>
                      <c:pt idx="460">
                        <c:v>127</c:v>
                      </c:pt>
                      <c:pt idx="461">
                        <c:v>133</c:v>
                      </c:pt>
                      <c:pt idx="462">
                        <c:v>134</c:v>
                      </c:pt>
                      <c:pt idx="463">
                        <c:v>125</c:v>
                      </c:pt>
                      <c:pt idx="464">
                        <c:v>129</c:v>
                      </c:pt>
                      <c:pt idx="465">
                        <c:v>124</c:v>
                      </c:pt>
                      <c:pt idx="466">
                        <c:v>113</c:v>
                      </c:pt>
                      <c:pt idx="467">
                        <c:v>101</c:v>
                      </c:pt>
                      <c:pt idx="468">
                        <c:v>94</c:v>
                      </c:pt>
                      <c:pt idx="469">
                        <c:v>112</c:v>
                      </c:pt>
                      <c:pt idx="470">
                        <c:v>105</c:v>
                      </c:pt>
                      <c:pt idx="471">
                        <c:v>99</c:v>
                      </c:pt>
                      <c:pt idx="472">
                        <c:v>89</c:v>
                      </c:pt>
                      <c:pt idx="473">
                        <c:v>94</c:v>
                      </c:pt>
                      <c:pt idx="474">
                        <c:v>87</c:v>
                      </c:pt>
                      <c:pt idx="475">
                        <c:v>89</c:v>
                      </c:pt>
                      <c:pt idx="476">
                        <c:v>90</c:v>
                      </c:pt>
                      <c:pt idx="477">
                        <c:v>102</c:v>
                      </c:pt>
                      <c:pt idx="478">
                        <c:v>107</c:v>
                      </c:pt>
                      <c:pt idx="479">
                        <c:v>107</c:v>
                      </c:pt>
                      <c:pt idx="480">
                        <c:v>114</c:v>
                      </c:pt>
                      <c:pt idx="481">
                        <c:v>113</c:v>
                      </c:pt>
                      <c:pt idx="482">
                        <c:v>119</c:v>
                      </c:pt>
                      <c:pt idx="483">
                        <c:v>138</c:v>
                      </c:pt>
                      <c:pt idx="484">
                        <c:v>137</c:v>
                      </c:pt>
                      <c:pt idx="485">
                        <c:v>148</c:v>
                      </c:pt>
                      <c:pt idx="486">
                        <c:v>138</c:v>
                      </c:pt>
                      <c:pt idx="487">
                        <c:v>148</c:v>
                      </c:pt>
                      <c:pt idx="488">
                        <c:v>138</c:v>
                      </c:pt>
                      <c:pt idx="489">
                        <c:v>150</c:v>
                      </c:pt>
                      <c:pt idx="490">
                        <c:v>148</c:v>
                      </c:pt>
                      <c:pt idx="491">
                        <c:v>150</c:v>
                      </c:pt>
                      <c:pt idx="492">
                        <c:v>160</c:v>
                      </c:pt>
                      <c:pt idx="493">
                        <c:v>148</c:v>
                      </c:pt>
                      <c:pt idx="494">
                        <c:v>159</c:v>
                      </c:pt>
                      <c:pt idx="495">
                        <c:v>157</c:v>
                      </c:pt>
                      <c:pt idx="496">
                        <c:v>146</c:v>
                      </c:pt>
                      <c:pt idx="497">
                        <c:v>138</c:v>
                      </c:pt>
                      <c:pt idx="498">
                        <c:v>131</c:v>
                      </c:pt>
                      <c:pt idx="499">
                        <c:v>127</c:v>
                      </c:pt>
                      <c:pt idx="500">
                        <c:v>121</c:v>
                      </c:pt>
                      <c:pt idx="501">
                        <c:v>123</c:v>
                      </c:pt>
                    </c:numCache>
                  </c:numRef>
                </c:val>
                <c:smooth val="0"/>
                <c:extLst xmlns:c15="http://schemas.microsoft.com/office/drawing/2012/chart">
                  <c:ext xmlns:c16="http://schemas.microsoft.com/office/drawing/2014/chart" uri="{C3380CC4-5D6E-409C-BE32-E72D297353CC}">
                    <c16:uniqueId val="{00000014-506C-4C2F-92FC-8DF2D5A74E9C}"/>
                  </c:ext>
                </c:extLst>
              </c15:ser>
            </c15:filteredLineSeries>
            <c15:filteredLineSeries>
              <c15:ser>
                <c:idx val="19"/>
                <c:order val="19"/>
                <c:tx>
                  <c:strRef>
                    <c:extLst xmlns:c15="http://schemas.microsoft.com/office/drawing/2012/chart">
                      <c:ext xmlns:c15="http://schemas.microsoft.com/office/drawing/2012/chart" uri="{02D57815-91ED-43cb-92C2-25804820EDAC}">
                        <c15:formulaRef>
                          <c15:sqref>新建文本文档!$U$1</c15:sqref>
                        </c15:formulaRef>
                      </c:ext>
                    </c:extLst>
                    <c:strCache>
                      <c:ptCount val="1"/>
                      <c:pt idx="0">
                        <c:v>Poland</c:v>
                      </c:pt>
                    </c:strCache>
                  </c:strRef>
                </c:tx>
                <c:spPr>
                  <a:ln w="22225" cap="rnd">
                    <a:solidFill>
                      <a:schemeClr val="accent3">
                        <a:lumMod val="70000"/>
                        <a:lumOff val="30000"/>
                      </a:schemeClr>
                    </a:solidFill>
                  </a:ln>
                  <a:effectLst>
                    <a:glow rad="139700">
                      <a:schemeClr val="accent3">
                        <a:lumMod val="70000"/>
                        <a:lumOff val="3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U$2:$U$503</c15:sqref>
                        </c15:formulaRef>
                      </c:ext>
                    </c:extLst>
                    <c:numCache>
                      <c:formatCode>General</c:formatCode>
                      <c:ptCount val="502"/>
                      <c:pt idx="0">
                        <c:v>54</c:v>
                      </c:pt>
                      <c:pt idx="1">
                        <c:v>54</c:v>
                      </c:pt>
                      <c:pt idx="2">
                        <c:v>51</c:v>
                      </c:pt>
                      <c:pt idx="3">
                        <c:v>55</c:v>
                      </c:pt>
                      <c:pt idx="4">
                        <c:v>57</c:v>
                      </c:pt>
                      <c:pt idx="5">
                        <c:v>55</c:v>
                      </c:pt>
                      <c:pt idx="6">
                        <c:v>63</c:v>
                      </c:pt>
                      <c:pt idx="7">
                        <c:v>79</c:v>
                      </c:pt>
                      <c:pt idx="8">
                        <c:v>93</c:v>
                      </c:pt>
                      <c:pt idx="9">
                        <c:v>116</c:v>
                      </c:pt>
                      <c:pt idx="10">
                        <c:v>150</c:v>
                      </c:pt>
                      <c:pt idx="11">
                        <c:v>130</c:v>
                      </c:pt>
                      <c:pt idx="12">
                        <c:v>116</c:v>
                      </c:pt>
                      <c:pt idx="13">
                        <c:v>115</c:v>
                      </c:pt>
                      <c:pt idx="14">
                        <c:v>82</c:v>
                      </c:pt>
                      <c:pt idx="15">
                        <c:v>57</c:v>
                      </c:pt>
                      <c:pt idx="16">
                        <c:v>43</c:v>
                      </c:pt>
                      <c:pt idx="17">
                        <c:v>37</c:v>
                      </c:pt>
                      <c:pt idx="18">
                        <c:v>32</c:v>
                      </c:pt>
                      <c:pt idx="19">
                        <c:v>28</c:v>
                      </c:pt>
                      <c:pt idx="20">
                        <c:v>24</c:v>
                      </c:pt>
                      <c:pt idx="21">
                        <c:v>23</c:v>
                      </c:pt>
                      <c:pt idx="22">
                        <c:v>23</c:v>
                      </c:pt>
                      <c:pt idx="23">
                        <c:v>21</c:v>
                      </c:pt>
                      <c:pt idx="24">
                        <c:v>19</c:v>
                      </c:pt>
                      <c:pt idx="25">
                        <c:v>19</c:v>
                      </c:pt>
                      <c:pt idx="26">
                        <c:v>17</c:v>
                      </c:pt>
                      <c:pt idx="27">
                        <c:v>16</c:v>
                      </c:pt>
                      <c:pt idx="28">
                        <c:v>15</c:v>
                      </c:pt>
                      <c:pt idx="29">
                        <c:v>14</c:v>
                      </c:pt>
                      <c:pt idx="30">
                        <c:v>13</c:v>
                      </c:pt>
                      <c:pt idx="31">
                        <c:v>13</c:v>
                      </c:pt>
                      <c:pt idx="32">
                        <c:v>12</c:v>
                      </c:pt>
                      <c:pt idx="33">
                        <c:v>12</c:v>
                      </c:pt>
                      <c:pt idx="34">
                        <c:v>11</c:v>
                      </c:pt>
                      <c:pt idx="35">
                        <c:v>10</c:v>
                      </c:pt>
                      <c:pt idx="36">
                        <c:v>12</c:v>
                      </c:pt>
                      <c:pt idx="37">
                        <c:v>22</c:v>
                      </c:pt>
                      <c:pt idx="38">
                        <c:v>44</c:v>
                      </c:pt>
                      <c:pt idx="39">
                        <c:v>49</c:v>
                      </c:pt>
                      <c:pt idx="40">
                        <c:v>52</c:v>
                      </c:pt>
                      <c:pt idx="41">
                        <c:v>61</c:v>
                      </c:pt>
                      <c:pt idx="42">
                        <c:v>76</c:v>
                      </c:pt>
                      <c:pt idx="43">
                        <c:v>70</c:v>
                      </c:pt>
                      <c:pt idx="44">
                        <c:v>57</c:v>
                      </c:pt>
                      <c:pt idx="45">
                        <c:v>50</c:v>
                      </c:pt>
                      <c:pt idx="46">
                        <c:v>47</c:v>
                      </c:pt>
                      <c:pt idx="47">
                        <c:v>46</c:v>
                      </c:pt>
                      <c:pt idx="48">
                        <c:v>46</c:v>
                      </c:pt>
                      <c:pt idx="49">
                        <c:v>45</c:v>
                      </c:pt>
                      <c:pt idx="50">
                        <c:v>42</c:v>
                      </c:pt>
                      <c:pt idx="51">
                        <c:v>36</c:v>
                      </c:pt>
                      <c:pt idx="52">
                        <c:v>37</c:v>
                      </c:pt>
                      <c:pt idx="53">
                        <c:v>41</c:v>
                      </c:pt>
                      <c:pt idx="54">
                        <c:v>49</c:v>
                      </c:pt>
                      <c:pt idx="55">
                        <c:v>54</c:v>
                      </c:pt>
                      <c:pt idx="56">
                        <c:v>67</c:v>
                      </c:pt>
                      <c:pt idx="57">
                        <c:v>136</c:v>
                      </c:pt>
                      <c:pt idx="58">
                        <c:v>141</c:v>
                      </c:pt>
                      <c:pt idx="59">
                        <c:v>194</c:v>
                      </c:pt>
                      <c:pt idx="60">
                        <c:v>216</c:v>
                      </c:pt>
                      <c:pt idx="61">
                        <c:v>232</c:v>
                      </c:pt>
                      <c:pt idx="62">
                        <c:v>159</c:v>
                      </c:pt>
                      <c:pt idx="63">
                        <c:v>116</c:v>
                      </c:pt>
                      <c:pt idx="64">
                        <c:v>87</c:v>
                      </c:pt>
                      <c:pt idx="65">
                        <c:v>61</c:v>
                      </c:pt>
                      <c:pt idx="66">
                        <c:v>51</c:v>
                      </c:pt>
                      <c:pt idx="67">
                        <c:v>40</c:v>
                      </c:pt>
                      <c:pt idx="68">
                        <c:v>36</c:v>
                      </c:pt>
                      <c:pt idx="69">
                        <c:v>32</c:v>
                      </c:pt>
                      <c:pt idx="70">
                        <c:v>26</c:v>
                      </c:pt>
                      <c:pt idx="71">
                        <c:v>22</c:v>
                      </c:pt>
                      <c:pt idx="72">
                        <c:v>21</c:v>
                      </c:pt>
                      <c:pt idx="73">
                        <c:v>19</c:v>
                      </c:pt>
                      <c:pt idx="74">
                        <c:v>16</c:v>
                      </c:pt>
                      <c:pt idx="75">
                        <c:v>16</c:v>
                      </c:pt>
                      <c:pt idx="76">
                        <c:v>14</c:v>
                      </c:pt>
                      <c:pt idx="77">
                        <c:v>13</c:v>
                      </c:pt>
                      <c:pt idx="78">
                        <c:v>11</c:v>
                      </c:pt>
                      <c:pt idx="79">
                        <c:v>11</c:v>
                      </c:pt>
                      <c:pt idx="80">
                        <c:v>10</c:v>
                      </c:pt>
                      <c:pt idx="81">
                        <c:v>10</c:v>
                      </c:pt>
                      <c:pt idx="82">
                        <c:v>9</c:v>
                      </c:pt>
                      <c:pt idx="83">
                        <c:v>9</c:v>
                      </c:pt>
                      <c:pt idx="84">
                        <c:v>8</c:v>
                      </c:pt>
                      <c:pt idx="85">
                        <c:v>8</c:v>
                      </c:pt>
                      <c:pt idx="86">
                        <c:v>8</c:v>
                      </c:pt>
                      <c:pt idx="87">
                        <c:v>9</c:v>
                      </c:pt>
                      <c:pt idx="88">
                        <c:v>12</c:v>
                      </c:pt>
                      <c:pt idx="89">
                        <c:v>26</c:v>
                      </c:pt>
                      <c:pt idx="90">
                        <c:v>56</c:v>
                      </c:pt>
                      <c:pt idx="91">
                        <c:v>55</c:v>
                      </c:pt>
                      <c:pt idx="92">
                        <c:v>49</c:v>
                      </c:pt>
                      <c:pt idx="93">
                        <c:v>46</c:v>
                      </c:pt>
                      <c:pt idx="94">
                        <c:v>53</c:v>
                      </c:pt>
                      <c:pt idx="95">
                        <c:v>59</c:v>
                      </c:pt>
                      <c:pt idx="96">
                        <c:v>60</c:v>
                      </c:pt>
                      <c:pt idx="97">
                        <c:v>52</c:v>
                      </c:pt>
                      <c:pt idx="98">
                        <c:v>45</c:v>
                      </c:pt>
                      <c:pt idx="99">
                        <c:v>49</c:v>
                      </c:pt>
                      <c:pt idx="100">
                        <c:v>48</c:v>
                      </c:pt>
                      <c:pt idx="101">
                        <c:v>47</c:v>
                      </c:pt>
                      <c:pt idx="102">
                        <c:v>50</c:v>
                      </c:pt>
                      <c:pt idx="103">
                        <c:v>47</c:v>
                      </c:pt>
                      <c:pt idx="104">
                        <c:v>48</c:v>
                      </c:pt>
                      <c:pt idx="105">
                        <c:v>67</c:v>
                      </c:pt>
                      <c:pt idx="106">
                        <c:v>82</c:v>
                      </c:pt>
                      <c:pt idx="107">
                        <c:v>109</c:v>
                      </c:pt>
                      <c:pt idx="108">
                        <c:v>98</c:v>
                      </c:pt>
                      <c:pt idx="109">
                        <c:v>109</c:v>
                      </c:pt>
                      <c:pt idx="110">
                        <c:v>97</c:v>
                      </c:pt>
                      <c:pt idx="111">
                        <c:v>136</c:v>
                      </c:pt>
                      <c:pt idx="112">
                        <c:v>126</c:v>
                      </c:pt>
                      <c:pt idx="113">
                        <c:v>128</c:v>
                      </c:pt>
                      <c:pt idx="114">
                        <c:v>99</c:v>
                      </c:pt>
                      <c:pt idx="115">
                        <c:v>85</c:v>
                      </c:pt>
                      <c:pt idx="116">
                        <c:v>71</c:v>
                      </c:pt>
                      <c:pt idx="117">
                        <c:v>78</c:v>
                      </c:pt>
                      <c:pt idx="118">
                        <c:v>63</c:v>
                      </c:pt>
                      <c:pt idx="119">
                        <c:v>49</c:v>
                      </c:pt>
                      <c:pt idx="120">
                        <c:v>40</c:v>
                      </c:pt>
                      <c:pt idx="121">
                        <c:v>33</c:v>
                      </c:pt>
                      <c:pt idx="122">
                        <c:v>30</c:v>
                      </c:pt>
                      <c:pt idx="123">
                        <c:v>26</c:v>
                      </c:pt>
                      <c:pt idx="124">
                        <c:v>23</c:v>
                      </c:pt>
                      <c:pt idx="125">
                        <c:v>21</c:v>
                      </c:pt>
                      <c:pt idx="126">
                        <c:v>21</c:v>
                      </c:pt>
                      <c:pt idx="127">
                        <c:v>19</c:v>
                      </c:pt>
                      <c:pt idx="128">
                        <c:v>17</c:v>
                      </c:pt>
                      <c:pt idx="129">
                        <c:v>15</c:v>
                      </c:pt>
                      <c:pt idx="130">
                        <c:v>14</c:v>
                      </c:pt>
                      <c:pt idx="131">
                        <c:v>12</c:v>
                      </c:pt>
                      <c:pt idx="132">
                        <c:v>11</c:v>
                      </c:pt>
                      <c:pt idx="133">
                        <c:v>11</c:v>
                      </c:pt>
                      <c:pt idx="134">
                        <c:v>10</c:v>
                      </c:pt>
                      <c:pt idx="135">
                        <c:v>9</c:v>
                      </c:pt>
                      <c:pt idx="136">
                        <c:v>9</c:v>
                      </c:pt>
                      <c:pt idx="137">
                        <c:v>8</c:v>
                      </c:pt>
                      <c:pt idx="138">
                        <c:v>8</c:v>
                      </c:pt>
                      <c:pt idx="139">
                        <c:v>8</c:v>
                      </c:pt>
                      <c:pt idx="140">
                        <c:v>9</c:v>
                      </c:pt>
                      <c:pt idx="141">
                        <c:v>21</c:v>
                      </c:pt>
                      <c:pt idx="142">
                        <c:v>68</c:v>
                      </c:pt>
                      <c:pt idx="143">
                        <c:v>65</c:v>
                      </c:pt>
                      <c:pt idx="144">
                        <c:v>53</c:v>
                      </c:pt>
                      <c:pt idx="145">
                        <c:v>46</c:v>
                      </c:pt>
                      <c:pt idx="146">
                        <c:v>45</c:v>
                      </c:pt>
                      <c:pt idx="147">
                        <c:v>43</c:v>
                      </c:pt>
                      <c:pt idx="148">
                        <c:v>39</c:v>
                      </c:pt>
                      <c:pt idx="149">
                        <c:v>36</c:v>
                      </c:pt>
                      <c:pt idx="150">
                        <c:v>37</c:v>
                      </c:pt>
                      <c:pt idx="151">
                        <c:v>43</c:v>
                      </c:pt>
                      <c:pt idx="152">
                        <c:v>61</c:v>
                      </c:pt>
                      <c:pt idx="153">
                        <c:v>71</c:v>
                      </c:pt>
                      <c:pt idx="154">
                        <c:v>67</c:v>
                      </c:pt>
                      <c:pt idx="155">
                        <c:v>71</c:v>
                      </c:pt>
                      <c:pt idx="156">
                        <c:v>100</c:v>
                      </c:pt>
                      <c:pt idx="157">
                        <c:v>120</c:v>
                      </c:pt>
                      <c:pt idx="158">
                        <c:v>179</c:v>
                      </c:pt>
                      <c:pt idx="159">
                        <c:v>357</c:v>
                      </c:pt>
                      <c:pt idx="160">
                        <c:v>432</c:v>
                      </c:pt>
                      <c:pt idx="161">
                        <c:v>347</c:v>
                      </c:pt>
                      <c:pt idx="162">
                        <c:v>228</c:v>
                      </c:pt>
                      <c:pt idx="163">
                        <c:v>143</c:v>
                      </c:pt>
                      <c:pt idx="164">
                        <c:v>97</c:v>
                      </c:pt>
                      <c:pt idx="165">
                        <c:v>94</c:v>
                      </c:pt>
                      <c:pt idx="166">
                        <c:v>76</c:v>
                      </c:pt>
                      <c:pt idx="167">
                        <c:v>66</c:v>
                      </c:pt>
                      <c:pt idx="168">
                        <c:v>58</c:v>
                      </c:pt>
                      <c:pt idx="169">
                        <c:v>46</c:v>
                      </c:pt>
                      <c:pt idx="170">
                        <c:v>39</c:v>
                      </c:pt>
                      <c:pt idx="171">
                        <c:v>33</c:v>
                      </c:pt>
                      <c:pt idx="172">
                        <c:v>29</c:v>
                      </c:pt>
                      <c:pt idx="173">
                        <c:v>157</c:v>
                      </c:pt>
                      <c:pt idx="174">
                        <c:v>88</c:v>
                      </c:pt>
                      <c:pt idx="175">
                        <c:v>50</c:v>
                      </c:pt>
                      <c:pt idx="176">
                        <c:v>39</c:v>
                      </c:pt>
                      <c:pt idx="177">
                        <c:v>30</c:v>
                      </c:pt>
                      <c:pt idx="178">
                        <c:v>25</c:v>
                      </c:pt>
                      <c:pt idx="179">
                        <c:v>22</c:v>
                      </c:pt>
                      <c:pt idx="180">
                        <c:v>20</c:v>
                      </c:pt>
                      <c:pt idx="181">
                        <c:v>19</c:v>
                      </c:pt>
                      <c:pt idx="182">
                        <c:v>18</c:v>
                      </c:pt>
                      <c:pt idx="183">
                        <c:v>18</c:v>
                      </c:pt>
                      <c:pt idx="184">
                        <c:v>17</c:v>
                      </c:pt>
                      <c:pt idx="185">
                        <c:v>16</c:v>
                      </c:pt>
                      <c:pt idx="186">
                        <c:v>16</c:v>
                      </c:pt>
                      <c:pt idx="187">
                        <c:v>17</c:v>
                      </c:pt>
                      <c:pt idx="188">
                        <c:v>18</c:v>
                      </c:pt>
                      <c:pt idx="189">
                        <c:v>18</c:v>
                      </c:pt>
                      <c:pt idx="190">
                        <c:v>20</c:v>
                      </c:pt>
                      <c:pt idx="191">
                        <c:v>21</c:v>
                      </c:pt>
                      <c:pt idx="192">
                        <c:v>25</c:v>
                      </c:pt>
                      <c:pt idx="193">
                        <c:v>48</c:v>
                      </c:pt>
                      <c:pt idx="194">
                        <c:v>75</c:v>
                      </c:pt>
                      <c:pt idx="195">
                        <c:v>68</c:v>
                      </c:pt>
                      <c:pt idx="196">
                        <c:v>54</c:v>
                      </c:pt>
                      <c:pt idx="197">
                        <c:v>50</c:v>
                      </c:pt>
                      <c:pt idx="198">
                        <c:v>58</c:v>
                      </c:pt>
                      <c:pt idx="199">
                        <c:v>79</c:v>
                      </c:pt>
                      <c:pt idx="200">
                        <c:v>203</c:v>
                      </c:pt>
                      <c:pt idx="201">
                        <c:v>251</c:v>
                      </c:pt>
                      <c:pt idx="202">
                        <c:v>486</c:v>
                      </c:pt>
                      <c:pt idx="203">
                        <c:v>410</c:v>
                      </c:pt>
                      <c:pt idx="204">
                        <c:v>273</c:v>
                      </c:pt>
                      <c:pt idx="205">
                        <c:v>194</c:v>
                      </c:pt>
                      <c:pt idx="206">
                        <c:v>124</c:v>
                      </c:pt>
                      <c:pt idx="207">
                        <c:v>83</c:v>
                      </c:pt>
                      <c:pt idx="208">
                        <c:v>67</c:v>
                      </c:pt>
                      <c:pt idx="209">
                        <c:v>59</c:v>
                      </c:pt>
                      <c:pt idx="210">
                        <c:v>51</c:v>
                      </c:pt>
                      <c:pt idx="211">
                        <c:v>44</c:v>
                      </c:pt>
                      <c:pt idx="212">
                        <c:v>40</c:v>
                      </c:pt>
                      <c:pt idx="213">
                        <c:v>36</c:v>
                      </c:pt>
                      <c:pt idx="214">
                        <c:v>34</c:v>
                      </c:pt>
                      <c:pt idx="215">
                        <c:v>35</c:v>
                      </c:pt>
                      <c:pt idx="216">
                        <c:v>33</c:v>
                      </c:pt>
                      <c:pt idx="217">
                        <c:v>31</c:v>
                      </c:pt>
                      <c:pt idx="218">
                        <c:v>28</c:v>
                      </c:pt>
                      <c:pt idx="219">
                        <c:v>27</c:v>
                      </c:pt>
                      <c:pt idx="220">
                        <c:v>25</c:v>
                      </c:pt>
                      <c:pt idx="221">
                        <c:v>22</c:v>
                      </c:pt>
                      <c:pt idx="222">
                        <c:v>20</c:v>
                      </c:pt>
                      <c:pt idx="223">
                        <c:v>18</c:v>
                      </c:pt>
                      <c:pt idx="224">
                        <c:v>16</c:v>
                      </c:pt>
                      <c:pt idx="225">
                        <c:v>14</c:v>
                      </c:pt>
                      <c:pt idx="226">
                        <c:v>13</c:v>
                      </c:pt>
                      <c:pt idx="227">
                        <c:v>13</c:v>
                      </c:pt>
                      <c:pt idx="228">
                        <c:v>13</c:v>
                      </c:pt>
                      <c:pt idx="229">
                        <c:v>12</c:v>
                      </c:pt>
                      <c:pt idx="230">
                        <c:v>12</c:v>
                      </c:pt>
                      <c:pt idx="231">
                        <c:v>12</c:v>
                      </c:pt>
                      <c:pt idx="232">
                        <c:v>12</c:v>
                      </c:pt>
                      <c:pt idx="233">
                        <c:v>11</c:v>
                      </c:pt>
                      <c:pt idx="234">
                        <c:v>10</c:v>
                      </c:pt>
                      <c:pt idx="235">
                        <c:v>9</c:v>
                      </c:pt>
                      <c:pt idx="236">
                        <c:v>9</c:v>
                      </c:pt>
                      <c:pt idx="237">
                        <c:v>8</c:v>
                      </c:pt>
                      <c:pt idx="238">
                        <c:v>8</c:v>
                      </c:pt>
                      <c:pt idx="239">
                        <c:v>7</c:v>
                      </c:pt>
                      <c:pt idx="240">
                        <c:v>7</c:v>
                      </c:pt>
                      <c:pt idx="241">
                        <c:v>7</c:v>
                      </c:pt>
                      <c:pt idx="242">
                        <c:v>6</c:v>
                      </c:pt>
                      <c:pt idx="243">
                        <c:v>6</c:v>
                      </c:pt>
                      <c:pt idx="244">
                        <c:v>8</c:v>
                      </c:pt>
                      <c:pt idx="245">
                        <c:v>14</c:v>
                      </c:pt>
                      <c:pt idx="246">
                        <c:v>41</c:v>
                      </c:pt>
                      <c:pt idx="247">
                        <c:v>44</c:v>
                      </c:pt>
                      <c:pt idx="248">
                        <c:v>38</c:v>
                      </c:pt>
                      <c:pt idx="249">
                        <c:v>34</c:v>
                      </c:pt>
                      <c:pt idx="250">
                        <c:v>34</c:v>
                      </c:pt>
                      <c:pt idx="251">
                        <c:v>34</c:v>
                      </c:pt>
                      <c:pt idx="252">
                        <c:v>31</c:v>
                      </c:pt>
                      <c:pt idx="253">
                        <c:v>29</c:v>
                      </c:pt>
                      <c:pt idx="254">
                        <c:v>28</c:v>
                      </c:pt>
                      <c:pt idx="255">
                        <c:v>27</c:v>
                      </c:pt>
                      <c:pt idx="256">
                        <c:v>29</c:v>
                      </c:pt>
                      <c:pt idx="257">
                        <c:v>32</c:v>
                      </c:pt>
                      <c:pt idx="258">
                        <c:v>38</c:v>
                      </c:pt>
                      <c:pt idx="259">
                        <c:v>42</c:v>
                      </c:pt>
                      <c:pt idx="260">
                        <c:v>53</c:v>
                      </c:pt>
                      <c:pt idx="261">
                        <c:v>97</c:v>
                      </c:pt>
                      <c:pt idx="262">
                        <c:v>159</c:v>
                      </c:pt>
                      <c:pt idx="263">
                        <c:v>187</c:v>
                      </c:pt>
                      <c:pt idx="264">
                        <c:v>200</c:v>
                      </c:pt>
                      <c:pt idx="265">
                        <c:v>186</c:v>
                      </c:pt>
                      <c:pt idx="266">
                        <c:v>183</c:v>
                      </c:pt>
                      <c:pt idx="267">
                        <c:v>126</c:v>
                      </c:pt>
                      <c:pt idx="268">
                        <c:v>121</c:v>
                      </c:pt>
                      <c:pt idx="269">
                        <c:v>120</c:v>
                      </c:pt>
                      <c:pt idx="270">
                        <c:v>102</c:v>
                      </c:pt>
                      <c:pt idx="271">
                        <c:v>74</c:v>
                      </c:pt>
                      <c:pt idx="272">
                        <c:v>55</c:v>
                      </c:pt>
                      <c:pt idx="273">
                        <c:v>42</c:v>
                      </c:pt>
                      <c:pt idx="274">
                        <c:v>32</c:v>
                      </c:pt>
                      <c:pt idx="275">
                        <c:v>27</c:v>
                      </c:pt>
                      <c:pt idx="276">
                        <c:v>23</c:v>
                      </c:pt>
                      <c:pt idx="277">
                        <c:v>21</c:v>
                      </c:pt>
                      <c:pt idx="278">
                        <c:v>19</c:v>
                      </c:pt>
                      <c:pt idx="279">
                        <c:v>17</c:v>
                      </c:pt>
                      <c:pt idx="280">
                        <c:v>16</c:v>
                      </c:pt>
                      <c:pt idx="281">
                        <c:v>14</c:v>
                      </c:pt>
                      <c:pt idx="282">
                        <c:v>14</c:v>
                      </c:pt>
                      <c:pt idx="283">
                        <c:v>12</c:v>
                      </c:pt>
                      <c:pt idx="284">
                        <c:v>11</c:v>
                      </c:pt>
                      <c:pt idx="285">
                        <c:v>10</c:v>
                      </c:pt>
                      <c:pt idx="286">
                        <c:v>10</c:v>
                      </c:pt>
                      <c:pt idx="287">
                        <c:v>9</c:v>
                      </c:pt>
                      <c:pt idx="288">
                        <c:v>8</c:v>
                      </c:pt>
                      <c:pt idx="289">
                        <c:v>8</c:v>
                      </c:pt>
                      <c:pt idx="290">
                        <c:v>7</c:v>
                      </c:pt>
                      <c:pt idx="291">
                        <c:v>7</c:v>
                      </c:pt>
                      <c:pt idx="292">
                        <c:v>7</c:v>
                      </c:pt>
                      <c:pt idx="293">
                        <c:v>7</c:v>
                      </c:pt>
                      <c:pt idx="294">
                        <c:v>7</c:v>
                      </c:pt>
                      <c:pt idx="295">
                        <c:v>6</c:v>
                      </c:pt>
                      <c:pt idx="296">
                        <c:v>7</c:v>
                      </c:pt>
                      <c:pt idx="297">
                        <c:v>8</c:v>
                      </c:pt>
                      <c:pt idx="298">
                        <c:v>12</c:v>
                      </c:pt>
                      <c:pt idx="299">
                        <c:v>25</c:v>
                      </c:pt>
                      <c:pt idx="300">
                        <c:v>31</c:v>
                      </c:pt>
                      <c:pt idx="301">
                        <c:v>30</c:v>
                      </c:pt>
                      <c:pt idx="302">
                        <c:v>28</c:v>
                      </c:pt>
                      <c:pt idx="303">
                        <c:v>27</c:v>
                      </c:pt>
                      <c:pt idx="304">
                        <c:v>29</c:v>
                      </c:pt>
                      <c:pt idx="305">
                        <c:v>28</c:v>
                      </c:pt>
                      <c:pt idx="306">
                        <c:v>28</c:v>
                      </c:pt>
                      <c:pt idx="307">
                        <c:v>27</c:v>
                      </c:pt>
                      <c:pt idx="308">
                        <c:v>28</c:v>
                      </c:pt>
                      <c:pt idx="309">
                        <c:v>29</c:v>
                      </c:pt>
                      <c:pt idx="310">
                        <c:v>33</c:v>
                      </c:pt>
                      <c:pt idx="311">
                        <c:v>32</c:v>
                      </c:pt>
                      <c:pt idx="312">
                        <c:v>31</c:v>
                      </c:pt>
                      <c:pt idx="313">
                        <c:v>31</c:v>
                      </c:pt>
                      <c:pt idx="314">
                        <c:v>31</c:v>
                      </c:pt>
                      <c:pt idx="315">
                        <c:v>34</c:v>
                      </c:pt>
                      <c:pt idx="316">
                        <c:v>31</c:v>
                      </c:pt>
                      <c:pt idx="317">
                        <c:v>32</c:v>
                      </c:pt>
                      <c:pt idx="318">
                        <c:v>31</c:v>
                      </c:pt>
                      <c:pt idx="319">
                        <c:v>34</c:v>
                      </c:pt>
                      <c:pt idx="320">
                        <c:v>37</c:v>
                      </c:pt>
                      <c:pt idx="321">
                        <c:v>35</c:v>
                      </c:pt>
                      <c:pt idx="322">
                        <c:v>35</c:v>
                      </c:pt>
                      <c:pt idx="323">
                        <c:v>39</c:v>
                      </c:pt>
                      <c:pt idx="324">
                        <c:v>42</c:v>
                      </c:pt>
                      <c:pt idx="325">
                        <c:v>38</c:v>
                      </c:pt>
                      <c:pt idx="326">
                        <c:v>32</c:v>
                      </c:pt>
                      <c:pt idx="327">
                        <c:v>29</c:v>
                      </c:pt>
                      <c:pt idx="328">
                        <c:v>25</c:v>
                      </c:pt>
                      <c:pt idx="329">
                        <c:v>24</c:v>
                      </c:pt>
                      <c:pt idx="330">
                        <c:v>22</c:v>
                      </c:pt>
                      <c:pt idx="331">
                        <c:v>19</c:v>
                      </c:pt>
                      <c:pt idx="332">
                        <c:v>16</c:v>
                      </c:pt>
                      <c:pt idx="333">
                        <c:v>15</c:v>
                      </c:pt>
                      <c:pt idx="334">
                        <c:v>13</c:v>
                      </c:pt>
                      <c:pt idx="335">
                        <c:v>12</c:v>
                      </c:pt>
                      <c:pt idx="336">
                        <c:v>12</c:v>
                      </c:pt>
                      <c:pt idx="337">
                        <c:v>11</c:v>
                      </c:pt>
                      <c:pt idx="338">
                        <c:v>12</c:v>
                      </c:pt>
                      <c:pt idx="339">
                        <c:v>11</c:v>
                      </c:pt>
                      <c:pt idx="340">
                        <c:v>11</c:v>
                      </c:pt>
                      <c:pt idx="341">
                        <c:v>10</c:v>
                      </c:pt>
                      <c:pt idx="342">
                        <c:v>9</c:v>
                      </c:pt>
                      <c:pt idx="343">
                        <c:v>9</c:v>
                      </c:pt>
                      <c:pt idx="344">
                        <c:v>8</c:v>
                      </c:pt>
                      <c:pt idx="345">
                        <c:v>8</c:v>
                      </c:pt>
                      <c:pt idx="346">
                        <c:v>7</c:v>
                      </c:pt>
                      <c:pt idx="347">
                        <c:v>7</c:v>
                      </c:pt>
                      <c:pt idx="348">
                        <c:v>7</c:v>
                      </c:pt>
                      <c:pt idx="349">
                        <c:v>8</c:v>
                      </c:pt>
                      <c:pt idx="350">
                        <c:v>13</c:v>
                      </c:pt>
                      <c:pt idx="351">
                        <c:v>28</c:v>
                      </c:pt>
                      <c:pt idx="352">
                        <c:v>40</c:v>
                      </c:pt>
                      <c:pt idx="353">
                        <c:v>39</c:v>
                      </c:pt>
                      <c:pt idx="354">
                        <c:v>35</c:v>
                      </c:pt>
                      <c:pt idx="355">
                        <c:v>30</c:v>
                      </c:pt>
                      <c:pt idx="356">
                        <c:v>31</c:v>
                      </c:pt>
                      <c:pt idx="357">
                        <c:v>33</c:v>
                      </c:pt>
                      <c:pt idx="358">
                        <c:v>34</c:v>
                      </c:pt>
                      <c:pt idx="359">
                        <c:v>34</c:v>
                      </c:pt>
                      <c:pt idx="360">
                        <c:v>34</c:v>
                      </c:pt>
                      <c:pt idx="361">
                        <c:v>36</c:v>
                      </c:pt>
                      <c:pt idx="362">
                        <c:v>49</c:v>
                      </c:pt>
                      <c:pt idx="363">
                        <c:v>94</c:v>
                      </c:pt>
                      <c:pt idx="364">
                        <c:v>151</c:v>
                      </c:pt>
                      <c:pt idx="365">
                        <c:v>202</c:v>
                      </c:pt>
                      <c:pt idx="366">
                        <c:v>330</c:v>
                      </c:pt>
                      <c:pt idx="367">
                        <c:v>413</c:v>
                      </c:pt>
                      <c:pt idx="368">
                        <c:v>268</c:v>
                      </c:pt>
                      <c:pt idx="369">
                        <c:v>168</c:v>
                      </c:pt>
                      <c:pt idx="370">
                        <c:v>112</c:v>
                      </c:pt>
                      <c:pt idx="371">
                        <c:v>78</c:v>
                      </c:pt>
                      <c:pt idx="372">
                        <c:v>69</c:v>
                      </c:pt>
                      <c:pt idx="373">
                        <c:v>70</c:v>
                      </c:pt>
                      <c:pt idx="374">
                        <c:v>59</c:v>
                      </c:pt>
                      <c:pt idx="375">
                        <c:v>63</c:v>
                      </c:pt>
                      <c:pt idx="376">
                        <c:v>62</c:v>
                      </c:pt>
                      <c:pt idx="377">
                        <c:v>65</c:v>
                      </c:pt>
                      <c:pt idx="378">
                        <c:v>64</c:v>
                      </c:pt>
                      <c:pt idx="379">
                        <c:v>51</c:v>
                      </c:pt>
                      <c:pt idx="380">
                        <c:v>36</c:v>
                      </c:pt>
                      <c:pt idx="381">
                        <c:v>28</c:v>
                      </c:pt>
                      <c:pt idx="382">
                        <c:v>24</c:v>
                      </c:pt>
                      <c:pt idx="383">
                        <c:v>19</c:v>
                      </c:pt>
                      <c:pt idx="384">
                        <c:v>17</c:v>
                      </c:pt>
                      <c:pt idx="385">
                        <c:v>15</c:v>
                      </c:pt>
                      <c:pt idx="386">
                        <c:v>14</c:v>
                      </c:pt>
                      <c:pt idx="387">
                        <c:v>13</c:v>
                      </c:pt>
                      <c:pt idx="388">
                        <c:v>13</c:v>
                      </c:pt>
                      <c:pt idx="389">
                        <c:v>12</c:v>
                      </c:pt>
                      <c:pt idx="390">
                        <c:v>13</c:v>
                      </c:pt>
                      <c:pt idx="391">
                        <c:v>13</c:v>
                      </c:pt>
                      <c:pt idx="392">
                        <c:v>12</c:v>
                      </c:pt>
                      <c:pt idx="393">
                        <c:v>12</c:v>
                      </c:pt>
                      <c:pt idx="394">
                        <c:v>12</c:v>
                      </c:pt>
                      <c:pt idx="395">
                        <c:v>12</c:v>
                      </c:pt>
                      <c:pt idx="396">
                        <c:v>12</c:v>
                      </c:pt>
                      <c:pt idx="397">
                        <c:v>12</c:v>
                      </c:pt>
                      <c:pt idx="398">
                        <c:v>12</c:v>
                      </c:pt>
                      <c:pt idx="399">
                        <c:v>11</c:v>
                      </c:pt>
                      <c:pt idx="400">
                        <c:v>11</c:v>
                      </c:pt>
                      <c:pt idx="401">
                        <c:v>12</c:v>
                      </c:pt>
                      <c:pt idx="402">
                        <c:v>22</c:v>
                      </c:pt>
                      <c:pt idx="403">
                        <c:v>41</c:v>
                      </c:pt>
                      <c:pt idx="404">
                        <c:v>45</c:v>
                      </c:pt>
                      <c:pt idx="405">
                        <c:v>40</c:v>
                      </c:pt>
                      <c:pt idx="406">
                        <c:v>35</c:v>
                      </c:pt>
                      <c:pt idx="407">
                        <c:v>30</c:v>
                      </c:pt>
                      <c:pt idx="408">
                        <c:v>26</c:v>
                      </c:pt>
                      <c:pt idx="409">
                        <c:v>25</c:v>
                      </c:pt>
                      <c:pt idx="410">
                        <c:v>24</c:v>
                      </c:pt>
                      <c:pt idx="411">
                        <c:v>26</c:v>
                      </c:pt>
                      <c:pt idx="412">
                        <c:v>27</c:v>
                      </c:pt>
                      <c:pt idx="413">
                        <c:v>29</c:v>
                      </c:pt>
                      <c:pt idx="414">
                        <c:v>27</c:v>
                      </c:pt>
                      <c:pt idx="415">
                        <c:v>28</c:v>
                      </c:pt>
                      <c:pt idx="416">
                        <c:v>32</c:v>
                      </c:pt>
                      <c:pt idx="417">
                        <c:v>38</c:v>
                      </c:pt>
                      <c:pt idx="418">
                        <c:v>33</c:v>
                      </c:pt>
                      <c:pt idx="419">
                        <c:v>28</c:v>
                      </c:pt>
                      <c:pt idx="420">
                        <c:v>32</c:v>
                      </c:pt>
                      <c:pt idx="421">
                        <c:v>41</c:v>
                      </c:pt>
                      <c:pt idx="422">
                        <c:v>51</c:v>
                      </c:pt>
                      <c:pt idx="423">
                        <c:v>54</c:v>
                      </c:pt>
                      <c:pt idx="424">
                        <c:v>54</c:v>
                      </c:pt>
                      <c:pt idx="425">
                        <c:v>62</c:v>
                      </c:pt>
                      <c:pt idx="426">
                        <c:v>84</c:v>
                      </c:pt>
                      <c:pt idx="427">
                        <c:v>80</c:v>
                      </c:pt>
                      <c:pt idx="428">
                        <c:v>75</c:v>
                      </c:pt>
                      <c:pt idx="429">
                        <c:v>52</c:v>
                      </c:pt>
                      <c:pt idx="430">
                        <c:v>41</c:v>
                      </c:pt>
                      <c:pt idx="431">
                        <c:v>32</c:v>
                      </c:pt>
                      <c:pt idx="432">
                        <c:v>26</c:v>
                      </c:pt>
                      <c:pt idx="433">
                        <c:v>23</c:v>
                      </c:pt>
                      <c:pt idx="434">
                        <c:v>20</c:v>
                      </c:pt>
                      <c:pt idx="435">
                        <c:v>17</c:v>
                      </c:pt>
                      <c:pt idx="436">
                        <c:v>17</c:v>
                      </c:pt>
                      <c:pt idx="437">
                        <c:v>17</c:v>
                      </c:pt>
                      <c:pt idx="438">
                        <c:v>15</c:v>
                      </c:pt>
                      <c:pt idx="439">
                        <c:v>16</c:v>
                      </c:pt>
                      <c:pt idx="440">
                        <c:v>15</c:v>
                      </c:pt>
                      <c:pt idx="441">
                        <c:v>15</c:v>
                      </c:pt>
                      <c:pt idx="442">
                        <c:v>14</c:v>
                      </c:pt>
                      <c:pt idx="443">
                        <c:v>13</c:v>
                      </c:pt>
                      <c:pt idx="444">
                        <c:v>12</c:v>
                      </c:pt>
                      <c:pt idx="445">
                        <c:v>11</c:v>
                      </c:pt>
                      <c:pt idx="446">
                        <c:v>10</c:v>
                      </c:pt>
                      <c:pt idx="447">
                        <c:v>10</c:v>
                      </c:pt>
                      <c:pt idx="448">
                        <c:v>9</c:v>
                      </c:pt>
                      <c:pt idx="449">
                        <c:v>8</c:v>
                      </c:pt>
                      <c:pt idx="450">
                        <c:v>8</c:v>
                      </c:pt>
                      <c:pt idx="451">
                        <c:v>8</c:v>
                      </c:pt>
                      <c:pt idx="452">
                        <c:v>8</c:v>
                      </c:pt>
                      <c:pt idx="453">
                        <c:v>9</c:v>
                      </c:pt>
                      <c:pt idx="454">
                        <c:v>13</c:v>
                      </c:pt>
                      <c:pt idx="455">
                        <c:v>24</c:v>
                      </c:pt>
                      <c:pt idx="456">
                        <c:v>32</c:v>
                      </c:pt>
                      <c:pt idx="457">
                        <c:v>37</c:v>
                      </c:pt>
                      <c:pt idx="458">
                        <c:v>36</c:v>
                      </c:pt>
                      <c:pt idx="459">
                        <c:v>34</c:v>
                      </c:pt>
                      <c:pt idx="460">
                        <c:v>35</c:v>
                      </c:pt>
                      <c:pt idx="461">
                        <c:v>35</c:v>
                      </c:pt>
                      <c:pt idx="462">
                        <c:v>33</c:v>
                      </c:pt>
                      <c:pt idx="463">
                        <c:v>30</c:v>
                      </c:pt>
                      <c:pt idx="464">
                        <c:v>31</c:v>
                      </c:pt>
                      <c:pt idx="465">
                        <c:v>34</c:v>
                      </c:pt>
                      <c:pt idx="466">
                        <c:v>35</c:v>
                      </c:pt>
                      <c:pt idx="467">
                        <c:v>35</c:v>
                      </c:pt>
                      <c:pt idx="468">
                        <c:v>35</c:v>
                      </c:pt>
                      <c:pt idx="469">
                        <c:v>37</c:v>
                      </c:pt>
                      <c:pt idx="470">
                        <c:v>38</c:v>
                      </c:pt>
                      <c:pt idx="471">
                        <c:v>35</c:v>
                      </c:pt>
                      <c:pt idx="472">
                        <c:v>41</c:v>
                      </c:pt>
                      <c:pt idx="473">
                        <c:v>70</c:v>
                      </c:pt>
                      <c:pt idx="474">
                        <c:v>92</c:v>
                      </c:pt>
                      <c:pt idx="475">
                        <c:v>140</c:v>
                      </c:pt>
                      <c:pt idx="476">
                        <c:v>221</c:v>
                      </c:pt>
                      <c:pt idx="477">
                        <c:v>275</c:v>
                      </c:pt>
                      <c:pt idx="478">
                        <c:v>206</c:v>
                      </c:pt>
                      <c:pt idx="479">
                        <c:v>200</c:v>
                      </c:pt>
                      <c:pt idx="480">
                        <c:v>123</c:v>
                      </c:pt>
                      <c:pt idx="481">
                        <c:v>84</c:v>
                      </c:pt>
                      <c:pt idx="482">
                        <c:v>61</c:v>
                      </c:pt>
                      <c:pt idx="483">
                        <c:v>55</c:v>
                      </c:pt>
                      <c:pt idx="484">
                        <c:v>45</c:v>
                      </c:pt>
                      <c:pt idx="485">
                        <c:v>35</c:v>
                      </c:pt>
                      <c:pt idx="486">
                        <c:v>28</c:v>
                      </c:pt>
                      <c:pt idx="487">
                        <c:v>23</c:v>
                      </c:pt>
                      <c:pt idx="488">
                        <c:v>20</c:v>
                      </c:pt>
                      <c:pt idx="489">
                        <c:v>19</c:v>
                      </c:pt>
                      <c:pt idx="490">
                        <c:v>17</c:v>
                      </c:pt>
                      <c:pt idx="491">
                        <c:v>16</c:v>
                      </c:pt>
                      <c:pt idx="492">
                        <c:v>15</c:v>
                      </c:pt>
                      <c:pt idx="493">
                        <c:v>14</c:v>
                      </c:pt>
                      <c:pt idx="494">
                        <c:v>13</c:v>
                      </c:pt>
                      <c:pt idx="495">
                        <c:v>11</c:v>
                      </c:pt>
                      <c:pt idx="496">
                        <c:v>11</c:v>
                      </c:pt>
                      <c:pt idx="497">
                        <c:v>11</c:v>
                      </c:pt>
                      <c:pt idx="498">
                        <c:v>10</c:v>
                      </c:pt>
                      <c:pt idx="499">
                        <c:v>9</c:v>
                      </c:pt>
                      <c:pt idx="500">
                        <c:v>9</c:v>
                      </c:pt>
                      <c:pt idx="501">
                        <c:v>9</c:v>
                      </c:pt>
                    </c:numCache>
                  </c:numRef>
                </c:val>
                <c:smooth val="0"/>
                <c:extLst xmlns:c15="http://schemas.microsoft.com/office/drawing/2012/chart">
                  <c:ext xmlns:c16="http://schemas.microsoft.com/office/drawing/2014/chart" uri="{C3380CC4-5D6E-409C-BE32-E72D297353CC}">
                    <c16:uniqueId val="{00000015-506C-4C2F-92FC-8DF2D5A74E9C}"/>
                  </c:ext>
                </c:extLst>
              </c15:ser>
            </c15:filteredLineSeries>
            <c15:filteredLineSeries>
              <c15:ser>
                <c:idx val="20"/>
                <c:order val="20"/>
                <c:tx>
                  <c:strRef>
                    <c:extLst xmlns:c15="http://schemas.microsoft.com/office/drawing/2012/chart">
                      <c:ext xmlns:c15="http://schemas.microsoft.com/office/drawing/2012/chart" uri="{02D57815-91ED-43cb-92C2-25804820EDAC}">
                        <c15:formulaRef>
                          <c15:sqref>新建文本文档!$V$1</c15:sqref>
                        </c15:formulaRef>
                      </c:ext>
                    </c:extLst>
                    <c:strCache>
                      <c:ptCount val="1"/>
                      <c:pt idx="0">
                        <c:v>Romania</c:v>
                      </c:pt>
                    </c:strCache>
                  </c:strRef>
                </c:tx>
                <c:spPr>
                  <a:ln w="22225" cap="rnd">
                    <a:solidFill>
                      <a:schemeClr val="accent5">
                        <a:lumMod val="70000"/>
                        <a:lumOff val="30000"/>
                      </a:schemeClr>
                    </a:solidFill>
                  </a:ln>
                  <a:effectLst>
                    <a:glow rad="139700">
                      <a:schemeClr val="accent5">
                        <a:lumMod val="70000"/>
                        <a:lumOff val="3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V$2:$V$503</c15:sqref>
                        </c15:formulaRef>
                      </c:ext>
                    </c:extLst>
                    <c:numCache>
                      <c:formatCode>General</c:formatCode>
                      <c:ptCount val="502"/>
                      <c:pt idx="0">
                        <c:v>831</c:v>
                      </c:pt>
                      <c:pt idx="1">
                        <c:v>802</c:v>
                      </c:pt>
                      <c:pt idx="2">
                        <c:v>789</c:v>
                      </c:pt>
                      <c:pt idx="3">
                        <c:v>793</c:v>
                      </c:pt>
                      <c:pt idx="4">
                        <c:v>744</c:v>
                      </c:pt>
                      <c:pt idx="5">
                        <c:v>742</c:v>
                      </c:pt>
                      <c:pt idx="6">
                        <c:v>753</c:v>
                      </c:pt>
                      <c:pt idx="7">
                        <c:v>768</c:v>
                      </c:pt>
                      <c:pt idx="8">
                        <c:v>698</c:v>
                      </c:pt>
                      <c:pt idx="9">
                        <c:v>756</c:v>
                      </c:pt>
                      <c:pt idx="10">
                        <c:v>813</c:v>
                      </c:pt>
                      <c:pt idx="11">
                        <c:v>849</c:v>
                      </c:pt>
                      <c:pt idx="12">
                        <c:v>866</c:v>
                      </c:pt>
                      <c:pt idx="13">
                        <c:v>887</c:v>
                      </c:pt>
                      <c:pt idx="14">
                        <c:v>893</c:v>
                      </c:pt>
                      <c:pt idx="15">
                        <c:v>796</c:v>
                      </c:pt>
                      <c:pt idx="16">
                        <c:v>760</c:v>
                      </c:pt>
                      <c:pt idx="17">
                        <c:v>732</c:v>
                      </c:pt>
                      <c:pt idx="18">
                        <c:v>723</c:v>
                      </c:pt>
                      <c:pt idx="19">
                        <c:v>729</c:v>
                      </c:pt>
                      <c:pt idx="20">
                        <c:v>796</c:v>
                      </c:pt>
                      <c:pt idx="21">
                        <c:v>694</c:v>
                      </c:pt>
                      <c:pt idx="22">
                        <c:v>668</c:v>
                      </c:pt>
                      <c:pt idx="23">
                        <c:v>705</c:v>
                      </c:pt>
                      <c:pt idx="24">
                        <c:v>678</c:v>
                      </c:pt>
                      <c:pt idx="25">
                        <c:v>622</c:v>
                      </c:pt>
                      <c:pt idx="26">
                        <c:v>641</c:v>
                      </c:pt>
                      <c:pt idx="27">
                        <c:v>631</c:v>
                      </c:pt>
                      <c:pt idx="28">
                        <c:v>595</c:v>
                      </c:pt>
                      <c:pt idx="29">
                        <c:v>582</c:v>
                      </c:pt>
                      <c:pt idx="30">
                        <c:v>552</c:v>
                      </c:pt>
                      <c:pt idx="31">
                        <c:v>580</c:v>
                      </c:pt>
                      <c:pt idx="32">
                        <c:v>605</c:v>
                      </c:pt>
                      <c:pt idx="33">
                        <c:v>650</c:v>
                      </c:pt>
                      <c:pt idx="34">
                        <c:v>627</c:v>
                      </c:pt>
                      <c:pt idx="35">
                        <c:v>613</c:v>
                      </c:pt>
                      <c:pt idx="36">
                        <c:v>639</c:v>
                      </c:pt>
                      <c:pt idx="37">
                        <c:v>660</c:v>
                      </c:pt>
                      <c:pt idx="38">
                        <c:v>709</c:v>
                      </c:pt>
                      <c:pt idx="39">
                        <c:v>709</c:v>
                      </c:pt>
                      <c:pt idx="40">
                        <c:v>735</c:v>
                      </c:pt>
                      <c:pt idx="41">
                        <c:v>869</c:v>
                      </c:pt>
                      <c:pt idx="42">
                        <c:v>851</c:v>
                      </c:pt>
                      <c:pt idx="43">
                        <c:v>726</c:v>
                      </c:pt>
                      <c:pt idx="44">
                        <c:v>786</c:v>
                      </c:pt>
                      <c:pt idx="45">
                        <c:v>827</c:v>
                      </c:pt>
                      <c:pt idx="46">
                        <c:v>850</c:v>
                      </c:pt>
                      <c:pt idx="47">
                        <c:v>873</c:v>
                      </c:pt>
                      <c:pt idx="48">
                        <c:v>920</c:v>
                      </c:pt>
                      <c:pt idx="49">
                        <c:v>962</c:v>
                      </c:pt>
                      <c:pt idx="50">
                        <c:v>1085</c:v>
                      </c:pt>
                      <c:pt idx="51">
                        <c:v>1256</c:v>
                      </c:pt>
                      <c:pt idx="52">
                        <c:v>1293</c:v>
                      </c:pt>
                      <c:pt idx="53">
                        <c:v>1270</c:v>
                      </c:pt>
                      <c:pt idx="54">
                        <c:v>1261</c:v>
                      </c:pt>
                      <c:pt idx="55">
                        <c:v>1358</c:v>
                      </c:pt>
                      <c:pt idx="56">
                        <c:v>1497</c:v>
                      </c:pt>
                      <c:pt idx="57">
                        <c:v>1174</c:v>
                      </c:pt>
                      <c:pt idx="58">
                        <c:v>1029</c:v>
                      </c:pt>
                      <c:pt idx="59">
                        <c:v>983</c:v>
                      </c:pt>
                      <c:pt idx="60">
                        <c:v>949</c:v>
                      </c:pt>
                      <c:pt idx="61">
                        <c:v>925</c:v>
                      </c:pt>
                      <c:pt idx="62">
                        <c:v>897</c:v>
                      </c:pt>
                      <c:pt idx="63">
                        <c:v>817</c:v>
                      </c:pt>
                      <c:pt idx="64">
                        <c:v>745</c:v>
                      </c:pt>
                      <c:pt idx="65">
                        <c:v>789</c:v>
                      </c:pt>
                      <c:pt idx="66">
                        <c:v>751</c:v>
                      </c:pt>
                      <c:pt idx="67">
                        <c:v>729</c:v>
                      </c:pt>
                      <c:pt idx="68">
                        <c:v>692</c:v>
                      </c:pt>
                      <c:pt idx="69">
                        <c:v>662</c:v>
                      </c:pt>
                      <c:pt idx="70">
                        <c:v>709</c:v>
                      </c:pt>
                      <c:pt idx="71">
                        <c:v>672</c:v>
                      </c:pt>
                      <c:pt idx="72">
                        <c:v>646</c:v>
                      </c:pt>
                      <c:pt idx="73">
                        <c:v>600</c:v>
                      </c:pt>
                      <c:pt idx="74">
                        <c:v>580</c:v>
                      </c:pt>
                      <c:pt idx="75">
                        <c:v>589</c:v>
                      </c:pt>
                      <c:pt idx="76">
                        <c:v>602</c:v>
                      </c:pt>
                      <c:pt idx="77">
                        <c:v>584</c:v>
                      </c:pt>
                      <c:pt idx="78">
                        <c:v>574</c:v>
                      </c:pt>
                      <c:pt idx="79">
                        <c:v>557</c:v>
                      </c:pt>
                      <c:pt idx="80">
                        <c:v>530</c:v>
                      </c:pt>
                      <c:pt idx="81">
                        <c:v>507</c:v>
                      </c:pt>
                      <c:pt idx="82">
                        <c:v>526</c:v>
                      </c:pt>
                      <c:pt idx="83">
                        <c:v>604</c:v>
                      </c:pt>
                      <c:pt idx="84">
                        <c:v>650</c:v>
                      </c:pt>
                      <c:pt idx="85">
                        <c:v>606</c:v>
                      </c:pt>
                      <c:pt idx="86">
                        <c:v>560</c:v>
                      </c:pt>
                      <c:pt idx="87">
                        <c:v>554</c:v>
                      </c:pt>
                      <c:pt idx="88">
                        <c:v>609</c:v>
                      </c:pt>
                      <c:pt idx="89">
                        <c:v>658</c:v>
                      </c:pt>
                      <c:pt idx="90">
                        <c:v>777</c:v>
                      </c:pt>
                      <c:pt idx="91">
                        <c:v>827</c:v>
                      </c:pt>
                      <c:pt idx="92">
                        <c:v>765</c:v>
                      </c:pt>
                      <c:pt idx="93">
                        <c:v>862</c:v>
                      </c:pt>
                      <c:pt idx="94">
                        <c:v>786</c:v>
                      </c:pt>
                      <c:pt idx="95">
                        <c:v>821</c:v>
                      </c:pt>
                      <c:pt idx="96">
                        <c:v>786</c:v>
                      </c:pt>
                      <c:pt idx="97">
                        <c:v>755</c:v>
                      </c:pt>
                      <c:pt idx="98">
                        <c:v>761</c:v>
                      </c:pt>
                      <c:pt idx="99">
                        <c:v>700</c:v>
                      </c:pt>
                      <c:pt idx="100">
                        <c:v>759</c:v>
                      </c:pt>
                      <c:pt idx="101">
                        <c:v>754</c:v>
                      </c:pt>
                      <c:pt idx="102">
                        <c:v>772</c:v>
                      </c:pt>
                      <c:pt idx="103">
                        <c:v>797</c:v>
                      </c:pt>
                      <c:pt idx="104">
                        <c:v>881</c:v>
                      </c:pt>
                      <c:pt idx="105">
                        <c:v>956</c:v>
                      </c:pt>
                      <c:pt idx="106">
                        <c:v>1060</c:v>
                      </c:pt>
                      <c:pt idx="107">
                        <c:v>1183</c:v>
                      </c:pt>
                      <c:pt idx="108">
                        <c:v>1305</c:v>
                      </c:pt>
                      <c:pt idx="109">
                        <c:v>1158</c:v>
                      </c:pt>
                      <c:pt idx="110">
                        <c:v>974</c:v>
                      </c:pt>
                      <c:pt idx="111">
                        <c:v>970</c:v>
                      </c:pt>
                      <c:pt idx="112">
                        <c:v>900</c:v>
                      </c:pt>
                      <c:pt idx="113">
                        <c:v>849</c:v>
                      </c:pt>
                      <c:pt idx="114">
                        <c:v>837</c:v>
                      </c:pt>
                      <c:pt idx="115">
                        <c:v>876</c:v>
                      </c:pt>
                      <c:pt idx="116">
                        <c:v>982</c:v>
                      </c:pt>
                      <c:pt idx="117">
                        <c:v>903</c:v>
                      </c:pt>
                      <c:pt idx="118">
                        <c:v>861</c:v>
                      </c:pt>
                      <c:pt idx="119">
                        <c:v>771</c:v>
                      </c:pt>
                      <c:pt idx="120">
                        <c:v>690</c:v>
                      </c:pt>
                      <c:pt idx="121">
                        <c:v>676</c:v>
                      </c:pt>
                      <c:pt idx="122">
                        <c:v>650</c:v>
                      </c:pt>
                      <c:pt idx="123">
                        <c:v>612</c:v>
                      </c:pt>
                      <c:pt idx="124">
                        <c:v>602</c:v>
                      </c:pt>
                      <c:pt idx="125">
                        <c:v>583</c:v>
                      </c:pt>
                      <c:pt idx="126">
                        <c:v>593</c:v>
                      </c:pt>
                      <c:pt idx="127">
                        <c:v>595</c:v>
                      </c:pt>
                      <c:pt idx="128">
                        <c:v>578</c:v>
                      </c:pt>
                      <c:pt idx="129">
                        <c:v>566</c:v>
                      </c:pt>
                      <c:pt idx="130">
                        <c:v>538</c:v>
                      </c:pt>
                      <c:pt idx="131">
                        <c:v>538</c:v>
                      </c:pt>
                      <c:pt idx="132">
                        <c:v>529</c:v>
                      </c:pt>
                      <c:pt idx="133">
                        <c:v>554</c:v>
                      </c:pt>
                      <c:pt idx="134">
                        <c:v>573</c:v>
                      </c:pt>
                      <c:pt idx="135">
                        <c:v>572</c:v>
                      </c:pt>
                      <c:pt idx="136">
                        <c:v>574</c:v>
                      </c:pt>
                      <c:pt idx="137">
                        <c:v>591</c:v>
                      </c:pt>
                      <c:pt idx="138">
                        <c:v>580</c:v>
                      </c:pt>
                      <c:pt idx="139">
                        <c:v>579</c:v>
                      </c:pt>
                      <c:pt idx="140">
                        <c:v>566</c:v>
                      </c:pt>
                      <c:pt idx="141">
                        <c:v>612</c:v>
                      </c:pt>
                      <c:pt idx="142">
                        <c:v>741</c:v>
                      </c:pt>
                      <c:pt idx="143">
                        <c:v>845</c:v>
                      </c:pt>
                      <c:pt idx="144">
                        <c:v>828</c:v>
                      </c:pt>
                      <c:pt idx="145">
                        <c:v>867</c:v>
                      </c:pt>
                      <c:pt idx="146">
                        <c:v>824</c:v>
                      </c:pt>
                      <c:pt idx="147">
                        <c:v>816</c:v>
                      </c:pt>
                      <c:pt idx="148">
                        <c:v>770</c:v>
                      </c:pt>
                      <c:pt idx="149">
                        <c:v>752</c:v>
                      </c:pt>
                      <c:pt idx="150">
                        <c:v>767</c:v>
                      </c:pt>
                      <c:pt idx="151">
                        <c:v>784</c:v>
                      </c:pt>
                      <c:pt idx="152">
                        <c:v>728</c:v>
                      </c:pt>
                      <c:pt idx="153">
                        <c:v>739</c:v>
                      </c:pt>
                      <c:pt idx="154">
                        <c:v>713</c:v>
                      </c:pt>
                      <c:pt idx="155">
                        <c:v>743</c:v>
                      </c:pt>
                      <c:pt idx="156">
                        <c:v>809</c:v>
                      </c:pt>
                      <c:pt idx="157">
                        <c:v>804</c:v>
                      </c:pt>
                      <c:pt idx="158">
                        <c:v>894</c:v>
                      </c:pt>
                      <c:pt idx="159">
                        <c:v>925</c:v>
                      </c:pt>
                      <c:pt idx="160">
                        <c:v>972</c:v>
                      </c:pt>
                      <c:pt idx="161">
                        <c:v>920</c:v>
                      </c:pt>
                      <c:pt idx="162">
                        <c:v>887</c:v>
                      </c:pt>
                      <c:pt idx="163">
                        <c:v>883</c:v>
                      </c:pt>
                      <c:pt idx="164">
                        <c:v>950</c:v>
                      </c:pt>
                      <c:pt idx="165">
                        <c:v>1026</c:v>
                      </c:pt>
                      <c:pt idx="166">
                        <c:v>1047</c:v>
                      </c:pt>
                      <c:pt idx="167">
                        <c:v>990</c:v>
                      </c:pt>
                      <c:pt idx="168">
                        <c:v>987</c:v>
                      </c:pt>
                      <c:pt idx="169">
                        <c:v>994</c:v>
                      </c:pt>
                      <c:pt idx="170">
                        <c:v>830</c:v>
                      </c:pt>
                      <c:pt idx="171">
                        <c:v>733</c:v>
                      </c:pt>
                      <c:pt idx="172">
                        <c:v>746</c:v>
                      </c:pt>
                      <c:pt idx="173">
                        <c:v>749</c:v>
                      </c:pt>
                      <c:pt idx="174">
                        <c:v>708</c:v>
                      </c:pt>
                      <c:pt idx="175">
                        <c:v>703</c:v>
                      </c:pt>
                      <c:pt idx="176">
                        <c:v>650</c:v>
                      </c:pt>
                      <c:pt idx="177">
                        <c:v>651</c:v>
                      </c:pt>
                      <c:pt idx="178">
                        <c:v>665</c:v>
                      </c:pt>
                      <c:pt idx="179">
                        <c:v>664</c:v>
                      </c:pt>
                      <c:pt idx="180">
                        <c:v>628</c:v>
                      </c:pt>
                      <c:pt idx="181">
                        <c:v>577</c:v>
                      </c:pt>
                      <c:pt idx="182">
                        <c:v>546</c:v>
                      </c:pt>
                      <c:pt idx="183">
                        <c:v>560</c:v>
                      </c:pt>
                      <c:pt idx="184">
                        <c:v>547</c:v>
                      </c:pt>
                      <c:pt idx="185">
                        <c:v>535</c:v>
                      </c:pt>
                      <c:pt idx="186">
                        <c:v>550</c:v>
                      </c:pt>
                      <c:pt idx="187">
                        <c:v>551</c:v>
                      </c:pt>
                      <c:pt idx="188">
                        <c:v>569</c:v>
                      </c:pt>
                      <c:pt idx="189">
                        <c:v>589</c:v>
                      </c:pt>
                      <c:pt idx="190">
                        <c:v>591</c:v>
                      </c:pt>
                      <c:pt idx="191">
                        <c:v>581</c:v>
                      </c:pt>
                      <c:pt idx="192">
                        <c:v>590</c:v>
                      </c:pt>
                      <c:pt idx="193">
                        <c:v>621</c:v>
                      </c:pt>
                      <c:pt idx="194">
                        <c:v>685</c:v>
                      </c:pt>
                      <c:pt idx="195">
                        <c:v>723</c:v>
                      </c:pt>
                      <c:pt idx="196">
                        <c:v>737</c:v>
                      </c:pt>
                      <c:pt idx="197">
                        <c:v>776</c:v>
                      </c:pt>
                      <c:pt idx="198">
                        <c:v>808</c:v>
                      </c:pt>
                      <c:pt idx="199">
                        <c:v>878</c:v>
                      </c:pt>
                      <c:pt idx="200">
                        <c:v>988</c:v>
                      </c:pt>
                      <c:pt idx="201">
                        <c:v>1034</c:v>
                      </c:pt>
                      <c:pt idx="202">
                        <c:v>1036</c:v>
                      </c:pt>
                      <c:pt idx="203">
                        <c:v>1151</c:v>
                      </c:pt>
                      <c:pt idx="204">
                        <c:v>1110</c:v>
                      </c:pt>
                      <c:pt idx="205">
                        <c:v>1088</c:v>
                      </c:pt>
                      <c:pt idx="206">
                        <c:v>1030</c:v>
                      </c:pt>
                      <c:pt idx="207">
                        <c:v>897</c:v>
                      </c:pt>
                      <c:pt idx="208">
                        <c:v>825</c:v>
                      </c:pt>
                      <c:pt idx="209">
                        <c:v>880</c:v>
                      </c:pt>
                      <c:pt idx="210">
                        <c:v>848</c:v>
                      </c:pt>
                      <c:pt idx="211">
                        <c:v>760</c:v>
                      </c:pt>
                      <c:pt idx="212">
                        <c:v>703</c:v>
                      </c:pt>
                      <c:pt idx="213">
                        <c:v>645</c:v>
                      </c:pt>
                      <c:pt idx="214">
                        <c:v>620</c:v>
                      </c:pt>
                      <c:pt idx="215">
                        <c:v>640</c:v>
                      </c:pt>
                      <c:pt idx="216">
                        <c:v>648</c:v>
                      </c:pt>
                      <c:pt idx="217">
                        <c:v>657</c:v>
                      </c:pt>
                      <c:pt idx="218">
                        <c:v>680</c:v>
                      </c:pt>
                      <c:pt idx="219">
                        <c:v>667</c:v>
                      </c:pt>
                      <c:pt idx="220">
                        <c:v>669</c:v>
                      </c:pt>
                      <c:pt idx="221">
                        <c:v>618</c:v>
                      </c:pt>
                      <c:pt idx="222">
                        <c:v>598</c:v>
                      </c:pt>
                      <c:pt idx="223">
                        <c:v>573</c:v>
                      </c:pt>
                      <c:pt idx="224">
                        <c:v>588</c:v>
                      </c:pt>
                      <c:pt idx="225">
                        <c:v>604</c:v>
                      </c:pt>
                      <c:pt idx="226">
                        <c:v>576</c:v>
                      </c:pt>
                      <c:pt idx="227">
                        <c:v>527</c:v>
                      </c:pt>
                      <c:pt idx="228">
                        <c:v>519</c:v>
                      </c:pt>
                      <c:pt idx="229">
                        <c:v>557</c:v>
                      </c:pt>
                      <c:pt idx="230">
                        <c:v>537</c:v>
                      </c:pt>
                      <c:pt idx="231">
                        <c:v>525</c:v>
                      </c:pt>
                      <c:pt idx="232">
                        <c:v>507</c:v>
                      </c:pt>
                      <c:pt idx="233">
                        <c:v>475</c:v>
                      </c:pt>
                      <c:pt idx="234">
                        <c:v>447</c:v>
                      </c:pt>
                      <c:pt idx="235">
                        <c:v>446</c:v>
                      </c:pt>
                      <c:pt idx="236">
                        <c:v>445</c:v>
                      </c:pt>
                      <c:pt idx="237">
                        <c:v>468</c:v>
                      </c:pt>
                      <c:pt idx="238">
                        <c:v>512</c:v>
                      </c:pt>
                      <c:pt idx="239">
                        <c:v>518</c:v>
                      </c:pt>
                      <c:pt idx="240">
                        <c:v>552</c:v>
                      </c:pt>
                      <c:pt idx="241">
                        <c:v>569</c:v>
                      </c:pt>
                      <c:pt idx="242">
                        <c:v>571</c:v>
                      </c:pt>
                      <c:pt idx="243">
                        <c:v>559</c:v>
                      </c:pt>
                      <c:pt idx="244">
                        <c:v>612</c:v>
                      </c:pt>
                      <c:pt idx="245">
                        <c:v>647</c:v>
                      </c:pt>
                      <c:pt idx="246">
                        <c:v>695</c:v>
                      </c:pt>
                      <c:pt idx="247">
                        <c:v>755</c:v>
                      </c:pt>
                      <c:pt idx="248">
                        <c:v>742</c:v>
                      </c:pt>
                      <c:pt idx="249">
                        <c:v>736</c:v>
                      </c:pt>
                      <c:pt idx="250">
                        <c:v>720</c:v>
                      </c:pt>
                      <c:pt idx="251">
                        <c:v>687</c:v>
                      </c:pt>
                      <c:pt idx="252">
                        <c:v>673</c:v>
                      </c:pt>
                      <c:pt idx="253">
                        <c:v>637</c:v>
                      </c:pt>
                      <c:pt idx="254">
                        <c:v>681</c:v>
                      </c:pt>
                      <c:pt idx="255">
                        <c:v>652</c:v>
                      </c:pt>
                      <c:pt idx="256">
                        <c:v>634</c:v>
                      </c:pt>
                      <c:pt idx="257">
                        <c:v>639</c:v>
                      </c:pt>
                      <c:pt idx="258">
                        <c:v>681</c:v>
                      </c:pt>
                      <c:pt idx="259">
                        <c:v>675</c:v>
                      </c:pt>
                      <c:pt idx="260">
                        <c:v>672</c:v>
                      </c:pt>
                      <c:pt idx="261">
                        <c:v>723</c:v>
                      </c:pt>
                      <c:pt idx="262">
                        <c:v>789</c:v>
                      </c:pt>
                      <c:pt idx="263">
                        <c:v>832</c:v>
                      </c:pt>
                      <c:pt idx="264">
                        <c:v>932</c:v>
                      </c:pt>
                      <c:pt idx="265">
                        <c:v>953</c:v>
                      </c:pt>
                      <c:pt idx="266">
                        <c:v>955</c:v>
                      </c:pt>
                      <c:pt idx="267">
                        <c:v>1046</c:v>
                      </c:pt>
                      <c:pt idx="268">
                        <c:v>1143</c:v>
                      </c:pt>
                      <c:pt idx="269">
                        <c:v>1088</c:v>
                      </c:pt>
                      <c:pt idx="270">
                        <c:v>1013</c:v>
                      </c:pt>
                      <c:pt idx="271">
                        <c:v>970</c:v>
                      </c:pt>
                      <c:pt idx="272">
                        <c:v>855</c:v>
                      </c:pt>
                      <c:pt idx="273">
                        <c:v>790</c:v>
                      </c:pt>
                      <c:pt idx="274">
                        <c:v>731</c:v>
                      </c:pt>
                      <c:pt idx="275">
                        <c:v>679</c:v>
                      </c:pt>
                      <c:pt idx="276">
                        <c:v>617</c:v>
                      </c:pt>
                      <c:pt idx="277">
                        <c:v>614</c:v>
                      </c:pt>
                      <c:pt idx="278">
                        <c:v>602</c:v>
                      </c:pt>
                      <c:pt idx="279">
                        <c:v>589</c:v>
                      </c:pt>
                      <c:pt idx="280">
                        <c:v>577</c:v>
                      </c:pt>
                      <c:pt idx="281">
                        <c:v>584</c:v>
                      </c:pt>
                      <c:pt idx="282">
                        <c:v>583</c:v>
                      </c:pt>
                      <c:pt idx="283">
                        <c:v>566</c:v>
                      </c:pt>
                      <c:pt idx="284">
                        <c:v>532</c:v>
                      </c:pt>
                      <c:pt idx="285">
                        <c:v>522</c:v>
                      </c:pt>
                      <c:pt idx="286">
                        <c:v>503</c:v>
                      </c:pt>
                      <c:pt idx="287">
                        <c:v>494</c:v>
                      </c:pt>
                      <c:pt idx="288">
                        <c:v>492</c:v>
                      </c:pt>
                      <c:pt idx="289">
                        <c:v>480</c:v>
                      </c:pt>
                      <c:pt idx="290">
                        <c:v>464</c:v>
                      </c:pt>
                      <c:pt idx="291">
                        <c:v>467</c:v>
                      </c:pt>
                      <c:pt idx="292">
                        <c:v>481</c:v>
                      </c:pt>
                      <c:pt idx="293">
                        <c:v>473</c:v>
                      </c:pt>
                      <c:pt idx="294">
                        <c:v>472</c:v>
                      </c:pt>
                      <c:pt idx="295">
                        <c:v>483</c:v>
                      </c:pt>
                      <c:pt idx="296">
                        <c:v>487</c:v>
                      </c:pt>
                      <c:pt idx="297">
                        <c:v>499</c:v>
                      </c:pt>
                      <c:pt idx="298">
                        <c:v>516</c:v>
                      </c:pt>
                      <c:pt idx="299">
                        <c:v>586</c:v>
                      </c:pt>
                      <c:pt idx="300">
                        <c:v>679</c:v>
                      </c:pt>
                      <c:pt idx="301">
                        <c:v>722</c:v>
                      </c:pt>
                      <c:pt idx="302">
                        <c:v>758</c:v>
                      </c:pt>
                      <c:pt idx="303">
                        <c:v>675</c:v>
                      </c:pt>
                      <c:pt idx="304">
                        <c:v>655</c:v>
                      </c:pt>
                      <c:pt idx="305">
                        <c:v>647</c:v>
                      </c:pt>
                      <c:pt idx="306">
                        <c:v>653</c:v>
                      </c:pt>
                      <c:pt idx="307">
                        <c:v>649</c:v>
                      </c:pt>
                      <c:pt idx="308">
                        <c:v>624</c:v>
                      </c:pt>
                      <c:pt idx="309">
                        <c:v>627</c:v>
                      </c:pt>
                      <c:pt idx="310">
                        <c:v>611</c:v>
                      </c:pt>
                      <c:pt idx="311">
                        <c:v>600</c:v>
                      </c:pt>
                      <c:pt idx="312">
                        <c:v>604</c:v>
                      </c:pt>
                      <c:pt idx="313">
                        <c:v>630</c:v>
                      </c:pt>
                      <c:pt idx="314">
                        <c:v>645</c:v>
                      </c:pt>
                      <c:pt idx="315">
                        <c:v>627</c:v>
                      </c:pt>
                      <c:pt idx="316">
                        <c:v>629</c:v>
                      </c:pt>
                      <c:pt idx="317">
                        <c:v>726</c:v>
                      </c:pt>
                      <c:pt idx="318">
                        <c:v>762</c:v>
                      </c:pt>
                      <c:pt idx="319">
                        <c:v>785</c:v>
                      </c:pt>
                      <c:pt idx="320">
                        <c:v>832</c:v>
                      </c:pt>
                      <c:pt idx="321">
                        <c:v>872</c:v>
                      </c:pt>
                      <c:pt idx="322">
                        <c:v>862</c:v>
                      </c:pt>
                      <c:pt idx="323">
                        <c:v>950</c:v>
                      </c:pt>
                      <c:pt idx="324">
                        <c:v>870</c:v>
                      </c:pt>
                      <c:pt idx="325">
                        <c:v>743</c:v>
                      </c:pt>
                      <c:pt idx="326">
                        <c:v>658</c:v>
                      </c:pt>
                      <c:pt idx="327">
                        <c:v>591</c:v>
                      </c:pt>
                      <c:pt idx="328">
                        <c:v>539</c:v>
                      </c:pt>
                      <c:pt idx="329">
                        <c:v>521</c:v>
                      </c:pt>
                      <c:pt idx="330">
                        <c:v>506</c:v>
                      </c:pt>
                      <c:pt idx="331">
                        <c:v>488</c:v>
                      </c:pt>
                      <c:pt idx="332">
                        <c:v>471</c:v>
                      </c:pt>
                      <c:pt idx="333">
                        <c:v>479</c:v>
                      </c:pt>
                      <c:pt idx="334">
                        <c:v>488</c:v>
                      </c:pt>
                      <c:pt idx="335">
                        <c:v>503</c:v>
                      </c:pt>
                      <c:pt idx="336">
                        <c:v>494</c:v>
                      </c:pt>
                      <c:pt idx="337">
                        <c:v>486</c:v>
                      </c:pt>
                      <c:pt idx="338">
                        <c:v>481</c:v>
                      </c:pt>
                      <c:pt idx="339">
                        <c:v>474</c:v>
                      </c:pt>
                      <c:pt idx="340">
                        <c:v>486</c:v>
                      </c:pt>
                      <c:pt idx="341">
                        <c:v>506</c:v>
                      </c:pt>
                      <c:pt idx="342">
                        <c:v>533</c:v>
                      </c:pt>
                      <c:pt idx="343">
                        <c:v>529</c:v>
                      </c:pt>
                      <c:pt idx="344">
                        <c:v>517</c:v>
                      </c:pt>
                      <c:pt idx="345">
                        <c:v>521</c:v>
                      </c:pt>
                      <c:pt idx="346">
                        <c:v>527</c:v>
                      </c:pt>
                      <c:pt idx="347">
                        <c:v>534</c:v>
                      </c:pt>
                      <c:pt idx="348">
                        <c:v>522</c:v>
                      </c:pt>
                      <c:pt idx="349">
                        <c:v>514</c:v>
                      </c:pt>
                      <c:pt idx="350">
                        <c:v>538</c:v>
                      </c:pt>
                      <c:pt idx="351">
                        <c:v>571</c:v>
                      </c:pt>
                      <c:pt idx="352">
                        <c:v>622</c:v>
                      </c:pt>
                      <c:pt idx="353">
                        <c:v>649</c:v>
                      </c:pt>
                      <c:pt idx="354">
                        <c:v>690</c:v>
                      </c:pt>
                      <c:pt idx="355">
                        <c:v>674</c:v>
                      </c:pt>
                      <c:pt idx="356">
                        <c:v>642</c:v>
                      </c:pt>
                      <c:pt idx="357">
                        <c:v>659</c:v>
                      </c:pt>
                      <c:pt idx="358">
                        <c:v>641</c:v>
                      </c:pt>
                      <c:pt idx="359">
                        <c:v>625</c:v>
                      </c:pt>
                      <c:pt idx="360">
                        <c:v>616</c:v>
                      </c:pt>
                      <c:pt idx="361">
                        <c:v>608</c:v>
                      </c:pt>
                      <c:pt idx="362">
                        <c:v>591</c:v>
                      </c:pt>
                      <c:pt idx="363">
                        <c:v>592</c:v>
                      </c:pt>
                      <c:pt idx="364">
                        <c:v>618</c:v>
                      </c:pt>
                      <c:pt idx="365">
                        <c:v>651</c:v>
                      </c:pt>
                      <c:pt idx="366">
                        <c:v>662</c:v>
                      </c:pt>
                      <c:pt idx="367">
                        <c:v>651</c:v>
                      </c:pt>
                      <c:pt idx="368">
                        <c:v>696</c:v>
                      </c:pt>
                      <c:pt idx="369">
                        <c:v>778</c:v>
                      </c:pt>
                      <c:pt idx="370">
                        <c:v>821</c:v>
                      </c:pt>
                      <c:pt idx="371">
                        <c:v>880</c:v>
                      </c:pt>
                      <c:pt idx="372">
                        <c:v>968</c:v>
                      </c:pt>
                      <c:pt idx="373">
                        <c:v>971</c:v>
                      </c:pt>
                      <c:pt idx="374">
                        <c:v>948</c:v>
                      </c:pt>
                      <c:pt idx="375">
                        <c:v>928</c:v>
                      </c:pt>
                      <c:pt idx="376">
                        <c:v>858</c:v>
                      </c:pt>
                      <c:pt idx="377">
                        <c:v>795</c:v>
                      </c:pt>
                      <c:pt idx="378">
                        <c:v>765</c:v>
                      </c:pt>
                      <c:pt idx="379">
                        <c:v>719</c:v>
                      </c:pt>
                      <c:pt idx="380">
                        <c:v>669</c:v>
                      </c:pt>
                      <c:pt idx="381">
                        <c:v>627</c:v>
                      </c:pt>
                      <c:pt idx="382">
                        <c:v>595</c:v>
                      </c:pt>
                      <c:pt idx="383">
                        <c:v>569</c:v>
                      </c:pt>
                      <c:pt idx="384">
                        <c:v>546</c:v>
                      </c:pt>
                      <c:pt idx="385">
                        <c:v>525</c:v>
                      </c:pt>
                      <c:pt idx="386">
                        <c:v>514</c:v>
                      </c:pt>
                      <c:pt idx="387">
                        <c:v>514</c:v>
                      </c:pt>
                      <c:pt idx="388">
                        <c:v>529</c:v>
                      </c:pt>
                      <c:pt idx="389">
                        <c:v>526</c:v>
                      </c:pt>
                      <c:pt idx="390">
                        <c:v>509</c:v>
                      </c:pt>
                      <c:pt idx="391">
                        <c:v>507</c:v>
                      </c:pt>
                      <c:pt idx="392">
                        <c:v>502</c:v>
                      </c:pt>
                      <c:pt idx="393">
                        <c:v>506</c:v>
                      </c:pt>
                      <c:pt idx="394">
                        <c:v>505</c:v>
                      </c:pt>
                      <c:pt idx="395">
                        <c:v>502</c:v>
                      </c:pt>
                      <c:pt idx="396">
                        <c:v>513</c:v>
                      </c:pt>
                      <c:pt idx="397">
                        <c:v>538</c:v>
                      </c:pt>
                      <c:pt idx="398">
                        <c:v>545</c:v>
                      </c:pt>
                      <c:pt idx="399">
                        <c:v>540</c:v>
                      </c:pt>
                      <c:pt idx="400">
                        <c:v>532</c:v>
                      </c:pt>
                      <c:pt idx="401">
                        <c:v>539</c:v>
                      </c:pt>
                      <c:pt idx="402">
                        <c:v>557</c:v>
                      </c:pt>
                      <c:pt idx="403">
                        <c:v>590</c:v>
                      </c:pt>
                      <c:pt idx="404">
                        <c:v>630</c:v>
                      </c:pt>
                      <c:pt idx="405">
                        <c:v>687</c:v>
                      </c:pt>
                      <c:pt idx="406">
                        <c:v>695</c:v>
                      </c:pt>
                      <c:pt idx="407">
                        <c:v>674</c:v>
                      </c:pt>
                      <c:pt idx="408">
                        <c:v>662</c:v>
                      </c:pt>
                      <c:pt idx="409">
                        <c:v>646</c:v>
                      </c:pt>
                      <c:pt idx="410">
                        <c:v>624</c:v>
                      </c:pt>
                      <c:pt idx="411">
                        <c:v>628</c:v>
                      </c:pt>
                      <c:pt idx="412">
                        <c:v>677</c:v>
                      </c:pt>
                      <c:pt idx="413">
                        <c:v>670</c:v>
                      </c:pt>
                      <c:pt idx="414">
                        <c:v>692</c:v>
                      </c:pt>
                      <c:pt idx="415">
                        <c:v>702</c:v>
                      </c:pt>
                      <c:pt idx="416">
                        <c:v>719</c:v>
                      </c:pt>
                      <c:pt idx="417">
                        <c:v>754</c:v>
                      </c:pt>
                      <c:pt idx="418">
                        <c:v>758</c:v>
                      </c:pt>
                      <c:pt idx="419">
                        <c:v>714</c:v>
                      </c:pt>
                      <c:pt idx="420">
                        <c:v>708</c:v>
                      </c:pt>
                      <c:pt idx="421">
                        <c:v>687</c:v>
                      </c:pt>
                      <c:pt idx="422">
                        <c:v>732</c:v>
                      </c:pt>
                      <c:pt idx="423">
                        <c:v>740</c:v>
                      </c:pt>
                      <c:pt idx="424">
                        <c:v>791</c:v>
                      </c:pt>
                      <c:pt idx="425">
                        <c:v>856</c:v>
                      </c:pt>
                      <c:pt idx="426">
                        <c:v>913</c:v>
                      </c:pt>
                      <c:pt idx="427">
                        <c:v>942</c:v>
                      </c:pt>
                      <c:pt idx="428">
                        <c:v>966</c:v>
                      </c:pt>
                      <c:pt idx="429">
                        <c:v>910</c:v>
                      </c:pt>
                      <c:pt idx="430">
                        <c:v>823</c:v>
                      </c:pt>
                      <c:pt idx="431">
                        <c:v>722</c:v>
                      </c:pt>
                      <c:pt idx="432">
                        <c:v>650</c:v>
                      </c:pt>
                      <c:pt idx="433">
                        <c:v>640</c:v>
                      </c:pt>
                      <c:pt idx="434">
                        <c:v>613</c:v>
                      </c:pt>
                      <c:pt idx="435">
                        <c:v>604</c:v>
                      </c:pt>
                      <c:pt idx="436">
                        <c:v>602</c:v>
                      </c:pt>
                      <c:pt idx="437">
                        <c:v>616</c:v>
                      </c:pt>
                      <c:pt idx="438">
                        <c:v>601</c:v>
                      </c:pt>
                      <c:pt idx="439">
                        <c:v>562</c:v>
                      </c:pt>
                      <c:pt idx="440">
                        <c:v>538</c:v>
                      </c:pt>
                      <c:pt idx="441">
                        <c:v>532</c:v>
                      </c:pt>
                      <c:pt idx="442">
                        <c:v>523</c:v>
                      </c:pt>
                      <c:pt idx="443">
                        <c:v>532</c:v>
                      </c:pt>
                      <c:pt idx="444">
                        <c:v>517</c:v>
                      </c:pt>
                      <c:pt idx="445">
                        <c:v>528</c:v>
                      </c:pt>
                      <c:pt idx="446">
                        <c:v>522</c:v>
                      </c:pt>
                      <c:pt idx="447">
                        <c:v>527</c:v>
                      </c:pt>
                      <c:pt idx="448">
                        <c:v>515</c:v>
                      </c:pt>
                      <c:pt idx="449">
                        <c:v>515</c:v>
                      </c:pt>
                      <c:pt idx="450">
                        <c:v>546</c:v>
                      </c:pt>
                      <c:pt idx="451">
                        <c:v>569</c:v>
                      </c:pt>
                      <c:pt idx="452">
                        <c:v>566</c:v>
                      </c:pt>
                      <c:pt idx="453">
                        <c:v>567</c:v>
                      </c:pt>
                      <c:pt idx="454">
                        <c:v>582</c:v>
                      </c:pt>
                      <c:pt idx="455">
                        <c:v>606</c:v>
                      </c:pt>
                      <c:pt idx="456">
                        <c:v>696</c:v>
                      </c:pt>
                      <c:pt idx="457">
                        <c:v>733</c:v>
                      </c:pt>
                      <c:pt idx="458">
                        <c:v>748</c:v>
                      </c:pt>
                      <c:pt idx="459">
                        <c:v>724</c:v>
                      </c:pt>
                      <c:pt idx="460">
                        <c:v>722</c:v>
                      </c:pt>
                      <c:pt idx="461">
                        <c:v>722</c:v>
                      </c:pt>
                      <c:pt idx="462">
                        <c:v>662</c:v>
                      </c:pt>
                      <c:pt idx="463">
                        <c:v>617</c:v>
                      </c:pt>
                      <c:pt idx="464">
                        <c:v>622</c:v>
                      </c:pt>
                      <c:pt idx="465">
                        <c:v>660</c:v>
                      </c:pt>
                      <c:pt idx="466">
                        <c:v>685</c:v>
                      </c:pt>
                      <c:pt idx="467">
                        <c:v>658</c:v>
                      </c:pt>
                      <c:pt idx="468">
                        <c:v>693</c:v>
                      </c:pt>
                      <c:pt idx="469">
                        <c:v>707</c:v>
                      </c:pt>
                      <c:pt idx="470">
                        <c:v>701</c:v>
                      </c:pt>
                      <c:pt idx="471">
                        <c:v>774</c:v>
                      </c:pt>
                      <c:pt idx="472">
                        <c:v>910</c:v>
                      </c:pt>
                      <c:pt idx="473">
                        <c:v>985</c:v>
                      </c:pt>
                      <c:pt idx="474">
                        <c:v>1003</c:v>
                      </c:pt>
                      <c:pt idx="475">
                        <c:v>1023</c:v>
                      </c:pt>
                      <c:pt idx="476">
                        <c:v>1147</c:v>
                      </c:pt>
                      <c:pt idx="477">
                        <c:v>1248</c:v>
                      </c:pt>
                      <c:pt idx="478">
                        <c:v>1121</c:v>
                      </c:pt>
                      <c:pt idx="479">
                        <c:v>1072</c:v>
                      </c:pt>
                      <c:pt idx="480">
                        <c:v>989</c:v>
                      </c:pt>
                      <c:pt idx="481">
                        <c:v>902</c:v>
                      </c:pt>
                      <c:pt idx="482">
                        <c:v>809</c:v>
                      </c:pt>
                      <c:pt idx="483">
                        <c:v>721</c:v>
                      </c:pt>
                      <c:pt idx="484">
                        <c:v>709</c:v>
                      </c:pt>
                      <c:pt idx="485">
                        <c:v>681</c:v>
                      </c:pt>
                      <c:pt idx="486">
                        <c:v>643</c:v>
                      </c:pt>
                      <c:pt idx="487">
                        <c:v>615</c:v>
                      </c:pt>
                      <c:pt idx="488">
                        <c:v>608</c:v>
                      </c:pt>
                      <c:pt idx="489">
                        <c:v>598</c:v>
                      </c:pt>
                      <c:pt idx="490">
                        <c:v>589</c:v>
                      </c:pt>
                      <c:pt idx="491">
                        <c:v>590</c:v>
                      </c:pt>
                      <c:pt idx="492">
                        <c:v>578</c:v>
                      </c:pt>
                      <c:pt idx="493">
                        <c:v>552</c:v>
                      </c:pt>
                      <c:pt idx="494">
                        <c:v>533</c:v>
                      </c:pt>
                      <c:pt idx="495">
                        <c:v>526</c:v>
                      </c:pt>
                      <c:pt idx="496">
                        <c:v>522</c:v>
                      </c:pt>
                      <c:pt idx="497">
                        <c:v>508</c:v>
                      </c:pt>
                      <c:pt idx="498">
                        <c:v>508</c:v>
                      </c:pt>
                      <c:pt idx="499">
                        <c:v>502</c:v>
                      </c:pt>
                      <c:pt idx="500">
                        <c:v>504</c:v>
                      </c:pt>
                      <c:pt idx="501">
                        <c:v>508</c:v>
                      </c:pt>
                    </c:numCache>
                  </c:numRef>
                </c:val>
                <c:smooth val="0"/>
                <c:extLst xmlns:c15="http://schemas.microsoft.com/office/drawing/2012/chart">
                  <c:ext xmlns:c16="http://schemas.microsoft.com/office/drawing/2014/chart" uri="{C3380CC4-5D6E-409C-BE32-E72D297353CC}">
                    <c16:uniqueId val="{00000016-506C-4C2F-92FC-8DF2D5A74E9C}"/>
                  </c:ext>
                </c:extLst>
              </c15:ser>
            </c15:filteredLineSeries>
            <c15:filteredLineSeries>
              <c15:ser>
                <c:idx val="22"/>
                <c:order val="22"/>
                <c:tx>
                  <c:strRef>
                    <c:extLst xmlns:c15="http://schemas.microsoft.com/office/drawing/2012/chart">
                      <c:ext xmlns:c15="http://schemas.microsoft.com/office/drawing/2012/chart" uri="{02D57815-91ED-43cb-92C2-25804820EDAC}">
                        <c15:formulaRef>
                          <c15:sqref>新建文本文档!$X$1</c15:sqref>
                        </c15:formulaRef>
                      </c:ext>
                    </c:extLst>
                    <c:strCache>
                      <c:ptCount val="1"/>
                      <c:pt idx="0">
                        <c:v>South Africa</c:v>
                      </c:pt>
                    </c:strCache>
                  </c:strRef>
                </c:tx>
                <c:spPr>
                  <a:ln w="22225" cap="rnd">
                    <a:solidFill>
                      <a:schemeClr val="accent3">
                        <a:lumMod val="70000"/>
                      </a:schemeClr>
                    </a:solidFill>
                  </a:ln>
                  <a:effectLst>
                    <a:glow rad="139700">
                      <a:schemeClr val="accent3">
                        <a:lumMod val="7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X$2:$X$503</c15:sqref>
                        </c15:formulaRef>
                      </c:ext>
                    </c:extLst>
                    <c:numCache>
                      <c:formatCode>General</c:formatCode>
                      <c:ptCount val="502"/>
                      <c:pt idx="2">
                        <c:v>1835</c:v>
                      </c:pt>
                      <c:pt idx="3">
                        <c:v>1866</c:v>
                      </c:pt>
                      <c:pt idx="4">
                        <c:v>1991</c:v>
                      </c:pt>
                      <c:pt idx="5">
                        <c:v>2169</c:v>
                      </c:pt>
                      <c:pt idx="6">
                        <c:v>1958</c:v>
                      </c:pt>
                      <c:pt idx="7">
                        <c:v>2380</c:v>
                      </c:pt>
                      <c:pt idx="8">
                        <c:v>2244</c:v>
                      </c:pt>
                      <c:pt idx="9">
                        <c:v>2179</c:v>
                      </c:pt>
                      <c:pt idx="10">
                        <c:v>2160</c:v>
                      </c:pt>
                      <c:pt idx="11">
                        <c:v>2199</c:v>
                      </c:pt>
                      <c:pt idx="12">
                        <c:v>2782</c:v>
                      </c:pt>
                      <c:pt idx="13">
                        <c:v>2312</c:v>
                      </c:pt>
                      <c:pt idx="14">
                        <c:v>2343</c:v>
                      </c:pt>
                      <c:pt idx="15">
                        <c:v>2241</c:v>
                      </c:pt>
                      <c:pt idx="16">
                        <c:v>2398</c:v>
                      </c:pt>
                      <c:pt idx="17">
                        <c:v>2573</c:v>
                      </c:pt>
                      <c:pt idx="18">
                        <c:v>3048</c:v>
                      </c:pt>
                      <c:pt idx="19">
                        <c:v>3212</c:v>
                      </c:pt>
                      <c:pt idx="20">
                        <c:v>3975</c:v>
                      </c:pt>
                      <c:pt idx="21">
                        <c:v>4159</c:v>
                      </c:pt>
                      <c:pt idx="22">
                        <c:v>4707</c:v>
                      </c:pt>
                      <c:pt idx="23">
                        <c:v>4619</c:v>
                      </c:pt>
                      <c:pt idx="24">
                        <c:v>3571</c:v>
                      </c:pt>
                      <c:pt idx="25">
                        <c:v>3344</c:v>
                      </c:pt>
                      <c:pt idx="26">
                        <c:v>4091</c:v>
                      </c:pt>
                      <c:pt idx="27">
                        <c:v>3623</c:v>
                      </c:pt>
                      <c:pt idx="28">
                        <c:v>3225</c:v>
                      </c:pt>
                      <c:pt idx="29">
                        <c:v>3205</c:v>
                      </c:pt>
                      <c:pt idx="30">
                        <c:v>2975</c:v>
                      </c:pt>
                      <c:pt idx="31">
                        <c:v>3130</c:v>
                      </c:pt>
                      <c:pt idx="32">
                        <c:v>3062</c:v>
                      </c:pt>
                      <c:pt idx="33">
                        <c:v>3002</c:v>
                      </c:pt>
                      <c:pt idx="34">
                        <c:v>2950</c:v>
                      </c:pt>
                      <c:pt idx="35">
                        <c:v>2798</c:v>
                      </c:pt>
                      <c:pt idx="36">
                        <c:v>3332</c:v>
                      </c:pt>
                      <c:pt idx="37">
                        <c:v>3072</c:v>
                      </c:pt>
                      <c:pt idx="38">
                        <c:v>2687</c:v>
                      </c:pt>
                      <c:pt idx="39">
                        <c:v>2390</c:v>
                      </c:pt>
                      <c:pt idx="40">
                        <c:v>2650</c:v>
                      </c:pt>
                      <c:pt idx="41">
                        <c:v>2596</c:v>
                      </c:pt>
                      <c:pt idx="42">
                        <c:v>2298</c:v>
                      </c:pt>
                      <c:pt idx="43">
                        <c:v>1857</c:v>
                      </c:pt>
                      <c:pt idx="44">
                        <c:v>2125</c:v>
                      </c:pt>
                      <c:pt idx="45">
                        <c:v>2256</c:v>
                      </c:pt>
                      <c:pt idx="46">
                        <c:v>2019</c:v>
                      </c:pt>
                      <c:pt idx="47">
                        <c:v>2376</c:v>
                      </c:pt>
                      <c:pt idx="48">
                        <c:v>2141</c:v>
                      </c:pt>
                      <c:pt idx="49">
                        <c:v>1928</c:v>
                      </c:pt>
                      <c:pt idx="50">
                        <c:v>1626</c:v>
                      </c:pt>
                      <c:pt idx="51">
                        <c:v>1786</c:v>
                      </c:pt>
                      <c:pt idx="52">
                        <c:v>2284</c:v>
                      </c:pt>
                      <c:pt idx="53">
                        <c:v>2046</c:v>
                      </c:pt>
                      <c:pt idx="54">
                        <c:v>1714</c:v>
                      </c:pt>
                      <c:pt idx="55">
                        <c:v>1844</c:v>
                      </c:pt>
                      <c:pt idx="56">
                        <c:v>1662</c:v>
                      </c:pt>
                      <c:pt idx="57">
                        <c:v>1797</c:v>
                      </c:pt>
                      <c:pt idx="58">
                        <c:v>2136</c:v>
                      </c:pt>
                      <c:pt idx="59">
                        <c:v>2414</c:v>
                      </c:pt>
                      <c:pt idx="60">
                        <c:v>1858</c:v>
                      </c:pt>
                      <c:pt idx="61">
                        <c:v>2002</c:v>
                      </c:pt>
                      <c:pt idx="62">
                        <c:v>2338</c:v>
                      </c:pt>
                      <c:pt idx="63">
                        <c:v>2198</c:v>
                      </c:pt>
                      <c:pt idx="64">
                        <c:v>2124</c:v>
                      </c:pt>
                      <c:pt idx="65">
                        <c:v>2220</c:v>
                      </c:pt>
                      <c:pt idx="66">
                        <c:v>2508</c:v>
                      </c:pt>
                      <c:pt idx="67">
                        <c:v>2221</c:v>
                      </c:pt>
                      <c:pt idx="68">
                        <c:v>1944</c:v>
                      </c:pt>
                      <c:pt idx="69">
                        <c:v>2628</c:v>
                      </c:pt>
                      <c:pt idx="70">
                        <c:v>2928</c:v>
                      </c:pt>
                      <c:pt idx="71">
                        <c:v>2821</c:v>
                      </c:pt>
                      <c:pt idx="72">
                        <c:v>2947</c:v>
                      </c:pt>
                      <c:pt idx="73">
                        <c:v>3481</c:v>
                      </c:pt>
                      <c:pt idx="74">
                        <c:v>3235</c:v>
                      </c:pt>
                      <c:pt idx="75">
                        <c:v>3367</c:v>
                      </c:pt>
                      <c:pt idx="76">
                        <c:v>2954</c:v>
                      </c:pt>
                      <c:pt idx="77">
                        <c:v>3329</c:v>
                      </c:pt>
                      <c:pt idx="78">
                        <c:v>3146</c:v>
                      </c:pt>
                      <c:pt idx="79">
                        <c:v>3580</c:v>
                      </c:pt>
                      <c:pt idx="80">
                        <c:v>3665</c:v>
                      </c:pt>
                      <c:pt idx="81">
                        <c:v>3743</c:v>
                      </c:pt>
                      <c:pt idx="82">
                        <c:v>3816</c:v>
                      </c:pt>
                      <c:pt idx="83">
                        <c:v>3889</c:v>
                      </c:pt>
                      <c:pt idx="84">
                        <c:v>4253</c:v>
                      </c:pt>
                      <c:pt idx="85">
                        <c:v>3900</c:v>
                      </c:pt>
                      <c:pt idx="86">
                        <c:v>3648</c:v>
                      </c:pt>
                      <c:pt idx="87">
                        <c:v>3293</c:v>
                      </c:pt>
                      <c:pt idx="88">
                        <c:v>3002</c:v>
                      </c:pt>
                      <c:pt idx="89">
                        <c:v>2896</c:v>
                      </c:pt>
                      <c:pt idx="90">
                        <c:v>2801</c:v>
                      </c:pt>
                      <c:pt idx="91">
                        <c:v>2291</c:v>
                      </c:pt>
                      <c:pt idx="92">
                        <c:v>2553</c:v>
                      </c:pt>
                      <c:pt idx="93">
                        <c:v>2251</c:v>
                      </c:pt>
                      <c:pt idx="94">
                        <c:v>2655</c:v>
                      </c:pt>
                      <c:pt idx="95">
                        <c:v>2343</c:v>
                      </c:pt>
                      <c:pt idx="96">
                        <c:v>2083</c:v>
                      </c:pt>
                      <c:pt idx="97">
                        <c:v>1968</c:v>
                      </c:pt>
                      <c:pt idx="98">
                        <c:v>1839</c:v>
                      </c:pt>
                      <c:pt idx="99">
                        <c:v>1755</c:v>
                      </c:pt>
                      <c:pt idx="100">
                        <c:v>2014</c:v>
                      </c:pt>
                      <c:pt idx="101">
                        <c:v>1838</c:v>
                      </c:pt>
                      <c:pt idx="102">
                        <c:v>1725</c:v>
                      </c:pt>
                      <c:pt idx="103">
                        <c:v>1944</c:v>
                      </c:pt>
                      <c:pt idx="104">
                        <c:v>1915</c:v>
                      </c:pt>
                      <c:pt idx="105">
                        <c:v>1630</c:v>
                      </c:pt>
                      <c:pt idx="106">
                        <c:v>1799</c:v>
                      </c:pt>
                      <c:pt idx="107">
                        <c:v>1777</c:v>
                      </c:pt>
                      <c:pt idx="108">
                        <c:v>1874</c:v>
                      </c:pt>
                      <c:pt idx="109">
                        <c:v>2044</c:v>
                      </c:pt>
                      <c:pt idx="110">
                        <c:v>2116</c:v>
                      </c:pt>
                      <c:pt idx="111">
                        <c:v>2362</c:v>
                      </c:pt>
                      <c:pt idx="112">
                        <c:v>2203</c:v>
                      </c:pt>
                      <c:pt idx="113">
                        <c:v>2161</c:v>
                      </c:pt>
                      <c:pt idx="114">
                        <c:v>2029</c:v>
                      </c:pt>
                      <c:pt idx="115">
                        <c:v>1973</c:v>
                      </c:pt>
                      <c:pt idx="116">
                        <c:v>2369</c:v>
                      </c:pt>
                      <c:pt idx="117">
                        <c:v>2428</c:v>
                      </c:pt>
                      <c:pt idx="118">
                        <c:v>2438</c:v>
                      </c:pt>
                      <c:pt idx="119">
                        <c:v>2506</c:v>
                      </c:pt>
                      <c:pt idx="120">
                        <c:v>2499</c:v>
                      </c:pt>
                      <c:pt idx="121">
                        <c:v>2450</c:v>
                      </c:pt>
                      <c:pt idx="122">
                        <c:v>2485</c:v>
                      </c:pt>
                      <c:pt idx="123">
                        <c:v>2697</c:v>
                      </c:pt>
                      <c:pt idx="124">
                        <c:v>2465</c:v>
                      </c:pt>
                      <c:pt idx="125">
                        <c:v>2706</c:v>
                      </c:pt>
                      <c:pt idx="126">
                        <c:v>3121</c:v>
                      </c:pt>
                      <c:pt idx="127">
                        <c:v>3497</c:v>
                      </c:pt>
                      <c:pt idx="128">
                        <c:v>3771</c:v>
                      </c:pt>
                      <c:pt idx="129">
                        <c:v>3691</c:v>
                      </c:pt>
                      <c:pt idx="130">
                        <c:v>3758</c:v>
                      </c:pt>
                      <c:pt idx="131">
                        <c:v>4149</c:v>
                      </c:pt>
                      <c:pt idx="132">
                        <c:v>3806</c:v>
                      </c:pt>
                      <c:pt idx="133">
                        <c:v>3971</c:v>
                      </c:pt>
                      <c:pt idx="134">
                        <c:v>3874</c:v>
                      </c:pt>
                      <c:pt idx="135">
                        <c:v>3594</c:v>
                      </c:pt>
                      <c:pt idx="136">
                        <c:v>3687</c:v>
                      </c:pt>
                      <c:pt idx="137">
                        <c:v>3494</c:v>
                      </c:pt>
                      <c:pt idx="138">
                        <c:v>3073</c:v>
                      </c:pt>
                      <c:pt idx="139">
                        <c:v>2849</c:v>
                      </c:pt>
                      <c:pt idx="140">
                        <c:v>2938</c:v>
                      </c:pt>
                      <c:pt idx="141">
                        <c:v>2728</c:v>
                      </c:pt>
                      <c:pt idx="142">
                        <c:v>2778</c:v>
                      </c:pt>
                      <c:pt idx="143">
                        <c:v>2375</c:v>
                      </c:pt>
                      <c:pt idx="144">
                        <c:v>2680</c:v>
                      </c:pt>
                      <c:pt idx="145">
                        <c:v>2548</c:v>
                      </c:pt>
                      <c:pt idx="146">
                        <c:v>2005</c:v>
                      </c:pt>
                      <c:pt idx="147">
                        <c:v>2097</c:v>
                      </c:pt>
                      <c:pt idx="148">
                        <c:v>1825</c:v>
                      </c:pt>
                      <c:pt idx="149">
                        <c:v>1976</c:v>
                      </c:pt>
                      <c:pt idx="150">
                        <c:v>1920</c:v>
                      </c:pt>
                      <c:pt idx="151">
                        <c:v>2146</c:v>
                      </c:pt>
                      <c:pt idx="152">
                        <c:v>2080</c:v>
                      </c:pt>
                      <c:pt idx="153">
                        <c:v>1928</c:v>
                      </c:pt>
                      <c:pt idx="154">
                        <c:v>2096</c:v>
                      </c:pt>
                      <c:pt idx="155">
                        <c:v>2126</c:v>
                      </c:pt>
                      <c:pt idx="156">
                        <c:v>1785</c:v>
                      </c:pt>
                      <c:pt idx="157">
                        <c:v>1783</c:v>
                      </c:pt>
                      <c:pt idx="158">
                        <c:v>1766</c:v>
                      </c:pt>
                      <c:pt idx="159">
                        <c:v>1609</c:v>
                      </c:pt>
                      <c:pt idx="160">
                        <c:v>1475</c:v>
                      </c:pt>
                      <c:pt idx="161">
                        <c:v>1989</c:v>
                      </c:pt>
                      <c:pt idx="162">
                        <c:v>2182</c:v>
                      </c:pt>
                      <c:pt idx="163">
                        <c:v>2490</c:v>
                      </c:pt>
                      <c:pt idx="164">
                        <c:v>2154</c:v>
                      </c:pt>
                      <c:pt idx="165">
                        <c:v>2066</c:v>
                      </c:pt>
                      <c:pt idx="166">
                        <c:v>2584</c:v>
                      </c:pt>
                      <c:pt idx="167">
                        <c:v>2515</c:v>
                      </c:pt>
                      <c:pt idx="168">
                        <c:v>2420</c:v>
                      </c:pt>
                      <c:pt idx="169">
                        <c:v>2498</c:v>
                      </c:pt>
                      <c:pt idx="170">
                        <c:v>2591</c:v>
                      </c:pt>
                      <c:pt idx="171">
                        <c:v>2453</c:v>
                      </c:pt>
                      <c:pt idx="172">
                        <c:v>2524</c:v>
                      </c:pt>
                      <c:pt idx="173">
                        <c:v>3069</c:v>
                      </c:pt>
                      <c:pt idx="174">
                        <c:v>2809</c:v>
                      </c:pt>
                      <c:pt idx="175">
                        <c:v>3326</c:v>
                      </c:pt>
                      <c:pt idx="176">
                        <c:v>3473</c:v>
                      </c:pt>
                      <c:pt idx="177">
                        <c:v>3644</c:v>
                      </c:pt>
                      <c:pt idx="178">
                        <c:v>4172</c:v>
                      </c:pt>
                      <c:pt idx="179">
                        <c:v>4406</c:v>
                      </c:pt>
                      <c:pt idx="180">
                        <c:v>3929</c:v>
                      </c:pt>
                      <c:pt idx="181">
                        <c:v>4000</c:v>
                      </c:pt>
                      <c:pt idx="182">
                        <c:v>3559</c:v>
                      </c:pt>
                      <c:pt idx="183">
                        <c:v>3446</c:v>
                      </c:pt>
                      <c:pt idx="184">
                        <c:v>3231</c:v>
                      </c:pt>
                      <c:pt idx="185">
                        <c:v>3256</c:v>
                      </c:pt>
                      <c:pt idx="186">
                        <c:v>4079</c:v>
                      </c:pt>
                      <c:pt idx="187">
                        <c:v>5780</c:v>
                      </c:pt>
                      <c:pt idx="188">
                        <c:v>6514</c:v>
                      </c:pt>
                      <c:pt idx="189">
                        <c:v>5529</c:v>
                      </c:pt>
                      <c:pt idx="190">
                        <c:v>4987</c:v>
                      </c:pt>
                      <c:pt idx="191">
                        <c:v>3958</c:v>
                      </c:pt>
                      <c:pt idx="192">
                        <c:v>3249</c:v>
                      </c:pt>
                      <c:pt idx="193">
                        <c:v>2805</c:v>
                      </c:pt>
                      <c:pt idx="194">
                        <c:v>2538</c:v>
                      </c:pt>
                      <c:pt idx="195">
                        <c:v>2624</c:v>
                      </c:pt>
                      <c:pt idx="196">
                        <c:v>2284</c:v>
                      </c:pt>
                      <c:pt idx="197">
                        <c:v>2168</c:v>
                      </c:pt>
                      <c:pt idx="198">
                        <c:v>2306</c:v>
                      </c:pt>
                      <c:pt idx="199">
                        <c:v>2575</c:v>
                      </c:pt>
                      <c:pt idx="200">
                        <c:v>2228</c:v>
                      </c:pt>
                      <c:pt idx="201">
                        <c:v>2134</c:v>
                      </c:pt>
                      <c:pt idx="202">
                        <c:v>2027</c:v>
                      </c:pt>
                      <c:pt idx="203">
                        <c:v>1960</c:v>
                      </c:pt>
                      <c:pt idx="204">
                        <c:v>1723</c:v>
                      </c:pt>
                      <c:pt idx="205">
                        <c:v>1895</c:v>
                      </c:pt>
                      <c:pt idx="206">
                        <c:v>1917</c:v>
                      </c:pt>
                      <c:pt idx="207">
                        <c:v>1722</c:v>
                      </c:pt>
                      <c:pt idx="208">
                        <c:v>1923</c:v>
                      </c:pt>
                      <c:pt idx="209">
                        <c:v>1643</c:v>
                      </c:pt>
                      <c:pt idx="210">
                        <c:v>1628</c:v>
                      </c:pt>
                      <c:pt idx="211">
                        <c:v>1632</c:v>
                      </c:pt>
                      <c:pt idx="212">
                        <c:v>1670</c:v>
                      </c:pt>
                      <c:pt idx="213">
                        <c:v>1730</c:v>
                      </c:pt>
                      <c:pt idx="214">
                        <c:v>1915</c:v>
                      </c:pt>
                      <c:pt idx="215">
                        <c:v>2019</c:v>
                      </c:pt>
                      <c:pt idx="216">
                        <c:v>1967</c:v>
                      </c:pt>
                      <c:pt idx="217">
                        <c:v>1991</c:v>
                      </c:pt>
                      <c:pt idx="218">
                        <c:v>2153</c:v>
                      </c:pt>
                      <c:pt idx="219">
                        <c:v>2138</c:v>
                      </c:pt>
                      <c:pt idx="220">
                        <c:v>2044</c:v>
                      </c:pt>
                      <c:pt idx="221">
                        <c:v>2288</c:v>
                      </c:pt>
                      <c:pt idx="222">
                        <c:v>2224</c:v>
                      </c:pt>
                      <c:pt idx="223">
                        <c:v>2350</c:v>
                      </c:pt>
                      <c:pt idx="224">
                        <c:v>2417</c:v>
                      </c:pt>
                      <c:pt idx="225">
                        <c:v>2747</c:v>
                      </c:pt>
                      <c:pt idx="226">
                        <c:v>2799</c:v>
                      </c:pt>
                      <c:pt idx="227">
                        <c:v>3065</c:v>
                      </c:pt>
                      <c:pt idx="228">
                        <c:v>3178</c:v>
                      </c:pt>
                      <c:pt idx="229">
                        <c:v>3121</c:v>
                      </c:pt>
                      <c:pt idx="230">
                        <c:v>2687</c:v>
                      </c:pt>
                      <c:pt idx="231">
                        <c:v>3117</c:v>
                      </c:pt>
                      <c:pt idx="232">
                        <c:v>3071</c:v>
                      </c:pt>
                      <c:pt idx="233">
                        <c:v>3322</c:v>
                      </c:pt>
                      <c:pt idx="234">
                        <c:v>3300</c:v>
                      </c:pt>
                      <c:pt idx="235">
                        <c:v>3096</c:v>
                      </c:pt>
                      <c:pt idx="236">
                        <c:v>3281</c:v>
                      </c:pt>
                      <c:pt idx="237">
                        <c:v>3177</c:v>
                      </c:pt>
                      <c:pt idx="238">
                        <c:v>3403</c:v>
                      </c:pt>
                      <c:pt idx="239">
                        <c:v>3969</c:v>
                      </c:pt>
                      <c:pt idx="240">
                        <c:v>3732</c:v>
                      </c:pt>
                      <c:pt idx="241">
                        <c:v>3772</c:v>
                      </c:pt>
                      <c:pt idx="242">
                        <c:v>3446</c:v>
                      </c:pt>
                      <c:pt idx="243">
                        <c:v>3106</c:v>
                      </c:pt>
                      <c:pt idx="244">
                        <c:v>2970</c:v>
                      </c:pt>
                      <c:pt idx="245">
                        <c:v>2710</c:v>
                      </c:pt>
                      <c:pt idx="246">
                        <c:v>2312</c:v>
                      </c:pt>
                      <c:pt idx="247">
                        <c:v>2508</c:v>
                      </c:pt>
                      <c:pt idx="248">
                        <c:v>2289</c:v>
                      </c:pt>
                      <c:pt idx="249">
                        <c:v>2165</c:v>
                      </c:pt>
                      <c:pt idx="250">
                        <c:v>2038</c:v>
                      </c:pt>
                      <c:pt idx="251">
                        <c:v>2063</c:v>
                      </c:pt>
                      <c:pt idx="252">
                        <c:v>2238</c:v>
                      </c:pt>
                      <c:pt idx="253">
                        <c:v>1934</c:v>
                      </c:pt>
                      <c:pt idx="254">
                        <c:v>1824</c:v>
                      </c:pt>
                      <c:pt idx="255">
                        <c:v>1817</c:v>
                      </c:pt>
                      <c:pt idx="256">
                        <c:v>1865</c:v>
                      </c:pt>
                      <c:pt idx="257">
                        <c:v>1867</c:v>
                      </c:pt>
                      <c:pt idx="258">
                        <c:v>1827</c:v>
                      </c:pt>
                      <c:pt idx="259">
                        <c:v>1855</c:v>
                      </c:pt>
                      <c:pt idx="260">
                        <c:v>2059</c:v>
                      </c:pt>
                      <c:pt idx="261">
                        <c:v>1695</c:v>
                      </c:pt>
                      <c:pt idx="262">
                        <c:v>1642</c:v>
                      </c:pt>
                      <c:pt idx="263">
                        <c:v>1784</c:v>
                      </c:pt>
                      <c:pt idx="264">
                        <c:v>1776</c:v>
                      </c:pt>
                      <c:pt idx="265">
                        <c:v>2146</c:v>
                      </c:pt>
                      <c:pt idx="266">
                        <c:v>2311</c:v>
                      </c:pt>
                      <c:pt idx="267">
                        <c:v>2232</c:v>
                      </c:pt>
                      <c:pt idx="268">
                        <c:v>2004</c:v>
                      </c:pt>
                      <c:pt idx="269">
                        <c:v>2062</c:v>
                      </c:pt>
                      <c:pt idx="270">
                        <c:v>2126</c:v>
                      </c:pt>
                      <c:pt idx="271">
                        <c:v>1928</c:v>
                      </c:pt>
                      <c:pt idx="272">
                        <c:v>2058</c:v>
                      </c:pt>
                      <c:pt idx="273">
                        <c:v>2101</c:v>
                      </c:pt>
                      <c:pt idx="274">
                        <c:v>2096</c:v>
                      </c:pt>
                      <c:pt idx="275">
                        <c:v>2297</c:v>
                      </c:pt>
                      <c:pt idx="276">
                        <c:v>2216</c:v>
                      </c:pt>
                      <c:pt idx="277">
                        <c:v>2532</c:v>
                      </c:pt>
                      <c:pt idx="278">
                        <c:v>2700</c:v>
                      </c:pt>
                      <c:pt idx="279">
                        <c:v>3095</c:v>
                      </c:pt>
                      <c:pt idx="280">
                        <c:v>3052</c:v>
                      </c:pt>
                      <c:pt idx="281">
                        <c:v>3226</c:v>
                      </c:pt>
                      <c:pt idx="282">
                        <c:v>3719</c:v>
                      </c:pt>
                      <c:pt idx="283">
                        <c:v>4046</c:v>
                      </c:pt>
                      <c:pt idx="284">
                        <c:v>4060</c:v>
                      </c:pt>
                      <c:pt idx="285">
                        <c:v>3679</c:v>
                      </c:pt>
                      <c:pt idx="286">
                        <c:v>2971</c:v>
                      </c:pt>
                      <c:pt idx="287">
                        <c:v>3197</c:v>
                      </c:pt>
                      <c:pt idx="288">
                        <c:v>3161</c:v>
                      </c:pt>
                      <c:pt idx="289">
                        <c:v>3143</c:v>
                      </c:pt>
                      <c:pt idx="290">
                        <c:v>3078</c:v>
                      </c:pt>
                      <c:pt idx="291">
                        <c:v>2886</c:v>
                      </c:pt>
                      <c:pt idx="292">
                        <c:v>3043</c:v>
                      </c:pt>
                      <c:pt idx="293">
                        <c:v>3051</c:v>
                      </c:pt>
                      <c:pt idx="294">
                        <c:v>2641</c:v>
                      </c:pt>
                      <c:pt idx="295">
                        <c:v>2468</c:v>
                      </c:pt>
                      <c:pt idx="296">
                        <c:v>2757</c:v>
                      </c:pt>
                      <c:pt idx="297">
                        <c:v>2773</c:v>
                      </c:pt>
                      <c:pt idx="298">
                        <c:v>2588</c:v>
                      </c:pt>
                      <c:pt idx="299">
                        <c:v>2724</c:v>
                      </c:pt>
                      <c:pt idx="300">
                        <c:v>2526</c:v>
                      </c:pt>
                      <c:pt idx="301">
                        <c:v>2359</c:v>
                      </c:pt>
                      <c:pt idx="302">
                        <c:v>2108</c:v>
                      </c:pt>
                      <c:pt idx="303">
                        <c:v>2089</c:v>
                      </c:pt>
                      <c:pt idx="304">
                        <c:v>1933</c:v>
                      </c:pt>
                      <c:pt idx="305">
                        <c:v>2028</c:v>
                      </c:pt>
                      <c:pt idx="306">
                        <c:v>1790</c:v>
                      </c:pt>
                      <c:pt idx="307">
                        <c:v>1622</c:v>
                      </c:pt>
                      <c:pt idx="308">
                        <c:v>1695</c:v>
                      </c:pt>
                      <c:pt idx="309">
                        <c:v>1973</c:v>
                      </c:pt>
                      <c:pt idx="310">
                        <c:v>1956</c:v>
                      </c:pt>
                      <c:pt idx="311">
                        <c:v>1973</c:v>
                      </c:pt>
                      <c:pt idx="312">
                        <c:v>2034</c:v>
                      </c:pt>
                      <c:pt idx="313">
                        <c:v>2017</c:v>
                      </c:pt>
                      <c:pt idx="314">
                        <c:v>1627</c:v>
                      </c:pt>
                      <c:pt idx="315">
                        <c:v>1572</c:v>
                      </c:pt>
                      <c:pt idx="316">
                        <c:v>1620</c:v>
                      </c:pt>
                      <c:pt idx="317">
                        <c:v>1695</c:v>
                      </c:pt>
                      <c:pt idx="318">
                        <c:v>1801</c:v>
                      </c:pt>
                      <c:pt idx="319">
                        <c:v>2056</c:v>
                      </c:pt>
                      <c:pt idx="320">
                        <c:v>1872</c:v>
                      </c:pt>
                      <c:pt idx="321">
                        <c:v>1884</c:v>
                      </c:pt>
                      <c:pt idx="322">
                        <c:v>1926</c:v>
                      </c:pt>
                      <c:pt idx="323">
                        <c:v>2067</c:v>
                      </c:pt>
                      <c:pt idx="324">
                        <c:v>2039</c:v>
                      </c:pt>
                      <c:pt idx="325">
                        <c:v>2031</c:v>
                      </c:pt>
                      <c:pt idx="326">
                        <c:v>2120</c:v>
                      </c:pt>
                      <c:pt idx="327">
                        <c:v>2312</c:v>
                      </c:pt>
                      <c:pt idx="328">
                        <c:v>2698</c:v>
                      </c:pt>
                      <c:pt idx="329">
                        <c:v>2490</c:v>
                      </c:pt>
                      <c:pt idx="330">
                        <c:v>2642</c:v>
                      </c:pt>
                      <c:pt idx="331">
                        <c:v>2734</c:v>
                      </c:pt>
                      <c:pt idx="332">
                        <c:v>2832</c:v>
                      </c:pt>
                      <c:pt idx="333">
                        <c:v>3136</c:v>
                      </c:pt>
                      <c:pt idx="334">
                        <c:v>3382</c:v>
                      </c:pt>
                      <c:pt idx="335">
                        <c:v>3354</c:v>
                      </c:pt>
                      <c:pt idx="336">
                        <c:v>3775</c:v>
                      </c:pt>
                      <c:pt idx="337">
                        <c:v>3667</c:v>
                      </c:pt>
                      <c:pt idx="338">
                        <c:v>3344</c:v>
                      </c:pt>
                      <c:pt idx="339">
                        <c:v>3710</c:v>
                      </c:pt>
                      <c:pt idx="340">
                        <c:v>3159</c:v>
                      </c:pt>
                      <c:pt idx="341">
                        <c:v>3191</c:v>
                      </c:pt>
                      <c:pt idx="342">
                        <c:v>3429</c:v>
                      </c:pt>
                      <c:pt idx="343">
                        <c:v>3611</c:v>
                      </c:pt>
                      <c:pt idx="344">
                        <c:v>3858</c:v>
                      </c:pt>
                      <c:pt idx="345">
                        <c:v>4232</c:v>
                      </c:pt>
                      <c:pt idx="346">
                        <c:v>3890</c:v>
                      </c:pt>
                      <c:pt idx="347">
                        <c:v>3437</c:v>
                      </c:pt>
                      <c:pt idx="348">
                        <c:v>3032</c:v>
                      </c:pt>
                      <c:pt idx="349">
                        <c:v>2940</c:v>
                      </c:pt>
                      <c:pt idx="350">
                        <c:v>2728</c:v>
                      </c:pt>
                      <c:pt idx="351">
                        <c:v>2701</c:v>
                      </c:pt>
                      <c:pt idx="352">
                        <c:v>2568</c:v>
                      </c:pt>
                      <c:pt idx="353">
                        <c:v>2512</c:v>
                      </c:pt>
                      <c:pt idx="354">
                        <c:v>2381</c:v>
                      </c:pt>
                      <c:pt idx="355">
                        <c:v>2138</c:v>
                      </c:pt>
                      <c:pt idx="356">
                        <c:v>2211</c:v>
                      </c:pt>
                      <c:pt idx="357">
                        <c:v>2284</c:v>
                      </c:pt>
                      <c:pt idx="358">
                        <c:v>2072</c:v>
                      </c:pt>
                      <c:pt idx="359">
                        <c:v>2018</c:v>
                      </c:pt>
                      <c:pt idx="360">
                        <c:v>1944</c:v>
                      </c:pt>
                      <c:pt idx="361">
                        <c:v>1996</c:v>
                      </c:pt>
                      <c:pt idx="362">
                        <c:v>1848</c:v>
                      </c:pt>
                      <c:pt idx="363">
                        <c:v>1877</c:v>
                      </c:pt>
                      <c:pt idx="364">
                        <c:v>2083</c:v>
                      </c:pt>
                      <c:pt idx="365">
                        <c:v>1976</c:v>
                      </c:pt>
                      <c:pt idx="366">
                        <c:v>1813</c:v>
                      </c:pt>
                      <c:pt idx="367">
                        <c:v>1796</c:v>
                      </c:pt>
                      <c:pt idx="368">
                        <c:v>1854</c:v>
                      </c:pt>
                      <c:pt idx="369">
                        <c:v>1758</c:v>
                      </c:pt>
                      <c:pt idx="370">
                        <c:v>1854</c:v>
                      </c:pt>
                      <c:pt idx="371">
                        <c:v>2037</c:v>
                      </c:pt>
                      <c:pt idx="372">
                        <c:v>1983</c:v>
                      </c:pt>
                      <c:pt idx="373">
                        <c:v>1913</c:v>
                      </c:pt>
                      <c:pt idx="374">
                        <c:v>2024</c:v>
                      </c:pt>
                      <c:pt idx="375">
                        <c:v>2184</c:v>
                      </c:pt>
                      <c:pt idx="376">
                        <c:v>2341</c:v>
                      </c:pt>
                      <c:pt idx="377">
                        <c:v>2242</c:v>
                      </c:pt>
                      <c:pt idx="378">
                        <c:v>2173</c:v>
                      </c:pt>
                      <c:pt idx="379">
                        <c:v>2418</c:v>
                      </c:pt>
                      <c:pt idx="380">
                        <c:v>2381</c:v>
                      </c:pt>
                      <c:pt idx="381">
                        <c:v>2675</c:v>
                      </c:pt>
                      <c:pt idx="382">
                        <c:v>2683</c:v>
                      </c:pt>
                      <c:pt idx="383">
                        <c:v>3120</c:v>
                      </c:pt>
                      <c:pt idx="384">
                        <c:v>3307</c:v>
                      </c:pt>
                      <c:pt idx="385">
                        <c:v>3166</c:v>
                      </c:pt>
                      <c:pt idx="386">
                        <c:v>3439</c:v>
                      </c:pt>
                      <c:pt idx="387">
                        <c:v>3563</c:v>
                      </c:pt>
                      <c:pt idx="388">
                        <c:v>3891</c:v>
                      </c:pt>
                      <c:pt idx="389">
                        <c:v>4204</c:v>
                      </c:pt>
                      <c:pt idx="390">
                        <c:v>4008</c:v>
                      </c:pt>
                      <c:pt idx="391">
                        <c:v>3470</c:v>
                      </c:pt>
                      <c:pt idx="392">
                        <c:v>3222</c:v>
                      </c:pt>
                      <c:pt idx="393">
                        <c:v>2983</c:v>
                      </c:pt>
                      <c:pt idx="394">
                        <c:v>2933</c:v>
                      </c:pt>
                      <c:pt idx="395">
                        <c:v>3252</c:v>
                      </c:pt>
                      <c:pt idx="396">
                        <c:v>3433</c:v>
                      </c:pt>
                      <c:pt idx="397">
                        <c:v>3783</c:v>
                      </c:pt>
                      <c:pt idx="398">
                        <c:v>3586</c:v>
                      </c:pt>
                      <c:pt idx="399">
                        <c:v>3231</c:v>
                      </c:pt>
                      <c:pt idx="400">
                        <c:v>3265</c:v>
                      </c:pt>
                      <c:pt idx="401">
                        <c:v>3390</c:v>
                      </c:pt>
                      <c:pt idx="402">
                        <c:v>3454</c:v>
                      </c:pt>
                      <c:pt idx="403">
                        <c:v>3095</c:v>
                      </c:pt>
                      <c:pt idx="404">
                        <c:v>2964</c:v>
                      </c:pt>
                      <c:pt idx="405">
                        <c:v>2756</c:v>
                      </c:pt>
                      <c:pt idx="406">
                        <c:v>2529</c:v>
                      </c:pt>
                      <c:pt idx="407">
                        <c:v>2356</c:v>
                      </c:pt>
                      <c:pt idx="408">
                        <c:v>2362</c:v>
                      </c:pt>
                      <c:pt idx="409">
                        <c:v>2454</c:v>
                      </c:pt>
                      <c:pt idx="410">
                        <c:v>2365</c:v>
                      </c:pt>
                      <c:pt idx="411">
                        <c:v>2130</c:v>
                      </c:pt>
                      <c:pt idx="412">
                        <c:v>1929</c:v>
                      </c:pt>
                      <c:pt idx="413">
                        <c:v>1973</c:v>
                      </c:pt>
                      <c:pt idx="414">
                        <c:v>2001</c:v>
                      </c:pt>
                      <c:pt idx="415">
                        <c:v>2226</c:v>
                      </c:pt>
                      <c:pt idx="416">
                        <c:v>2280</c:v>
                      </c:pt>
                      <c:pt idx="417">
                        <c:v>2422</c:v>
                      </c:pt>
                      <c:pt idx="418">
                        <c:v>2136</c:v>
                      </c:pt>
                      <c:pt idx="419">
                        <c:v>2013</c:v>
                      </c:pt>
                      <c:pt idx="420">
                        <c:v>1846</c:v>
                      </c:pt>
                      <c:pt idx="421">
                        <c:v>1863</c:v>
                      </c:pt>
                      <c:pt idx="422">
                        <c:v>2199</c:v>
                      </c:pt>
                      <c:pt idx="423">
                        <c:v>2416</c:v>
                      </c:pt>
                      <c:pt idx="424">
                        <c:v>2615</c:v>
                      </c:pt>
                      <c:pt idx="425">
                        <c:v>2434</c:v>
                      </c:pt>
                      <c:pt idx="426">
                        <c:v>2319</c:v>
                      </c:pt>
                      <c:pt idx="427">
                        <c:v>2611</c:v>
                      </c:pt>
                      <c:pt idx="428">
                        <c:v>2822</c:v>
                      </c:pt>
                      <c:pt idx="429">
                        <c:v>2852</c:v>
                      </c:pt>
                      <c:pt idx="430">
                        <c:v>2970</c:v>
                      </c:pt>
                      <c:pt idx="431">
                        <c:v>3022</c:v>
                      </c:pt>
                      <c:pt idx="432">
                        <c:v>2774</c:v>
                      </c:pt>
                      <c:pt idx="433">
                        <c:v>3123</c:v>
                      </c:pt>
                      <c:pt idx="434">
                        <c:v>2883</c:v>
                      </c:pt>
                      <c:pt idx="435">
                        <c:v>2792</c:v>
                      </c:pt>
                      <c:pt idx="436">
                        <c:v>3088</c:v>
                      </c:pt>
                      <c:pt idx="437">
                        <c:v>3223</c:v>
                      </c:pt>
                      <c:pt idx="438">
                        <c:v>3338</c:v>
                      </c:pt>
                      <c:pt idx="439">
                        <c:v>3492</c:v>
                      </c:pt>
                      <c:pt idx="440">
                        <c:v>3587</c:v>
                      </c:pt>
                      <c:pt idx="441">
                        <c:v>4010</c:v>
                      </c:pt>
                      <c:pt idx="442">
                        <c:v>4634</c:v>
                      </c:pt>
                      <c:pt idx="443">
                        <c:v>4283</c:v>
                      </c:pt>
                      <c:pt idx="444">
                        <c:v>4472</c:v>
                      </c:pt>
                      <c:pt idx="445">
                        <c:v>4200</c:v>
                      </c:pt>
                      <c:pt idx="446">
                        <c:v>3603</c:v>
                      </c:pt>
                      <c:pt idx="447">
                        <c:v>3763</c:v>
                      </c:pt>
                      <c:pt idx="448">
                        <c:v>4253</c:v>
                      </c:pt>
                      <c:pt idx="449">
                        <c:v>4365</c:v>
                      </c:pt>
                      <c:pt idx="450">
                        <c:v>4309</c:v>
                      </c:pt>
                      <c:pt idx="451">
                        <c:v>3902</c:v>
                      </c:pt>
                      <c:pt idx="452">
                        <c:v>3681</c:v>
                      </c:pt>
                      <c:pt idx="453">
                        <c:v>3786</c:v>
                      </c:pt>
                      <c:pt idx="454">
                        <c:v>3567</c:v>
                      </c:pt>
                      <c:pt idx="455">
                        <c:v>3042</c:v>
                      </c:pt>
                      <c:pt idx="456">
                        <c:v>2832</c:v>
                      </c:pt>
                      <c:pt idx="457">
                        <c:v>2999</c:v>
                      </c:pt>
                      <c:pt idx="458">
                        <c:v>2878</c:v>
                      </c:pt>
                      <c:pt idx="459">
                        <c:v>2639</c:v>
                      </c:pt>
                      <c:pt idx="460">
                        <c:v>2325</c:v>
                      </c:pt>
                      <c:pt idx="461">
                        <c:v>2351</c:v>
                      </c:pt>
                      <c:pt idx="462">
                        <c:v>2321</c:v>
                      </c:pt>
                      <c:pt idx="463">
                        <c:v>2346</c:v>
                      </c:pt>
                      <c:pt idx="464">
                        <c:v>2174</c:v>
                      </c:pt>
                      <c:pt idx="465">
                        <c:v>2043</c:v>
                      </c:pt>
                      <c:pt idx="466">
                        <c:v>2095</c:v>
                      </c:pt>
                      <c:pt idx="467">
                        <c:v>1952</c:v>
                      </c:pt>
                      <c:pt idx="468">
                        <c:v>2123</c:v>
                      </c:pt>
                      <c:pt idx="469">
                        <c:v>2211</c:v>
                      </c:pt>
                      <c:pt idx="470">
                        <c:v>2132</c:v>
                      </c:pt>
                      <c:pt idx="471">
                        <c:v>2067</c:v>
                      </c:pt>
                      <c:pt idx="472">
                        <c:v>2120</c:v>
                      </c:pt>
                      <c:pt idx="473">
                        <c:v>2358</c:v>
                      </c:pt>
                      <c:pt idx="474">
                        <c:v>2470</c:v>
                      </c:pt>
                      <c:pt idx="475">
                        <c:v>2483</c:v>
                      </c:pt>
                      <c:pt idx="476">
                        <c:v>2466</c:v>
                      </c:pt>
                      <c:pt idx="477">
                        <c:v>2520</c:v>
                      </c:pt>
                      <c:pt idx="478">
                        <c:v>2492</c:v>
                      </c:pt>
                      <c:pt idx="479">
                        <c:v>2491</c:v>
                      </c:pt>
                      <c:pt idx="480">
                        <c:v>2626</c:v>
                      </c:pt>
                      <c:pt idx="481">
                        <c:v>2483</c:v>
                      </c:pt>
                      <c:pt idx="482">
                        <c:v>2349</c:v>
                      </c:pt>
                      <c:pt idx="483">
                        <c:v>2677</c:v>
                      </c:pt>
                      <c:pt idx="484">
                        <c:v>2789</c:v>
                      </c:pt>
                      <c:pt idx="485">
                        <c:v>2859</c:v>
                      </c:pt>
                      <c:pt idx="486">
                        <c:v>2959</c:v>
                      </c:pt>
                      <c:pt idx="487">
                        <c:v>3463</c:v>
                      </c:pt>
                      <c:pt idx="488">
                        <c:v>3704</c:v>
                      </c:pt>
                      <c:pt idx="489">
                        <c:v>3955</c:v>
                      </c:pt>
                      <c:pt idx="490">
                        <c:v>4074</c:v>
                      </c:pt>
                      <c:pt idx="491">
                        <c:v>4376</c:v>
                      </c:pt>
                      <c:pt idx="492">
                        <c:v>4919</c:v>
                      </c:pt>
                      <c:pt idx="493">
                        <c:v>4964</c:v>
                      </c:pt>
                      <c:pt idx="494">
                        <c:v>4461</c:v>
                      </c:pt>
                      <c:pt idx="495">
                        <c:v>3814</c:v>
                      </c:pt>
                      <c:pt idx="496">
                        <c:v>3394</c:v>
                      </c:pt>
                      <c:pt idx="497">
                        <c:v>2963</c:v>
                      </c:pt>
                      <c:pt idx="498">
                        <c:v>2751</c:v>
                      </c:pt>
                      <c:pt idx="499">
                        <c:v>2967</c:v>
                      </c:pt>
                      <c:pt idx="500">
                        <c:v>3348</c:v>
                      </c:pt>
                      <c:pt idx="501">
                        <c:v>3446</c:v>
                      </c:pt>
                    </c:numCache>
                  </c:numRef>
                </c:val>
                <c:smooth val="0"/>
                <c:extLst xmlns:c15="http://schemas.microsoft.com/office/drawing/2012/chart">
                  <c:ext xmlns:c16="http://schemas.microsoft.com/office/drawing/2014/chart" uri="{C3380CC4-5D6E-409C-BE32-E72D297353CC}">
                    <c16:uniqueId val="{00000017-506C-4C2F-92FC-8DF2D5A74E9C}"/>
                  </c:ext>
                </c:extLst>
              </c15:ser>
            </c15:filteredLineSeries>
            <c15:filteredLineSeries>
              <c15:ser>
                <c:idx val="23"/>
                <c:order val="23"/>
                <c:tx>
                  <c:strRef>
                    <c:extLst xmlns:c15="http://schemas.microsoft.com/office/drawing/2012/chart">
                      <c:ext xmlns:c15="http://schemas.microsoft.com/office/drawing/2012/chart" uri="{02D57815-91ED-43cb-92C2-25804820EDAC}">
                        <c15:formulaRef>
                          <c15:sqref>新建文本文档!$Y$1</c15:sqref>
                        </c15:formulaRef>
                      </c:ext>
                    </c:extLst>
                    <c:strCache>
                      <c:ptCount val="1"/>
                      <c:pt idx="0">
                        <c:v>Spain</c:v>
                      </c:pt>
                    </c:strCache>
                  </c:strRef>
                </c:tx>
                <c:spPr>
                  <a:ln w="22225" cap="rnd">
                    <a:solidFill>
                      <a:schemeClr val="accent5">
                        <a:lumMod val="70000"/>
                      </a:schemeClr>
                    </a:solidFill>
                  </a:ln>
                  <a:effectLst>
                    <a:glow rad="139700">
                      <a:schemeClr val="accent5">
                        <a:lumMod val="7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Y$2:$Y$503</c15:sqref>
                        </c15:formulaRef>
                      </c:ext>
                    </c:extLst>
                    <c:numCache>
                      <c:formatCode>General</c:formatCode>
                      <c:ptCount val="502"/>
                      <c:pt idx="0">
                        <c:v>23</c:v>
                      </c:pt>
                      <c:pt idx="1">
                        <c:v>34</c:v>
                      </c:pt>
                      <c:pt idx="2">
                        <c:v>26</c:v>
                      </c:pt>
                      <c:pt idx="3">
                        <c:v>32</c:v>
                      </c:pt>
                      <c:pt idx="4">
                        <c:v>25</c:v>
                      </c:pt>
                      <c:pt idx="5">
                        <c:v>46</c:v>
                      </c:pt>
                      <c:pt idx="6">
                        <c:v>41</c:v>
                      </c:pt>
                      <c:pt idx="7">
                        <c:v>59</c:v>
                      </c:pt>
                      <c:pt idx="8">
                        <c:v>87</c:v>
                      </c:pt>
                      <c:pt idx="9">
                        <c:v>136</c:v>
                      </c:pt>
                      <c:pt idx="10">
                        <c:v>132</c:v>
                      </c:pt>
                      <c:pt idx="11">
                        <c:v>114</c:v>
                      </c:pt>
                      <c:pt idx="12">
                        <c:v>98</c:v>
                      </c:pt>
                      <c:pt idx="13">
                        <c:v>51</c:v>
                      </c:pt>
                      <c:pt idx="14">
                        <c:v>37</c:v>
                      </c:pt>
                      <c:pt idx="15">
                        <c:v>33</c:v>
                      </c:pt>
                      <c:pt idx="16">
                        <c:v>31</c:v>
                      </c:pt>
                      <c:pt idx="17">
                        <c:v>29</c:v>
                      </c:pt>
                      <c:pt idx="18">
                        <c:v>25</c:v>
                      </c:pt>
                      <c:pt idx="19">
                        <c:v>23</c:v>
                      </c:pt>
                      <c:pt idx="20">
                        <c:v>24</c:v>
                      </c:pt>
                      <c:pt idx="21">
                        <c:v>19</c:v>
                      </c:pt>
                      <c:pt idx="22">
                        <c:v>20</c:v>
                      </c:pt>
                      <c:pt idx="23">
                        <c:v>20</c:v>
                      </c:pt>
                      <c:pt idx="24">
                        <c:v>18</c:v>
                      </c:pt>
                      <c:pt idx="25">
                        <c:v>17</c:v>
                      </c:pt>
                      <c:pt idx="26">
                        <c:v>13</c:v>
                      </c:pt>
                      <c:pt idx="27">
                        <c:v>10</c:v>
                      </c:pt>
                      <c:pt idx="28">
                        <c:v>19</c:v>
                      </c:pt>
                      <c:pt idx="29">
                        <c:v>14</c:v>
                      </c:pt>
                      <c:pt idx="30">
                        <c:v>17</c:v>
                      </c:pt>
                      <c:pt idx="31">
                        <c:v>16</c:v>
                      </c:pt>
                      <c:pt idx="32">
                        <c:v>16</c:v>
                      </c:pt>
                      <c:pt idx="33">
                        <c:v>20</c:v>
                      </c:pt>
                      <c:pt idx="34">
                        <c:v>21</c:v>
                      </c:pt>
                      <c:pt idx="35">
                        <c:v>13</c:v>
                      </c:pt>
                      <c:pt idx="36">
                        <c:v>16</c:v>
                      </c:pt>
                      <c:pt idx="37">
                        <c:v>26</c:v>
                      </c:pt>
                      <c:pt idx="38">
                        <c:v>33</c:v>
                      </c:pt>
                      <c:pt idx="39">
                        <c:v>32</c:v>
                      </c:pt>
                      <c:pt idx="40">
                        <c:v>42</c:v>
                      </c:pt>
                      <c:pt idx="41">
                        <c:v>48</c:v>
                      </c:pt>
                      <c:pt idx="42">
                        <c:v>35</c:v>
                      </c:pt>
                      <c:pt idx="43">
                        <c:v>33</c:v>
                      </c:pt>
                      <c:pt idx="44">
                        <c:v>36</c:v>
                      </c:pt>
                      <c:pt idx="45">
                        <c:v>38</c:v>
                      </c:pt>
                      <c:pt idx="46">
                        <c:v>39</c:v>
                      </c:pt>
                      <c:pt idx="47">
                        <c:v>35</c:v>
                      </c:pt>
                      <c:pt idx="48">
                        <c:v>34</c:v>
                      </c:pt>
                      <c:pt idx="49">
                        <c:v>50</c:v>
                      </c:pt>
                      <c:pt idx="50">
                        <c:v>32</c:v>
                      </c:pt>
                      <c:pt idx="51">
                        <c:v>64</c:v>
                      </c:pt>
                      <c:pt idx="52">
                        <c:v>109</c:v>
                      </c:pt>
                      <c:pt idx="53">
                        <c:v>130</c:v>
                      </c:pt>
                      <c:pt idx="54">
                        <c:v>169</c:v>
                      </c:pt>
                      <c:pt idx="55">
                        <c:v>188</c:v>
                      </c:pt>
                      <c:pt idx="56">
                        <c:v>279</c:v>
                      </c:pt>
                      <c:pt idx="57">
                        <c:v>303</c:v>
                      </c:pt>
                      <c:pt idx="58">
                        <c:v>161</c:v>
                      </c:pt>
                      <c:pt idx="59">
                        <c:v>97</c:v>
                      </c:pt>
                      <c:pt idx="60">
                        <c:v>52</c:v>
                      </c:pt>
                      <c:pt idx="61">
                        <c:v>41</c:v>
                      </c:pt>
                      <c:pt idx="62">
                        <c:v>34</c:v>
                      </c:pt>
                      <c:pt idx="63">
                        <c:v>40</c:v>
                      </c:pt>
                      <c:pt idx="64">
                        <c:v>35</c:v>
                      </c:pt>
                      <c:pt idx="65">
                        <c:v>36</c:v>
                      </c:pt>
                      <c:pt idx="66">
                        <c:v>35</c:v>
                      </c:pt>
                      <c:pt idx="67">
                        <c:v>29</c:v>
                      </c:pt>
                      <c:pt idx="68">
                        <c:v>23</c:v>
                      </c:pt>
                      <c:pt idx="69">
                        <c:v>21</c:v>
                      </c:pt>
                      <c:pt idx="70">
                        <c:v>26</c:v>
                      </c:pt>
                      <c:pt idx="71">
                        <c:v>24</c:v>
                      </c:pt>
                      <c:pt idx="72">
                        <c:v>22</c:v>
                      </c:pt>
                      <c:pt idx="73">
                        <c:v>18</c:v>
                      </c:pt>
                      <c:pt idx="74">
                        <c:v>20</c:v>
                      </c:pt>
                      <c:pt idx="75">
                        <c:v>19</c:v>
                      </c:pt>
                      <c:pt idx="76">
                        <c:v>12</c:v>
                      </c:pt>
                      <c:pt idx="77">
                        <c:v>12</c:v>
                      </c:pt>
                      <c:pt idx="78">
                        <c:v>12</c:v>
                      </c:pt>
                      <c:pt idx="79">
                        <c:v>8</c:v>
                      </c:pt>
                      <c:pt idx="80">
                        <c:v>12</c:v>
                      </c:pt>
                      <c:pt idx="81">
                        <c:v>13</c:v>
                      </c:pt>
                      <c:pt idx="82">
                        <c:v>10</c:v>
                      </c:pt>
                      <c:pt idx="83">
                        <c:v>11</c:v>
                      </c:pt>
                      <c:pt idx="84">
                        <c:v>14</c:v>
                      </c:pt>
                      <c:pt idx="85">
                        <c:v>16</c:v>
                      </c:pt>
                      <c:pt idx="86">
                        <c:v>15</c:v>
                      </c:pt>
                      <c:pt idx="87">
                        <c:v>13</c:v>
                      </c:pt>
                      <c:pt idx="88">
                        <c:v>17</c:v>
                      </c:pt>
                      <c:pt idx="89">
                        <c:v>20</c:v>
                      </c:pt>
                      <c:pt idx="90">
                        <c:v>30</c:v>
                      </c:pt>
                      <c:pt idx="91">
                        <c:v>30</c:v>
                      </c:pt>
                      <c:pt idx="92">
                        <c:v>36</c:v>
                      </c:pt>
                      <c:pt idx="93">
                        <c:v>43</c:v>
                      </c:pt>
                      <c:pt idx="94">
                        <c:v>32</c:v>
                      </c:pt>
                      <c:pt idx="95">
                        <c:v>29</c:v>
                      </c:pt>
                      <c:pt idx="96">
                        <c:v>36</c:v>
                      </c:pt>
                      <c:pt idx="97">
                        <c:v>37</c:v>
                      </c:pt>
                      <c:pt idx="98">
                        <c:v>47</c:v>
                      </c:pt>
                      <c:pt idx="99">
                        <c:v>49</c:v>
                      </c:pt>
                      <c:pt idx="100">
                        <c:v>62</c:v>
                      </c:pt>
                      <c:pt idx="101">
                        <c:v>77</c:v>
                      </c:pt>
                      <c:pt idx="102">
                        <c:v>115</c:v>
                      </c:pt>
                      <c:pt idx="103">
                        <c:v>300</c:v>
                      </c:pt>
                      <c:pt idx="104">
                        <c:v>336</c:v>
                      </c:pt>
                      <c:pt idx="105">
                        <c:v>242</c:v>
                      </c:pt>
                      <c:pt idx="106">
                        <c:v>144</c:v>
                      </c:pt>
                      <c:pt idx="107">
                        <c:v>98</c:v>
                      </c:pt>
                      <c:pt idx="108">
                        <c:v>73</c:v>
                      </c:pt>
                      <c:pt idx="109">
                        <c:v>75</c:v>
                      </c:pt>
                      <c:pt idx="110">
                        <c:v>72</c:v>
                      </c:pt>
                      <c:pt idx="111">
                        <c:v>71</c:v>
                      </c:pt>
                      <c:pt idx="112">
                        <c:v>48</c:v>
                      </c:pt>
                      <c:pt idx="113">
                        <c:v>30</c:v>
                      </c:pt>
                      <c:pt idx="114">
                        <c:v>26</c:v>
                      </c:pt>
                      <c:pt idx="115">
                        <c:v>26</c:v>
                      </c:pt>
                      <c:pt idx="116">
                        <c:v>27</c:v>
                      </c:pt>
                      <c:pt idx="117">
                        <c:v>20</c:v>
                      </c:pt>
                      <c:pt idx="118">
                        <c:v>19</c:v>
                      </c:pt>
                      <c:pt idx="119">
                        <c:v>17</c:v>
                      </c:pt>
                      <c:pt idx="120">
                        <c:v>17</c:v>
                      </c:pt>
                      <c:pt idx="121">
                        <c:v>13</c:v>
                      </c:pt>
                      <c:pt idx="122">
                        <c:v>14</c:v>
                      </c:pt>
                      <c:pt idx="123">
                        <c:v>15</c:v>
                      </c:pt>
                      <c:pt idx="124">
                        <c:v>16</c:v>
                      </c:pt>
                      <c:pt idx="125">
                        <c:v>11</c:v>
                      </c:pt>
                      <c:pt idx="126">
                        <c:v>11</c:v>
                      </c:pt>
                      <c:pt idx="127">
                        <c:v>8</c:v>
                      </c:pt>
                      <c:pt idx="128">
                        <c:v>8</c:v>
                      </c:pt>
                      <c:pt idx="129">
                        <c:v>8</c:v>
                      </c:pt>
                      <c:pt idx="130">
                        <c:v>7</c:v>
                      </c:pt>
                      <c:pt idx="131">
                        <c:v>8</c:v>
                      </c:pt>
                      <c:pt idx="132">
                        <c:v>7</c:v>
                      </c:pt>
                      <c:pt idx="133">
                        <c:v>8</c:v>
                      </c:pt>
                      <c:pt idx="134">
                        <c:v>7</c:v>
                      </c:pt>
                      <c:pt idx="135">
                        <c:v>8</c:v>
                      </c:pt>
                      <c:pt idx="136">
                        <c:v>7</c:v>
                      </c:pt>
                      <c:pt idx="137">
                        <c:v>8</c:v>
                      </c:pt>
                      <c:pt idx="138">
                        <c:v>8</c:v>
                      </c:pt>
                      <c:pt idx="139">
                        <c:v>6</c:v>
                      </c:pt>
                      <c:pt idx="140">
                        <c:v>8</c:v>
                      </c:pt>
                      <c:pt idx="141">
                        <c:v>14</c:v>
                      </c:pt>
                      <c:pt idx="142">
                        <c:v>16</c:v>
                      </c:pt>
                      <c:pt idx="143">
                        <c:v>27</c:v>
                      </c:pt>
                      <c:pt idx="144">
                        <c:v>30</c:v>
                      </c:pt>
                      <c:pt idx="145">
                        <c:v>27</c:v>
                      </c:pt>
                      <c:pt idx="146">
                        <c:v>19</c:v>
                      </c:pt>
                      <c:pt idx="147">
                        <c:v>24</c:v>
                      </c:pt>
                      <c:pt idx="148">
                        <c:v>19</c:v>
                      </c:pt>
                      <c:pt idx="149">
                        <c:v>26</c:v>
                      </c:pt>
                      <c:pt idx="150">
                        <c:v>31</c:v>
                      </c:pt>
                      <c:pt idx="151">
                        <c:v>25</c:v>
                      </c:pt>
                      <c:pt idx="152">
                        <c:v>28</c:v>
                      </c:pt>
                      <c:pt idx="153">
                        <c:v>45</c:v>
                      </c:pt>
                      <c:pt idx="154">
                        <c:v>73</c:v>
                      </c:pt>
                      <c:pt idx="155">
                        <c:v>194</c:v>
                      </c:pt>
                      <c:pt idx="156">
                        <c:v>420</c:v>
                      </c:pt>
                      <c:pt idx="157">
                        <c:v>267</c:v>
                      </c:pt>
                      <c:pt idx="158">
                        <c:v>223</c:v>
                      </c:pt>
                      <c:pt idx="159">
                        <c:v>132</c:v>
                      </c:pt>
                      <c:pt idx="160">
                        <c:v>72</c:v>
                      </c:pt>
                      <c:pt idx="161">
                        <c:v>37</c:v>
                      </c:pt>
                      <c:pt idx="162">
                        <c:v>28</c:v>
                      </c:pt>
                      <c:pt idx="163">
                        <c:v>30</c:v>
                      </c:pt>
                      <c:pt idx="164">
                        <c:v>29</c:v>
                      </c:pt>
                      <c:pt idx="165">
                        <c:v>29</c:v>
                      </c:pt>
                      <c:pt idx="166">
                        <c:v>23</c:v>
                      </c:pt>
                      <c:pt idx="167">
                        <c:v>20</c:v>
                      </c:pt>
                      <c:pt idx="168">
                        <c:v>19</c:v>
                      </c:pt>
                      <c:pt idx="169">
                        <c:v>12</c:v>
                      </c:pt>
                      <c:pt idx="170">
                        <c:v>16</c:v>
                      </c:pt>
                      <c:pt idx="171">
                        <c:v>15</c:v>
                      </c:pt>
                      <c:pt idx="172">
                        <c:v>14</c:v>
                      </c:pt>
                      <c:pt idx="173">
                        <c:v>40</c:v>
                      </c:pt>
                      <c:pt idx="174">
                        <c:v>33</c:v>
                      </c:pt>
                      <c:pt idx="175">
                        <c:v>18</c:v>
                      </c:pt>
                      <c:pt idx="176">
                        <c:v>17</c:v>
                      </c:pt>
                      <c:pt idx="177">
                        <c:v>17</c:v>
                      </c:pt>
                      <c:pt idx="178">
                        <c:v>13</c:v>
                      </c:pt>
                      <c:pt idx="179">
                        <c:v>13</c:v>
                      </c:pt>
                      <c:pt idx="180">
                        <c:v>10</c:v>
                      </c:pt>
                      <c:pt idx="181">
                        <c:v>8</c:v>
                      </c:pt>
                      <c:pt idx="182">
                        <c:v>15</c:v>
                      </c:pt>
                      <c:pt idx="183">
                        <c:v>14</c:v>
                      </c:pt>
                      <c:pt idx="184">
                        <c:v>31</c:v>
                      </c:pt>
                      <c:pt idx="185">
                        <c:v>52</c:v>
                      </c:pt>
                      <c:pt idx="186">
                        <c:v>39</c:v>
                      </c:pt>
                      <c:pt idx="187">
                        <c:v>39</c:v>
                      </c:pt>
                      <c:pt idx="188">
                        <c:v>57</c:v>
                      </c:pt>
                      <c:pt idx="189">
                        <c:v>61</c:v>
                      </c:pt>
                      <c:pt idx="190">
                        <c:v>99</c:v>
                      </c:pt>
                      <c:pt idx="191">
                        <c:v>87</c:v>
                      </c:pt>
                      <c:pt idx="192">
                        <c:v>49</c:v>
                      </c:pt>
                      <c:pt idx="193">
                        <c:v>51</c:v>
                      </c:pt>
                      <c:pt idx="194">
                        <c:v>93</c:v>
                      </c:pt>
                      <c:pt idx="195">
                        <c:v>111</c:v>
                      </c:pt>
                      <c:pt idx="196">
                        <c:v>137</c:v>
                      </c:pt>
                      <c:pt idx="197">
                        <c:v>126</c:v>
                      </c:pt>
                      <c:pt idx="198">
                        <c:v>161</c:v>
                      </c:pt>
                      <c:pt idx="199">
                        <c:v>268</c:v>
                      </c:pt>
                      <c:pt idx="200">
                        <c:v>313</c:v>
                      </c:pt>
                      <c:pt idx="201">
                        <c:v>304</c:v>
                      </c:pt>
                      <c:pt idx="202">
                        <c:v>348</c:v>
                      </c:pt>
                      <c:pt idx="203">
                        <c:v>181</c:v>
                      </c:pt>
                      <c:pt idx="204">
                        <c:v>84</c:v>
                      </c:pt>
                      <c:pt idx="205">
                        <c:v>50</c:v>
                      </c:pt>
                      <c:pt idx="206">
                        <c:v>45</c:v>
                      </c:pt>
                      <c:pt idx="207">
                        <c:v>24</c:v>
                      </c:pt>
                      <c:pt idx="208">
                        <c:v>37</c:v>
                      </c:pt>
                      <c:pt idx="209">
                        <c:v>20</c:v>
                      </c:pt>
                      <c:pt idx="210">
                        <c:v>17</c:v>
                      </c:pt>
                      <c:pt idx="211">
                        <c:v>12</c:v>
                      </c:pt>
                      <c:pt idx="212">
                        <c:v>11</c:v>
                      </c:pt>
                      <c:pt idx="213">
                        <c:v>13</c:v>
                      </c:pt>
                      <c:pt idx="214">
                        <c:v>10</c:v>
                      </c:pt>
                      <c:pt idx="215">
                        <c:v>11</c:v>
                      </c:pt>
                      <c:pt idx="216">
                        <c:v>9</c:v>
                      </c:pt>
                      <c:pt idx="217">
                        <c:v>8</c:v>
                      </c:pt>
                      <c:pt idx="218">
                        <c:v>10</c:v>
                      </c:pt>
                      <c:pt idx="219">
                        <c:v>8</c:v>
                      </c:pt>
                      <c:pt idx="220">
                        <c:v>8</c:v>
                      </c:pt>
                      <c:pt idx="221">
                        <c:v>5</c:v>
                      </c:pt>
                      <c:pt idx="222">
                        <c:v>8</c:v>
                      </c:pt>
                      <c:pt idx="223">
                        <c:v>6</c:v>
                      </c:pt>
                      <c:pt idx="224">
                        <c:v>5</c:v>
                      </c:pt>
                      <c:pt idx="225">
                        <c:v>5</c:v>
                      </c:pt>
                      <c:pt idx="226">
                        <c:v>6</c:v>
                      </c:pt>
                      <c:pt idx="227">
                        <c:v>6</c:v>
                      </c:pt>
                      <c:pt idx="228">
                        <c:v>8</c:v>
                      </c:pt>
                      <c:pt idx="229">
                        <c:v>7</c:v>
                      </c:pt>
                      <c:pt idx="230">
                        <c:v>6</c:v>
                      </c:pt>
                      <c:pt idx="231">
                        <c:v>4</c:v>
                      </c:pt>
                      <c:pt idx="232">
                        <c:v>4</c:v>
                      </c:pt>
                      <c:pt idx="233">
                        <c:v>4</c:v>
                      </c:pt>
                      <c:pt idx="234">
                        <c:v>3</c:v>
                      </c:pt>
                      <c:pt idx="235">
                        <c:v>3</c:v>
                      </c:pt>
                      <c:pt idx="236">
                        <c:v>3</c:v>
                      </c:pt>
                      <c:pt idx="237">
                        <c:v>3</c:v>
                      </c:pt>
                      <c:pt idx="238">
                        <c:v>4</c:v>
                      </c:pt>
                      <c:pt idx="239">
                        <c:v>4</c:v>
                      </c:pt>
                      <c:pt idx="240">
                        <c:v>4</c:v>
                      </c:pt>
                      <c:pt idx="241">
                        <c:v>7</c:v>
                      </c:pt>
                      <c:pt idx="242">
                        <c:v>7</c:v>
                      </c:pt>
                      <c:pt idx="243">
                        <c:v>6</c:v>
                      </c:pt>
                      <c:pt idx="244">
                        <c:v>7</c:v>
                      </c:pt>
                      <c:pt idx="245">
                        <c:v>6</c:v>
                      </c:pt>
                      <c:pt idx="246">
                        <c:v>9</c:v>
                      </c:pt>
                      <c:pt idx="247">
                        <c:v>15</c:v>
                      </c:pt>
                      <c:pt idx="248">
                        <c:v>16</c:v>
                      </c:pt>
                      <c:pt idx="249">
                        <c:v>14</c:v>
                      </c:pt>
                      <c:pt idx="250">
                        <c:v>15</c:v>
                      </c:pt>
                      <c:pt idx="251">
                        <c:v>15</c:v>
                      </c:pt>
                      <c:pt idx="252">
                        <c:v>13</c:v>
                      </c:pt>
                      <c:pt idx="253">
                        <c:v>12</c:v>
                      </c:pt>
                      <c:pt idx="254">
                        <c:v>12</c:v>
                      </c:pt>
                      <c:pt idx="255">
                        <c:v>16</c:v>
                      </c:pt>
                      <c:pt idx="256">
                        <c:v>13</c:v>
                      </c:pt>
                      <c:pt idx="257">
                        <c:v>20</c:v>
                      </c:pt>
                      <c:pt idx="258">
                        <c:v>26</c:v>
                      </c:pt>
                      <c:pt idx="259">
                        <c:v>54</c:v>
                      </c:pt>
                      <c:pt idx="260">
                        <c:v>209</c:v>
                      </c:pt>
                      <c:pt idx="261">
                        <c:v>256</c:v>
                      </c:pt>
                      <c:pt idx="262">
                        <c:v>170</c:v>
                      </c:pt>
                      <c:pt idx="263">
                        <c:v>89</c:v>
                      </c:pt>
                      <c:pt idx="264">
                        <c:v>69</c:v>
                      </c:pt>
                      <c:pt idx="265">
                        <c:v>60</c:v>
                      </c:pt>
                      <c:pt idx="266">
                        <c:v>61</c:v>
                      </c:pt>
                      <c:pt idx="267">
                        <c:v>40</c:v>
                      </c:pt>
                      <c:pt idx="268">
                        <c:v>27</c:v>
                      </c:pt>
                      <c:pt idx="269">
                        <c:v>20</c:v>
                      </c:pt>
                      <c:pt idx="270">
                        <c:v>18</c:v>
                      </c:pt>
                      <c:pt idx="271">
                        <c:v>16</c:v>
                      </c:pt>
                      <c:pt idx="272">
                        <c:v>12</c:v>
                      </c:pt>
                      <c:pt idx="273">
                        <c:v>12</c:v>
                      </c:pt>
                      <c:pt idx="274">
                        <c:v>10</c:v>
                      </c:pt>
                      <c:pt idx="275">
                        <c:v>9</c:v>
                      </c:pt>
                      <c:pt idx="276">
                        <c:v>6</c:v>
                      </c:pt>
                      <c:pt idx="277">
                        <c:v>6</c:v>
                      </c:pt>
                      <c:pt idx="278">
                        <c:v>6</c:v>
                      </c:pt>
                      <c:pt idx="279">
                        <c:v>6</c:v>
                      </c:pt>
                      <c:pt idx="280">
                        <c:v>6</c:v>
                      </c:pt>
                      <c:pt idx="281">
                        <c:v>5</c:v>
                      </c:pt>
                      <c:pt idx="282">
                        <c:v>5</c:v>
                      </c:pt>
                      <c:pt idx="283">
                        <c:v>5</c:v>
                      </c:pt>
                      <c:pt idx="284">
                        <c:v>5</c:v>
                      </c:pt>
                      <c:pt idx="285">
                        <c:v>4</c:v>
                      </c:pt>
                      <c:pt idx="286">
                        <c:v>3</c:v>
                      </c:pt>
                      <c:pt idx="287">
                        <c:v>2</c:v>
                      </c:pt>
                      <c:pt idx="288">
                        <c:v>3</c:v>
                      </c:pt>
                      <c:pt idx="289">
                        <c:v>2</c:v>
                      </c:pt>
                      <c:pt idx="290">
                        <c:v>2</c:v>
                      </c:pt>
                      <c:pt idx="291">
                        <c:v>3</c:v>
                      </c:pt>
                      <c:pt idx="292">
                        <c:v>2</c:v>
                      </c:pt>
                      <c:pt idx="293">
                        <c:v>3</c:v>
                      </c:pt>
                      <c:pt idx="294">
                        <c:v>4</c:v>
                      </c:pt>
                      <c:pt idx="295">
                        <c:v>3</c:v>
                      </c:pt>
                      <c:pt idx="296">
                        <c:v>4</c:v>
                      </c:pt>
                      <c:pt idx="297">
                        <c:v>4</c:v>
                      </c:pt>
                      <c:pt idx="298">
                        <c:v>5</c:v>
                      </c:pt>
                      <c:pt idx="299">
                        <c:v>11</c:v>
                      </c:pt>
                      <c:pt idx="300">
                        <c:v>14</c:v>
                      </c:pt>
                      <c:pt idx="301">
                        <c:v>13</c:v>
                      </c:pt>
                      <c:pt idx="302">
                        <c:v>19</c:v>
                      </c:pt>
                      <c:pt idx="303">
                        <c:v>15</c:v>
                      </c:pt>
                      <c:pt idx="304">
                        <c:v>14</c:v>
                      </c:pt>
                      <c:pt idx="305">
                        <c:v>16</c:v>
                      </c:pt>
                      <c:pt idx="306">
                        <c:v>16</c:v>
                      </c:pt>
                      <c:pt idx="307">
                        <c:v>18</c:v>
                      </c:pt>
                      <c:pt idx="308">
                        <c:v>19</c:v>
                      </c:pt>
                      <c:pt idx="309">
                        <c:v>21</c:v>
                      </c:pt>
                      <c:pt idx="310">
                        <c:v>22</c:v>
                      </c:pt>
                      <c:pt idx="311">
                        <c:v>18</c:v>
                      </c:pt>
                      <c:pt idx="312">
                        <c:v>45</c:v>
                      </c:pt>
                      <c:pt idx="313">
                        <c:v>53</c:v>
                      </c:pt>
                      <c:pt idx="314">
                        <c:v>57</c:v>
                      </c:pt>
                      <c:pt idx="315">
                        <c:v>49</c:v>
                      </c:pt>
                      <c:pt idx="316">
                        <c:v>77</c:v>
                      </c:pt>
                      <c:pt idx="317">
                        <c:v>90</c:v>
                      </c:pt>
                      <c:pt idx="318">
                        <c:v>155</c:v>
                      </c:pt>
                      <c:pt idx="319">
                        <c:v>206</c:v>
                      </c:pt>
                      <c:pt idx="320">
                        <c:v>181</c:v>
                      </c:pt>
                      <c:pt idx="321">
                        <c:v>87</c:v>
                      </c:pt>
                      <c:pt idx="322">
                        <c:v>37</c:v>
                      </c:pt>
                      <c:pt idx="323">
                        <c:v>33</c:v>
                      </c:pt>
                      <c:pt idx="324">
                        <c:v>26</c:v>
                      </c:pt>
                      <c:pt idx="325">
                        <c:v>25</c:v>
                      </c:pt>
                      <c:pt idx="326">
                        <c:v>22</c:v>
                      </c:pt>
                      <c:pt idx="327">
                        <c:v>18</c:v>
                      </c:pt>
                      <c:pt idx="328">
                        <c:v>20</c:v>
                      </c:pt>
                      <c:pt idx="329">
                        <c:v>21</c:v>
                      </c:pt>
                      <c:pt idx="330">
                        <c:v>24</c:v>
                      </c:pt>
                      <c:pt idx="331">
                        <c:v>21</c:v>
                      </c:pt>
                      <c:pt idx="332">
                        <c:v>18</c:v>
                      </c:pt>
                      <c:pt idx="333">
                        <c:v>16</c:v>
                      </c:pt>
                      <c:pt idx="334">
                        <c:v>15</c:v>
                      </c:pt>
                      <c:pt idx="335">
                        <c:v>13</c:v>
                      </c:pt>
                      <c:pt idx="336">
                        <c:v>14</c:v>
                      </c:pt>
                      <c:pt idx="337">
                        <c:v>10</c:v>
                      </c:pt>
                      <c:pt idx="338">
                        <c:v>10</c:v>
                      </c:pt>
                      <c:pt idx="339">
                        <c:v>10</c:v>
                      </c:pt>
                      <c:pt idx="340">
                        <c:v>9</c:v>
                      </c:pt>
                      <c:pt idx="341">
                        <c:v>9</c:v>
                      </c:pt>
                      <c:pt idx="342">
                        <c:v>9</c:v>
                      </c:pt>
                      <c:pt idx="343">
                        <c:v>10</c:v>
                      </c:pt>
                      <c:pt idx="344">
                        <c:v>11</c:v>
                      </c:pt>
                      <c:pt idx="345">
                        <c:v>12</c:v>
                      </c:pt>
                      <c:pt idx="346">
                        <c:v>13</c:v>
                      </c:pt>
                      <c:pt idx="347">
                        <c:v>13</c:v>
                      </c:pt>
                      <c:pt idx="348">
                        <c:v>12</c:v>
                      </c:pt>
                      <c:pt idx="349">
                        <c:v>14</c:v>
                      </c:pt>
                      <c:pt idx="350">
                        <c:v>18</c:v>
                      </c:pt>
                      <c:pt idx="351">
                        <c:v>21</c:v>
                      </c:pt>
                      <c:pt idx="352">
                        <c:v>34</c:v>
                      </c:pt>
                      <c:pt idx="353">
                        <c:v>43</c:v>
                      </c:pt>
                      <c:pt idx="354">
                        <c:v>35</c:v>
                      </c:pt>
                      <c:pt idx="355">
                        <c:v>23</c:v>
                      </c:pt>
                      <c:pt idx="356">
                        <c:v>25</c:v>
                      </c:pt>
                      <c:pt idx="357">
                        <c:v>24</c:v>
                      </c:pt>
                      <c:pt idx="358">
                        <c:v>26</c:v>
                      </c:pt>
                      <c:pt idx="359">
                        <c:v>21</c:v>
                      </c:pt>
                      <c:pt idx="360">
                        <c:v>26</c:v>
                      </c:pt>
                      <c:pt idx="361">
                        <c:v>29</c:v>
                      </c:pt>
                      <c:pt idx="362">
                        <c:v>32</c:v>
                      </c:pt>
                      <c:pt idx="363">
                        <c:v>29</c:v>
                      </c:pt>
                      <c:pt idx="364">
                        <c:v>54</c:v>
                      </c:pt>
                      <c:pt idx="365">
                        <c:v>78</c:v>
                      </c:pt>
                      <c:pt idx="366">
                        <c:v>80</c:v>
                      </c:pt>
                      <c:pt idx="367">
                        <c:v>81</c:v>
                      </c:pt>
                      <c:pt idx="368">
                        <c:v>99</c:v>
                      </c:pt>
                      <c:pt idx="369">
                        <c:v>169</c:v>
                      </c:pt>
                      <c:pt idx="370">
                        <c:v>183</c:v>
                      </c:pt>
                      <c:pt idx="371">
                        <c:v>266</c:v>
                      </c:pt>
                      <c:pt idx="372">
                        <c:v>258</c:v>
                      </c:pt>
                      <c:pt idx="373">
                        <c:v>157</c:v>
                      </c:pt>
                      <c:pt idx="374">
                        <c:v>168</c:v>
                      </c:pt>
                      <c:pt idx="375">
                        <c:v>80</c:v>
                      </c:pt>
                      <c:pt idx="376">
                        <c:v>66</c:v>
                      </c:pt>
                      <c:pt idx="377">
                        <c:v>46</c:v>
                      </c:pt>
                      <c:pt idx="378">
                        <c:v>32</c:v>
                      </c:pt>
                      <c:pt idx="379">
                        <c:v>27</c:v>
                      </c:pt>
                      <c:pt idx="380">
                        <c:v>22</c:v>
                      </c:pt>
                      <c:pt idx="381">
                        <c:v>21</c:v>
                      </c:pt>
                      <c:pt idx="382">
                        <c:v>18</c:v>
                      </c:pt>
                      <c:pt idx="383">
                        <c:v>22</c:v>
                      </c:pt>
                      <c:pt idx="384">
                        <c:v>14</c:v>
                      </c:pt>
                      <c:pt idx="385">
                        <c:v>17</c:v>
                      </c:pt>
                      <c:pt idx="386">
                        <c:v>16</c:v>
                      </c:pt>
                      <c:pt idx="387">
                        <c:v>14</c:v>
                      </c:pt>
                      <c:pt idx="388">
                        <c:v>11</c:v>
                      </c:pt>
                      <c:pt idx="389">
                        <c:v>9</c:v>
                      </c:pt>
                      <c:pt idx="390">
                        <c:v>9</c:v>
                      </c:pt>
                      <c:pt idx="391">
                        <c:v>8</c:v>
                      </c:pt>
                      <c:pt idx="392">
                        <c:v>8</c:v>
                      </c:pt>
                      <c:pt idx="393">
                        <c:v>8</c:v>
                      </c:pt>
                      <c:pt idx="394">
                        <c:v>7</c:v>
                      </c:pt>
                      <c:pt idx="395">
                        <c:v>7</c:v>
                      </c:pt>
                      <c:pt idx="396">
                        <c:v>9</c:v>
                      </c:pt>
                      <c:pt idx="397">
                        <c:v>12</c:v>
                      </c:pt>
                      <c:pt idx="398">
                        <c:v>11</c:v>
                      </c:pt>
                      <c:pt idx="399">
                        <c:v>11</c:v>
                      </c:pt>
                      <c:pt idx="400">
                        <c:v>9</c:v>
                      </c:pt>
                      <c:pt idx="401">
                        <c:v>10</c:v>
                      </c:pt>
                      <c:pt idx="402">
                        <c:v>18</c:v>
                      </c:pt>
                      <c:pt idx="403">
                        <c:v>29</c:v>
                      </c:pt>
                      <c:pt idx="404">
                        <c:v>25</c:v>
                      </c:pt>
                      <c:pt idx="405">
                        <c:v>28</c:v>
                      </c:pt>
                      <c:pt idx="406">
                        <c:v>35</c:v>
                      </c:pt>
                      <c:pt idx="407">
                        <c:v>29</c:v>
                      </c:pt>
                      <c:pt idx="408">
                        <c:v>28</c:v>
                      </c:pt>
                      <c:pt idx="409">
                        <c:v>27</c:v>
                      </c:pt>
                      <c:pt idx="410">
                        <c:v>23</c:v>
                      </c:pt>
                      <c:pt idx="411">
                        <c:v>25</c:v>
                      </c:pt>
                      <c:pt idx="412">
                        <c:v>27</c:v>
                      </c:pt>
                      <c:pt idx="413">
                        <c:v>32</c:v>
                      </c:pt>
                      <c:pt idx="414">
                        <c:v>38</c:v>
                      </c:pt>
                      <c:pt idx="415">
                        <c:v>44</c:v>
                      </c:pt>
                      <c:pt idx="416">
                        <c:v>111</c:v>
                      </c:pt>
                      <c:pt idx="417">
                        <c:v>265</c:v>
                      </c:pt>
                      <c:pt idx="418">
                        <c:v>294</c:v>
                      </c:pt>
                      <c:pt idx="419">
                        <c:v>349</c:v>
                      </c:pt>
                      <c:pt idx="420">
                        <c:v>387</c:v>
                      </c:pt>
                      <c:pt idx="421">
                        <c:v>363</c:v>
                      </c:pt>
                      <c:pt idx="422">
                        <c:v>204</c:v>
                      </c:pt>
                      <c:pt idx="423">
                        <c:v>107</c:v>
                      </c:pt>
                      <c:pt idx="424">
                        <c:v>78</c:v>
                      </c:pt>
                      <c:pt idx="425">
                        <c:v>54</c:v>
                      </c:pt>
                      <c:pt idx="426">
                        <c:v>53</c:v>
                      </c:pt>
                      <c:pt idx="427">
                        <c:v>44</c:v>
                      </c:pt>
                      <c:pt idx="428">
                        <c:v>36</c:v>
                      </c:pt>
                      <c:pt idx="429">
                        <c:v>33</c:v>
                      </c:pt>
                      <c:pt idx="430">
                        <c:v>34</c:v>
                      </c:pt>
                      <c:pt idx="431">
                        <c:v>26</c:v>
                      </c:pt>
                      <c:pt idx="432">
                        <c:v>28</c:v>
                      </c:pt>
                      <c:pt idx="433">
                        <c:v>23</c:v>
                      </c:pt>
                      <c:pt idx="434">
                        <c:v>21</c:v>
                      </c:pt>
                      <c:pt idx="435">
                        <c:v>20</c:v>
                      </c:pt>
                      <c:pt idx="436">
                        <c:v>18</c:v>
                      </c:pt>
                      <c:pt idx="437">
                        <c:v>18</c:v>
                      </c:pt>
                      <c:pt idx="438">
                        <c:v>18</c:v>
                      </c:pt>
                      <c:pt idx="439">
                        <c:v>17</c:v>
                      </c:pt>
                      <c:pt idx="440">
                        <c:v>12</c:v>
                      </c:pt>
                      <c:pt idx="441">
                        <c:v>8</c:v>
                      </c:pt>
                      <c:pt idx="442">
                        <c:v>10</c:v>
                      </c:pt>
                      <c:pt idx="443">
                        <c:v>11</c:v>
                      </c:pt>
                      <c:pt idx="444">
                        <c:v>9</c:v>
                      </c:pt>
                      <c:pt idx="445">
                        <c:v>9</c:v>
                      </c:pt>
                      <c:pt idx="446">
                        <c:v>9</c:v>
                      </c:pt>
                      <c:pt idx="447">
                        <c:v>5</c:v>
                      </c:pt>
                      <c:pt idx="448">
                        <c:v>5</c:v>
                      </c:pt>
                      <c:pt idx="449">
                        <c:v>4</c:v>
                      </c:pt>
                      <c:pt idx="450">
                        <c:v>5</c:v>
                      </c:pt>
                      <c:pt idx="451">
                        <c:v>5</c:v>
                      </c:pt>
                      <c:pt idx="452">
                        <c:v>4</c:v>
                      </c:pt>
                      <c:pt idx="453">
                        <c:v>4</c:v>
                      </c:pt>
                      <c:pt idx="454">
                        <c:v>5</c:v>
                      </c:pt>
                      <c:pt idx="455">
                        <c:v>10</c:v>
                      </c:pt>
                      <c:pt idx="456">
                        <c:v>12</c:v>
                      </c:pt>
                      <c:pt idx="457">
                        <c:v>18</c:v>
                      </c:pt>
                      <c:pt idx="458">
                        <c:v>37</c:v>
                      </c:pt>
                      <c:pt idx="459">
                        <c:v>30</c:v>
                      </c:pt>
                      <c:pt idx="460">
                        <c:v>20</c:v>
                      </c:pt>
                      <c:pt idx="461">
                        <c:v>15</c:v>
                      </c:pt>
                      <c:pt idx="462">
                        <c:v>16</c:v>
                      </c:pt>
                      <c:pt idx="463">
                        <c:v>20</c:v>
                      </c:pt>
                      <c:pt idx="464">
                        <c:v>24</c:v>
                      </c:pt>
                      <c:pt idx="465">
                        <c:v>40</c:v>
                      </c:pt>
                      <c:pt idx="466">
                        <c:v>56</c:v>
                      </c:pt>
                      <c:pt idx="467">
                        <c:v>59</c:v>
                      </c:pt>
                      <c:pt idx="468">
                        <c:v>104</c:v>
                      </c:pt>
                      <c:pt idx="469">
                        <c:v>219</c:v>
                      </c:pt>
                      <c:pt idx="470">
                        <c:v>353</c:v>
                      </c:pt>
                      <c:pt idx="471">
                        <c:v>493</c:v>
                      </c:pt>
                      <c:pt idx="472">
                        <c:v>703</c:v>
                      </c:pt>
                      <c:pt idx="473">
                        <c:v>1020</c:v>
                      </c:pt>
                      <c:pt idx="474">
                        <c:v>597</c:v>
                      </c:pt>
                      <c:pt idx="475">
                        <c:v>486</c:v>
                      </c:pt>
                      <c:pt idx="476">
                        <c:v>405</c:v>
                      </c:pt>
                      <c:pt idx="477">
                        <c:v>198</c:v>
                      </c:pt>
                      <c:pt idx="478">
                        <c:v>127</c:v>
                      </c:pt>
                      <c:pt idx="479">
                        <c:v>80</c:v>
                      </c:pt>
                      <c:pt idx="480">
                        <c:v>59</c:v>
                      </c:pt>
                      <c:pt idx="481">
                        <c:v>46</c:v>
                      </c:pt>
                      <c:pt idx="482">
                        <c:v>45</c:v>
                      </c:pt>
                      <c:pt idx="483">
                        <c:v>31</c:v>
                      </c:pt>
                      <c:pt idx="484">
                        <c:v>27</c:v>
                      </c:pt>
                      <c:pt idx="485">
                        <c:v>18</c:v>
                      </c:pt>
                      <c:pt idx="486">
                        <c:v>25</c:v>
                      </c:pt>
                      <c:pt idx="487">
                        <c:v>20</c:v>
                      </c:pt>
                      <c:pt idx="488">
                        <c:v>18</c:v>
                      </c:pt>
                      <c:pt idx="489">
                        <c:v>14</c:v>
                      </c:pt>
                      <c:pt idx="490">
                        <c:v>14</c:v>
                      </c:pt>
                      <c:pt idx="491">
                        <c:v>12</c:v>
                      </c:pt>
                      <c:pt idx="492">
                        <c:v>10</c:v>
                      </c:pt>
                      <c:pt idx="493">
                        <c:v>8</c:v>
                      </c:pt>
                      <c:pt idx="494">
                        <c:v>8</c:v>
                      </c:pt>
                      <c:pt idx="495">
                        <c:v>7</c:v>
                      </c:pt>
                      <c:pt idx="496">
                        <c:v>6</c:v>
                      </c:pt>
                      <c:pt idx="497">
                        <c:v>6</c:v>
                      </c:pt>
                      <c:pt idx="498">
                        <c:v>7</c:v>
                      </c:pt>
                      <c:pt idx="499">
                        <c:v>7</c:v>
                      </c:pt>
                      <c:pt idx="500">
                        <c:v>6</c:v>
                      </c:pt>
                      <c:pt idx="501">
                        <c:v>7</c:v>
                      </c:pt>
                    </c:numCache>
                  </c:numRef>
                </c:val>
                <c:smooth val="0"/>
                <c:extLst xmlns:c15="http://schemas.microsoft.com/office/drawing/2012/chart">
                  <c:ext xmlns:c16="http://schemas.microsoft.com/office/drawing/2014/chart" uri="{C3380CC4-5D6E-409C-BE32-E72D297353CC}">
                    <c16:uniqueId val="{00000018-506C-4C2F-92FC-8DF2D5A74E9C}"/>
                  </c:ext>
                </c:extLst>
              </c15:ser>
            </c15:filteredLineSeries>
            <c15:filteredLineSeries>
              <c15:ser>
                <c:idx val="24"/>
                <c:order val="24"/>
                <c:tx>
                  <c:strRef>
                    <c:extLst xmlns:c15="http://schemas.microsoft.com/office/drawing/2012/chart">
                      <c:ext xmlns:c15="http://schemas.microsoft.com/office/drawing/2012/chart" uri="{02D57815-91ED-43cb-92C2-25804820EDAC}">
                        <c15:formulaRef>
                          <c15:sqref>新建文本文档!$Z$1</c15:sqref>
                        </c15:formulaRef>
                      </c:ext>
                    </c:extLst>
                    <c:strCache>
                      <c:ptCount val="1"/>
                      <c:pt idx="0">
                        <c:v>Sweden</c:v>
                      </c:pt>
                    </c:strCache>
                  </c:strRef>
                </c:tx>
                <c:spPr>
                  <a:ln w="22225" cap="rnd">
                    <a:solidFill>
                      <a:schemeClr val="accent1">
                        <a:lumMod val="50000"/>
                        <a:lumOff val="50000"/>
                      </a:schemeClr>
                    </a:solidFill>
                  </a:ln>
                  <a:effectLst>
                    <a:glow rad="139700">
                      <a:schemeClr val="accent1">
                        <a:lumMod val="50000"/>
                        <a:lumOff val="5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Z$2:$Z$503</c15:sqref>
                        </c15:formulaRef>
                      </c:ext>
                    </c:extLst>
                    <c:numCache>
                      <c:formatCode>General</c:formatCode>
                      <c:ptCount val="502"/>
                      <c:pt idx="0">
                        <c:v>3</c:v>
                      </c:pt>
                      <c:pt idx="1">
                        <c:v>3</c:v>
                      </c:pt>
                      <c:pt idx="2">
                        <c:v>3</c:v>
                      </c:pt>
                      <c:pt idx="3">
                        <c:v>4</c:v>
                      </c:pt>
                      <c:pt idx="4">
                        <c:v>5</c:v>
                      </c:pt>
                      <c:pt idx="5">
                        <c:v>6</c:v>
                      </c:pt>
                      <c:pt idx="6">
                        <c:v>11</c:v>
                      </c:pt>
                      <c:pt idx="7">
                        <c:v>7</c:v>
                      </c:pt>
                      <c:pt idx="8">
                        <c:v>9</c:v>
                      </c:pt>
                      <c:pt idx="9">
                        <c:v>9</c:v>
                      </c:pt>
                      <c:pt idx="10">
                        <c:v>7</c:v>
                      </c:pt>
                      <c:pt idx="11">
                        <c:v>5</c:v>
                      </c:pt>
                      <c:pt idx="12">
                        <c:v>5</c:v>
                      </c:pt>
                      <c:pt idx="13">
                        <c:v>4</c:v>
                      </c:pt>
                      <c:pt idx="14">
                        <c:v>4</c:v>
                      </c:pt>
                      <c:pt idx="15">
                        <c:v>3</c:v>
                      </c:pt>
                      <c:pt idx="16">
                        <c:v>3</c:v>
                      </c:pt>
                      <c:pt idx="17">
                        <c:v>2</c:v>
                      </c:pt>
                      <c:pt idx="18">
                        <c:v>1</c:v>
                      </c:pt>
                      <c:pt idx="19">
                        <c:v>1</c:v>
                      </c:pt>
                      <c:pt idx="20">
                        <c:v>1</c:v>
                      </c:pt>
                      <c:pt idx="21">
                        <c:v>1</c:v>
                      </c:pt>
                      <c:pt idx="22">
                        <c:v>1</c:v>
                      </c:pt>
                      <c:pt idx="23">
                        <c:v>2</c:v>
                      </c:pt>
                      <c:pt idx="24">
                        <c:v>1</c:v>
                      </c:pt>
                      <c:pt idx="25">
                        <c:v>1</c:v>
                      </c:pt>
                      <c:pt idx="26">
                        <c:v>1</c:v>
                      </c:pt>
                      <c:pt idx="27">
                        <c:v>1</c:v>
                      </c:pt>
                      <c:pt idx="28">
                        <c:v>1</c:v>
                      </c:pt>
                      <c:pt idx="29">
                        <c:v>1</c:v>
                      </c:pt>
                      <c:pt idx="30">
                        <c:v>1</c:v>
                      </c:pt>
                      <c:pt idx="31">
                        <c:v>1</c:v>
                      </c:pt>
                      <c:pt idx="32">
                        <c:v>1</c:v>
                      </c:pt>
                      <c:pt idx="33">
                        <c:v>1</c:v>
                      </c:pt>
                      <c:pt idx="34">
                        <c:v>1</c:v>
                      </c:pt>
                      <c:pt idx="35">
                        <c:v>2</c:v>
                      </c:pt>
                      <c:pt idx="36">
                        <c:v>2</c:v>
                      </c:pt>
                      <c:pt idx="37">
                        <c:v>2</c:v>
                      </c:pt>
                      <c:pt idx="38">
                        <c:v>2</c:v>
                      </c:pt>
                      <c:pt idx="39">
                        <c:v>2</c:v>
                      </c:pt>
                      <c:pt idx="40">
                        <c:v>2</c:v>
                      </c:pt>
                      <c:pt idx="41">
                        <c:v>2</c:v>
                      </c:pt>
                      <c:pt idx="42">
                        <c:v>2</c:v>
                      </c:pt>
                      <c:pt idx="43">
                        <c:v>2</c:v>
                      </c:pt>
                      <c:pt idx="44">
                        <c:v>2</c:v>
                      </c:pt>
                      <c:pt idx="45">
                        <c:v>3</c:v>
                      </c:pt>
                      <c:pt idx="46">
                        <c:v>3</c:v>
                      </c:pt>
                      <c:pt idx="47">
                        <c:v>2</c:v>
                      </c:pt>
                      <c:pt idx="48">
                        <c:v>2</c:v>
                      </c:pt>
                      <c:pt idx="49">
                        <c:v>3</c:v>
                      </c:pt>
                      <c:pt idx="50">
                        <c:v>2</c:v>
                      </c:pt>
                      <c:pt idx="51">
                        <c:v>2</c:v>
                      </c:pt>
                      <c:pt idx="52">
                        <c:v>5</c:v>
                      </c:pt>
                      <c:pt idx="53">
                        <c:v>3</c:v>
                      </c:pt>
                      <c:pt idx="54">
                        <c:v>3</c:v>
                      </c:pt>
                      <c:pt idx="55">
                        <c:v>4</c:v>
                      </c:pt>
                      <c:pt idx="56">
                        <c:v>5</c:v>
                      </c:pt>
                      <c:pt idx="57">
                        <c:v>5</c:v>
                      </c:pt>
                      <c:pt idx="58">
                        <c:v>9</c:v>
                      </c:pt>
                      <c:pt idx="59">
                        <c:v>11</c:v>
                      </c:pt>
                      <c:pt idx="60">
                        <c:v>19</c:v>
                      </c:pt>
                      <c:pt idx="61">
                        <c:v>26</c:v>
                      </c:pt>
                      <c:pt idx="62">
                        <c:v>14</c:v>
                      </c:pt>
                      <c:pt idx="63">
                        <c:v>5</c:v>
                      </c:pt>
                      <c:pt idx="64">
                        <c:v>4</c:v>
                      </c:pt>
                      <c:pt idx="65">
                        <c:v>3</c:v>
                      </c:pt>
                      <c:pt idx="66">
                        <c:v>3</c:v>
                      </c:pt>
                      <c:pt idx="67">
                        <c:v>2</c:v>
                      </c:pt>
                      <c:pt idx="68">
                        <c:v>2</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2</c:v>
                      </c:pt>
                      <c:pt idx="89">
                        <c:v>2</c:v>
                      </c:pt>
                      <c:pt idx="90">
                        <c:v>2</c:v>
                      </c:pt>
                      <c:pt idx="91">
                        <c:v>2</c:v>
                      </c:pt>
                      <c:pt idx="92">
                        <c:v>3</c:v>
                      </c:pt>
                      <c:pt idx="93">
                        <c:v>2</c:v>
                      </c:pt>
                      <c:pt idx="94">
                        <c:v>2</c:v>
                      </c:pt>
                      <c:pt idx="95">
                        <c:v>2</c:v>
                      </c:pt>
                      <c:pt idx="96">
                        <c:v>2</c:v>
                      </c:pt>
                      <c:pt idx="97">
                        <c:v>3</c:v>
                      </c:pt>
                      <c:pt idx="98">
                        <c:v>2</c:v>
                      </c:pt>
                      <c:pt idx="99">
                        <c:v>2</c:v>
                      </c:pt>
                      <c:pt idx="100">
                        <c:v>3</c:v>
                      </c:pt>
                      <c:pt idx="101">
                        <c:v>4</c:v>
                      </c:pt>
                      <c:pt idx="102">
                        <c:v>3</c:v>
                      </c:pt>
                      <c:pt idx="103">
                        <c:v>2</c:v>
                      </c:pt>
                      <c:pt idx="104">
                        <c:v>4</c:v>
                      </c:pt>
                      <c:pt idx="105">
                        <c:v>3</c:v>
                      </c:pt>
                      <c:pt idx="106">
                        <c:v>3</c:v>
                      </c:pt>
                      <c:pt idx="107">
                        <c:v>4</c:v>
                      </c:pt>
                      <c:pt idx="108">
                        <c:v>7</c:v>
                      </c:pt>
                      <c:pt idx="109">
                        <c:v>8</c:v>
                      </c:pt>
                      <c:pt idx="110">
                        <c:v>9</c:v>
                      </c:pt>
                      <c:pt idx="111">
                        <c:v>8</c:v>
                      </c:pt>
                      <c:pt idx="112">
                        <c:v>6</c:v>
                      </c:pt>
                      <c:pt idx="113">
                        <c:v>6</c:v>
                      </c:pt>
                      <c:pt idx="114">
                        <c:v>6</c:v>
                      </c:pt>
                      <c:pt idx="115">
                        <c:v>4</c:v>
                      </c:pt>
                      <c:pt idx="116">
                        <c:v>5</c:v>
                      </c:pt>
                      <c:pt idx="117">
                        <c:v>5</c:v>
                      </c:pt>
                      <c:pt idx="118">
                        <c:v>4</c:v>
                      </c:pt>
                      <c:pt idx="119">
                        <c:v>2</c:v>
                      </c:pt>
                      <c:pt idx="120">
                        <c:v>2</c:v>
                      </c:pt>
                      <c:pt idx="121">
                        <c:v>2</c:v>
                      </c:pt>
                      <c:pt idx="122">
                        <c:v>2</c:v>
                      </c:pt>
                      <c:pt idx="123">
                        <c:v>2</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2</c:v>
                      </c:pt>
                      <c:pt idx="140">
                        <c:v>2</c:v>
                      </c:pt>
                      <c:pt idx="141">
                        <c:v>2</c:v>
                      </c:pt>
                      <c:pt idx="142">
                        <c:v>2</c:v>
                      </c:pt>
                      <c:pt idx="143">
                        <c:v>2</c:v>
                      </c:pt>
                      <c:pt idx="144">
                        <c:v>2</c:v>
                      </c:pt>
                      <c:pt idx="145">
                        <c:v>2</c:v>
                      </c:pt>
                      <c:pt idx="146">
                        <c:v>2</c:v>
                      </c:pt>
                      <c:pt idx="147">
                        <c:v>2</c:v>
                      </c:pt>
                      <c:pt idx="148">
                        <c:v>3</c:v>
                      </c:pt>
                      <c:pt idx="149">
                        <c:v>3</c:v>
                      </c:pt>
                      <c:pt idx="150">
                        <c:v>4</c:v>
                      </c:pt>
                      <c:pt idx="151">
                        <c:v>3</c:v>
                      </c:pt>
                      <c:pt idx="152">
                        <c:v>3</c:v>
                      </c:pt>
                      <c:pt idx="153">
                        <c:v>5</c:v>
                      </c:pt>
                      <c:pt idx="154">
                        <c:v>6</c:v>
                      </c:pt>
                      <c:pt idx="155">
                        <c:v>7</c:v>
                      </c:pt>
                      <c:pt idx="156">
                        <c:v>14</c:v>
                      </c:pt>
                      <c:pt idx="157">
                        <c:v>17</c:v>
                      </c:pt>
                      <c:pt idx="158">
                        <c:v>17</c:v>
                      </c:pt>
                      <c:pt idx="159">
                        <c:v>23</c:v>
                      </c:pt>
                      <c:pt idx="160">
                        <c:v>27</c:v>
                      </c:pt>
                      <c:pt idx="161">
                        <c:v>19</c:v>
                      </c:pt>
                      <c:pt idx="162">
                        <c:v>11</c:v>
                      </c:pt>
                      <c:pt idx="163">
                        <c:v>9</c:v>
                      </c:pt>
                      <c:pt idx="164">
                        <c:v>5</c:v>
                      </c:pt>
                      <c:pt idx="165">
                        <c:v>6</c:v>
                      </c:pt>
                      <c:pt idx="166">
                        <c:v>3</c:v>
                      </c:pt>
                      <c:pt idx="167">
                        <c:v>3</c:v>
                      </c:pt>
                      <c:pt idx="168">
                        <c:v>3</c:v>
                      </c:pt>
                      <c:pt idx="169">
                        <c:v>3</c:v>
                      </c:pt>
                      <c:pt idx="170">
                        <c:v>2</c:v>
                      </c:pt>
                      <c:pt idx="171">
                        <c:v>2</c:v>
                      </c:pt>
                      <c:pt idx="172">
                        <c:v>2</c:v>
                      </c:pt>
                      <c:pt idx="173">
                        <c:v>8</c:v>
                      </c:pt>
                      <c:pt idx="174">
                        <c:v>4</c:v>
                      </c:pt>
                      <c:pt idx="175">
                        <c:v>3</c:v>
                      </c:pt>
                      <c:pt idx="176">
                        <c:v>2</c:v>
                      </c:pt>
                      <c:pt idx="177">
                        <c:v>2</c:v>
                      </c:pt>
                      <c:pt idx="178">
                        <c:v>2</c:v>
                      </c:pt>
                      <c:pt idx="179">
                        <c:v>2</c:v>
                      </c:pt>
                      <c:pt idx="180">
                        <c:v>2</c:v>
                      </c:pt>
                      <c:pt idx="181">
                        <c:v>2</c:v>
                      </c:pt>
                      <c:pt idx="182">
                        <c:v>1</c:v>
                      </c:pt>
                      <c:pt idx="183">
                        <c:v>1</c:v>
                      </c:pt>
                      <c:pt idx="184">
                        <c:v>3</c:v>
                      </c:pt>
                      <c:pt idx="185">
                        <c:v>6</c:v>
                      </c:pt>
                      <c:pt idx="186">
                        <c:v>5</c:v>
                      </c:pt>
                      <c:pt idx="187">
                        <c:v>2</c:v>
                      </c:pt>
                      <c:pt idx="188">
                        <c:v>3</c:v>
                      </c:pt>
                      <c:pt idx="189">
                        <c:v>4</c:v>
                      </c:pt>
                      <c:pt idx="190">
                        <c:v>8</c:v>
                      </c:pt>
                      <c:pt idx="191">
                        <c:v>26</c:v>
                      </c:pt>
                      <c:pt idx="192">
                        <c:v>20</c:v>
                      </c:pt>
                      <c:pt idx="193">
                        <c:v>10</c:v>
                      </c:pt>
                      <c:pt idx="194">
                        <c:v>7</c:v>
                      </c:pt>
                      <c:pt idx="195">
                        <c:v>5</c:v>
                      </c:pt>
                      <c:pt idx="196">
                        <c:v>4</c:v>
                      </c:pt>
                      <c:pt idx="197">
                        <c:v>6</c:v>
                      </c:pt>
                      <c:pt idx="198">
                        <c:v>10</c:v>
                      </c:pt>
                      <c:pt idx="199">
                        <c:v>13</c:v>
                      </c:pt>
                      <c:pt idx="200">
                        <c:v>34</c:v>
                      </c:pt>
                      <c:pt idx="201">
                        <c:v>51</c:v>
                      </c:pt>
                      <c:pt idx="202">
                        <c:v>41</c:v>
                      </c:pt>
                      <c:pt idx="203">
                        <c:v>15</c:v>
                      </c:pt>
                      <c:pt idx="204">
                        <c:v>7</c:v>
                      </c:pt>
                      <c:pt idx="205">
                        <c:v>5</c:v>
                      </c:pt>
                      <c:pt idx="206">
                        <c:v>3</c:v>
                      </c:pt>
                      <c:pt idx="207">
                        <c:v>2</c:v>
                      </c:pt>
                      <c:pt idx="208">
                        <c:v>3</c:v>
                      </c:pt>
                      <c:pt idx="209">
                        <c:v>4</c:v>
                      </c:pt>
                      <c:pt idx="210">
                        <c:v>2</c:v>
                      </c:pt>
                      <c:pt idx="211">
                        <c:v>2</c:v>
                      </c:pt>
                      <c:pt idx="212">
                        <c:v>3</c:v>
                      </c:pt>
                      <c:pt idx="213">
                        <c:v>3</c:v>
                      </c:pt>
                      <c:pt idx="214">
                        <c:v>3</c:v>
                      </c:pt>
                      <c:pt idx="215">
                        <c:v>3</c:v>
                      </c:pt>
                      <c:pt idx="216">
                        <c:v>2</c:v>
                      </c:pt>
                      <c:pt idx="217">
                        <c:v>2</c:v>
                      </c:pt>
                      <c:pt idx="218">
                        <c:v>2</c:v>
                      </c:pt>
                      <c:pt idx="219">
                        <c:v>3</c:v>
                      </c:pt>
                      <c:pt idx="220">
                        <c:v>3</c:v>
                      </c:pt>
                      <c:pt idx="221">
                        <c:v>2</c:v>
                      </c:pt>
                      <c:pt idx="222">
                        <c:v>2</c:v>
                      </c:pt>
                      <c:pt idx="223">
                        <c:v>2</c:v>
                      </c:pt>
                      <c:pt idx="224">
                        <c:v>2</c:v>
                      </c:pt>
                      <c:pt idx="225">
                        <c:v>2</c:v>
                      </c:pt>
                      <c:pt idx="226">
                        <c:v>2</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2</c:v>
                      </c:pt>
                      <c:pt idx="243">
                        <c:v>2</c:v>
                      </c:pt>
                      <c:pt idx="244">
                        <c:v>2</c:v>
                      </c:pt>
                      <c:pt idx="245">
                        <c:v>2</c:v>
                      </c:pt>
                      <c:pt idx="246">
                        <c:v>2</c:v>
                      </c:pt>
                      <c:pt idx="247">
                        <c:v>2</c:v>
                      </c:pt>
                      <c:pt idx="248">
                        <c:v>2</c:v>
                      </c:pt>
                      <c:pt idx="249">
                        <c:v>2</c:v>
                      </c:pt>
                      <c:pt idx="250">
                        <c:v>3</c:v>
                      </c:pt>
                      <c:pt idx="251">
                        <c:v>2</c:v>
                      </c:pt>
                      <c:pt idx="252">
                        <c:v>2</c:v>
                      </c:pt>
                      <c:pt idx="253">
                        <c:v>3</c:v>
                      </c:pt>
                      <c:pt idx="254">
                        <c:v>2</c:v>
                      </c:pt>
                      <c:pt idx="255">
                        <c:v>2</c:v>
                      </c:pt>
                      <c:pt idx="256">
                        <c:v>3</c:v>
                      </c:pt>
                      <c:pt idx="257">
                        <c:v>2</c:v>
                      </c:pt>
                      <c:pt idx="258">
                        <c:v>4</c:v>
                      </c:pt>
                      <c:pt idx="259">
                        <c:v>3</c:v>
                      </c:pt>
                      <c:pt idx="260">
                        <c:v>5</c:v>
                      </c:pt>
                      <c:pt idx="261">
                        <c:v>9</c:v>
                      </c:pt>
                      <c:pt idx="262">
                        <c:v>7</c:v>
                      </c:pt>
                      <c:pt idx="263">
                        <c:v>8</c:v>
                      </c:pt>
                      <c:pt idx="264">
                        <c:v>7</c:v>
                      </c:pt>
                      <c:pt idx="265">
                        <c:v>10</c:v>
                      </c:pt>
                      <c:pt idx="266">
                        <c:v>16</c:v>
                      </c:pt>
                      <c:pt idx="267">
                        <c:v>15</c:v>
                      </c:pt>
                      <c:pt idx="268">
                        <c:v>14</c:v>
                      </c:pt>
                      <c:pt idx="269">
                        <c:v>14</c:v>
                      </c:pt>
                      <c:pt idx="270">
                        <c:v>10</c:v>
                      </c:pt>
                      <c:pt idx="271">
                        <c:v>8</c:v>
                      </c:pt>
                      <c:pt idx="272">
                        <c:v>6</c:v>
                      </c:pt>
                      <c:pt idx="273">
                        <c:v>4</c:v>
                      </c:pt>
                      <c:pt idx="274">
                        <c:v>3</c:v>
                      </c:pt>
                      <c:pt idx="275">
                        <c:v>2</c:v>
                      </c:pt>
                      <c:pt idx="276">
                        <c:v>2</c:v>
                      </c:pt>
                      <c:pt idx="277">
                        <c:v>1</c:v>
                      </c:pt>
                      <c:pt idx="278">
                        <c:v>1</c:v>
                      </c:pt>
                      <c:pt idx="279">
                        <c:v>1</c:v>
                      </c:pt>
                      <c:pt idx="280">
                        <c:v>1</c:v>
                      </c:pt>
                      <c:pt idx="281">
                        <c:v>1</c:v>
                      </c:pt>
                      <c:pt idx="282">
                        <c:v>1</c:v>
                      </c:pt>
                      <c:pt idx="283">
                        <c:v>1</c:v>
                      </c:pt>
                      <c:pt idx="284">
                        <c:v>1</c:v>
                      </c:pt>
                      <c:pt idx="285">
                        <c:v>1</c:v>
                      </c:pt>
                      <c:pt idx="286">
                        <c:v>0</c:v>
                      </c:pt>
                      <c:pt idx="287">
                        <c:v>1</c:v>
                      </c:pt>
                      <c:pt idx="288">
                        <c:v>1</c:v>
                      </c:pt>
                      <c:pt idx="289">
                        <c:v>1</c:v>
                      </c:pt>
                      <c:pt idx="290">
                        <c:v>0</c:v>
                      </c:pt>
                      <c:pt idx="291">
                        <c:v>1</c:v>
                      </c:pt>
                      <c:pt idx="292">
                        <c:v>1</c:v>
                      </c:pt>
                      <c:pt idx="293">
                        <c:v>1</c:v>
                      </c:pt>
                      <c:pt idx="294">
                        <c:v>1</c:v>
                      </c:pt>
                      <c:pt idx="295">
                        <c:v>1</c:v>
                      </c:pt>
                      <c:pt idx="296">
                        <c:v>1</c:v>
                      </c:pt>
                      <c:pt idx="297">
                        <c:v>1</c:v>
                      </c:pt>
                      <c:pt idx="298">
                        <c:v>1</c:v>
                      </c:pt>
                      <c:pt idx="299">
                        <c:v>2</c:v>
                      </c:pt>
                      <c:pt idx="300">
                        <c:v>2</c:v>
                      </c:pt>
                      <c:pt idx="301">
                        <c:v>2</c:v>
                      </c:pt>
                      <c:pt idx="302">
                        <c:v>3</c:v>
                      </c:pt>
                      <c:pt idx="303">
                        <c:v>3</c:v>
                      </c:pt>
                      <c:pt idx="304">
                        <c:v>3</c:v>
                      </c:pt>
                      <c:pt idx="305">
                        <c:v>4</c:v>
                      </c:pt>
                      <c:pt idx="306">
                        <c:v>4</c:v>
                      </c:pt>
                      <c:pt idx="307">
                        <c:v>3</c:v>
                      </c:pt>
                      <c:pt idx="308">
                        <c:v>4</c:v>
                      </c:pt>
                      <c:pt idx="309">
                        <c:v>4</c:v>
                      </c:pt>
                      <c:pt idx="310">
                        <c:v>4</c:v>
                      </c:pt>
                      <c:pt idx="311">
                        <c:v>3</c:v>
                      </c:pt>
                      <c:pt idx="312">
                        <c:v>5</c:v>
                      </c:pt>
                      <c:pt idx="313">
                        <c:v>4</c:v>
                      </c:pt>
                      <c:pt idx="314">
                        <c:v>4</c:v>
                      </c:pt>
                      <c:pt idx="315">
                        <c:v>4</c:v>
                      </c:pt>
                      <c:pt idx="316">
                        <c:v>5</c:v>
                      </c:pt>
                      <c:pt idx="317">
                        <c:v>8</c:v>
                      </c:pt>
                      <c:pt idx="318">
                        <c:v>11</c:v>
                      </c:pt>
                      <c:pt idx="319">
                        <c:v>17</c:v>
                      </c:pt>
                      <c:pt idx="320">
                        <c:v>23</c:v>
                      </c:pt>
                      <c:pt idx="321">
                        <c:v>34</c:v>
                      </c:pt>
                      <c:pt idx="322">
                        <c:v>45</c:v>
                      </c:pt>
                      <c:pt idx="323">
                        <c:v>50</c:v>
                      </c:pt>
                      <c:pt idx="324">
                        <c:v>20</c:v>
                      </c:pt>
                      <c:pt idx="325">
                        <c:v>12</c:v>
                      </c:pt>
                      <c:pt idx="326">
                        <c:v>7</c:v>
                      </c:pt>
                      <c:pt idx="327">
                        <c:v>5</c:v>
                      </c:pt>
                      <c:pt idx="328">
                        <c:v>4</c:v>
                      </c:pt>
                      <c:pt idx="329">
                        <c:v>2</c:v>
                      </c:pt>
                      <c:pt idx="330">
                        <c:v>2</c:v>
                      </c:pt>
                      <c:pt idx="331">
                        <c:v>2</c:v>
                      </c:pt>
                      <c:pt idx="332">
                        <c:v>2</c:v>
                      </c:pt>
                      <c:pt idx="333">
                        <c:v>2</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2</c:v>
                      </c:pt>
                      <c:pt idx="348">
                        <c:v>4</c:v>
                      </c:pt>
                      <c:pt idx="349">
                        <c:v>3</c:v>
                      </c:pt>
                      <c:pt idx="350">
                        <c:v>3</c:v>
                      </c:pt>
                      <c:pt idx="351">
                        <c:v>3</c:v>
                      </c:pt>
                      <c:pt idx="352">
                        <c:v>2</c:v>
                      </c:pt>
                      <c:pt idx="353">
                        <c:v>3</c:v>
                      </c:pt>
                      <c:pt idx="354">
                        <c:v>3</c:v>
                      </c:pt>
                      <c:pt idx="355">
                        <c:v>3</c:v>
                      </c:pt>
                      <c:pt idx="356">
                        <c:v>2</c:v>
                      </c:pt>
                      <c:pt idx="357">
                        <c:v>3</c:v>
                      </c:pt>
                      <c:pt idx="358">
                        <c:v>3</c:v>
                      </c:pt>
                      <c:pt idx="359">
                        <c:v>4</c:v>
                      </c:pt>
                      <c:pt idx="360">
                        <c:v>5</c:v>
                      </c:pt>
                      <c:pt idx="361">
                        <c:v>6</c:v>
                      </c:pt>
                      <c:pt idx="362">
                        <c:v>6</c:v>
                      </c:pt>
                      <c:pt idx="363">
                        <c:v>7</c:v>
                      </c:pt>
                      <c:pt idx="364">
                        <c:v>10</c:v>
                      </c:pt>
                      <c:pt idx="365">
                        <c:v>20</c:v>
                      </c:pt>
                      <c:pt idx="366">
                        <c:v>17</c:v>
                      </c:pt>
                      <c:pt idx="367">
                        <c:v>25</c:v>
                      </c:pt>
                      <c:pt idx="368">
                        <c:v>28</c:v>
                      </c:pt>
                      <c:pt idx="369">
                        <c:v>71</c:v>
                      </c:pt>
                      <c:pt idx="370">
                        <c:v>73</c:v>
                      </c:pt>
                      <c:pt idx="371">
                        <c:v>67</c:v>
                      </c:pt>
                      <c:pt idx="372">
                        <c:v>42</c:v>
                      </c:pt>
                      <c:pt idx="373">
                        <c:v>30</c:v>
                      </c:pt>
                      <c:pt idx="374">
                        <c:v>27</c:v>
                      </c:pt>
                      <c:pt idx="375">
                        <c:v>19</c:v>
                      </c:pt>
                      <c:pt idx="376">
                        <c:v>15</c:v>
                      </c:pt>
                      <c:pt idx="377">
                        <c:v>16</c:v>
                      </c:pt>
                      <c:pt idx="378">
                        <c:v>13</c:v>
                      </c:pt>
                      <c:pt idx="379">
                        <c:v>10</c:v>
                      </c:pt>
                      <c:pt idx="380">
                        <c:v>5</c:v>
                      </c:pt>
                      <c:pt idx="381">
                        <c:v>4</c:v>
                      </c:pt>
                      <c:pt idx="382">
                        <c:v>3</c:v>
                      </c:pt>
                      <c:pt idx="383">
                        <c:v>3</c:v>
                      </c:pt>
                      <c:pt idx="384">
                        <c:v>2</c:v>
                      </c:pt>
                      <c:pt idx="385">
                        <c:v>2</c:v>
                      </c:pt>
                      <c:pt idx="386">
                        <c:v>2</c:v>
                      </c:pt>
                      <c:pt idx="387">
                        <c:v>2</c:v>
                      </c:pt>
                      <c:pt idx="388">
                        <c:v>2</c:v>
                      </c:pt>
                      <c:pt idx="389">
                        <c:v>1</c:v>
                      </c:pt>
                      <c:pt idx="390">
                        <c:v>1</c:v>
                      </c:pt>
                      <c:pt idx="391">
                        <c:v>1</c:v>
                      </c:pt>
                      <c:pt idx="392">
                        <c:v>1</c:v>
                      </c:pt>
                      <c:pt idx="393">
                        <c:v>1</c:v>
                      </c:pt>
                      <c:pt idx="394">
                        <c:v>1</c:v>
                      </c:pt>
                      <c:pt idx="395">
                        <c:v>1</c:v>
                      </c:pt>
                      <c:pt idx="396">
                        <c:v>1</c:v>
                      </c:pt>
                      <c:pt idx="397">
                        <c:v>1</c:v>
                      </c:pt>
                      <c:pt idx="398">
                        <c:v>2</c:v>
                      </c:pt>
                      <c:pt idx="399">
                        <c:v>2</c:v>
                      </c:pt>
                      <c:pt idx="400">
                        <c:v>3</c:v>
                      </c:pt>
                      <c:pt idx="401">
                        <c:v>2</c:v>
                      </c:pt>
                      <c:pt idx="402">
                        <c:v>2</c:v>
                      </c:pt>
                      <c:pt idx="403">
                        <c:v>3</c:v>
                      </c:pt>
                      <c:pt idx="404">
                        <c:v>3</c:v>
                      </c:pt>
                      <c:pt idx="405">
                        <c:v>3</c:v>
                      </c:pt>
                      <c:pt idx="406">
                        <c:v>3</c:v>
                      </c:pt>
                      <c:pt idx="407">
                        <c:v>4</c:v>
                      </c:pt>
                      <c:pt idx="408">
                        <c:v>2</c:v>
                      </c:pt>
                      <c:pt idx="409">
                        <c:v>4</c:v>
                      </c:pt>
                      <c:pt idx="410">
                        <c:v>4</c:v>
                      </c:pt>
                      <c:pt idx="411">
                        <c:v>4</c:v>
                      </c:pt>
                      <c:pt idx="412">
                        <c:v>4</c:v>
                      </c:pt>
                      <c:pt idx="413">
                        <c:v>4</c:v>
                      </c:pt>
                      <c:pt idx="414">
                        <c:v>5</c:v>
                      </c:pt>
                      <c:pt idx="415">
                        <c:v>5</c:v>
                      </c:pt>
                      <c:pt idx="416">
                        <c:v>5</c:v>
                      </c:pt>
                      <c:pt idx="417">
                        <c:v>5</c:v>
                      </c:pt>
                      <c:pt idx="418">
                        <c:v>5</c:v>
                      </c:pt>
                      <c:pt idx="419">
                        <c:v>6</c:v>
                      </c:pt>
                      <c:pt idx="420">
                        <c:v>7</c:v>
                      </c:pt>
                      <c:pt idx="421">
                        <c:v>12</c:v>
                      </c:pt>
                      <c:pt idx="422">
                        <c:v>15</c:v>
                      </c:pt>
                      <c:pt idx="423">
                        <c:v>18</c:v>
                      </c:pt>
                      <c:pt idx="424">
                        <c:v>19</c:v>
                      </c:pt>
                      <c:pt idx="425">
                        <c:v>12</c:v>
                      </c:pt>
                      <c:pt idx="426">
                        <c:v>9</c:v>
                      </c:pt>
                      <c:pt idx="427">
                        <c:v>9</c:v>
                      </c:pt>
                      <c:pt idx="428">
                        <c:v>8</c:v>
                      </c:pt>
                      <c:pt idx="429">
                        <c:v>6</c:v>
                      </c:pt>
                      <c:pt idx="430">
                        <c:v>5</c:v>
                      </c:pt>
                      <c:pt idx="431">
                        <c:v>6</c:v>
                      </c:pt>
                      <c:pt idx="432">
                        <c:v>4</c:v>
                      </c:pt>
                      <c:pt idx="433">
                        <c:v>5</c:v>
                      </c:pt>
                      <c:pt idx="434">
                        <c:v>3</c:v>
                      </c:pt>
                      <c:pt idx="435">
                        <c:v>3</c:v>
                      </c:pt>
                      <c:pt idx="436">
                        <c:v>3</c:v>
                      </c:pt>
                      <c:pt idx="437">
                        <c:v>3</c:v>
                      </c:pt>
                      <c:pt idx="438">
                        <c:v>2</c:v>
                      </c:pt>
                      <c:pt idx="439">
                        <c:v>2</c:v>
                      </c:pt>
                      <c:pt idx="440">
                        <c:v>2</c:v>
                      </c:pt>
                      <c:pt idx="441">
                        <c:v>2</c:v>
                      </c:pt>
                      <c:pt idx="442">
                        <c:v>2</c:v>
                      </c:pt>
                      <c:pt idx="443">
                        <c:v>2</c:v>
                      </c:pt>
                      <c:pt idx="444">
                        <c:v>2</c:v>
                      </c:pt>
                      <c:pt idx="445">
                        <c:v>1</c:v>
                      </c:pt>
                      <c:pt idx="446">
                        <c:v>2</c:v>
                      </c:pt>
                      <c:pt idx="447">
                        <c:v>2</c:v>
                      </c:pt>
                      <c:pt idx="448">
                        <c:v>1</c:v>
                      </c:pt>
                      <c:pt idx="449">
                        <c:v>2</c:v>
                      </c:pt>
                      <c:pt idx="450">
                        <c:v>2</c:v>
                      </c:pt>
                      <c:pt idx="451">
                        <c:v>4</c:v>
                      </c:pt>
                      <c:pt idx="452">
                        <c:v>4</c:v>
                      </c:pt>
                      <c:pt idx="453">
                        <c:v>4</c:v>
                      </c:pt>
                      <c:pt idx="454">
                        <c:v>3</c:v>
                      </c:pt>
                      <c:pt idx="455">
                        <c:v>3</c:v>
                      </c:pt>
                      <c:pt idx="456">
                        <c:v>4</c:v>
                      </c:pt>
                      <c:pt idx="457">
                        <c:v>4</c:v>
                      </c:pt>
                      <c:pt idx="458">
                        <c:v>4</c:v>
                      </c:pt>
                      <c:pt idx="459">
                        <c:v>4</c:v>
                      </c:pt>
                      <c:pt idx="460">
                        <c:v>4</c:v>
                      </c:pt>
                      <c:pt idx="461">
                        <c:v>5</c:v>
                      </c:pt>
                      <c:pt idx="462">
                        <c:v>4</c:v>
                      </c:pt>
                      <c:pt idx="463">
                        <c:v>4</c:v>
                      </c:pt>
                      <c:pt idx="464">
                        <c:v>5</c:v>
                      </c:pt>
                      <c:pt idx="465">
                        <c:v>5</c:v>
                      </c:pt>
                      <c:pt idx="466">
                        <c:v>6</c:v>
                      </c:pt>
                      <c:pt idx="467">
                        <c:v>6</c:v>
                      </c:pt>
                      <c:pt idx="468">
                        <c:v>4</c:v>
                      </c:pt>
                      <c:pt idx="469">
                        <c:v>7</c:v>
                      </c:pt>
                      <c:pt idx="470">
                        <c:v>6</c:v>
                      </c:pt>
                      <c:pt idx="471">
                        <c:v>7</c:v>
                      </c:pt>
                      <c:pt idx="472">
                        <c:v>8</c:v>
                      </c:pt>
                      <c:pt idx="473">
                        <c:v>12</c:v>
                      </c:pt>
                      <c:pt idx="474">
                        <c:v>17</c:v>
                      </c:pt>
                      <c:pt idx="475">
                        <c:v>28</c:v>
                      </c:pt>
                      <c:pt idx="476">
                        <c:v>30</c:v>
                      </c:pt>
                      <c:pt idx="477">
                        <c:v>33</c:v>
                      </c:pt>
                      <c:pt idx="478">
                        <c:v>30</c:v>
                      </c:pt>
                      <c:pt idx="479">
                        <c:v>23</c:v>
                      </c:pt>
                      <c:pt idx="480">
                        <c:v>19</c:v>
                      </c:pt>
                      <c:pt idx="481">
                        <c:v>26</c:v>
                      </c:pt>
                      <c:pt idx="482">
                        <c:v>21</c:v>
                      </c:pt>
                      <c:pt idx="483">
                        <c:v>15</c:v>
                      </c:pt>
                      <c:pt idx="484">
                        <c:v>10</c:v>
                      </c:pt>
                      <c:pt idx="485">
                        <c:v>7</c:v>
                      </c:pt>
                      <c:pt idx="486">
                        <c:v>4</c:v>
                      </c:pt>
                      <c:pt idx="487">
                        <c:v>5</c:v>
                      </c:pt>
                      <c:pt idx="488">
                        <c:v>4</c:v>
                      </c:pt>
                      <c:pt idx="489">
                        <c:v>3</c:v>
                      </c:pt>
                      <c:pt idx="490">
                        <c:v>2</c:v>
                      </c:pt>
                      <c:pt idx="491">
                        <c:v>2</c:v>
                      </c:pt>
                      <c:pt idx="492">
                        <c:v>1</c:v>
                      </c:pt>
                      <c:pt idx="493">
                        <c:v>1</c:v>
                      </c:pt>
                      <c:pt idx="494">
                        <c:v>2</c:v>
                      </c:pt>
                      <c:pt idx="495">
                        <c:v>2</c:v>
                      </c:pt>
                      <c:pt idx="496">
                        <c:v>2</c:v>
                      </c:pt>
                      <c:pt idx="497">
                        <c:v>1</c:v>
                      </c:pt>
                      <c:pt idx="498">
                        <c:v>1</c:v>
                      </c:pt>
                      <c:pt idx="499">
                        <c:v>2</c:v>
                      </c:pt>
                      <c:pt idx="500">
                        <c:v>2</c:v>
                      </c:pt>
                      <c:pt idx="501">
                        <c:v>2</c:v>
                      </c:pt>
                    </c:numCache>
                  </c:numRef>
                </c:val>
                <c:smooth val="0"/>
                <c:extLst xmlns:c15="http://schemas.microsoft.com/office/drawing/2012/chart">
                  <c:ext xmlns:c16="http://schemas.microsoft.com/office/drawing/2014/chart" uri="{C3380CC4-5D6E-409C-BE32-E72D297353CC}">
                    <c16:uniqueId val="{00000019-506C-4C2F-92FC-8DF2D5A74E9C}"/>
                  </c:ext>
                </c:extLst>
              </c15:ser>
            </c15:filteredLineSeries>
            <c15:filteredLineSeries>
              <c15:ser>
                <c:idx val="25"/>
                <c:order val="25"/>
                <c:tx>
                  <c:strRef>
                    <c:extLst xmlns:c15="http://schemas.microsoft.com/office/drawing/2012/chart">
                      <c:ext xmlns:c15="http://schemas.microsoft.com/office/drawing/2012/chart" uri="{02D57815-91ED-43cb-92C2-25804820EDAC}">
                        <c15:formulaRef>
                          <c15:sqref>新建文本文档!$AA$1</c15:sqref>
                        </c15:formulaRef>
                      </c:ext>
                    </c:extLst>
                    <c:strCache>
                      <c:ptCount val="1"/>
                      <c:pt idx="0">
                        <c:v>Switzerland</c:v>
                      </c:pt>
                    </c:strCache>
                  </c:strRef>
                </c:tx>
                <c:spPr>
                  <a:ln w="22225" cap="rnd">
                    <a:solidFill>
                      <a:schemeClr val="accent3">
                        <a:lumMod val="50000"/>
                        <a:lumOff val="50000"/>
                      </a:schemeClr>
                    </a:solidFill>
                  </a:ln>
                  <a:effectLst>
                    <a:glow rad="139700">
                      <a:schemeClr val="accent3">
                        <a:lumMod val="50000"/>
                        <a:lumOff val="5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AA$2:$AA$503</c15:sqref>
                        </c15:formulaRef>
                      </c:ext>
                    </c:extLst>
                    <c:numCache>
                      <c:formatCode>General</c:formatCode>
                      <c:ptCount val="502"/>
                      <c:pt idx="0">
                        <c:v>42</c:v>
                      </c:pt>
                      <c:pt idx="1">
                        <c:v>33</c:v>
                      </c:pt>
                      <c:pt idx="2">
                        <c:v>28</c:v>
                      </c:pt>
                      <c:pt idx="3">
                        <c:v>38</c:v>
                      </c:pt>
                      <c:pt idx="4">
                        <c:v>39</c:v>
                      </c:pt>
                      <c:pt idx="5">
                        <c:v>64</c:v>
                      </c:pt>
                      <c:pt idx="6">
                        <c:v>75</c:v>
                      </c:pt>
                      <c:pt idx="7">
                        <c:v>97</c:v>
                      </c:pt>
                      <c:pt idx="8">
                        <c:v>129</c:v>
                      </c:pt>
                      <c:pt idx="9">
                        <c:v>139</c:v>
                      </c:pt>
                      <c:pt idx="10">
                        <c:v>148</c:v>
                      </c:pt>
                      <c:pt idx="11">
                        <c:v>138</c:v>
                      </c:pt>
                      <c:pt idx="12">
                        <c:v>86</c:v>
                      </c:pt>
                      <c:pt idx="13">
                        <c:v>48</c:v>
                      </c:pt>
                      <c:pt idx="14">
                        <c:v>33</c:v>
                      </c:pt>
                      <c:pt idx="15">
                        <c:v>25</c:v>
                      </c:pt>
                      <c:pt idx="16">
                        <c:v>15</c:v>
                      </c:pt>
                      <c:pt idx="17">
                        <c:v>14</c:v>
                      </c:pt>
                      <c:pt idx="18">
                        <c:v>14</c:v>
                      </c:pt>
                      <c:pt idx="19">
                        <c:v>12</c:v>
                      </c:pt>
                      <c:pt idx="20">
                        <c:v>10</c:v>
                      </c:pt>
                      <c:pt idx="21">
                        <c:v>9</c:v>
                      </c:pt>
                      <c:pt idx="22">
                        <c:v>9</c:v>
                      </c:pt>
                      <c:pt idx="23">
                        <c:v>10</c:v>
                      </c:pt>
                      <c:pt idx="24">
                        <c:v>8</c:v>
                      </c:pt>
                      <c:pt idx="25">
                        <c:v>8</c:v>
                      </c:pt>
                      <c:pt idx="26">
                        <c:v>8</c:v>
                      </c:pt>
                      <c:pt idx="27">
                        <c:v>8</c:v>
                      </c:pt>
                      <c:pt idx="28">
                        <c:v>9</c:v>
                      </c:pt>
                      <c:pt idx="29">
                        <c:v>10</c:v>
                      </c:pt>
                      <c:pt idx="30">
                        <c:v>10</c:v>
                      </c:pt>
                      <c:pt idx="31">
                        <c:v>8</c:v>
                      </c:pt>
                      <c:pt idx="32">
                        <c:v>10</c:v>
                      </c:pt>
                      <c:pt idx="33">
                        <c:v>10</c:v>
                      </c:pt>
                      <c:pt idx="34">
                        <c:v>12</c:v>
                      </c:pt>
                      <c:pt idx="35">
                        <c:v>16</c:v>
                      </c:pt>
                      <c:pt idx="36">
                        <c:v>18</c:v>
                      </c:pt>
                      <c:pt idx="37">
                        <c:v>15</c:v>
                      </c:pt>
                      <c:pt idx="38">
                        <c:v>13</c:v>
                      </c:pt>
                      <c:pt idx="39">
                        <c:v>15</c:v>
                      </c:pt>
                      <c:pt idx="40">
                        <c:v>19</c:v>
                      </c:pt>
                      <c:pt idx="41">
                        <c:v>19</c:v>
                      </c:pt>
                      <c:pt idx="42">
                        <c:v>19</c:v>
                      </c:pt>
                      <c:pt idx="43">
                        <c:v>23</c:v>
                      </c:pt>
                      <c:pt idx="44">
                        <c:v>25</c:v>
                      </c:pt>
                      <c:pt idx="45">
                        <c:v>21</c:v>
                      </c:pt>
                      <c:pt idx="46">
                        <c:v>32</c:v>
                      </c:pt>
                      <c:pt idx="47">
                        <c:v>31</c:v>
                      </c:pt>
                      <c:pt idx="48">
                        <c:v>27</c:v>
                      </c:pt>
                      <c:pt idx="49">
                        <c:v>26</c:v>
                      </c:pt>
                      <c:pt idx="50">
                        <c:v>27</c:v>
                      </c:pt>
                      <c:pt idx="51">
                        <c:v>32</c:v>
                      </c:pt>
                      <c:pt idx="52">
                        <c:v>47</c:v>
                      </c:pt>
                      <c:pt idx="53">
                        <c:v>45</c:v>
                      </c:pt>
                      <c:pt idx="54">
                        <c:v>65</c:v>
                      </c:pt>
                      <c:pt idx="55">
                        <c:v>90</c:v>
                      </c:pt>
                      <c:pt idx="56">
                        <c:v>188</c:v>
                      </c:pt>
                      <c:pt idx="57">
                        <c:v>322</c:v>
                      </c:pt>
                      <c:pt idx="58">
                        <c:v>395</c:v>
                      </c:pt>
                      <c:pt idx="59">
                        <c:v>339</c:v>
                      </c:pt>
                      <c:pt idx="60">
                        <c:v>183</c:v>
                      </c:pt>
                      <c:pt idx="61">
                        <c:v>131</c:v>
                      </c:pt>
                      <c:pt idx="62">
                        <c:v>61</c:v>
                      </c:pt>
                      <c:pt idx="63">
                        <c:v>45</c:v>
                      </c:pt>
                      <c:pt idx="64">
                        <c:v>30</c:v>
                      </c:pt>
                      <c:pt idx="65">
                        <c:v>22</c:v>
                      </c:pt>
                      <c:pt idx="66">
                        <c:v>15</c:v>
                      </c:pt>
                      <c:pt idx="67">
                        <c:v>11</c:v>
                      </c:pt>
                      <c:pt idx="68">
                        <c:v>9</c:v>
                      </c:pt>
                      <c:pt idx="69">
                        <c:v>10</c:v>
                      </c:pt>
                      <c:pt idx="70">
                        <c:v>11</c:v>
                      </c:pt>
                      <c:pt idx="71">
                        <c:v>13</c:v>
                      </c:pt>
                      <c:pt idx="72">
                        <c:v>14</c:v>
                      </c:pt>
                      <c:pt idx="73">
                        <c:v>14</c:v>
                      </c:pt>
                      <c:pt idx="74">
                        <c:v>16</c:v>
                      </c:pt>
                      <c:pt idx="75">
                        <c:v>14</c:v>
                      </c:pt>
                      <c:pt idx="76">
                        <c:v>10</c:v>
                      </c:pt>
                      <c:pt idx="77">
                        <c:v>12</c:v>
                      </c:pt>
                      <c:pt idx="78">
                        <c:v>13</c:v>
                      </c:pt>
                      <c:pt idx="79">
                        <c:v>13</c:v>
                      </c:pt>
                      <c:pt idx="80">
                        <c:v>15</c:v>
                      </c:pt>
                      <c:pt idx="81">
                        <c:v>12</c:v>
                      </c:pt>
                      <c:pt idx="82">
                        <c:v>11</c:v>
                      </c:pt>
                      <c:pt idx="83">
                        <c:v>8</c:v>
                      </c:pt>
                      <c:pt idx="84">
                        <c:v>8</c:v>
                      </c:pt>
                      <c:pt idx="85">
                        <c:v>9</c:v>
                      </c:pt>
                      <c:pt idx="86">
                        <c:v>12</c:v>
                      </c:pt>
                      <c:pt idx="87">
                        <c:v>16</c:v>
                      </c:pt>
                      <c:pt idx="88">
                        <c:v>18</c:v>
                      </c:pt>
                      <c:pt idx="89">
                        <c:v>23</c:v>
                      </c:pt>
                      <c:pt idx="90">
                        <c:v>30</c:v>
                      </c:pt>
                      <c:pt idx="91">
                        <c:v>26</c:v>
                      </c:pt>
                      <c:pt idx="92">
                        <c:v>21</c:v>
                      </c:pt>
                      <c:pt idx="93">
                        <c:v>21</c:v>
                      </c:pt>
                      <c:pt idx="94">
                        <c:v>30</c:v>
                      </c:pt>
                      <c:pt idx="95">
                        <c:v>20</c:v>
                      </c:pt>
                      <c:pt idx="96">
                        <c:v>32</c:v>
                      </c:pt>
                      <c:pt idx="97">
                        <c:v>24</c:v>
                      </c:pt>
                      <c:pt idx="98">
                        <c:v>33</c:v>
                      </c:pt>
                      <c:pt idx="99">
                        <c:v>33</c:v>
                      </c:pt>
                      <c:pt idx="100">
                        <c:v>39</c:v>
                      </c:pt>
                      <c:pt idx="101">
                        <c:v>57</c:v>
                      </c:pt>
                      <c:pt idx="102">
                        <c:v>63</c:v>
                      </c:pt>
                      <c:pt idx="103">
                        <c:v>107</c:v>
                      </c:pt>
                      <c:pt idx="104">
                        <c:v>240</c:v>
                      </c:pt>
                      <c:pt idx="105">
                        <c:v>310</c:v>
                      </c:pt>
                      <c:pt idx="106">
                        <c:v>389</c:v>
                      </c:pt>
                      <c:pt idx="107">
                        <c:v>379</c:v>
                      </c:pt>
                      <c:pt idx="108">
                        <c:v>291</c:v>
                      </c:pt>
                      <c:pt idx="109">
                        <c:v>193</c:v>
                      </c:pt>
                      <c:pt idx="110">
                        <c:v>157</c:v>
                      </c:pt>
                      <c:pt idx="111">
                        <c:v>140</c:v>
                      </c:pt>
                      <c:pt idx="112">
                        <c:v>100</c:v>
                      </c:pt>
                      <c:pt idx="113">
                        <c:v>91</c:v>
                      </c:pt>
                      <c:pt idx="114">
                        <c:v>76</c:v>
                      </c:pt>
                      <c:pt idx="115">
                        <c:v>54</c:v>
                      </c:pt>
                      <c:pt idx="116">
                        <c:v>59</c:v>
                      </c:pt>
                      <c:pt idx="117">
                        <c:v>41</c:v>
                      </c:pt>
                      <c:pt idx="118">
                        <c:v>33</c:v>
                      </c:pt>
                      <c:pt idx="119">
                        <c:v>23</c:v>
                      </c:pt>
                      <c:pt idx="120">
                        <c:v>19</c:v>
                      </c:pt>
                      <c:pt idx="121">
                        <c:v>16</c:v>
                      </c:pt>
                      <c:pt idx="122">
                        <c:v>13</c:v>
                      </c:pt>
                      <c:pt idx="123">
                        <c:v>10</c:v>
                      </c:pt>
                      <c:pt idx="124">
                        <c:v>9</c:v>
                      </c:pt>
                      <c:pt idx="125">
                        <c:v>10</c:v>
                      </c:pt>
                      <c:pt idx="126">
                        <c:v>10</c:v>
                      </c:pt>
                      <c:pt idx="127">
                        <c:v>12</c:v>
                      </c:pt>
                      <c:pt idx="128">
                        <c:v>19</c:v>
                      </c:pt>
                      <c:pt idx="129">
                        <c:v>16</c:v>
                      </c:pt>
                      <c:pt idx="130">
                        <c:v>14</c:v>
                      </c:pt>
                      <c:pt idx="131">
                        <c:v>10</c:v>
                      </c:pt>
                      <c:pt idx="132">
                        <c:v>8</c:v>
                      </c:pt>
                      <c:pt idx="133">
                        <c:v>7</c:v>
                      </c:pt>
                      <c:pt idx="134">
                        <c:v>10</c:v>
                      </c:pt>
                      <c:pt idx="135">
                        <c:v>11</c:v>
                      </c:pt>
                      <c:pt idx="136">
                        <c:v>8</c:v>
                      </c:pt>
                      <c:pt idx="137">
                        <c:v>8</c:v>
                      </c:pt>
                      <c:pt idx="138">
                        <c:v>10</c:v>
                      </c:pt>
                      <c:pt idx="139">
                        <c:v>13</c:v>
                      </c:pt>
                      <c:pt idx="140">
                        <c:v>15</c:v>
                      </c:pt>
                      <c:pt idx="141">
                        <c:v>26</c:v>
                      </c:pt>
                      <c:pt idx="142">
                        <c:v>30</c:v>
                      </c:pt>
                      <c:pt idx="143">
                        <c:v>31</c:v>
                      </c:pt>
                      <c:pt idx="144">
                        <c:v>27</c:v>
                      </c:pt>
                      <c:pt idx="145">
                        <c:v>24</c:v>
                      </c:pt>
                      <c:pt idx="146">
                        <c:v>23</c:v>
                      </c:pt>
                      <c:pt idx="147">
                        <c:v>28</c:v>
                      </c:pt>
                      <c:pt idx="148">
                        <c:v>25</c:v>
                      </c:pt>
                      <c:pt idx="149">
                        <c:v>42</c:v>
                      </c:pt>
                      <c:pt idx="150">
                        <c:v>37</c:v>
                      </c:pt>
                      <c:pt idx="151">
                        <c:v>40</c:v>
                      </c:pt>
                      <c:pt idx="152">
                        <c:v>48</c:v>
                      </c:pt>
                      <c:pt idx="153">
                        <c:v>42</c:v>
                      </c:pt>
                      <c:pt idx="154">
                        <c:v>54</c:v>
                      </c:pt>
                      <c:pt idx="155">
                        <c:v>71</c:v>
                      </c:pt>
                      <c:pt idx="156">
                        <c:v>213</c:v>
                      </c:pt>
                      <c:pt idx="157">
                        <c:v>293</c:v>
                      </c:pt>
                      <c:pt idx="158">
                        <c:v>476</c:v>
                      </c:pt>
                      <c:pt idx="159">
                        <c:v>578</c:v>
                      </c:pt>
                      <c:pt idx="160">
                        <c:v>527</c:v>
                      </c:pt>
                      <c:pt idx="161">
                        <c:v>385</c:v>
                      </c:pt>
                      <c:pt idx="162">
                        <c:v>200</c:v>
                      </c:pt>
                      <c:pt idx="163">
                        <c:v>132</c:v>
                      </c:pt>
                      <c:pt idx="164">
                        <c:v>113</c:v>
                      </c:pt>
                      <c:pt idx="165">
                        <c:v>76</c:v>
                      </c:pt>
                      <c:pt idx="166">
                        <c:v>71</c:v>
                      </c:pt>
                      <c:pt idx="167">
                        <c:v>61</c:v>
                      </c:pt>
                      <c:pt idx="168">
                        <c:v>48</c:v>
                      </c:pt>
                      <c:pt idx="169">
                        <c:v>36</c:v>
                      </c:pt>
                      <c:pt idx="170">
                        <c:v>25</c:v>
                      </c:pt>
                      <c:pt idx="171">
                        <c:v>16</c:v>
                      </c:pt>
                      <c:pt idx="172">
                        <c:v>16</c:v>
                      </c:pt>
                      <c:pt idx="173">
                        <c:v>52</c:v>
                      </c:pt>
                      <c:pt idx="174">
                        <c:v>38</c:v>
                      </c:pt>
                      <c:pt idx="175">
                        <c:v>18</c:v>
                      </c:pt>
                      <c:pt idx="176">
                        <c:v>20</c:v>
                      </c:pt>
                      <c:pt idx="177">
                        <c:v>15</c:v>
                      </c:pt>
                      <c:pt idx="178">
                        <c:v>14</c:v>
                      </c:pt>
                      <c:pt idx="179">
                        <c:v>16</c:v>
                      </c:pt>
                      <c:pt idx="180">
                        <c:v>14</c:v>
                      </c:pt>
                      <c:pt idx="181">
                        <c:v>13</c:v>
                      </c:pt>
                      <c:pt idx="182">
                        <c:v>16</c:v>
                      </c:pt>
                      <c:pt idx="183">
                        <c:v>23</c:v>
                      </c:pt>
                      <c:pt idx="184">
                        <c:v>28</c:v>
                      </c:pt>
                      <c:pt idx="185">
                        <c:v>60</c:v>
                      </c:pt>
                      <c:pt idx="186">
                        <c:v>83</c:v>
                      </c:pt>
                      <c:pt idx="187">
                        <c:v>86</c:v>
                      </c:pt>
                      <c:pt idx="188">
                        <c:v>114</c:v>
                      </c:pt>
                      <c:pt idx="189">
                        <c:v>80</c:v>
                      </c:pt>
                      <c:pt idx="190">
                        <c:v>60</c:v>
                      </c:pt>
                      <c:pt idx="191">
                        <c:v>52</c:v>
                      </c:pt>
                      <c:pt idx="192">
                        <c:v>54</c:v>
                      </c:pt>
                      <c:pt idx="193">
                        <c:v>67</c:v>
                      </c:pt>
                      <c:pt idx="194">
                        <c:v>53</c:v>
                      </c:pt>
                      <c:pt idx="195">
                        <c:v>43</c:v>
                      </c:pt>
                      <c:pt idx="196">
                        <c:v>46</c:v>
                      </c:pt>
                      <c:pt idx="197">
                        <c:v>50</c:v>
                      </c:pt>
                      <c:pt idx="198">
                        <c:v>57</c:v>
                      </c:pt>
                      <c:pt idx="199">
                        <c:v>63</c:v>
                      </c:pt>
                      <c:pt idx="200">
                        <c:v>140</c:v>
                      </c:pt>
                      <c:pt idx="201">
                        <c:v>204</c:v>
                      </c:pt>
                      <c:pt idx="202">
                        <c:v>262</c:v>
                      </c:pt>
                      <c:pt idx="203">
                        <c:v>231</c:v>
                      </c:pt>
                      <c:pt idx="204">
                        <c:v>189</c:v>
                      </c:pt>
                      <c:pt idx="205">
                        <c:v>186</c:v>
                      </c:pt>
                      <c:pt idx="206">
                        <c:v>153</c:v>
                      </c:pt>
                      <c:pt idx="207">
                        <c:v>124</c:v>
                      </c:pt>
                      <c:pt idx="208">
                        <c:v>59</c:v>
                      </c:pt>
                      <c:pt idx="209">
                        <c:v>45</c:v>
                      </c:pt>
                      <c:pt idx="210">
                        <c:v>30</c:v>
                      </c:pt>
                      <c:pt idx="211">
                        <c:v>27</c:v>
                      </c:pt>
                      <c:pt idx="212">
                        <c:v>33</c:v>
                      </c:pt>
                      <c:pt idx="213">
                        <c:v>31</c:v>
                      </c:pt>
                      <c:pt idx="214">
                        <c:v>29</c:v>
                      </c:pt>
                      <c:pt idx="215">
                        <c:v>26</c:v>
                      </c:pt>
                      <c:pt idx="216">
                        <c:v>21</c:v>
                      </c:pt>
                      <c:pt idx="217">
                        <c:v>16</c:v>
                      </c:pt>
                      <c:pt idx="218">
                        <c:v>15</c:v>
                      </c:pt>
                      <c:pt idx="219">
                        <c:v>14</c:v>
                      </c:pt>
                      <c:pt idx="220">
                        <c:v>12</c:v>
                      </c:pt>
                      <c:pt idx="221">
                        <c:v>10</c:v>
                      </c:pt>
                      <c:pt idx="222">
                        <c:v>10</c:v>
                      </c:pt>
                      <c:pt idx="223">
                        <c:v>9</c:v>
                      </c:pt>
                      <c:pt idx="224">
                        <c:v>7</c:v>
                      </c:pt>
                      <c:pt idx="225">
                        <c:v>6</c:v>
                      </c:pt>
                      <c:pt idx="226">
                        <c:v>6</c:v>
                      </c:pt>
                      <c:pt idx="227">
                        <c:v>7</c:v>
                      </c:pt>
                      <c:pt idx="228">
                        <c:v>10</c:v>
                      </c:pt>
                      <c:pt idx="229">
                        <c:v>8</c:v>
                      </c:pt>
                      <c:pt idx="230">
                        <c:v>5</c:v>
                      </c:pt>
                      <c:pt idx="231">
                        <c:v>6</c:v>
                      </c:pt>
                      <c:pt idx="232">
                        <c:v>9</c:v>
                      </c:pt>
                      <c:pt idx="233">
                        <c:v>6</c:v>
                      </c:pt>
                      <c:pt idx="234">
                        <c:v>7</c:v>
                      </c:pt>
                      <c:pt idx="235">
                        <c:v>7</c:v>
                      </c:pt>
                      <c:pt idx="236">
                        <c:v>8</c:v>
                      </c:pt>
                      <c:pt idx="237">
                        <c:v>8</c:v>
                      </c:pt>
                      <c:pt idx="238">
                        <c:v>7</c:v>
                      </c:pt>
                      <c:pt idx="239">
                        <c:v>7</c:v>
                      </c:pt>
                      <c:pt idx="240">
                        <c:v>9</c:v>
                      </c:pt>
                      <c:pt idx="241">
                        <c:v>9</c:v>
                      </c:pt>
                      <c:pt idx="242">
                        <c:v>13</c:v>
                      </c:pt>
                      <c:pt idx="243">
                        <c:v>16</c:v>
                      </c:pt>
                      <c:pt idx="244">
                        <c:v>17</c:v>
                      </c:pt>
                      <c:pt idx="245">
                        <c:v>21</c:v>
                      </c:pt>
                      <c:pt idx="246">
                        <c:v>21</c:v>
                      </c:pt>
                      <c:pt idx="247">
                        <c:v>26</c:v>
                      </c:pt>
                      <c:pt idx="248">
                        <c:v>21</c:v>
                      </c:pt>
                      <c:pt idx="249">
                        <c:v>19</c:v>
                      </c:pt>
                      <c:pt idx="250">
                        <c:v>19</c:v>
                      </c:pt>
                      <c:pt idx="251">
                        <c:v>19</c:v>
                      </c:pt>
                      <c:pt idx="252">
                        <c:v>24</c:v>
                      </c:pt>
                      <c:pt idx="253">
                        <c:v>20</c:v>
                      </c:pt>
                      <c:pt idx="254">
                        <c:v>24</c:v>
                      </c:pt>
                      <c:pt idx="255">
                        <c:v>27</c:v>
                      </c:pt>
                      <c:pt idx="256">
                        <c:v>25</c:v>
                      </c:pt>
                      <c:pt idx="257">
                        <c:v>28</c:v>
                      </c:pt>
                      <c:pt idx="258">
                        <c:v>45</c:v>
                      </c:pt>
                      <c:pt idx="259">
                        <c:v>60</c:v>
                      </c:pt>
                      <c:pt idx="260">
                        <c:v>139</c:v>
                      </c:pt>
                      <c:pt idx="261">
                        <c:v>202</c:v>
                      </c:pt>
                      <c:pt idx="262">
                        <c:v>180</c:v>
                      </c:pt>
                      <c:pt idx="263">
                        <c:v>189</c:v>
                      </c:pt>
                      <c:pt idx="264">
                        <c:v>190</c:v>
                      </c:pt>
                      <c:pt idx="265">
                        <c:v>231</c:v>
                      </c:pt>
                      <c:pt idx="266">
                        <c:v>219</c:v>
                      </c:pt>
                      <c:pt idx="267">
                        <c:v>158</c:v>
                      </c:pt>
                      <c:pt idx="268">
                        <c:v>99</c:v>
                      </c:pt>
                      <c:pt idx="269">
                        <c:v>82</c:v>
                      </c:pt>
                      <c:pt idx="270">
                        <c:v>69</c:v>
                      </c:pt>
                      <c:pt idx="271">
                        <c:v>49</c:v>
                      </c:pt>
                      <c:pt idx="272">
                        <c:v>41</c:v>
                      </c:pt>
                      <c:pt idx="273">
                        <c:v>25</c:v>
                      </c:pt>
                      <c:pt idx="274">
                        <c:v>15</c:v>
                      </c:pt>
                      <c:pt idx="275">
                        <c:v>12</c:v>
                      </c:pt>
                      <c:pt idx="276">
                        <c:v>11</c:v>
                      </c:pt>
                      <c:pt idx="277">
                        <c:v>7</c:v>
                      </c:pt>
                      <c:pt idx="278">
                        <c:v>9</c:v>
                      </c:pt>
                      <c:pt idx="279">
                        <c:v>6</c:v>
                      </c:pt>
                      <c:pt idx="280">
                        <c:v>8</c:v>
                      </c:pt>
                      <c:pt idx="281">
                        <c:v>8</c:v>
                      </c:pt>
                      <c:pt idx="282">
                        <c:v>6</c:v>
                      </c:pt>
                      <c:pt idx="283">
                        <c:v>6</c:v>
                      </c:pt>
                      <c:pt idx="284">
                        <c:v>6</c:v>
                      </c:pt>
                      <c:pt idx="285">
                        <c:v>5</c:v>
                      </c:pt>
                      <c:pt idx="286">
                        <c:v>5</c:v>
                      </c:pt>
                      <c:pt idx="287">
                        <c:v>6</c:v>
                      </c:pt>
                      <c:pt idx="288">
                        <c:v>5</c:v>
                      </c:pt>
                      <c:pt idx="289">
                        <c:v>4</c:v>
                      </c:pt>
                      <c:pt idx="290">
                        <c:v>5</c:v>
                      </c:pt>
                      <c:pt idx="291">
                        <c:v>5</c:v>
                      </c:pt>
                      <c:pt idx="292">
                        <c:v>4</c:v>
                      </c:pt>
                      <c:pt idx="293">
                        <c:v>4</c:v>
                      </c:pt>
                      <c:pt idx="294">
                        <c:v>3</c:v>
                      </c:pt>
                      <c:pt idx="295">
                        <c:v>4</c:v>
                      </c:pt>
                      <c:pt idx="296">
                        <c:v>7</c:v>
                      </c:pt>
                      <c:pt idx="297">
                        <c:v>8</c:v>
                      </c:pt>
                      <c:pt idx="298">
                        <c:v>10</c:v>
                      </c:pt>
                      <c:pt idx="299">
                        <c:v>17</c:v>
                      </c:pt>
                      <c:pt idx="300">
                        <c:v>14</c:v>
                      </c:pt>
                      <c:pt idx="301">
                        <c:v>15</c:v>
                      </c:pt>
                      <c:pt idx="302">
                        <c:v>21</c:v>
                      </c:pt>
                      <c:pt idx="303">
                        <c:v>21</c:v>
                      </c:pt>
                      <c:pt idx="304">
                        <c:v>26</c:v>
                      </c:pt>
                      <c:pt idx="305">
                        <c:v>28</c:v>
                      </c:pt>
                      <c:pt idx="306">
                        <c:v>33</c:v>
                      </c:pt>
                      <c:pt idx="307">
                        <c:v>35</c:v>
                      </c:pt>
                      <c:pt idx="308">
                        <c:v>37</c:v>
                      </c:pt>
                      <c:pt idx="309">
                        <c:v>36</c:v>
                      </c:pt>
                      <c:pt idx="310">
                        <c:v>38</c:v>
                      </c:pt>
                      <c:pt idx="311">
                        <c:v>42</c:v>
                      </c:pt>
                      <c:pt idx="312">
                        <c:v>48</c:v>
                      </c:pt>
                      <c:pt idx="313">
                        <c:v>40</c:v>
                      </c:pt>
                      <c:pt idx="314">
                        <c:v>50</c:v>
                      </c:pt>
                      <c:pt idx="315">
                        <c:v>62</c:v>
                      </c:pt>
                      <c:pt idx="316">
                        <c:v>61</c:v>
                      </c:pt>
                      <c:pt idx="317">
                        <c:v>86</c:v>
                      </c:pt>
                      <c:pt idx="318">
                        <c:v>106</c:v>
                      </c:pt>
                      <c:pt idx="319">
                        <c:v>159</c:v>
                      </c:pt>
                      <c:pt idx="320">
                        <c:v>203</c:v>
                      </c:pt>
                      <c:pt idx="321">
                        <c:v>204</c:v>
                      </c:pt>
                      <c:pt idx="322">
                        <c:v>173</c:v>
                      </c:pt>
                      <c:pt idx="323">
                        <c:v>131</c:v>
                      </c:pt>
                      <c:pt idx="324">
                        <c:v>100</c:v>
                      </c:pt>
                      <c:pt idx="325">
                        <c:v>64</c:v>
                      </c:pt>
                      <c:pt idx="326">
                        <c:v>43</c:v>
                      </c:pt>
                      <c:pt idx="327">
                        <c:v>33</c:v>
                      </c:pt>
                      <c:pt idx="328">
                        <c:v>32</c:v>
                      </c:pt>
                      <c:pt idx="329">
                        <c:v>23</c:v>
                      </c:pt>
                      <c:pt idx="330">
                        <c:v>15</c:v>
                      </c:pt>
                      <c:pt idx="331">
                        <c:v>16</c:v>
                      </c:pt>
                      <c:pt idx="332">
                        <c:v>14</c:v>
                      </c:pt>
                      <c:pt idx="333">
                        <c:v>15</c:v>
                      </c:pt>
                      <c:pt idx="334">
                        <c:v>15</c:v>
                      </c:pt>
                      <c:pt idx="335">
                        <c:v>11</c:v>
                      </c:pt>
                      <c:pt idx="336">
                        <c:v>14</c:v>
                      </c:pt>
                      <c:pt idx="337">
                        <c:v>17</c:v>
                      </c:pt>
                      <c:pt idx="338">
                        <c:v>15</c:v>
                      </c:pt>
                      <c:pt idx="339">
                        <c:v>14</c:v>
                      </c:pt>
                      <c:pt idx="340">
                        <c:v>17</c:v>
                      </c:pt>
                      <c:pt idx="341">
                        <c:v>16</c:v>
                      </c:pt>
                      <c:pt idx="342">
                        <c:v>11</c:v>
                      </c:pt>
                      <c:pt idx="343">
                        <c:v>13</c:v>
                      </c:pt>
                      <c:pt idx="344">
                        <c:v>12</c:v>
                      </c:pt>
                      <c:pt idx="345">
                        <c:v>15</c:v>
                      </c:pt>
                      <c:pt idx="346">
                        <c:v>15</c:v>
                      </c:pt>
                      <c:pt idx="347">
                        <c:v>19</c:v>
                      </c:pt>
                      <c:pt idx="348">
                        <c:v>29</c:v>
                      </c:pt>
                      <c:pt idx="349">
                        <c:v>36</c:v>
                      </c:pt>
                      <c:pt idx="350">
                        <c:v>39</c:v>
                      </c:pt>
                      <c:pt idx="351">
                        <c:v>38</c:v>
                      </c:pt>
                      <c:pt idx="352">
                        <c:v>46</c:v>
                      </c:pt>
                      <c:pt idx="353">
                        <c:v>39</c:v>
                      </c:pt>
                      <c:pt idx="354">
                        <c:v>39</c:v>
                      </c:pt>
                      <c:pt idx="355">
                        <c:v>40</c:v>
                      </c:pt>
                      <c:pt idx="356">
                        <c:v>45</c:v>
                      </c:pt>
                      <c:pt idx="357">
                        <c:v>37</c:v>
                      </c:pt>
                      <c:pt idx="358">
                        <c:v>42</c:v>
                      </c:pt>
                      <c:pt idx="359">
                        <c:v>50</c:v>
                      </c:pt>
                      <c:pt idx="360">
                        <c:v>35</c:v>
                      </c:pt>
                      <c:pt idx="361">
                        <c:v>49</c:v>
                      </c:pt>
                      <c:pt idx="362">
                        <c:v>56</c:v>
                      </c:pt>
                      <c:pt idx="363">
                        <c:v>95</c:v>
                      </c:pt>
                      <c:pt idx="364">
                        <c:v>186</c:v>
                      </c:pt>
                      <c:pt idx="365">
                        <c:v>209</c:v>
                      </c:pt>
                      <c:pt idx="366">
                        <c:v>280</c:v>
                      </c:pt>
                      <c:pt idx="367">
                        <c:v>392</c:v>
                      </c:pt>
                      <c:pt idx="368">
                        <c:v>598</c:v>
                      </c:pt>
                      <c:pt idx="369">
                        <c:v>719</c:v>
                      </c:pt>
                      <c:pt idx="370">
                        <c:v>687</c:v>
                      </c:pt>
                      <c:pt idx="371">
                        <c:v>669</c:v>
                      </c:pt>
                      <c:pt idx="372">
                        <c:v>537</c:v>
                      </c:pt>
                      <c:pt idx="373">
                        <c:v>400</c:v>
                      </c:pt>
                      <c:pt idx="374">
                        <c:v>262</c:v>
                      </c:pt>
                      <c:pt idx="375">
                        <c:v>167</c:v>
                      </c:pt>
                      <c:pt idx="376">
                        <c:v>133</c:v>
                      </c:pt>
                      <c:pt idx="377">
                        <c:v>89</c:v>
                      </c:pt>
                      <c:pt idx="378">
                        <c:v>84</c:v>
                      </c:pt>
                      <c:pt idx="379">
                        <c:v>54</c:v>
                      </c:pt>
                      <c:pt idx="380">
                        <c:v>30</c:v>
                      </c:pt>
                      <c:pt idx="381">
                        <c:v>26</c:v>
                      </c:pt>
                      <c:pt idx="382">
                        <c:v>23</c:v>
                      </c:pt>
                      <c:pt idx="383">
                        <c:v>23</c:v>
                      </c:pt>
                      <c:pt idx="384">
                        <c:v>31</c:v>
                      </c:pt>
                      <c:pt idx="385">
                        <c:v>27</c:v>
                      </c:pt>
                      <c:pt idx="386">
                        <c:v>27</c:v>
                      </c:pt>
                      <c:pt idx="387">
                        <c:v>29</c:v>
                      </c:pt>
                      <c:pt idx="388">
                        <c:v>20</c:v>
                      </c:pt>
                      <c:pt idx="389">
                        <c:v>21</c:v>
                      </c:pt>
                      <c:pt idx="390">
                        <c:v>17</c:v>
                      </c:pt>
                      <c:pt idx="391">
                        <c:v>24</c:v>
                      </c:pt>
                      <c:pt idx="392">
                        <c:v>21</c:v>
                      </c:pt>
                      <c:pt idx="393">
                        <c:v>26</c:v>
                      </c:pt>
                      <c:pt idx="394">
                        <c:v>23</c:v>
                      </c:pt>
                      <c:pt idx="395">
                        <c:v>19</c:v>
                      </c:pt>
                      <c:pt idx="396">
                        <c:v>27</c:v>
                      </c:pt>
                      <c:pt idx="397">
                        <c:v>21</c:v>
                      </c:pt>
                      <c:pt idx="398">
                        <c:v>25</c:v>
                      </c:pt>
                      <c:pt idx="399">
                        <c:v>27</c:v>
                      </c:pt>
                      <c:pt idx="400">
                        <c:v>33</c:v>
                      </c:pt>
                      <c:pt idx="401">
                        <c:v>35</c:v>
                      </c:pt>
                      <c:pt idx="402">
                        <c:v>46</c:v>
                      </c:pt>
                      <c:pt idx="403">
                        <c:v>40</c:v>
                      </c:pt>
                      <c:pt idx="404">
                        <c:v>44</c:v>
                      </c:pt>
                      <c:pt idx="405">
                        <c:v>41</c:v>
                      </c:pt>
                      <c:pt idx="406">
                        <c:v>41</c:v>
                      </c:pt>
                      <c:pt idx="407">
                        <c:v>35</c:v>
                      </c:pt>
                      <c:pt idx="408">
                        <c:v>32</c:v>
                      </c:pt>
                      <c:pt idx="409">
                        <c:v>40</c:v>
                      </c:pt>
                      <c:pt idx="410">
                        <c:v>40</c:v>
                      </c:pt>
                      <c:pt idx="411">
                        <c:v>43</c:v>
                      </c:pt>
                      <c:pt idx="412">
                        <c:v>52</c:v>
                      </c:pt>
                      <c:pt idx="413">
                        <c:v>45</c:v>
                      </c:pt>
                      <c:pt idx="414">
                        <c:v>54</c:v>
                      </c:pt>
                      <c:pt idx="415">
                        <c:v>57</c:v>
                      </c:pt>
                      <c:pt idx="416">
                        <c:v>71</c:v>
                      </c:pt>
                      <c:pt idx="417">
                        <c:v>72</c:v>
                      </c:pt>
                      <c:pt idx="418">
                        <c:v>84</c:v>
                      </c:pt>
                      <c:pt idx="419">
                        <c:v>87</c:v>
                      </c:pt>
                      <c:pt idx="420">
                        <c:v>122</c:v>
                      </c:pt>
                      <c:pt idx="421">
                        <c:v>171</c:v>
                      </c:pt>
                      <c:pt idx="422">
                        <c:v>257</c:v>
                      </c:pt>
                      <c:pt idx="423">
                        <c:v>251</c:v>
                      </c:pt>
                      <c:pt idx="424">
                        <c:v>257</c:v>
                      </c:pt>
                      <c:pt idx="425">
                        <c:v>196</c:v>
                      </c:pt>
                      <c:pt idx="426">
                        <c:v>188</c:v>
                      </c:pt>
                      <c:pt idx="427">
                        <c:v>141</c:v>
                      </c:pt>
                      <c:pt idx="428">
                        <c:v>98</c:v>
                      </c:pt>
                      <c:pt idx="429">
                        <c:v>90</c:v>
                      </c:pt>
                      <c:pt idx="430">
                        <c:v>59</c:v>
                      </c:pt>
                      <c:pt idx="431">
                        <c:v>48</c:v>
                      </c:pt>
                      <c:pt idx="432">
                        <c:v>31</c:v>
                      </c:pt>
                      <c:pt idx="433">
                        <c:v>35</c:v>
                      </c:pt>
                      <c:pt idx="434">
                        <c:v>27</c:v>
                      </c:pt>
                      <c:pt idx="435">
                        <c:v>29</c:v>
                      </c:pt>
                      <c:pt idx="436">
                        <c:v>27</c:v>
                      </c:pt>
                      <c:pt idx="437">
                        <c:v>29</c:v>
                      </c:pt>
                      <c:pt idx="438">
                        <c:v>23</c:v>
                      </c:pt>
                      <c:pt idx="439">
                        <c:v>22</c:v>
                      </c:pt>
                      <c:pt idx="440">
                        <c:v>20</c:v>
                      </c:pt>
                      <c:pt idx="441">
                        <c:v>18</c:v>
                      </c:pt>
                      <c:pt idx="442">
                        <c:v>17</c:v>
                      </c:pt>
                      <c:pt idx="443">
                        <c:v>24</c:v>
                      </c:pt>
                      <c:pt idx="444">
                        <c:v>26</c:v>
                      </c:pt>
                      <c:pt idx="445">
                        <c:v>26</c:v>
                      </c:pt>
                      <c:pt idx="446">
                        <c:v>21</c:v>
                      </c:pt>
                      <c:pt idx="447">
                        <c:v>21</c:v>
                      </c:pt>
                      <c:pt idx="448">
                        <c:v>25</c:v>
                      </c:pt>
                      <c:pt idx="449">
                        <c:v>32</c:v>
                      </c:pt>
                      <c:pt idx="450">
                        <c:v>32</c:v>
                      </c:pt>
                      <c:pt idx="451">
                        <c:v>41</c:v>
                      </c:pt>
                      <c:pt idx="452">
                        <c:v>46</c:v>
                      </c:pt>
                      <c:pt idx="453">
                        <c:v>49</c:v>
                      </c:pt>
                      <c:pt idx="454">
                        <c:v>48</c:v>
                      </c:pt>
                      <c:pt idx="455">
                        <c:v>48</c:v>
                      </c:pt>
                      <c:pt idx="456">
                        <c:v>45</c:v>
                      </c:pt>
                      <c:pt idx="457">
                        <c:v>46</c:v>
                      </c:pt>
                      <c:pt idx="458">
                        <c:v>53</c:v>
                      </c:pt>
                      <c:pt idx="459">
                        <c:v>62</c:v>
                      </c:pt>
                      <c:pt idx="460">
                        <c:v>52</c:v>
                      </c:pt>
                      <c:pt idx="461">
                        <c:v>78</c:v>
                      </c:pt>
                      <c:pt idx="462">
                        <c:v>77</c:v>
                      </c:pt>
                      <c:pt idx="463">
                        <c:v>84</c:v>
                      </c:pt>
                      <c:pt idx="464">
                        <c:v>76</c:v>
                      </c:pt>
                      <c:pt idx="465">
                        <c:v>85</c:v>
                      </c:pt>
                      <c:pt idx="466">
                        <c:v>92</c:v>
                      </c:pt>
                      <c:pt idx="467">
                        <c:v>96</c:v>
                      </c:pt>
                      <c:pt idx="468">
                        <c:v>100</c:v>
                      </c:pt>
                      <c:pt idx="469">
                        <c:v>158</c:v>
                      </c:pt>
                      <c:pt idx="470">
                        <c:v>220</c:v>
                      </c:pt>
                      <c:pt idx="471">
                        <c:v>303</c:v>
                      </c:pt>
                      <c:pt idx="472">
                        <c:v>452</c:v>
                      </c:pt>
                      <c:pt idx="473">
                        <c:v>684</c:v>
                      </c:pt>
                      <c:pt idx="474">
                        <c:v>822</c:v>
                      </c:pt>
                      <c:pt idx="475">
                        <c:v>812</c:v>
                      </c:pt>
                      <c:pt idx="476">
                        <c:v>719</c:v>
                      </c:pt>
                      <c:pt idx="477">
                        <c:v>603</c:v>
                      </c:pt>
                      <c:pt idx="478">
                        <c:v>430</c:v>
                      </c:pt>
                      <c:pt idx="479">
                        <c:v>285</c:v>
                      </c:pt>
                      <c:pt idx="480">
                        <c:v>207</c:v>
                      </c:pt>
                      <c:pt idx="481">
                        <c:v>137</c:v>
                      </c:pt>
                      <c:pt idx="482">
                        <c:v>106</c:v>
                      </c:pt>
                      <c:pt idx="483">
                        <c:v>96</c:v>
                      </c:pt>
                      <c:pt idx="484">
                        <c:v>61</c:v>
                      </c:pt>
                      <c:pt idx="485">
                        <c:v>44</c:v>
                      </c:pt>
                      <c:pt idx="486">
                        <c:v>32</c:v>
                      </c:pt>
                      <c:pt idx="487">
                        <c:v>29</c:v>
                      </c:pt>
                      <c:pt idx="488">
                        <c:v>28</c:v>
                      </c:pt>
                      <c:pt idx="489">
                        <c:v>25</c:v>
                      </c:pt>
                      <c:pt idx="490">
                        <c:v>32</c:v>
                      </c:pt>
                      <c:pt idx="491">
                        <c:v>28</c:v>
                      </c:pt>
                      <c:pt idx="492">
                        <c:v>24</c:v>
                      </c:pt>
                      <c:pt idx="493">
                        <c:v>22</c:v>
                      </c:pt>
                      <c:pt idx="494">
                        <c:v>23</c:v>
                      </c:pt>
                      <c:pt idx="495">
                        <c:v>27</c:v>
                      </c:pt>
                      <c:pt idx="496">
                        <c:v>32</c:v>
                      </c:pt>
                      <c:pt idx="497">
                        <c:v>24</c:v>
                      </c:pt>
                      <c:pt idx="498">
                        <c:v>24</c:v>
                      </c:pt>
                      <c:pt idx="499">
                        <c:v>19</c:v>
                      </c:pt>
                      <c:pt idx="500">
                        <c:v>19</c:v>
                      </c:pt>
                      <c:pt idx="501">
                        <c:v>21</c:v>
                      </c:pt>
                    </c:numCache>
                  </c:numRef>
                </c:val>
                <c:smooth val="0"/>
                <c:extLst xmlns:c15="http://schemas.microsoft.com/office/drawing/2012/chart">
                  <c:ext xmlns:c16="http://schemas.microsoft.com/office/drawing/2014/chart" uri="{C3380CC4-5D6E-409C-BE32-E72D297353CC}">
                    <c16:uniqueId val="{0000001A-506C-4C2F-92FC-8DF2D5A74E9C}"/>
                  </c:ext>
                </c:extLst>
              </c15:ser>
            </c15:filteredLineSeries>
            <c15:filteredLineSeries>
              <c15:ser>
                <c:idx val="26"/>
                <c:order val="26"/>
                <c:tx>
                  <c:strRef>
                    <c:extLst xmlns:c15="http://schemas.microsoft.com/office/drawing/2012/chart">
                      <c:ext xmlns:c15="http://schemas.microsoft.com/office/drawing/2012/chart" uri="{02D57815-91ED-43cb-92C2-25804820EDAC}">
                        <c15:formulaRef>
                          <c15:sqref>新建文本文档!$AB$1</c15:sqref>
                        </c15:formulaRef>
                      </c:ext>
                    </c:extLst>
                    <c:strCache>
                      <c:ptCount val="1"/>
                      <c:pt idx="0">
                        <c:v>Ukraine</c:v>
                      </c:pt>
                    </c:strCache>
                  </c:strRef>
                </c:tx>
                <c:spPr>
                  <a:ln w="22225" cap="rnd">
                    <a:solidFill>
                      <a:schemeClr val="accent5">
                        <a:lumMod val="50000"/>
                        <a:lumOff val="50000"/>
                      </a:schemeClr>
                    </a:solidFill>
                  </a:ln>
                  <a:effectLst>
                    <a:glow rad="139700">
                      <a:schemeClr val="accent5">
                        <a:lumMod val="50000"/>
                        <a:lumOff val="50000"/>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AB$2:$AB$503</c15:sqref>
                        </c15:formulaRef>
                      </c:ext>
                    </c:extLst>
                    <c:numCache>
                      <c:formatCode>General</c:formatCode>
                      <c:ptCount val="502"/>
                      <c:pt idx="0">
                        <c:v>404</c:v>
                      </c:pt>
                      <c:pt idx="1">
                        <c:v>385</c:v>
                      </c:pt>
                      <c:pt idx="2">
                        <c:v>366</c:v>
                      </c:pt>
                      <c:pt idx="3">
                        <c:v>359</c:v>
                      </c:pt>
                      <c:pt idx="4">
                        <c:v>358</c:v>
                      </c:pt>
                      <c:pt idx="5">
                        <c:v>337</c:v>
                      </c:pt>
                      <c:pt idx="6">
                        <c:v>329</c:v>
                      </c:pt>
                      <c:pt idx="7">
                        <c:v>340</c:v>
                      </c:pt>
                      <c:pt idx="8">
                        <c:v>343</c:v>
                      </c:pt>
                      <c:pt idx="9">
                        <c:v>338</c:v>
                      </c:pt>
                      <c:pt idx="10">
                        <c:v>370</c:v>
                      </c:pt>
                      <c:pt idx="11">
                        <c:v>411</c:v>
                      </c:pt>
                      <c:pt idx="12">
                        <c:v>412</c:v>
                      </c:pt>
                      <c:pt idx="13">
                        <c:v>412</c:v>
                      </c:pt>
                      <c:pt idx="14">
                        <c:v>386</c:v>
                      </c:pt>
                      <c:pt idx="15">
                        <c:v>366</c:v>
                      </c:pt>
                      <c:pt idx="16">
                        <c:v>343</c:v>
                      </c:pt>
                      <c:pt idx="17">
                        <c:v>325</c:v>
                      </c:pt>
                      <c:pt idx="18">
                        <c:v>307</c:v>
                      </c:pt>
                      <c:pt idx="19">
                        <c:v>285</c:v>
                      </c:pt>
                      <c:pt idx="20">
                        <c:v>269</c:v>
                      </c:pt>
                      <c:pt idx="21">
                        <c:v>255</c:v>
                      </c:pt>
                      <c:pt idx="22">
                        <c:v>249</c:v>
                      </c:pt>
                      <c:pt idx="23">
                        <c:v>239</c:v>
                      </c:pt>
                      <c:pt idx="24">
                        <c:v>228</c:v>
                      </c:pt>
                      <c:pt idx="25">
                        <c:v>221</c:v>
                      </c:pt>
                      <c:pt idx="26">
                        <c:v>216</c:v>
                      </c:pt>
                      <c:pt idx="27">
                        <c:v>207</c:v>
                      </c:pt>
                      <c:pt idx="28">
                        <c:v>204</c:v>
                      </c:pt>
                      <c:pt idx="29">
                        <c:v>201</c:v>
                      </c:pt>
                      <c:pt idx="30">
                        <c:v>206</c:v>
                      </c:pt>
                      <c:pt idx="31">
                        <c:v>207</c:v>
                      </c:pt>
                      <c:pt idx="32">
                        <c:v>203</c:v>
                      </c:pt>
                      <c:pt idx="33">
                        <c:v>205</c:v>
                      </c:pt>
                      <c:pt idx="34">
                        <c:v>212</c:v>
                      </c:pt>
                      <c:pt idx="35">
                        <c:v>222</c:v>
                      </c:pt>
                      <c:pt idx="36">
                        <c:v>251</c:v>
                      </c:pt>
                      <c:pt idx="37">
                        <c:v>278</c:v>
                      </c:pt>
                      <c:pt idx="38">
                        <c:v>321</c:v>
                      </c:pt>
                      <c:pt idx="39">
                        <c:v>343</c:v>
                      </c:pt>
                      <c:pt idx="40">
                        <c:v>350</c:v>
                      </c:pt>
                      <c:pt idx="41">
                        <c:v>379</c:v>
                      </c:pt>
                      <c:pt idx="42">
                        <c:v>443</c:v>
                      </c:pt>
                      <c:pt idx="43">
                        <c:v>476</c:v>
                      </c:pt>
                      <c:pt idx="44">
                        <c:v>525</c:v>
                      </c:pt>
                      <c:pt idx="45">
                        <c:v>497</c:v>
                      </c:pt>
                      <c:pt idx="46">
                        <c:v>465</c:v>
                      </c:pt>
                      <c:pt idx="47">
                        <c:v>464</c:v>
                      </c:pt>
                      <c:pt idx="48">
                        <c:v>443</c:v>
                      </c:pt>
                      <c:pt idx="49">
                        <c:v>421</c:v>
                      </c:pt>
                      <c:pt idx="50">
                        <c:v>418</c:v>
                      </c:pt>
                      <c:pt idx="51">
                        <c:v>427</c:v>
                      </c:pt>
                      <c:pt idx="52">
                        <c:v>425</c:v>
                      </c:pt>
                      <c:pt idx="53">
                        <c:v>407</c:v>
                      </c:pt>
                      <c:pt idx="54">
                        <c:v>372</c:v>
                      </c:pt>
                      <c:pt idx="55">
                        <c:v>365</c:v>
                      </c:pt>
                      <c:pt idx="56">
                        <c:v>418</c:v>
                      </c:pt>
                      <c:pt idx="57">
                        <c:v>775</c:v>
                      </c:pt>
                      <c:pt idx="58">
                        <c:v>1107</c:v>
                      </c:pt>
                      <c:pt idx="59">
                        <c:v>1175</c:v>
                      </c:pt>
                      <c:pt idx="60">
                        <c:v>1111</c:v>
                      </c:pt>
                      <c:pt idx="61">
                        <c:v>708</c:v>
                      </c:pt>
                      <c:pt idx="62">
                        <c:v>517</c:v>
                      </c:pt>
                      <c:pt idx="63">
                        <c:v>443</c:v>
                      </c:pt>
                      <c:pt idx="64">
                        <c:v>379</c:v>
                      </c:pt>
                      <c:pt idx="65">
                        <c:v>329</c:v>
                      </c:pt>
                      <c:pt idx="66">
                        <c:v>299</c:v>
                      </c:pt>
                      <c:pt idx="67">
                        <c:v>297</c:v>
                      </c:pt>
                      <c:pt idx="68">
                        <c:v>323</c:v>
                      </c:pt>
                      <c:pt idx="69">
                        <c:v>304</c:v>
                      </c:pt>
                      <c:pt idx="70">
                        <c:v>287</c:v>
                      </c:pt>
                      <c:pt idx="71">
                        <c:v>250</c:v>
                      </c:pt>
                      <c:pt idx="72">
                        <c:v>226</c:v>
                      </c:pt>
                      <c:pt idx="73">
                        <c:v>210</c:v>
                      </c:pt>
                      <c:pt idx="74">
                        <c:v>194</c:v>
                      </c:pt>
                      <c:pt idx="75">
                        <c:v>190</c:v>
                      </c:pt>
                      <c:pt idx="76">
                        <c:v>190</c:v>
                      </c:pt>
                      <c:pt idx="77">
                        <c:v>194</c:v>
                      </c:pt>
                      <c:pt idx="78">
                        <c:v>196</c:v>
                      </c:pt>
                      <c:pt idx="79">
                        <c:v>197</c:v>
                      </c:pt>
                      <c:pt idx="80">
                        <c:v>195</c:v>
                      </c:pt>
                      <c:pt idx="81">
                        <c:v>195</c:v>
                      </c:pt>
                      <c:pt idx="82">
                        <c:v>193</c:v>
                      </c:pt>
                      <c:pt idx="83">
                        <c:v>209</c:v>
                      </c:pt>
                      <c:pt idx="84">
                        <c:v>237</c:v>
                      </c:pt>
                      <c:pt idx="85">
                        <c:v>260</c:v>
                      </c:pt>
                      <c:pt idx="86">
                        <c:v>272</c:v>
                      </c:pt>
                      <c:pt idx="87">
                        <c:v>300</c:v>
                      </c:pt>
                      <c:pt idx="88">
                        <c:v>367</c:v>
                      </c:pt>
                      <c:pt idx="89">
                        <c:v>460</c:v>
                      </c:pt>
                      <c:pt idx="90">
                        <c:v>460</c:v>
                      </c:pt>
                      <c:pt idx="91">
                        <c:v>416</c:v>
                      </c:pt>
                      <c:pt idx="92">
                        <c:v>428</c:v>
                      </c:pt>
                      <c:pt idx="93">
                        <c:v>516</c:v>
                      </c:pt>
                      <c:pt idx="94">
                        <c:v>462</c:v>
                      </c:pt>
                      <c:pt idx="95">
                        <c:v>397</c:v>
                      </c:pt>
                      <c:pt idx="96">
                        <c:v>480</c:v>
                      </c:pt>
                      <c:pt idx="97">
                        <c:v>500</c:v>
                      </c:pt>
                      <c:pt idx="98">
                        <c:v>512</c:v>
                      </c:pt>
                      <c:pt idx="99">
                        <c:v>465</c:v>
                      </c:pt>
                      <c:pt idx="100">
                        <c:v>497</c:v>
                      </c:pt>
                      <c:pt idx="101">
                        <c:v>491</c:v>
                      </c:pt>
                      <c:pt idx="102">
                        <c:v>471</c:v>
                      </c:pt>
                      <c:pt idx="103">
                        <c:v>495</c:v>
                      </c:pt>
                      <c:pt idx="104">
                        <c:v>398</c:v>
                      </c:pt>
                      <c:pt idx="105">
                        <c:v>440</c:v>
                      </c:pt>
                      <c:pt idx="106">
                        <c:v>446</c:v>
                      </c:pt>
                      <c:pt idx="107">
                        <c:v>512</c:v>
                      </c:pt>
                      <c:pt idx="108">
                        <c:v>621</c:v>
                      </c:pt>
                      <c:pt idx="109">
                        <c:v>784</c:v>
                      </c:pt>
                      <c:pt idx="110">
                        <c:v>879</c:v>
                      </c:pt>
                      <c:pt idx="111">
                        <c:v>903</c:v>
                      </c:pt>
                      <c:pt idx="112">
                        <c:v>785</c:v>
                      </c:pt>
                      <c:pt idx="113">
                        <c:v>616</c:v>
                      </c:pt>
                      <c:pt idx="114">
                        <c:v>550</c:v>
                      </c:pt>
                      <c:pt idx="115">
                        <c:v>478</c:v>
                      </c:pt>
                      <c:pt idx="116">
                        <c:v>403</c:v>
                      </c:pt>
                      <c:pt idx="117">
                        <c:v>367</c:v>
                      </c:pt>
                      <c:pt idx="118">
                        <c:v>315</c:v>
                      </c:pt>
                      <c:pt idx="119">
                        <c:v>300</c:v>
                      </c:pt>
                      <c:pt idx="120">
                        <c:v>281</c:v>
                      </c:pt>
                      <c:pt idx="121">
                        <c:v>279</c:v>
                      </c:pt>
                      <c:pt idx="122">
                        <c:v>250</c:v>
                      </c:pt>
                      <c:pt idx="123">
                        <c:v>237</c:v>
                      </c:pt>
                      <c:pt idx="124">
                        <c:v>219</c:v>
                      </c:pt>
                      <c:pt idx="125">
                        <c:v>210</c:v>
                      </c:pt>
                      <c:pt idx="126">
                        <c:v>217</c:v>
                      </c:pt>
                      <c:pt idx="127">
                        <c:v>209</c:v>
                      </c:pt>
                      <c:pt idx="128">
                        <c:v>201</c:v>
                      </c:pt>
                      <c:pt idx="129">
                        <c:v>190</c:v>
                      </c:pt>
                      <c:pt idx="130">
                        <c:v>189</c:v>
                      </c:pt>
                      <c:pt idx="131">
                        <c:v>177</c:v>
                      </c:pt>
                      <c:pt idx="132">
                        <c:v>168</c:v>
                      </c:pt>
                      <c:pt idx="133">
                        <c:v>174</c:v>
                      </c:pt>
                      <c:pt idx="134">
                        <c:v>181</c:v>
                      </c:pt>
                      <c:pt idx="135">
                        <c:v>196</c:v>
                      </c:pt>
                      <c:pt idx="136">
                        <c:v>214</c:v>
                      </c:pt>
                      <c:pt idx="137">
                        <c:v>215</c:v>
                      </c:pt>
                      <c:pt idx="138">
                        <c:v>234</c:v>
                      </c:pt>
                      <c:pt idx="139">
                        <c:v>287</c:v>
                      </c:pt>
                      <c:pt idx="140">
                        <c:v>324</c:v>
                      </c:pt>
                      <c:pt idx="141">
                        <c:v>436</c:v>
                      </c:pt>
                      <c:pt idx="142">
                        <c:v>536</c:v>
                      </c:pt>
                      <c:pt idx="143">
                        <c:v>516</c:v>
                      </c:pt>
                      <c:pt idx="144">
                        <c:v>469</c:v>
                      </c:pt>
                      <c:pt idx="145">
                        <c:v>490</c:v>
                      </c:pt>
                      <c:pt idx="146">
                        <c:v>457</c:v>
                      </c:pt>
                      <c:pt idx="147">
                        <c:v>450</c:v>
                      </c:pt>
                      <c:pt idx="148">
                        <c:v>452</c:v>
                      </c:pt>
                      <c:pt idx="149">
                        <c:v>507</c:v>
                      </c:pt>
                      <c:pt idx="150">
                        <c:v>496</c:v>
                      </c:pt>
                      <c:pt idx="151">
                        <c:v>476</c:v>
                      </c:pt>
                      <c:pt idx="152">
                        <c:v>429</c:v>
                      </c:pt>
                      <c:pt idx="153">
                        <c:v>417</c:v>
                      </c:pt>
                      <c:pt idx="154">
                        <c:v>427</c:v>
                      </c:pt>
                      <c:pt idx="155">
                        <c:v>441</c:v>
                      </c:pt>
                      <c:pt idx="156">
                        <c:v>407</c:v>
                      </c:pt>
                      <c:pt idx="157">
                        <c:v>410</c:v>
                      </c:pt>
                      <c:pt idx="158">
                        <c:v>393</c:v>
                      </c:pt>
                      <c:pt idx="159">
                        <c:v>434</c:v>
                      </c:pt>
                      <c:pt idx="160">
                        <c:v>482</c:v>
                      </c:pt>
                      <c:pt idx="161">
                        <c:v>590</c:v>
                      </c:pt>
                      <c:pt idx="162">
                        <c:v>607</c:v>
                      </c:pt>
                      <c:pt idx="163">
                        <c:v>681</c:v>
                      </c:pt>
                      <c:pt idx="164">
                        <c:v>760</c:v>
                      </c:pt>
                      <c:pt idx="165">
                        <c:v>753</c:v>
                      </c:pt>
                      <c:pt idx="166">
                        <c:v>717</c:v>
                      </c:pt>
                      <c:pt idx="167">
                        <c:v>618</c:v>
                      </c:pt>
                      <c:pt idx="168">
                        <c:v>523</c:v>
                      </c:pt>
                      <c:pt idx="169">
                        <c:v>431</c:v>
                      </c:pt>
                      <c:pt idx="170">
                        <c:v>390</c:v>
                      </c:pt>
                      <c:pt idx="171">
                        <c:v>373</c:v>
                      </c:pt>
                      <c:pt idx="172">
                        <c:v>378</c:v>
                      </c:pt>
                      <c:pt idx="173">
                        <c:v>449</c:v>
                      </c:pt>
                      <c:pt idx="174">
                        <c:v>355</c:v>
                      </c:pt>
                      <c:pt idx="175">
                        <c:v>289</c:v>
                      </c:pt>
                      <c:pt idx="176">
                        <c:v>259</c:v>
                      </c:pt>
                      <c:pt idx="177">
                        <c:v>244</c:v>
                      </c:pt>
                      <c:pt idx="178">
                        <c:v>243</c:v>
                      </c:pt>
                      <c:pt idx="179">
                        <c:v>220</c:v>
                      </c:pt>
                      <c:pt idx="180">
                        <c:v>216</c:v>
                      </c:pt>
                      <c:pt idx="181">
                        <c:v>201</c:v>
                      </c:pt>
                      <c:pt idx="182">
                        <c:v>187</c:v>
                      </c:pt>
                      <c:pt idx="183">
                        <c:v>197</c:v>
                      </c:pt>
                      <c:pt idx="184">
                        <c:v>214</c:v>
                      </c:pt>
                      <c:pt idx="185">
                        <c:v>225</c:v>
                      </c:pt>
                      <c:pt idx="186">
                        <c:v>254</c:v>
                      </c:pt>
                      <c:pt idx="187">
                        <c:v>271</c:v>
                      </c:pt>
                      <c:pt idx="188">
                        <c:v>299</c:v>
                      </c:pt>
                      <c:pt idx="189">
                        <c:v>323</c:v>
                      </c:pt>
                      <c:pt idx="190">
                        <c:v>332</c:v>
                      </c:pt>
                      <c:pt idx="191">
                        <c:v>356</c:v>
                      </c:pt>
                      <c:pt idx="192">
                        <c:v>438</c:v>
                      </c:pt>
                      <c:pt idx="193">
                        <c:v>484</c:v>
                      </c:pt>
                      <c:pt idx="194">
                        <c:v>562</c:v>
                      </c:pt>
                      <c:pt idx="195">
                        <c:v>590</c:v>
                      </c:pt>
                      <c:pt idx="196">
                        <c:v>565</c:v>
                      </c:pt>
                      <c:pt idx="197">
                        <c:v>564</c:v>
                      </c:pt>
                      <c:pt idx="198">
                        <c:v>671</c:v>
                      </c:pt>
                      <c:pt idx="199">
                        <c:v>868</c:v>
                      </c:pt>
                      <c:pt idx="200">
                        <c:v>1240</c:v>
                      </c:pt>
                      <c:pt idx="201">
                        <c:v>1062</c:v>
                      </c:pt>
                      <c:pt idx="202">
                        <c:v>716</c:v>
                      </c:pt>
                      <c:pt idx="203">
                        <c:v>513</c:v>
                      </c:pt>
                      <c:pt idx="204">
                        <c:v>459</c:v>
                      </c:pt>
                      <c:pt idx="205">
                        <c:v>654</c:v>
                      </c:pt>
                      <c:pt idx="206">
                        <c:v>919</c:v>
                      </c:pt>
                      <c:pt idx="207">
                        <c:v>889</c:v>
                      </c:pt>
                      <c:pt idx="208">
                        <c:v>759</c:v>
                      </c:pt>
                      <c:pt idx="209">
                        <c:v>552</c:v>
                      </c:pt>
                      <c:pt idx="210">
                        <c:v>414</c:v>
                      </c:pt>
                      <c:pt idx="211">
                        <c:v>397</c:v>
                      </c:pt>
                      <c:pt idx="212">
                        <c:v>398</c:v>
                      </c:pt>
                      <c:pt idx="213">
                        <c:v>385</c:v>
                      </c:pt>
                      <c:pt idx="214">
                        <c:v>403</c:v>
                      </c:pt>
                      <c:pt idx="215">
                        <c:v>417</c:v>
                      </c:pt>
                      <c:pt idx="216">
                        <c:v>391</c:v>
                      </c:pt>
                      <c:pt idx="217">
                        <c:v>361</c:v>
                      </c:pt>
                      <c:pt idx="218">
                        <c:v>381</c:v>
                      </c:pt>
                      <c:pt idx="219">
                        <c:v>334</c:v>
                      </c:pt>
                      <c:pt idx="220">
                        <c:v>308</c:v>
                      </c:pt>
                      <c:pt idx="221">
                        <c:v>288</c:v>
                      </c:pt>
                      <c:pt idx="222">
                        <c:v>254</c:v>
                      </c:pt>
                      <c:pt idx="223">
                        <c:v>256</c:v>
                      </c:pt>
                      <c:pt idx="224">
                        <c:v>269</c:v>
                      </c:pt>
                      <c:pt idx="225">
                        <c:v>294</c:v>
                      </c:pt>
                      <c:pt idx="226">
                        <c:v>279</c:v>
                      </c:pt>
                      <c:pt idx="227">
                        <c:v>232</c:v>
                      </c:pt>
                      <c:pt idx="228">
                        <c:v>218</c:v>
                      </c:pt>
                      <c:pt idx="229">
                        <c:v>226</c:v>
                      </c:pt>
                      <c:pt idx="230">
                        <c:v>205</c:v>
                      </c:pt>
                      <c:pt idx="231">
                        <c:v>190</c:v>
                      </c:pt>
                      <c:pt idx="232">
                        <c:v>171</c:v>
                      </c:pt>
                      <c:pt idx="233">
                        <c:v>187</c:v>
                      </c:pt>
                      <c:pt idx="234">
                        <c:v>180</c:v>
                      </c:pt>
                      <c:pt idx="235">
                        <c:v>187</c:v>
                      </c:pt>
                      <c:pt idx="236">
                        <c:v>189</c:v>
                      </c:pt>
                      <c:pt idx="237">
                        <c:v>207</c:v>
                      </c:pt>
                      <c:pt idx="238">
                        <c:v>244</c:v>
                      </c:pt>
                      <c:pt idx="239">
                        <c:v>269</c:v>
                      </c:pt>
                      <c:pt idx="240">
                        <c:v>312</c:v>
                      </c:pt>
                      <c:pt idx="241">
                        <c:v>337</c:v>
                      </c:pt>
                      <c:pt idx="242">
                        <c:v>370</c:v>
                      </c:pt>
                      <c:pt idx="243">
                        <c:v>388</c:v>
                      </c:pt>
                      <c:pt idx="244">
                        <c:v>489</c:v>
                      </c:pt>
                      <c:pt idx="245">
                        <c:v>615</c:v>
                      </c:pt>
                      <c:pt idx="246">
                        <c:v>613</c:v>
                      </c:pt>
                      <c:pt idx="247">
                        <c:v>539</c:v>
                      </c:pt>
                      <c:pt idx="248">
                        <c:v>589</c:v>
                      </c:pt>
                      <c:pt idx="249">
                        <c:v>553</c:v>
                      </c:pt>
                      <c:pt idx="250">
                        <c:v>542</c:v>
                      </c:pt>
                      <c:pt idx="251">
                        <c:v>488</c:v>
                      </c:pt>
                      <c:pt idx="252">
                        <c:v>417</c:v>
                      </c:pt>
                      <c:pt idx="253">
                        <c:v>414</c:v>
                      </c:pt>
                      <c:pt idx="254">
                        <c:v>420</c:v>
                      </c:pt>
                      <c:pt idx="255">
                        <c:v>493</c:v>
                      </c:pt>
                      <c:pt idx="256">
                        <c:v>541</c:v>
                      </c:pt>
                      <c:pt idx="257">
                        <c:v>626</c:v>
                      </c:pt>
                      <c:pt idx="258">
                        <c:v>716</c:v>
                      </c:pt>
                      <c:pt idx="259">
                        <c:v>799</c:v>
                      </c:pt>
                      <c:pt idx="260">
                        <c:v>751</c:v>
                      </c:pt>
                      <c:pt idx="261">
                        <c:v>666</c:v>
                      </c:pt>
                      <c:pt idx="262">
                        <c:v>548</c:v>
                      </c:pt>
                      <c:pt idx="263">
                        <c:v>498</c:v>
                      </c:pt>
                      <c:pt idx="264">
                        <c:v>517</c:v>
                      </c:pt>
                      <c:pt idx="265">
                        <c:v>563</c:v>
                      </c:pt>
                      <c:pt idx="266">
                        <c:v>580</c:v>
                      </c:pt>
                      <c:pt idx="267">
                        <c:v>581</c:v>
                      </c:pt>
                      <c:pt idx="268">
                        <c:v>637</c:v>
                      </c:pt>
                      <c:pt idx="269">
                        <c:v>727</c:v>
                      </c:pt>
                      <c:pt idx="270">
                        <c:v>683</c:v>
                      </c:pt>
                      <c:pt idx="271">
                        <c:v>549</c:v>
                      </c:pt>
                      <c:pt idx="272">
                        <c:v>425</c:v>
                      </c:pt>
                      <c:pt idx="273">
                        <c:v>343</c:v>
                      </c:pt>
                      <c:pt idx="274">
                        <c:v>323</c:v>
                      </c:pt>
                      <c:pt idx="275">
                        <c:v>307</c:v>
                      </c:pt>
                      <c:pt idx="276">
                        <c:v>310</c:v>
                      </c:pt>
                      <c:pt idx="277">
                        <c:v>293</c:v>
                      </c:pt>
                      <c:pt idx="278">
                        <c:v>267</c:v>
                      </c:pt>
                      <c:pt idx="279">
                        <c:v>245</c:v>
                      </c:pt>
                      <c:pt idx="280">
                        <c:v>236</c:v>
                      </c:pt>
                      <c:pt idx="281">
                        <c:v>217</c:v>
                      </c:pt>
                      <c:pt idx="282">
                        <c:v>196</c:v>
                      </c:pt>
                      <c:pt idx="283">
                        <c:v>181</c:v>
                      </c:pt>
                      <c:pt idx="284">
                        <c:v>182</c:v>
                      </c:pt>
                      <c:pt idx="285">
                        <c:v>170</c:v>
                      </c:pt>
                      <c:pt idx="286">
                        <c:v>180</c:v>
                      </c:pt>
                      <c:pt idx="287">
                        <c:v>175</c:v>
                      </c:pt>
                      <c:pt idx="288">
                        <c:v>187</c:v>
                      </c:pt>
                      <c:pt idx="289">
                        <c:v>173</c:v>
                      </c:pt>
                      <c:pt idx="290">
                        <c:v>191</c:v>
                      </c:pt>
                      <c:pt idx="291">
                        <c:v>214</c:v>
                      </c:pt>
                      <c:pt idx="292">
                        <c:v>221</c:v>
                      </c:pt>
                      <c:pt idx="293">
                        <c:v>241</c:v>
                      </c:pt>
                      <c:pt idx="294">
                        <c:v>283</c:v>
                      </c:pt>
                      <c:pt idx="295">
                        <c:v>307</c:v>
                      </c:pt>
                      <c:pt idx="296">
                        <c:v>340</c:v>
                      </c:pt>
                      <c:pt idx="297">
                        <c:v>381</c:v>
                      </c:pt>
                      <c:pt idx="298">
                        <c:v>435</c:v>
                      </c:pt>
                      <c:pt idx="299">
                        <c:v>426</c:v>
                      </c:pt>
                      <c:pt idx="300">
                        <c:v>405</c:v>
                      </c:pt>
                      <c:pt idx="301">
                        <c:v>410</c:v>
                      </c:pt>
                      <c:pt idx="302">
                        <c:v>458</c:v>
                      </c:pt>
                      <c:pt idx="303">
                        <c:v>480</c:v>
                      </c:pt>
                      <c:pt idx="304">
                        <c:v>475</c:v>
                      </c:pt>
                      <c:pt idx="305">
                        <c:v>466</c:v>
                      </c:pt>
                      <c:pt idx="306">
                        <c:v>469</c:v>
                      </c:pt>
                      <c:pt idx="307">
                        <c:v>503</c:v>
                      </c:pt>
                      <c:pt idx="308">
                        <c:v>491</c:v>
                      </c:pt>
                      <c:pt idx="309">
                        <c:v>446</c:v>
                      </c:pt>
                      <c:pt idx="310">
                        <c:v>394</c:v>
                      </c:pt>
                      <c:pt idx="311">
                        <c:v>380</c:v>
                      </c:pt>
                      <c:pt idx="312">
                        <c:v>380</c:v>
                      </c:pt>
                      <c:pt idx="313">
                        <c:v>360</c:v>
                      </c:pt>
                      <c:pt idx="314">
                        <c:v>346</c:v>
                      </c:pt>
                      <c:pt idx="315">
                        <c:v>344</c:v>
                      </c:pt>
                      <c:pt idx="316">
                        <c:v>368</c:v>
                      </c:pt>
                      <c:pt idx="317">
                        <c:v>376</c:v>
                      </c:pt>
                      <c:pt idx="318">
                        <c:v>396</c:v>
                      </c:pt>
                      <c:pt idx="319">
                        <c:v>381</c:v>
                      </c:pt>
                      <c:pt idx="320">
                        <c:v>445</c:v>
                      </c:pt>
                      <c:pt idx="321">
                        <c:v>493</c:v>
                      </c:pt>
                      <c:pt idx="322">
                        <c:v>533</c:v>
                      </c:pt>
                      <c:pt idx="323">
                        <c:v>586</c:v>
                      </c:pt>
                      <c:pt idx="324">
                        <c:v>517</c:v>
                      </c:pt>
                      <c:pt idx="325">
                        <c:v>462</c:v>
                      </c:pt>
                      <c:pt idx="326">
                        <c:v>389</c:v>
                      </c:pt>
                      <c:pt idx="327">
                        <c:v>354</c:v>
                      </c:pt>
                      <c:pt idx="328">
                        <c:v>331</c:v>
                      </c:pt>
                      <c:pt idx="329">
                        <c:v>302</c:v>
                      </c:pt>
                      <c:pt idx="330">
                        <c:v>260</c:v>
                      </c:pt>
                      <c:pt idx="331">
                        <c:v>211</c:v>
                      </c:pt>
                      <c:pt idx="332">
                        <c:v>210</c:v>
                      </c:pt>
                      <c:pt idx="333">
                        <c:v>234</c:v>
                      </c:pt>
                      <c:pt idx="334">
                        <c:v>240</c:v>
                      </c:pt>
                      <c:pt idx="335">
                        <c:v>227</c:v>
                      </c:pt>
                      <c:pt idx="336">
                        <c:v>203</c:v>
                      </c:pt>
                      <c:pt idx="337">
                        <c:v>180</c:v>
                      </c:pt>
                      <c:pt idx="338">
                        <c:v>186</c:v>
                      </c:pt>
                      <c:pt idx="339">
                        <c:v>186</c:v>
                      </c:pt>
                      <c:pt idx="340">
                        <c:v>185</c:v>
                      </c:pt>
                      <c:pt idx="341">
                        <c:v>187</c:v>
                      </c:pt>
                      <c:pt idx="342">
                        <c:v>217</c:v>
                      </c:pt>
                      <c:pt idx="343">
                        <c:v>223</c:v>
                      </c:pt>
                      <c:pt idx="344">
                        <c:v>231</c:v>
                      </c:pt>
                      <c:pt idx="345">
                        <c:v>257</c:v>
                      </c:pt>
                      <c:pt idx="346">
                        <c:v>295</c:v>
                      </c:pt>
                      <c:pt idx="347">
                        <c:v>329</c:v>
                      </c:pt>
                      <c:pt idx="348">
                        <c:v>399</c:v>
                      </c:pt>
                      <c:pt idx="349">
                        <c:v>512</c:v>
                      </c:pt>
                      <c:pt idx="350">
                        <c:v>568</c:v>
                      </c:pt>
                      <c:pt idx="351">
                        <c:v>519</c:v>
                      </c:pt>
                      <c:pt idx="352">
                        <c:v>463</c:v>
                      </c:pt>
                      <c:pt idx="353">
                        <c:v>472</c:v>
                      </c:pt>
                      <c:pt idx="354">
                        <c:v>453</c:v>
                      </c:pt>
                      <c:pt idx="355">
                        <c:v>454</c:v>
                      </c:pt>
                      <c:pt idx="356">
                        <c:v>429</c:v>
                      </c:pt>
                      <c:pt idx="357">
                        <c:v>429</c:v>
                      </c:pt>
                      <c:pt idx="358">
                        <c:v>454</c:v>
                      </c:pt>
                      <c:pt idx="359">
                        <c:v>459</c:v>
                      </c:pt>
                      <c:pt idx="360">
                        <c:v>469</c:v>
                      </c:pt>
                      <c:pt idx="361">
                        <c:v>460</c:v>
                      </c:pt>
                      <c:pt idx="362">
                        <c:v>460</c:v>
                      </c:pt>
                      <c:pt idx="363">
                        <c:v>440</c:v>
                      </c:pt>
                      <c:pt idx="364">
                        <c:v>452</c:v>
                      </c:pt>
                      <c:pt idx="365">
                        <c:v>439</c:v>
                      </c:pt>
                      <c:pt idx="366">
                        <c:v>471</c:v>
                      </c:pt>
                      <c:pt idx="367">
                        <c:v>520</c:v>
                      </c:pt>
                      <c:pt idx="368">
                        <c:v>537</c:v>
                      </c:pt>
                      <c:pt idx="369">
                        <c:v>543</c:v>
                      </c:pt>
                      <c:pt idx="370">
                        <c:v>555</c:v>
                      </c:pt>
                      <c:pt idx="371">
                        <c:v>552</c:v>
                      </c:pt>
                      <c:pt idx="372">
                        <c:v>595</c:v>
                      </c:pt>
                      <c:pt idx="373">
                        <c:v>637</c:v>
                      </c:pt>
                      <c:pt idx="374">
                        <c:v>670</c:v>
                      </c:pt>
                      <c:pt idx="375">
                        <c:v>679</c:v>
                      </c:pt>
                      <c:pt idx="376">
                        <c:v>619</c:v>
                      </c:pt>
                      <c:pt idx="377">
                        <c:v>576</c:v>
                      </c:pt>
                      <c:pt idx="378">
                        <c:v>507</c:v>
                      </c:pt>
                      <c:pt idx="379">
                        <c:v>462</c:v>
                      </c:pt>
                      <c:pt idx="380">
                        <c:v>427</c:v>
                      </c:pt>
                      <c:pt idx="381">
                        <c:v>419</c:v>
                      </c:pt>
                      <c:pt idx="382">
                        <c:v>359</c:v>
                      </c:pt>
                      <c:pt idx="383">
                        <c:v>291</c:v>
                      </c:pt>
                      <c:pt idx="384">
                        <c:v>230</c:v>
                      </c:pt>
                      <c:pt idx="385">
                        <c:v>209</c:v>
                      </c:pt>
                      <c:pt idx="386">
                        <c:v>222</c:v>
                      </c:pt>
                      <c:pt idx="387">
                        <c:v>232</c:v>
                      </c:pt>
                      <c:pt idx="388">
                        <c:v>210</c:v>
                      </c:pt>
                      <c:pt idx="389">
                        <c:v>220</c:v>
                      </c:pt>
                      <c:pt idx="390">
                        <c:v>203</c:v>
                      </c:pt>
                      <c:pt idx="391">
                        <c:v>217</c:v>
                      </c:pt>
                      <c:pt idx="392">
                        <c:v>229</c:v>
                      </c:pt>
                      <c:pt idx="393">
                        <c:v>254</c:v>
                      </c:pt>
                      <c:pt idx="394">
                        <c:v>278</c:v>
                      </c:pt>
                      <c:pt idx="395">
                        <c:v>272</c:v>
                      </c:pt>
                      <c:pt idx="396">
                        <c:v>286</c:v>
                      </c:pt>
                      <c:pt idx="397">
                        <c:v>303</c:v>
                      </c:pt>
                      <c:pt idx="398">
                        <c:v>324</c:v>
                      </c:pt>
                      <c:pt idx="399">
                        <c:v>381</c:v>
                      </c:pt>
                      <c:pt idx="400">
                        <c:v>484</c:v>
                      </c:pt>
                      <c:pt idx="401">
                        <c:v>579</c:v>
                      </c:pt>
                      <c:pt idx="402">
                        <c:v>607</c:v>
                      </c:pt>
                      <c:pt idx="403">
                        <c:v>596</c:v>
                      </c:pt>
                      <c:pt idx="404">
                        <c:v>567</c:v>
                      </c:pt>
                      <c:pt idx="405">
                        <c:v>525</c:v>
                      </c:pt>
                      <c:pt idx="406">
                        <c:v>444</c:v>
                      </c:pt>
                      <c:pt idx="407">
                        <c:v>429</c:v>
                      </c:pt>
                      <c:pt idx="408">
                        <c:v>397</c:v>
                      </c:pt>
                      <c:pt idx="409">
                        <c:v>383</c:v>
                      </c:pt>
                      <c:pt idx="410">
                        <c:v>373</c:v>
                      </c:pt>
                      <c:pt idx="411">
                        <c:v>397</c:v>
                      </c:pt>
                      <c:pt idx="412">
                        <c:v>417</c:v>
                      </c:pt>
                      <c:pt idx="413">
                        <c:v>435</c:v>
                      </c:pt>
                      <c:pt idx="414">
                        <c:v>426</c:v>
                      </c:pt>
                      <c:pt idx="415">
                        <c:v>442</c:v>
                      </c:pt>
                      <c:pt idx="416">
                        <c:v>490</c:v>
                      </c:pt>
                      <c:pt idx="417">
                        <c:v>475</c:v>
                      </c:pt>
                      <c:pt idx="418">
                        <c:v>427</c:v>
                      </c:pt>
                      <c:pt idx="419">
                        <c:v>402</c:v>
                      </c:pt>
                      <c:pt idx="420">
                        <c:v>395</c:v>
                      </c:pt>
                      <c:pt idx="421">
                        <c:v>456</c:v>
                      </c:pt>
                      <c:pt idx="422">
                        <c:v>535</c:v>
                      </c:pt>
                      <c:pt idx="423">
                        <c:v>610</c:v>
                      </c:pt>
                      <c:pt idx="424">
                        <c:v>583</c:v>
                      </c:pt>
                      <c:pt idx="425">
                        <c:v>564</c:v>
                      </c:pt>
                      <c:pt idx="426">
                        <c:v>585</c:v>
                      </c:pt>
                      <c:pt idx="427">
                        <c:v>574</c:v>
                      </c:pt>
                      <c:pt idx="428">
                        <c:v>481</c:v>
                      </c:pt>
                      <c:pt idx="429">
                        <c:v>420</c:v>
                      </c:pt>
                      <c:pt idx="430">
                        <c:v>404</c:v>
                      </c:pt>
                      <c:pt idx="431">
                        <c:v>369</c:v>
                      </c:pt>
                      <c:pt idx="432">
                        <c:v>358</c:v>
                      </c:pt>
                      <c:pt idx="433">
                        <c:v>347</c:v>
                      </c:pt>
                      <c:pt idx="434">
                        <c:v>337</c:v>
                      </c:pt>
                      <c:pt idx="435">
                        <c:v>300</c:v>
                      </c:pt>
                      <c:pt idx="436">
                        <c:v>249</c:v>
                      </c:pt>
                      <c:pt idx="437">
                        <c:v>222</c:v>
                      </c:pt>
                      <c:pt idx="438">
                        <c:v>197</c:v>
                      </c:pt>
                      <c:pt idx="439">
                        <c:v>202</c:v>
                      </c:pt>
                      <c:pt idx="440">
                        <c:v>202</c:v>
                      </c:pt>
                      <c:pt idx="441">
                        <c:v>206</c:v>
                      </c:pt>
                      <c:pt idx="442">
                        <c:v>212</c:v>
                      </c:pt>
                      <c:pt idx="443">
                        <c:v>209</c:v>
                      </c:pt>
                      <c:pt idx="444">
                        <c:v>187</c:v>
                      </c:pt>
                      <c:pt idx="445">
                        <c:v>177</c:v>
                      </c:pt>
                      <c:pt idx="446">
                        <c:v>195</c:v>
                      </c:pt>
                      <c:pt idx="447">
                        <c:v>205</c:v>
                      </c:pt>
                      <c:pt idx="448">
                        <c:v>208</c:v>
                      </c:pt>
                      <c:pt idx="449">
                        <c:v>222</c:v>
                      </c:pt>
                      <c:pt idx="450">
                        <c:v>249</c:v>
                      </c:pt>
                      <c:pt idx="451">
                        <c:v>290</c:v>
                      </c:pt>
                      <c:pt idx="452">
                        <c:v>370</c:v>
                      </c:pt>
                      <c:pt idx="453">
                        <c:v>441</c:v>
                      </c:pt>
                      <c:pt idx="454">
                        <c:v>547</c:v>
                      </c:pt>
                      <c:pt idx="455">
                        <c:v>571</c:v>
                      </c:pt>
                      <c:pt idx="456">
                        <c:v>544</c:v>
                      </c:pt>
                      <c:pt idx="457">
                        <c:v>547</c:v>
                      </c:pt>
                      <c:pt idx="458">
                        <c:v>523</c:v>
                      </c:pt>
                      <c:pt idx="459">
                        <c:v>506</c:v>
                      </c:pt>
                      <c:pt idx="460">
                        <c:v>477</c:v>
                      </c:pt>
                      <c:pt idx="461">
                        <c:v>474</c:v>
                      </c:pt>
                      <c:pt idx="462">
                        <c:v>421</c:v>
                      </c:pt>
                      <c:pt idx="463">
                        <c:v>430</c:v>
                      </c:pt>
                      <c:pt idx="464">
                        <c:v>443</c:v>
                      </c:pt>
                      <c:pt idx="465">
                        <c:v>469</c:v>
                      </c:pt>
                      <c:pt idx="466">
                        <c:v>455</c:v>
                      </c:pt>
                      <c:pt idx="467">
                        <c:v>424</c:v>
                      </c:pt>
                      <c:pt idx="468">
                        <c:v>436</c:v>
                      </c:pt>
                      <c:pt idx="469">
                        <c:v>455</c:v>
                      </c:pt>
                      <c:pt idx="470">
                        <c:v>450</c:v>
                      </c:pt>
                      <c:pt idx="471">
                        <c:v>401</c:v>
                      </c:pt>
                      <c:pt idx="472">
                        <c:v>419</c:v>
                      </c:pt>
                      <c:pt idx="473">
                        <c:v>486</c:v>
                      </c:pt>
                      <c:pt idx="474">
                        <c:v>559</c:v>
                      </c:pt>
                      <c:pt idx="475">
                        <c:v>651</c:v>
                      </c:pt>
                      <c:pt idx="476">
                        <c:v>747</c:v>
                      </c:pt>
                      <c:pt idx="477">
                        <c:v>792</c:v>
                      </c:pt>
                      <c:pt idx="478">
                        <c:v>728</c:v>
                      </c:pt>
                      <c:pt idx="479">
                        <c:v>620</c:v>
                      </c:pt>
                      <c:pt idx="480">
                        <c:v>517</c:v>
                      </c:pt>
                      <c:pt idx="481">
                        <c:v>470</c:v>
                      </c:pt>
                      <c:pt idx="482">
                        <c:v>407</c:v>
                      </c:pt>
                      <c:pt idx="483">
                        <c:v>390</c:v>
                      </c:pt>
                      <c:pt idx="484">
                        <c:v>366</c:v>
                      </c:pt>
                      <c:pt idx="485">
                        <c:v>337</c:v>
                      </c:pt>
                      <c:pt idx="486">
                        <c:v>318</c:v>
                      </c:pt>
                      <c:pt idx="487">
                        <c:v>299</c:v>
                      </c:pt>
                      <c:pt idx="488">
                        <c:v>283</c:v>
                      </c:pt>
                      <c:pt idx="489">
                        <c:v>270</c:v>
                      </c:pt>
                      <c:pt idx="490">
                        <c:v>246</c:v>
                      </c:pt>
                      <c:pt idx="491">
                        <c:v>235</c:v>
                      </c:pt>
                      <c:pt idx="492">
                        <c:v>209</c:v>
                      </c:pt>
                      <c:pt idx="493">
                        <c:v>208</c:v>
                      </c:pt>
                      <c:pt idx="494">
                        <c:v>206</c:v>
                      </c:pt>
                      <c:pt idx="495">
                        <c:v>205</c:v>
                      </c:pt>
                      <c:pt idx="496">
                        <c:v>182</c:v>
                      </c:pt>
                      <c:pt idx="497">
                        <c:v>199</c:v>
                      </c:pt>
                      <c:pt idx="498">
                        <c:v>210</c:v>
                      </c:pt>
                      <c:pt idx="499">
                        <c:v>200</c:v>
                      </c:pt>
                      <c:pt idx="500">
                        <c:v>244</c:v>
                      </c:pt>
                      <c:pt idx="501">
                        <c:v>247</c:v>
                      </c:pt>
                    </c:numCache>
                  </c:numRef>
                </c:val>
                <c:smooth val="0"/>
                <c:extLst xmlns:c15="http://schemas.microsoft.com/office/drawing/2012/chart">
                  <c:ext xmlns:c16="http://schemas.microsoft.com/office/drawing/2014/chart" uri="{C3380CC4-5D6E-409C-BE32-E72D297353CC}">
                    <c16:uniqueId val="{0000001B-506C-4C2F-92FC-8DF2D5A74E9C}"/>
                  </c:ext>
                </c:extLst>
              </c15:ser>
            </c15:filteredLineSeries>
            <c15:filteredLineSeries>
              <c15:ser>
                <c:idx val="28"/>
                <c:order val="28"/>
                <c:tx>
                  <c:strRef>
                    <c:extLst xmlns:c15="http://schemas.microsoft.com/office/drawing/2012/chart">
                      <c:ext xmlns:c15="http://schemas.microsoft.com/office/drawing/2012/chart" uri="{02D57815-91ED-43cb-92C2-25804820EDAC}">
                        <c15:formulaRef>
                          <c15:sqref>新建文本文档!$AD$1</c15:sqref>
                        </c15:formulaRef>
                      </c:ext>
                    </c:extLst>
                    <c:strCache>
                      <c:ptCount val="1"/>
                      <c:pt idx="0">
                        <c:v>Uruguay</c:v>
                      </c:pt>
                    </c:strCache>
                  </c:strRef>
                </c:tx>
                <c:spPr>
                  <a:ln w="22225" cap="rnd">
                    <a:solidFill>
                      <a:schemeClr val="accent3"/>
                    </a:solidFill>
                  </a:ln>
                  <a:effectLst>
                    <a:glow rad="139700">
                      <a:schemeClr val="accent3">
                        <a:satMod val="175000"/>
                        <a:alpha val="14000"/>
                      </a:schemeClr>
                    </a:glow>
                  </a:effectLst>
                </c:spPr>
                <c:marker>
                  <c:symbol val="none"/>
                </c:marker>
                <c:cat>
                  <c:numRef>
                    <c:extLst xmlns:c15="http://schemas.microsoft.com/office/drawing/2012/chart">
                      <c:ext xmlns:c15="http://schemas.microsoft.com/office/drawing/2012/chart" uri="{02D57815-91ED-43cb-92C2-25804820EDAC}">
                        <c15:formulaRef>
                          <c15:sqref>新建文本文档!$A$2:$A$503</c15:sqref>
                        </c15:formulaRef>
                      </c:ext>
                    </c:extLst>
                    <c:numCache>
                      <c:formatCode>m/d/yyyy</c:formatCode>
                      <c:ptCount val="502"/>
                      <c:pt idx="0">
                        <c:v>38718</c:v>
                      </c:pt>
                      <c:pt idx="1">
                        <c:v>38725</c:v>
                      </c:pt>
                      <c:pt idx="2">
                        <c:v>38732</c:v>
                      </c:pt>
                      <c:pt idx="3">
                        <c:v>38739</c:v>
                      </c:pt>
                      <c:pt idx="4">
                        <c:v>38746</c:v>
                      </c:pt>
                      <c:pt idx="5">
                        <c:v>38753</c:v>
                      </c:pt>
                      <c:pt idx="6">
                        <c:v>38760</c:v>
                      </c:pt>
                      <c:pt idx="7">
                        <c:v>38767</c:v>
                      </c:pt>
                      <c:pt idx="8">
                        <c:v>38774</c:v>
                      </c:pt>
                      <c:pt idx="9">
                        <c:v>38781</c:v>
                      </c:pt>
                      <c:pt idx="10">
                        <c:v>38788</c:v>
                      </c:pt>
                      <c:pt idx="11">
                        <c:v>38795</c:v>
                      </c:pt>
                      <c:pt idx="12">
                        <c:v>38802</c:v>
                      </c:pt>
                      <c:pt idx="13">
                        <c:v>38809</c:v>
                      </c:pt>
                      <c:pt idx="14">
                        <c:v>38816</c:v>
                      </c:pt>
                      <c:pt idx="15">
                        <c:v>38823</c:v>
                      </c:pt>
                      <c:pt idx="16">
                        <c:v>38830</c:v>
                      </c:pt>
                      <c:pt idx="17">
                        <c:v>38837</c:v>
                      </c:pt>
                      <c:pt idx="18">
                        <c:v>38844</c:v>
                      </c:pt>
                      <c:pt idx="19">
                        <c:v>38851</c:v>
                      </c:pt>
                      <c:pt idx="20">
                        <c:v>38858</c:v>
                      </c:pt>
                      <c:pt idx="21">
                        <c:v>38865</c:v>
                      </c:pt>
                      <c:pt idx="22">
                        <c:v>38872</c:v>
                      </c:pt>
                      <c:pt idx="23">
                        <c:v>38879</c:v>
                      </c:pt>
                      <c:pt idx="24">
                        <c:v>38886</c:v>
                      </c:pt>
                      <c:pt idx="25">
                        <c:v>38893</c:v>
                      </c:pt>
                      <c:pt idx="26">
                        <c:v>38900</c:v>
                      </c:pt>
                      <c:pt idx="27">
                        <c:v>38907</c:v>
                      </c:pt>
                      <c:pt idx="28">
                        <c:v>38914</c:v>
                      </c:pt>
                      <c:pt idx="29">
                        <c:v>38921</c:v>
                      </c:pt>
                      <c:pt idx="30">
                        <c:v>38928</c:v>
                      </c:pt>
                      <c:pt idx="31">
                        <c:v>38935</c:v>
                      </c:pt>
                      <c:pt idx="32">
                        <c:v>38942</c:v>
                      </c:pt>
                      <c:pt idx="33">
                        <c:v>38949</c:v>
                      </c:pt>
                      <c:pt idx="34">
                        <c:v>38956</c:v>
                      </c:pt>
                      <c:pt idx="35">
                        <c:v>38963</c:v>
                      </c:pt>
                      <c:pt idx="36">
                        <c:v>38970</c:v>
                      </c:pt>
                      <c:pt idx="37">
                        <c:v>38977</c:v>
                      </c:pt>
                      <c:pt idx="38">
                        <c:v>38984</c:v>
                      </c:pt>
                      <c:pt idx="39">
                        <c:v>38991</c:v>
                      </c:pt>
                      <c:pt idx="40">
                        <c:v>38998</c:v>
                      </c:pt>
                      <c:pt idx="41">
                        <c:v>39005</c:v>
                      </c:pt>
                      <c:pt idx="42">
                        <c:v>39012</c:v>
                      </c:pt>
                      <c:pt idx="43">
                        <c:v>39019</c:v>
                      </c:pt>
                      <c:pt idx="44">
                        <c:v>39026</c:v>
                      </c:pt>
                      <c:pt idx="45">
                        <c:v>39033</c:v>
                      </c:pt>
                      <c:pt idx="46">
                        <c:v>39040</c:v>
                      </c:pt>
                      <c:pt idx="47">
                        <c:v>39047</c:v>
                      </c:pt>
                      <c:pt idx="48">
                        <c:v>39054</c:v>
                      </c:pt>
                      <c:pt idx="49">
                        <c:v>39061</c:v>
                      </c:pt>
                      <c:pt idx="50">
                        <c:v>39068</c:v>
                      </c:pt>
                      <c:pt idx="51">
                        <c:v>39075</c:v>
                      </c:pt>
                      <c:pt idx="52">
                        <c:v>39082</c:v>
                      </c:pt>
                      <c:pt idx="53">
                        <c:v>39089</c:v>
                      </c:pt>
                      <c:pt idx="54">
                        <c:v>39096</c:v>
                      </c:pt>
                      <c:pt idx="55">
                        <c:v>39103</c:v>
                      </c:pt>
                      <c:pt idx="56">
                        <c:v>39110</c:v>
                      </c:pt>
                      <c:pt idx="57">
                        <c:v>39117</c:v>
                      </c:pt>
                      <c:pt idx="58">
                        <c:v>39124</c:v>
                      </c:pt>
                      <c:pt idx="59">
                        <c:v>39131</c:v>
                      </c:pt>
                      <c:pt idx="60">
                        <c:v>39138</c:v>
                      </c:pt>
                      <c:pt idx="61">
                        <c:v>39145</c:v>
                      </c:pt>
                      <c:pt idx="62">
                        <c:v>39152</c:v>
                      </c:pt>
                      <c:pt idx="63">
                        <c:v>39159</c:v>
                      </c:pt>
                      <c:pt idx="64">
                        <c:v>39166</c:v>
                      </c:pt>
                      <c:pt idx="65">
                        <c:v>39173</c:v>
                      </c:pt>
                      <c:pt idx="66">
                        <c:v>39180</c:v>
                      </c:pt>
                      <c:pt idx="67">
                        <c:v>39187</c:v>
                      </c:pt>
                      <c:pt idx="68">
                        <c:v>39194</c:v>
                      </c:pt>
                      <c:pt idx="69">
                        <c:v>39201</c:v>
                      </c:pt>
                      <c:pt idx="70">
                        <c:v>39208</c:v>
                      </c:pt>
                      <c:pt idx="71">
                        <c:v>39215</c:v>
                      </c:pt>
                      <c:pt idx="72">
                        <c:v>39222</c:v>
                      </c:pt>
                      <c:pt idx="73">
                        <c:v>39229</c:v>
                      </c:pt>
                      <c:pt idx="74">
                        <c:v>39236</c:v>
                      </c:pt>
                      <c:pt idx="75">
                        <c:v>39243</c:v>
                      </c:pt>
                      <c:pt idx="76">
                        <c:v>39250</c:v>
                      </c:pt>
                      <c:pt idx="77">
                        <c:v>39257</c:v>
                      </c:pt>
                      <c:pt idx="78">
                        <c:v>39264</c:v>
                      </c:pt>
                      <c:pt idx="79">
                        <c:v>39271</c:v>
                      </c:pt>
                      <c:pt idx="80">
                        <c:v>39278</c:v>
                      </c:pt>
                      <c:pt idx="81">
                        <c:v>39285</c:v>
                      </c:pt>
                      <c:pt idx="82">
                        <c:v>39292</c:v>
                      </c:pt>
                      <c:pt idx="83">
                        <c:v>39299</c:v>
                      </c:pt>
                      <c:pt idx="84">
                        <c:v>39306</c:v>
                      </c:pt>
                      <c:pt idx="85">
                        <c:v>39313</c:v>
                      </c:pt>
                      <c:pt idx="86">
                        <c:v>39320</c:v>
                      </c:pt>
                      <c:pt idx="87">
                        <c:v>39327</c:v>
                      </c:pt>
                      <c:pt idx="88">
                        <c:v>39334</c:v>
                      </c:pt>
                      <c:pt idx="89">
                        <c:v>39341</c:v>
                      </c:pt>
                      <c:pt idx="90">
                        <c:v>39348</c:v>
                      </c:pt>
                      <c:pt idx="91">
                        <c:v>39355</c:v>
                      </c:pt>
                      <c:pt idx="92">
                        <c:v>39362</c:v>
                      </c:pt>
                      <c:pt idx="93">
                        <c:v>39369</c:v>
                      </c:pt>
                      <c:pt idx="94">
                        <c:v>39376</c:v>
                      </c:pt>
                      <c:pt idx="95">
                        <c:v>39383</c:v>
                      </c:pt>
                      <c:pt idx="96">
                        <c:v>39390</c:v>
                      </c:pt>
                      <c:pt idx="97">
                        <c:v>39397</c:v>
                      </c:pt>
                      <c:pt idx="98">
                        <c:v>39404</c:v>
                      </c:pt>
                      <c:pt idx="99">
                        <c:v>39411</c:v>
                      </c:pt>
                      <c:pt idx="100">
                        <c:v>39418</c:v>
                      </c:pt>
                      <c:pt idx="101">
                        <c:v>39425</c:v>
                      </c:pt>
                      <c:pt idx="102">
                        <c:v>39432</c:v>
                      </c:pt>
                      <c:pt idx="103">
                        <c:v>39439</c:v>
                      </c:pt>
                      <c:pt idx="104">
                        <c:v>39446</c:v>
                      </c:pt>
                      <c:pt idx="105">
                        <c:v>39453</c:v>
                      </c:pt>
                      <c:pt idx="106">
                        <c:v>39460</c:v>
                      </c:pt>
                      <c:pt idx="107">
                        <c:v>39467</c:v>
                      </c:pt>
                      <c:pt idx="108">
                        <c:v>39474</c:v>
                      </c:pt>
                      <c:pt idx="109">
                        <c:v>39481</c:v>
                      </c:pt>
                      <c:pt idx="110">
                        <c:v>39488</c:v>
                      </c:pt>
                      <c:pt idx="111">
                        <c:v>39495</c:v>
                      </c:pt>
                      <c:pt idx="112">
                        <c:v>39502</c:v>
                      </c:pt>
                      <c:pt idx="113">
                        <c:v>39509</c:v>
                      </c:pt>
                      <c:pt idx="114">
                        <c:v>39516</c:v>
                      </c:pt>
                      <c:pt idx="115">
                        <c:v>39523</c:v>
                      </c:pt>
                      <c:pt idx="116">
                        <c:v>39530</c:v>
                      </c:pt>
                      <c:pt idx="117">
                        <c:v>39537</c:v>
                      </c:pt>
                      <c:pt idx="118">
                        <c:v>39544</c:v>
                      </c:pt>
                      <c:pt idx="119">
                        <c:v>39551</c:v>
                      </c:pt>
                      <c:pt idx="120">
                        <c:v>39558</c:v>
                      </c:pt>
                      <c:pt idx="121">
                        <c:v>39565</c:v>
                      </c:pt>
                      <c:pt idx="122">
                        <c:v>39572</c:v>
                      </c:pt>
                      <c:pt idx="123">
                        <c:v>39579</c:v>
                      </c:pt>
                      <c:pt idx="124">
                        <c:v>39586</c:v>
                      </c:pt>
                      <c:pt idx="125">
                        <c:v>39593</c:v>
                      </c:pt>
                      <c:pt idx="126">
                        <c:v>39600</c:v>
                      </c:pt>
                      <c:pt idx="127">
                        <c:v>39607</c:v>
                      </c:pt>
                      <c:pt idx="128">
                        <c:v>39614</c:v>
                      </c:pt>
                      <c:pt idx="129">
                        <c:v>39621</c:v>
                      </c:pt>
                      <c:pt idx="130">
                        <c:v>39628</c:v>
                      </c:pt>
                      <c:pt idx="131">
                        <c:v>39635</c:v>
                      </c:pt>
                      <c:pt idx="132">
                        <c:v>39642</c:v>
                      </c:pt>
                      <c:pt idx="133">
                        <c:v>39649</c:v>
                      </c:pt>
                      <c:pt idx="134">
                        <c:v>39656</c:v>
                      </c:pt>
                      <c:pt idx="135">
                        <c:v>39663</c:v>
                      </c:pt>
                      <c:pt idx="136">
                        <c:v>39670</c:v>
                      </c:pt>
                      <c:pt idx="137">
                        <c:v>39677</c:v>
                      </c:pt>
                      <c:pt idx="138">
                        <c:v>39684</c:v>
                      </c:pt>
                      <c:pt idx="139">
                        <c:v>39691</c:v>
                      </c:pt>
                      <c:pt idx="140">
                        <c:v>39698</c:v>
                      </c:pt>
                      <c:pt idx="141">
                        <c:v>39705</c:v>
                      </c:pt>
                      <c:pt idx="142">
                        <c:v>39712</c:v>
                      </c:pt>
                      <c:pt idx="143">
                        <c:v>39719</c:v>
                      </c:pt>
                      <c:pt idx="144">
                        <c:v>39726</c:v>
                      </c:pt>
                      <c:pt idx="145">
                        <c:v>39733</c:v>
                      </c:pt>
                      <c:pt idx="146">
                        <c:v>39740</c:v>
                      </c:pt>
                      <c:pt idx="147">
                        <c:v>39747</c:v>
                      </c:pt>
                      <c:pt idx="148">
                        <c:v>39754</c:v>
                      </c:pt>
                      <c:pt idx="149">
                        <c:v>39761</c:v>
                      </c:pt>
                      <c:pt idx="150">
                        <c:v>39768</c:v>
                      </c:pt>
                      <c:pt idx="151">
                        <c:v>39775</c:v>
                      </c:pt>
                      <c:pt idx="152">
                        <c:v>39782</c:v>
                      </c:pt>
                      <c:pt idx="153">
                        <c:v>39789</c:v>
                      </c:pt>
                      <c:pt idx="154">
                        <c:v>39796</c:v>
                      </c:pt>
                      <c:pt idx="155">
                        <c:v>39803</c:v>
                      </c:pt>
                      <c:pt idx="156">
                        <c:v>39810</c:v>
                      </c:pt>
                      <c:pt idx="157">
                        <c:v>39817</c:v>
                      </c:pt>
                      <c:pt idx="158">
                        <c:v>39824</c:v>
                      </c:pt>
                      <c:pt idx="159">
                        <c:v>39831</c:v>
                      </c:pt>
                      <c:pt idx="160">
                        <c:v>39838</c:v>
                      </c:pt>
                      <c:pt idx="161">
                        <c:v>39845</c:v>
                      </c:pt>
                      <c:pt idx="162">
                        <c:v>39852</c:v>
                      </c:pt>
                      <c:pt idx="163">
                        <c:v>39859</c:v>
                      </c:pt>
                      <c:pt idx="164">
                        <c:v>39866</c:v>
                      </c:pt>
                      <c:pt idx="165">
                        <c:v>39873</c:v>
                      </c:pt>
                      <c:pt idx="166">
                        <c:v>39880</c:v>
                      </c:pt>
                      <c:pt idx="167">
                        <c:v>39887</c:v>
                      </c:pt>
                      <c:pt idx="168">
                        <c:v>39894</c:v>
                      </c:pt>
                      <c:pt idx="169">
                        <c:v>39901</c:v>
                      </c:pt>
                      <c:pt idx="170">
                        <c:v>39908</c:v>
                      </c:pt>
                      <c:pt idx="171">
                        <c:v>39915</c:v>
                      </c:pt>
                      <c:pt idx="172">
                        <c:v>39922</c:v>
                      </c:pt>
                      <c:pt idx="173">
                        <c:v>39929</c:v>
                      </c:pt>
                      <c:pt idx="174">
                        <c:v>39936</c:v>
                      </c:pt>
                      <c:pt idx="175">
                        <c:v>39943</c:v>
                      </c:pt>
                      <c:pt idx="176">
                        <c:v>39950</c:v>
                      </c:pt>
                      <c:pt idx="177">
                        <c:v>39957</c:v>
                      </c:pt>
                      <c:pt idx="178">
                        <c:v>39964</c:v>
                      </c:pt>
                      <c:pt idx="179">
                        <c:v>39971</c:v>
                      </c:pt>
                      <c:pt idx="180">
                        <c:v>39978</c:v>
                      </c:pt>
                      <c:pt idx="181">
                        <c:v>39985</c:v>
                      </c:pt>
                      <c:pt idx="182">
                        <c:v>39992</c:v>
                      </c:pt>
                      <c:pt idx="183">
                        <c:v>39999</c:v>
                      </c:pt>
                      <c:pt idx="184">
                        <c:v>40006</c:v>
                      </c:pt>
                      <c:pt idx="185">
                        <c:v>40013</c:v>
                      </c:pt>
                      <c:pt idx="186">
                        <c:v>40020</c:v>
                      </c:pt>
                      <c:pt idx="187">
                        <c:v>40027</c:v>
                      </c:pt>
                      <c:pt idx="188">
                        <c:v>40034</c:v>
                      </c:pt>
                      <c:pt idx="189">
                        <c:v>40041</c:v>
                      </c:pt>
                      <c:pt idx="190">
                        <c:v>40048</c:v>
                      </c:pt>
                      <c:pt idx="191">
                        <c:v>40055</c:v>
                      </c:pt>
                      <c:pt idx="192">
                        <c:v>40062</c:v>
                      </c:pt>
                      <c:pt idx="193">
                        <c:v>40069</c:v>
                      </c:pt>
                      <c:pt idx="194">
                        <c:v>40076</c:v>
                      </c:pt>
                      <c:pt idx="195">
                        <c:v>40083</c:v>
                      </c:pt>
                      <c:pt idx="196">
                        <c:v>40090</c:v>
                      </c:pt>
                      <c:pt idx="197">
                        <c:v>40097</c:v>
                      </c:pt>
                      <c:pt idx="198">
                        <c:v>40104</c:v>
                      </c:pt>
                      <c:pt idx="199">
                        <c:v>40111</c:v>
                      </c:pt>
                      <c:pt idx="200">
                        <c:v>40118</c:v>
                      </c:pt>
                      <c:pt idx="201">
                        <c:v>40125</c:v>
                      </c:pt>
                      <c:pt idx="202">
                        <c:v>40132</c:v>
                      </c:pt>
                      <c:pt idx="203">
                        <c:v>40139</c:v>
                      </c:pt>
                      <c:pt idx="204">
                        <c:v>40146</c:v>
                      </c:pt>
                      <c:pt idx="205">
                        <c:v>40153</c:v>
                      </c:pt>
                      <c:pt idx="206">
                        <c:v>40160</c:v>
                      </c:pt>
                      <c:pt idx="207">
                        <c:v>40167</c:v>
                      </c:pt>
                      <c:pt idx="208">
                        <c:v>40174</c:v>
                      </c:pt>
                      <c:pt idx="209">
                        <c:v>40181</c:v>
                      </c:pt>
                      <c:pt idx="210">
                        <c:v>40188</c:v>
                      </c:pt>
                      <c:pt idx="211">
                        <c:v>40195</c:v>
                      </c:pt>
                      <c:pt idx="212">
                        <c:v>40202</c:v>
                      </c:pt>
                      <c:pt idx="213">
                        <c:v>40209</c:v>
                      </c:pt>
                      <c:pt idx="214">
                        <c:v>40216</c:v>
                      </c:pt>
                      <c:pt idx="215">
                        <c:v>40223</c:v>
                      </c:pt>
                      <c:pt idx="216">
                        <c:v>40230</c:v>
                      </c:pt>
                      <c:pt idx="217">
                        <c:v>40237</c:v>
                      </c:pt>
                      <c:pt idx="218">
                        <c:v>40244</c:v>
                      </c:pt>
                      <c:pt idx="219">
                        <c:v>40251</c:v>
                      </c:pt>
                      <c:pt idx="220">
                        <c:v>40258</c:v>
                      </c:pt>
                      <c:pt idx="221">
                        <c:v>40265</c:v>
                      </c:pt>
                      <c:pt idx="222">
                        <c:v>40272</c:v>
                      </c:pt>
                      <c:pt idx="223">
                        <c:v>40279</c:v>
                      </c:pt>
                      <c:pt idx="224">
                        <c:v>40286</c:v>
                      </c:pt>
                      <c:pt idx="225">
                        <c:v>40293</c:v>
                      </c:pt>
                      <c:pt idx="226">
                        <c:v>40300</c:v>
                      </c:pt>
                      <c:pt idx="227">
                        <c:v>40307</c:v>
                      </c:pt>
                      <c:pt idx="228">
                        <c:v>40314</c:v>
                      </c:pt>
                      <c:pt idx="229">
                        <c:v>40321</c:v>
                      </c:pt>
                      <c:pt idx="230">
                        <c:v>40328</c:v>
                      </c:pt>
                      <c:pt idx="231">
                        <c:v>40335</c:v>
                      </c:pt>
                      <c:pt idx="232">
                        <c:v>40342</c:v>
                      </c:pt>
                      <c:pt idx="233">
                        <c:v>40349</c:v>
                      </c:pt>
                      <c:pt idx="234">
                        <c:v>40356</c:v>
                      </c:pt>
                      <c:pt idx="235">
                        <c:v>40363</c:v>
                      </c:pt>
                      <c:pt idx="236">
                        <c:v>40370</c:v>
                      </c:pt>
                      <c:pt idx="237">
                        <c:v>40377</c:v>
                      </c:pt>
                      <c:pt idx="238">
                        <c:v>40384</c:v>
                      </c:pt>
                      <c:pt idx="239">
                        <c:v>40391</c:v>
                      </c:pt>
                      <c:pt idx="240">
                        <c:v>40398</c:v>
                      </c:pt>
                      <c:pt idx="241">
                        <c:v>40405</c:v>
                      </c:pt>
                      <c:pt idx="242">
                        <c:v>40412</c:v>
                      </c:pt>
                      <c:pt idx="243">
                        <c:v>40419</c:v>
                      </c:pt>
                      <c:pt idx="244">
                        <c:v>40426</c:v>
                      </c:pt>
                      <c:pt idx="245">
                        <c:v>40433</c:v>
                      </c:pt>
                      <c:pt idx="246">
                        <c:v>40440</c:v>
                      </c:pt>
                      <c:pt idx="247">
                        <c:v>40447</c:v>
                      </c:pt>
                      <c:pt idx="248">
                        <c:v>40454</c:v>
                      </c:pt>
                      <c:pt idx="249">
                        <c:v>40461</c:v>
                      </c:pt>
                      <c:pt idx="250">
                        <c:v>40468</c:v>
                      </c:pt>
                      <c:pt idx="251">
                        <c:v>40475</c:v>
                      </c:pt>
                      <c:pt idx="252">
                        <c:v>40482</c:v>
                      </c:pt>
                      <c:pt idx="253">
                        <c:v>40489</c:v>
                      </c:pt>
                      <c:pt idx="254">
                        <c:v>40496</c:v>
                      </c:pt>
                      <c:pt idx="255">
                        <c:v>40503</c:v>
                      </c:pt>
                      <c:pt idx="256">
                        <c:v>40510</c:v>
                      </c:pt>
                      <c:pt idx="257">
                        <c:v>40517</c:v>
                      </c:pt>
                      <c:pt idx="258">
                        <c:v>40524</c:v>
                      </c:pt>
                      <c:pt idx="259">
                        <c:v>40531</c:v>
                      </c:pt>
                      <c:pt idx="260">
                        <c:v>40538</c:v>
                      </c:pt>
                      <c:pt idx="261">
                        <c:v>40545</c:v>
                      </c:pt>
                      <c:pt idx="262">
                        <c:v>40552</c:v>
                      </c:pt>
                      <c:pt idx="263">
                        <c:v>40559</c:v>
                      </c:pt>
                      <c:pt idx="264">
                        <c:v>40566</c:v>
                      </c:pt>
                      <c:pt idx="265">
                        <c:v>40573</c:v>
                      </c:pt>
                      <c:pt idx="266">
                        <c:v>40580</c:v>
                      </c:pt>
                      <c:pt idx="267">
                        <c:v>40587</c:v>
                      </c:pt>
                      <c:pt idx="268">
                        <c:v>40594</c:v>
                      </c:pt>
                      <c:pt idx="269">
                        <c:v>40601</c:v>
                      </c:pt>
                      <c:pt idx="270">
                        <c:v>40608</c:v>
                      </c:pt>
                      <c:pt idx="271">
                        <c:v>40615</c:v>
                      </c:pt>
                      <c:pt idx="272">
                        <c:v>40622</c:v>
                      </c:pt>
                      <c:pt idx="273">
                        <c:v>40629</c:v>
                      </c:pt>
                      <c:pt idx="274">
                        <c:v>40636</c:v>
                      </c:pt>
                      <c:pt idx="275">
                        <c:v>40643</c:v>
                      </c:pt>
                      <c:pt idx="276">
                        <c:v>40650</c:v>
                      </c:pt>
                      <c:pt idx="277">
                        <c:v>40657</c:v>
                      </c:pt>
                      <c:pt idx="278">
                        <c:v>40664</c:v>
                      </c:pt>
                      <c:pt idx="279">
                        <c:v>40671</c:v>
                      </c:pt>
                      <c:pt idx="280">
                        <c:v>40678</c:v>
                      </c:pt>
                      <c:pt idx="281">
                        <c:v>40685</c:v>
                      </c:pt>
                      <c:pt idx="282">
                        <c:v>40692</c:v>
                      </c:pt>
                      <c:pt idx="283">
                        <c:v>40699</c:v>
                      </c:pt>
                      <c:pt idx="284">
                        <c:v>40706</c:v>
                      </c:pt>
                      <c:pt idx="285">
                        <c:v>40713</c:v>
                      </c:pt>
                      <c:pt idx="286">
                        <c:v>40720</c:v>
                      </c:pt>
                      <c:pt idx="287">
                        <c:v>40727</c:v>
                      </c:pt>
                      <c:pt idx="288">
                        <c:v>40734</c:v>
                      </c:pt>
                      <c:pt idx="289">
                        <c:v>40741</c:v>
                      </c:pt>
                      <c:pt idx="290">
                        <c:v>40748</c:v>
                      </c:pt>
                      <c:pt idx="291">
                        <c:v>40755</c:v>
                      </c:pt>
                      <c:pt idx="292">
                        <c:v>40762</c:v>
                      </c:pt>
                      <c:pt idx="293">
                        <c:v>40769</c:v>
                      </c:pt>
                      <c:pt idx="294">
                        <c:v>40776</c:v>
                      </c:pt>
                      <c:pt idx="295">
                        <c:v>40783</c:v>
                      </c:pt>
                      <c:pt idx="296">
                        <c:v>40790</c:v>
                      </c:pt>
                      <c:pt idx="297">
                        <c:v>40797</c:v>
                      </c:pt>
                      <c:pt idx="298">
                        <c:v>40804</c:v>
                      </c:pt>
                      <c:pt idx="299">
                        <c:v>40811</c:v>
                      </c:pt>
                      <c:pt idx="300">
                        <c:v>40818</c:v>
                      </c:pt>
                      <c:pt idx="301">
                        <c:v>40825</c:v>
                      </c:pt>
                      <c:pt idx="302">
                        <c:v>40832</c:v>
                      </c:pt>
                      <c:pt idx="303">
                        <c:v>40839</c:v>
                      </c:pt>
                      <c:pt idx="304">
                        <c:v>40846</c:v>
                      </c:pt>
                      <c:pt idx="305">
                        <c:v>40853</c:v>
                      </c:pt>
                      <c:pt idx="306">
                        <c:v>40860</c:v>
                      </c:pt>
                      <c:pt idx="307">
                        <c:v>40867</c:v>
                      </c:pt>
                      <c:pt idx="308">
                        <c:v>40874</c:v>
                      </c:pt>
                      <c:pt idx="309">
                        <c:v>40881</c:v>
                      </c:pt>
                      <c:pt idx="310">
                        <c:v>40888</c:v>
                      </c:pt>
                      <c:pt idx="311">
                        <c:v>40895</c:v>
                      </c:pt>
                      <c:pt idx="312">
                        <c:v>40902</c:v>
                      </c:pt>
                      <c:pt idx="313">
                        <c:v>40909</c:v>
                      </c:pt>
                      <c:pt idx="314">
                        <c:v>40916</c:v>
                      </c:pt>
                      <c:pt idx="315">
                        <c:v>40923</c:v>
                      </c:pt>
                      <c:pt idx="316">
                        <c:v>40930</c:v>
                      </c:pt>
                      <c:pt idx="317">
                        <c:v>40937</c:v>
                      </c:pt>
                      <c:pt idx="318">
                        <c:v>40944</c:v>
                      </c:pt>
                      <c:pt idx="319">
                        <c:v>40951</c:v>
                      </c:pt>
                      <c:pt idx="320">
                        <c:v>40958</c:v>
                      </c:pt>
                      <c:pt idx="321">
                        <c:v>40965</c:v>
                      </c:pt>
                      <c:pt idx="322">
                        <c:v>40972</c:v>
                      </c:pt>
                      <c:pt idx="323">
                        <c:v>40979</c:v>
                      </c:pt>
                      <c:pt idx="324">
                        <c:v>40986</c:v>
                      </c:pt>
                      <c:pt idx="325">
                        <c:v>40993</c:v>
                      </c:pt>
                      <c:pt idx="326">
                        <c:v>41000</c:v>
                      </c:pt>
                      <c:pt idx="327">
                        <c:v>41007</c:v>
                      </c:pt>
                      <c:pt idx="328">
                        <c:v>41014</c:v>
                      </c:pt>
                      <c:pt idx="329">
                        <c:v>41021</c:v>
                      </c:pt>
                      <c:pt idx="330">
                        <c:v>41028</c:v>
                      </c:pt>
                      <c:pt idx="331">
                        <c:v>41035</c:v>
                      </c:pt>
                      <c:pt idx="332">
                        <c:v>41042</c:v>
                      </c:pt>
                      <c:pt idx="333">
                        <c:v>41049</c:v>
                      </c:pt>
                      <c:pt idx="334">
                        <c:v>41056</c:v>
                      </c:pt>
                      <c:pt idx="335">
                        <c:v>41063</c:v>
                      </c:pt>
                      <c:pt idx="336">
                        <c:v>41070</c:v>
                      </c:pt>
                      <c:pt idx="337">
                        <c:v>41077</c:v>
                      </c:pt>
                      <c:pt idx="338">
                        <c:v>41084</c:v>
                      </c:pt>
                      <c:pt idx="339">
                        <c:v>41091</c:v>
                      </c:pt>
                      <c:pt idx="340">
                        <c:v>41098</c:v>
                      </c:pt>
                      <c:pt idx="341">
                        <c:v>41105</c:v>
                      </c:pt>
                      <c:pt idx="342">
                        <c:v>41112</c:v>
                      </c:pt>
                      <c:pt idx="343">
                        <c:v>41119</c:v>
                      </c:pt>
                      <c:pt idx="344">
                        <c:v>41126</c:v>
                      </c:pt>
                      <c:pt idx="345">
                        <c:v>41133</c:v>
                      </c:pt>
                      <c:pt idx="346">
                        <c:v>41140</c:v>
                      </c:pt>
                      <c:pt idx="347">
                        <c:v>41147</c:v>
                      </c:pt>
                      <c:pt idx="348">
                        <c:v>41154</c:v>
                      </c:pt>
                      <c:pt idx="349">
                        <c:v>41161</c:v>
                      </c:pt>
                      <c:pt idx="350">
                        <c:v>41168</c:v>
                      </c:pt>
                      <c:pt idx="351">
                        <c:v>41175</c:v>
                      </c:pt>
                      <c:pt idx="352">
                        <c:v>41182</c:v>
                      </c:pt>
                      <c:pt idx="353">
                        <c:v>41189</c:v>
                      </c:pt>
                      <c:pt idx="354">
                        <c:v>41196</c:v>
                      </c:pt>
                      <c:pt idx="355">
                        <c:v>41203</c:v>
                      </c:pt>
                      <c:pt idx="356">
                        <c:v>41210</c:v>
                      </c:pt>
                      <c:pt idx="357">
                        <c:v>41217</c:v>
                      </c:pt>
                      <c:pt idx="358">
                        <c:v>41224</c:v>
                      </c:pt>
                      <c:pt idx="359">
                        <c:v>41231</c:v>
                      </c:pt>
                      <c:pt idx="360">
                        <c:v>41238</c:v>
                      </c:pt>
                      <c:pt idx="361">
                        <c:v>41245</c:v>
                      </c:pt>
                      <c:pt idx="362">
                        <c:v>41252</c:v>
                      </c:pt>
                      <c:pt idx="363">
                        <c:v>41259</c:v>
                      </c:pt>
                      <c:pt idx="364">
                        <c:v>41266</c:v>
                      </c:pt>
                      <c:pt idx="365">
                        <c:v>41273</c:v>
                      </c:pt>
                      <c:pt idx="366">
                        <c:v>41280</c:v>
                      </c:pt>
                      <c:pt idx="367">
                        <c:v>41287</c:v>
                      </c:pt>
                      <c:pt idx="368">
                        <c:v>41294</c:v>
                      </c:pt>
                      <c:pt idx="369">
                        <c:v>41301</c:v>
                      </c:pt>
                      <c:pt idx="370">
                        <c:v>41308</c:v>
                      </c:pt>
                      <c:pt idx="371">
                        <c:v>41315</c:v>
                      </c:pt>
                      <c:pt idx="372">
                        <c:v>41322</c:v>
                      </c:pt>
                      <c:pt idx="373">
                        <c:v>41329</c:v>
                      </c:pt>
                      <c:pt idx="374">
                        <c:v>41336</c:v>
                      </c:pt>
                      <c:pt idx="375">
                        <c:v>41343</c:v>
                      </c:pt>
                      <c:pt idx="376">
                        <c:v>41350</c:v>
                      </c:pt>
                      <c:pt idx="377">
                        <c:v>41357</c:v>
                      </c:pt>
                      <c:pt idx="378">
                        <c:v>41364</c:v>
                      </c:pt>
                      <c:pt idx="379">
                        <c:v>41371</c:v>
                      </c:pt>
                      <c:pt idx="380">
                        <c:v>41378</c:v>
                      </c:pt>
                      <c:pt idx="381">
                        <c:v>41385</c:v>
                      </c:pt>
                      <c:pt idx="382">
                        <c:v>41392</c:v>
                      </c:pt>
                      <c:pt idx="383">
                        <c:v>41399</c:v>
                      </c:pt>
                      <c:pt idx="384">
                        <c:v>41406</c:v>
                      </c:pt>
                      <c:pt idx="385">
                        <c:v>41413</c:v>
                      </c:pt>
                      <c:pt idx="386">
                        <c:v>41420</c:v>
                      </c:pt>
                      <c:pt idx="387">
                        <c:v>41427</c:v>
                      </c:pt>
                      <c:pt idx="388">
                        <c:v>41434</c:v>
                      </c:pt>
                      <c:pt idx="389">
                        <c:v>41441</c:v>
                      </c:pt>
                      <c:pt idx="390">
                        <c:v>41448</c:v>
                      </c:pt>
                      <c:pt idx="391">
                        <c:v>41455</c:v>
                      </c:pt>
                      <c:pt idx="392">
                        <c:v>41462</c:v>
                      </c:pt>
                      <c:pt idx="393">
                        <c:v>41469</c:v>
                      </c:pt>
                      <c:pt idx="394">
                        <c:v>41476</c:v>
                      </c:pt>
                      <c:pt idx="395">
                        <c:v>41483</c:v>
                      </c:pt>
                      <c:pt idx="396">
                        <c:v>41490</c:v>
                      </c:pt>
                      <c:pt idx="397">
                        <c:v>41497</c:v>
                      </c:pt>
                      <c:pt idx="398">
                        <c:v>41504</c:v>
                      </c:pt>
                      <c:pt idx="399">
                        <c:v>41511</c:v>
                      </c:pt>
                      <c:pt idx="400">
                        <c:v>41518</c:v>
                      </c:pt>
                      <c:pt idx="401">
                        <c:v>41525</c:v>
                      </c:pt>
                      <c:pt idx="402">
                        <c:v>41532</c:v>
                      </c:pt>
                      <c:pt idx="403">
                        <c:v>41539</c:v>
                      </c:pt>
                      <c:pt idx="404">
                        <c:v>41546</c:v>
                      </c:pt>
                      <c:pt idx="405">
                        <c:v>41553</c:v>
                      </c:pt>
                      <c:pt idx="406">
                        <c:v>41560</c:v>
                      </c:pt>
                      <c:pt idx="407">
                        <c:v>41567</c:v>
                      </c:pt>
                      <c:pt idx="408">
                        <c:v>41574</c:v>
                      </c:pt>
                      <c:pt idx="409">
                        <c:v>41581</c:v>
                      </c:pt>
                      <c:pt idx="410">
                        <c:v>41588</c:v>
                      </c:pt>
                      <c:pt idx="411">
                        <c:v>41595</c:v>
                      </c:pt>
                      <c:pt idx="412">
                        <c:v>41602</c:v>
                      </c:pt>
                      <c:pt idx="413">
                        <c:v>41609</c:v>
                      </c:pt>
                      <c:pt idx="414">
                        <c:v>41616</c:v>
                      </c:pt>
                      <c:pt idx="415">
                        <c:v>41623</c:v>
                      </c:pt>
                      <c:pt idx="416">
                        <c:v>41630</c:v>
                      </c:pt>
                      <c:pt idx="417">
                        <c:v>41637</c:v>
                      </c:pt>
                      <c:pt idx="418">
                        <c:v>41644</c:v>
                      </c:pt>
                      <c:pt idx="419">
                        <c:v>41651</c:v>
                      </c:pt>
                      <c:pt idx="420">
                        <c:v>41658</c:v>
                      </c:pt>
                      <c:pt idx="421">
                        <c:v>41665</c:v>
                      </c:pt>
                      <c:pt idx="422">
                        <c:v>41672</c:v>
                      </c:pt>
                      <c:pt idx="423">
                        <c:v>41679</c:v>
                      </c:pt>
                      <c:pt idx="424">
                        <c:v>41686</c:v>
                      </c:pt>
                      <c:pt idx="425">
                        <c:v>41693</c:v>
                      </c:pt>
                      <c:pt idx="426">
                        <c:v>41700</c:v>
                      </c:pt>
                      <c:pt idx="427">
                        <c:v>41707</c:v>
                      </c:pt>
                      <c:pt idx="428">
                        <c:v>41714</c:v>
                      </c:pt>
                      <c:pt idx="429">
                        <c:v>41721</c:v>
                      </c:pt>
                      <c:pt idx="430">
                        <c:v>41728</c:v>
                      </c:pt>
                      <c:pt idx="431">
                        <c:v>41735</c:v>
                      </c:pt>
                      <c:pt idx="432">
                        <c:v>41742</c:v>
                      </c:pt>
                      <c:pt idx="433">
                        <c:v>41749</c:v>
                      </c:pt>
                      <c:pt idx="434">
                        <c:v>41756</c:v>
                      </c:pt>
                      <c:pt idx="435">
                        <c:v>41763</c:v>
                      </c:pt>
                      <c:pt idx="436">
                        <c:v>41770</c:v>
                      </c:pt>
                      <c:pt idx="437">
                        <c:v>41777</c:v>
                      </c:pt>
                      <c:pt idx="438">
                        <c:v>41784</c:v>
                      </c:pt>
                      <c:pt idx="439">
                        <c:v>41791</c:v>
                      </c:pt>
                      <c:pt idx="440">
                        <c:v>41798</c:v>
                      </c:pt>
                      <c:pt idx="441">
                        <c:v>41805</c:v>
                      </c:pt>
                      <c:pt idx="442">
                        <c:v>41812</c:v>
                      </c:pt>
                      <c:pt idx="443">
                        <c:v>41819</c:v>
                      </c:pt>
                      <c:pt idx="444">
                        <c:v>41826</c:v>
                      </c:pt>
                      <c:pt idx="445">
                        <c:v>41833</c:v>
                      </c:pt>
                      <c:pt idx="446">
                        <c:v>41840</c:v>
                      </c:pt>
                      <c:pt idx="447">
                        <c:v>41847</c:v>
                      </c:pt>
                      <c:pt idx="448">
                        <c:v>41854</c:v>
                      </c:pt>
                      <c:pt idx="449">
                        <c:v>41861</c:v>
                      </c:pt>
                      <c:pt idx="450">
                        <c:v>41868</c:v>
                      </c:pt>
                      <c:pt idx="451">
                        <c:v>41875</c:v>
                      </c:pt>
                      <c:pt idx="452">
                        <c:v>41882</c:v>
                      </c:pt>
                      <c:pt idx="453">
                        <c:v>41889</c:v>
                      </c:pt>
                      <c:pt idx="454">
                        <c:v>41896</c:v>
                      </c:pt>
                      <c:pt idx="455">
                        <c:v>41903</c:v>
                      </c:pt>
                      <c:pt idx="456">
                        <c:v>41910</c:v>
                      </c:pt>
                      <c:pt idx="457">
                        <c:v>41917</c:v>
                      </c:pt>
                      <c:pt idx="458">
                        <c:v>41924</c:v>
                      </c:pt>
                      <c:pt idx="459">
                        <c:v>41931</c:v>
                      </c:pt>
                      <c:pt idx="460">
                        <c:v>41938</c:v>
                      </c:pt>
                      <c:pt idx="461">
                        <c:v>41945</c:v>
                      </c:pt>
                      <c:pt idx="462">
                        <c:v>41952</c:v>
                      </c:pt>
                      <c:pt idx="463">
                        <c:v>41959</c:v>
                      </c:pt>
                      <c:pt idx="464">
                        <c:v>41966</c:v>
                      </c:pt>
                      <c:pt idx="465">
                        <c:v>41973</c:v>
                      </c:pt>
                      <c:pt idx="466">
                        <c:v>41980</c:v>
                      </c:pt>
                      <c:pt idx="467">
                        <c:v>41987</c:v>
                      </c:pt>
                      <c:pt idx="468">
                        <c:v>41994</c:v>
                      </c:pt>
                      <c:pt idx="469">
                        <c:v>42001</c:v>
                      </c:pt>
                      <c:pt idx="470">
                        <c:v>42008</c:v>
                      </c:pt>
                      <c:pt idx="471">
                        <c:v>42015</c:v>
                      </c:pt>
                      <c:pt idx="472">
                        <c:v>42022</c:v>
                      </c:pt>
                      <c:pt idx="473">
                        <c:v>42029</c:v>
                      </c:pt>
                      <c:pt idx="474">
                        <c:v>42036</c:v>
                      </c:pt>
                      <c:pt idx="475">
                        <c:v>42043</c:v>
                      </c:pt>
                      <c:pt idx="476">
                        <c:v>42050</c:v>
                      </c:pt>
                      <c:pt idx="477">
                        <c:v>42057</c:v>
                      </c:pt>
                      <c:pt idx="478">
                        <c:v>42064</c:v>
                      </c:pt>
                      <c:pt idx="479">
                        <c:v>42071</c:v>
                      </c:pt>
                      <c:pt idx="480">
                        <c:v>42078</c:v>
                      </c:pt>
                      <c:pt idx="481">
                        <c:v>42085</c:v>
                      </c:pt>
                      <c:pt idx="482">
                        <c:v>42092</c:v>
                      </c:pt>
                      <c:pt idx="483">
                        <c:v>42099</c:v>
                      </c:pt>
                      <c:pt idx="484">
                        <c:v>42106</c:v>
                      </c:pt>
                      <c:pt idx="485">
                        <c:v>42113</c:v>
                      </c:pt>
                      <c:pt idx="486">
                        <c:v>42120</c:v>
                      </c:pt>
                      <c:pt idx="487">
                        <c:v>42127</c:v>
                      </c:pt>
                      <c:pt idx="488">
                        <c:v>42134</c:v>
                      </c:pt>
                      <c:pt idx="489">
                        <c:v>42141</c:v>
                      </c:pt>
                      <c:pt idx="490">
                        <c:v>42148</c:v>
                      </c:pt>
                      <c:pt idx="491">
                        <c:v>42155</c:v>
                      </c:pt>
                      <c:pt idx="492">
                        <c:v>42162</c:v>
                      </c:pt>
                      <c:pt idx="493">
                        <c:v>42169</c:v>
                      </c:pt>
                      <c:pt idx="494">
                        <c:v>42176</c:v>
                      </c:pt>
                      <c:pt idx="495">
                        <c:v>42183</c:v>
                      </c:pt>
                      <c:pt idx="496">
                        <c:v>42190</c:v>
                      </c:pt>
                      <c:pt idx="497">
                        <c:v>42197</c:v>
                      </c:pt>
                      <c:pt idx="498">
                        <c:v>42204</c:v>
                      </c:pt>
                      <c:pt idx="499">
                        <c:v>42211</c:v>
                      </c:pt>
                      <c:pt idx="500">
                        <c:v>42218</c:v>
                      </c:pt>
                      <c:pt idx="501">
                        <c:v>42225</c:v>
                      </c:pt>
                    </c:numCache>
                  </c:numRef>
                </c:cat>
                <c:val>
                  <c:numRef>
                    <c:extLst xmlns:c15="http://schemas.microsoft.com/office/drawing/2012/chart">
                      <c:ext xmlns:c15="http://schemas.microsoft.com/office/drawing/2012/chart" uri="{02D57815-91ED-43cb-92C2-25804820EDAC}">
                        <c15:formulaRef>
                          <c15:sqref>新建文本文档!$AD$2:$AD$503</c15:sqref>
                        </c15:formulaRef>
                      </c:ext>
                    </c:extLst>
                    <c:numCache>
                      <c:formatCode>General</c:formatCode>
                      <c:ptCount val="502"/>
                      <c:pt idx="0">
                        <c:v>103</c:v>
                      </c:pt>
                      <c:pt idx="1">
                        <c:v>95</c:v>
                      </c:pt>
                      <c:pt idx="2">
                        <c:v>84</c:v>
                      </c:pt>
                      <c:pt idx="3">
                        <c:v>81</c:v>
                      </c:pt>
                      <c:pt idx="4">
                        <c:v>81</c:v>
                      </c:pt>
                      <c:pt idx="5">
                        <c:v>80</c:v>
                      </c:pt>
                      <c:pt idx="6">
                        <c:v>75</c:v>
                      </c:pt>
                      <c:pt idx="7">
                        <c:v>85</c:v>
                      </c:pt>
                      <c:pt idx="8">
                        <c:v>87</c:v>
                      </c:pt>
                      <c:pt idx="9">
                        <c:v>81</c:v>
                      </c:pt>
                      <c:pt idx="10">
                        <c:v>79</c:v>
                      </c:pt>
                      <c:pt idx="11">
                        <c:v>83</c:v>
                      </c:pt>
                      <c:pt idx="12">
                        <c:v>90</c:v>
                      </c:pt>
                      <c:pt idx="13">
                        <c:v>95</c:v>
                      </c:pt>
                      <c:pt idx="14">
                        <c:v>88</c:v>
                      </c:pt>
                      <c:pt idx="15">
                        <c:v>86</c:v>
                      </c:pt>
                      <c:pt idx="16">
                        <c:v>89</c:v>
                      </c:pt>
                      <c:pt idx="17">
                        <c:v>91</c:v>
                      </c:pt>
                      <c:pt idx="18">
                        <c:v>120</c:v>
                      </c:pt>
                      <c:pt idx="19">
                        <c:v>133</c:v>
                      </c:pt>
                      <c:pt idx="20">
                        <c:v>151</c:v>
                      </c:pt>
                      <c:pt idx="21">
                        <c:v>165</c:v>
                      </c:pt>
                      <c:pt idx="22">
                        <c:v>158</c:v>
                      </c:pt>
                      <c:pt idx="23">
                        <c:v>147</c:v>
                      </c:pt>
                      <c:pt idx="24">
                        <c:v>135</c:v>
                      </c:pt>
                      <c:pt idx="25">
                        <c:v>155</c:v>
                      </c:pt>
                      <c:pt idx="26">
                        <c:v>188</c:v>
                      </c:pt>
                      <c:pt idx="27">
                        <c:v>177</c:v>
                      </c:pt>
                      <c:pt idx="28">
                        <c:v>179</c:v>
                      </c:pt>
                      <c:pt idx="29">
                        <c:v>177</c:v>
                      </c:pt>
                      <c:pt idx="30">
                        <c:v>183</c:v>
                      </c:pt>
                      <c:pt idx="31">
                        <c:v>194</c:v>
                      </c:pt>
                      <c:pt idx="32">
                        <c:v>194</c:v>
                      </c:pt>
                      <c:pt idx="33">
                        <c:v>181</c:v>
                      </c:pt>
                      <c:pt idx="34">
                        <c:v>175</c:v>
                      </c:pt>
                      <c:pt idx="35">
                        <c:v>178</c:v>
                      </c:pt>
                      <c:pt idx="36">
                        <c:v>180</c:v>
                      </c:pt>
                      <c:pt idx="37">
                        <c:v>197</c:v>
                      </c:pt>
                      <c:pt idx="38">
                        <c:v>173</c:v>
                      </c:pt>
                      <c:pt idx="39">
                        <c:v>157</c:v>
                      </c:pt>
                      <c:pt idx="40">
                        <c:v>152</c:v>
                      </c:pt>
                      <c:pt idx="41">
                        <c:v>141</c:v>
                      </c:pt>
                      <c:pt idx="42">
                        <c:v>135</c:v>
                      </c:pt>
                      <c:pt idx="43">
                        <c:v>129</c:v>
                      </c:pt>
                      <c:pt idx="44">
                        <c:v>120</c:v>
                      </c:pt>
                      <c:pt idx="45">
                        <c:v>110</c:v>
                      </c:pt>
                      <c:pt idx="46">
                        <c:v>126</c:v>
                      </c:pt>
                      <c:pt idx="47">
                        <c:v>126</c:v>
                      </c:pt>
                      <c:pt idx="48">
                        <c:v>111</c:v>
                      </c:pt>
                      <c:pt idx="49">
                        <c:v>110</c:v>
                      </c:pt>
                      <c:pt idx="50">
                        <c:v>96</c:v>
                      </c:pt>
                      <c:pt idx="51">
                        <c:v>88</c:v>
                      </c:pt>
                      <c:pt idx="52">
                        <c:v>82</c:v>
                      </c:pt>
                      <c:pt idx="53">
                        <c:v>75</c:v>
                      </c:pt>
                      <c:pt idx="54">
                        <c:v>73</c:v>
                      </c:pt>
                      <c:pt idx="55">
                        <c:v>72</c:v>
                      </c:pt>
                      <c:pt idx="56">
                        <c:v>71</c:v>
                      </c:pt>
                      <c:pt idx="57">
                        <c:v>73</c:v>
                      </c:pt>
                      <c:pt idx="58">
                        <c:v>72</c:v>
                      </c:pt>
                      <c:pt idx="59">
                        <c:v>74</c:v>
                      </c:pt>
                      <c:pt idx="60">
                        <c:v>76</c:v>
                      </c:pt>
                      <c:pt idx="61">
                        <c:v>77</c:v>
                      </c:pt>
                      <c:pt idx="62">
                        <c:v>96</c:v>
                      </c:pt>
                      <c:pt idx="63">
                        <c:v>98</c:v>
                      </c:pt>
                      <c:pt idx="64">
                        <c:v>120</c:v>
                      </c:pt>
                      <c:pt idx="65">
                        <c:v>117</c:v>
                      </c:pt>
                      <c:pt idx="66">
                        <c:v>124</c:v>
                      </c:pt>
                      <c:pt idx="67">
                        <c:v>114</c:v>
                      </c:pt>
                      <c:pt idx="68">
                        <c:v>107</c:v>
                      </c:pt>
                      <c:pt idx="69">
                        <c:v>101</c:v>
                      </c:pt>
                      <c:pt idx="70">
                        <c:v>109</c:v>
                      </c:pt>
                      <c:pt idx="71">
                        <c:v>127</c:v>
                      </c:pt>
                      <c:pt idx="72">
                        <c:v>175</c:v>
                      </c:pt>
                      <c:pt idx="73">
                        <c:v>195</c:v>
                      </c:pt>
                      <c:pt idx="74">
                        <c:v>219</c:v>
                      </c:pt>
                      <c:pt idx="75">
                        <c:v>218</c:v>
                      </c:pt>
                      <c:pt idx="76">
                        <c:v>237</c:v>
                      </c:pt>
                      <c:pt idx="77">
                        <c:v>201</c:v>
                      </c:pt>
                      <c:pt idx="78">
                        <c:v>179</c:v>
                      </c:pt>
                      <c:pt idx="79">
                        <c:v>221</c:v>
                      </c:pt>
                      <c:pt idx="80">
                        <c:v>294</c:v>
                      </c:pt>
                      <c:pt idx="81">
                        <c:v>290</c:v>
                      </c:pt>
                      <c:pt idx="82">
                        <c:v>232</c:v>
                      </c:pt>
                      <c:pt idx="83">
                        <c:v>219</c:v>
                      </c:pt>
                      <c:pt idx="84">
                        <c:v>210</c:v>
                      </c:pt>
                      <c:pt idx="85">
                        <c:v>230</c:v>
                      </c:pt>
                      <c:pt idx="86">
                        <c:v>221</c:v>
                      </c:pt>
                      <c:pt idx="87">
                        <c:v>196</c:v>
                      </c:pt>
                      <c:pt idx="88">
                        <c:v>164</c:v>
                      </c:pt>
                      <c:pt idx="89">
                        <c:v>144</c:v>
                      </c:pt>
                      <c:pt idx="90">
                        <c:v>133</c:v>
                      </c:pt>
                      <c:pt idx="91">
                        <c:v>126</c:v>
                      </c:pt>
                      <c:pt idx="92">
                        <c:v>128</c:v>
                      </c:pt>
                      <c:pt idx="93">
                        <c:v>138</c:v>
                      </c:pt>
                      <c:pt idx="94">
                        <c:v>136</c:v>
                      </c:pt>
                      <c:pt idx="95">
                        <c:v>135</c:v>
                      </c:pt>
                      <c:pt idx="96">
                        <c:v>133</c:v>
                      </c:pt>
                      <c:pt idx="97">
                        <c:v>127</c:v>
                      </c:pt>
                      <c:pt idx="98">
                        <c:v>110</c:v>
                      </c:pt>
                      <c:pt idx="99">
                        <c:v>113</c:v>
                      </c:pt>
                      <c:pt idx="100">
                        <c:v>110</c:v>
                      </c:pt>
                      <c:pt idx="101">
                        <c:v>120</c:v>
                      </c:pt>
                      <c:pt idx="102">
                        <c:v>107</c:v>
                      </c:pt>
                      <c:pt idx="103">
                        <c:v>101</c:v>
                      </c:pt>
                      <c:pt idx="104">
                        <c:v>92</c:v>
                      </c:pt>
                      <c:pt idx="105">
                        <c:v>82</c:v>
                      </c:pt>
                      <c:pt idx="106">
                        <c:v>80</c:v>
                      </c:pt>
                      <c:pt idx="107">
                        <c:v>76</c:v>
                      </c:pt>
                      <c:pt idx="108">
                        <c:v>76</c:v>
                      </c:pt>
                      <c:pt idx="109">
                        <c:v>73</c:v>
                      </c:pt>
                      <c:pt idx="110">
                        <c:v>80</c:v>
                      </c:pt>
                      <c:pt idx="111">
                        <c:v>75</c:v>
                      </c:pt>
                      <c:pt idx="112">
                        <c:v>77</c:v>
                      </c:pt>
                      <c:pt idx="113">
                        <c:v>78</c:v>
                      </c:pt>
                      <c:pt idx="114">
                        <c:v>86</c:v>
                      </c:pt>
                      <c:pt idx="115">
                        <c:v>88</c:v>
                      </c:pt>
                      <c:pt idx="116">
                        <c:v>96</c:v>
                      </c:pt>
                      <c:pt idx="117">
                        <c:v>99</c:v>
                      </c:pt>
                      <c:pt idx="118">
                        <c:v>100</c:v>
                      </c:pt>
                      <c:pt idx="119">
                        <c:v>105</c:v>
                      </c:pt>
                      <c:pt idx="120">
                        <c:v>115</c:v>
                      </c:pt>
                      <c:pt idx="121">
                        <c:v>119</c:v>
                      </c:pt>
                      <c:pt idx="122">
                        <c:v>127</c:v>
                      </c:pt>
                      <c:pt idx="123">
                        <c:v>129</c:v>
                      </c:pt>
                      <c:pt idx="124">
                        <c:v>133</c:v>
                      </c:pt>
                      <c:pt idx="125">
                        <c:v>139</c:v>
                      </c:pt>
                      <c:pt idx="126">
                        <c:v>147</c:v>
                      </c:pt>
                      <c:pt idx="127">
                        <c:v>157</c:v>
                      </c:pt>
                      <c:pt idx="128">
                        <c:v>177</c:v>
                      </c:pt>
                      <c:pt idx="129">
                        <c:v>185</c:v>
                      </c:pt>
                      <c:pt idx="130">
                        <c:v>196</c:v>
                      </c:pt>
                      <c:pt idx="131">
                        <c:v>209</c:v>
                      </c:pt>
                      <c:pt idx="132">
                        <c:v>210</c:v>
                      </c:pt>
                      <c:pt idx="133">
                        <c:v>208</c:v>
                      </c:pt>
                      <c:pt idx="134">
                        <c:v>200</c:v>
                      </c:pt>
                      <c:pt idx="135">
                        <c:v>179</c:v>
                      </c:pt>
                      <c:pt idx="136">
                        <c:v>176</c:v>
                      </c:pt>
                      <c:pt idx="137">
                        <c:v>169</c:v>
                      </c:pt>
                      <c:pt idx="138">
                        <c:v>157</c:v>
                      </c:pt>
                      <c:pt idx="139">
                        <c:v>156</c:v>
                      </c:pt>
                      <c:pt idx="140">
                        <c:v>146</c:v>
                      </c:pt>
                      <c:pt idx="141">
                        <c:v>149</c:v>
                      </c:pt>
                      <c:pt idx="142">
                        <c:v>140</c:v>
                      </c:pt>
                      <c:pt idx="143">
                        <c:v>134</c:v>
                      </c:pt>
                      <c:pt idx="144">
                        <c:v>134</c:v>
                      </c:pt>
                      <c:pt idx="145">
                        <c:v>115</c:v>
                      </c:pt>
                      <c:pt idx="146">
                        <c:v>109</c:v>
                      </c:pt>
                      <c:pt idx="147">
                        <c:v>96</c:v>
                      </c:pt>
                      <c:pt idx="148">
                        <c:v>103</c:v>
                      </c:pt>
                      <c:pt idx="149">
                        <c:v>95</c:v>
                      </c:pt>
                      <c:pt idx="150">
                        <c:v>99</c:v>
                      </c:pt>
                      <c:pt idx="151">
                        <c:v>89</c:v>
                      </c:pt>
                      <c:pt idx="152">
                        <c:v>80</c:v>
                      </c:pt>
                      <c:pt idx="153">
                        <c:v>77</c:v>
                      </c:pt>
                      <c:pt idx="154">
                        <c:v>73</c:v>
                      </c:pt>
                      <c:pt idx="155">
                        <c:v>70</c:v>
                      </c:pt>
                      <c:pt idx="156">
                        <c:v>71</c:v>
                      </c:pt>
                      <c:pt idx="157">
                        <c:v>76</c:v>
                      </c:pt>
                      <c:pt idx="158">
                        <c:v>75</c:v>
                      </c:pt>
                      <c:pt idx="159">
                        <c:v>73</c:v>
                      </c:pt>
                      <c:pt idx="160">
                        <c:v>71</c:v>
                      </c:pt>
                      <c:pt idx="161">
                        <c:v>66</c:v>
                      </c:pt>
                      <c:pt idx="162">
                        <c:v>64</c:v>
                      </c:pt>
                      <c:pt idx="163">
                        <c:v>63</c:v>
                      </c:pt>
                      <c:pt idx="164">
                        <c:v>62</c:v>
                      </c:pt>
                      <c:pt idx="165">
                        <c:v>62</c:v>
                      </c:pt>
                      <c:pt idx="166">
                        <c:v>66</c:v>
                      </c:pt>
                      <c:pt idx="167">
                        <c:v>65</c:v>
                      </c:pt>
                      <c:pt idx="168">
                        <c:v>75</c:v>
                      </c:pt>
                      <c:pt idx="169">
                        <c:v>79</c:v>
                      </c:pt>
                      <c:pt idx="170">
                        <c:v>81</c:v>
                      </c:pt>
                      <c:pt idx="171">
                        <c:v>87</c:v>
                      </c:pt>
                      <c:pt idx="172">
                        <c:v>99</c:v>
                      </c:pt>
                      <c:pt idx="173">
                        <c:v>133</c:v>
                      </c:pt>
                      <c:pt idx="174">
                        <c:v>135</c:v>
                      </c:pt>
                      <c:pt idx="175">
                        <c:v>128</c:v>
                      </c:pt>
                      <c:pt idx="176">
                        <c:v>129</c:v>
                      </c:pt>
                      <c:pt idx="177">
                        <c:v>147</c:v>
                      </c:pt>
                      <c:pt idx="178">
                        <c:v>156</c:v>
                      </c:pt>
                      <c:pt idx="179">
                        <c:v>127</c:v>
                      </c:pt>
                      <c:pt idx="180">
                        <c:v>134</c:v>
                      </c:pt>
                      <c:pt idx="181">
                        <c:v>190</c:v>
                      </c:pt>
                      <c:pt idx="182">
                        <c:v>282</c:v>
                      </c:pt>
                      <c:pt idx="183">
                        <c:v>256</c:v>
                      </c:pt>
                      <c:pt idx="184">
                        <c:v>271</c:v>
                      </c:pt>
                      <c:pt idx="185">
                        <c:v>204</c:v>
                      </c:pt>
                      <c:pt idx="186">
                        <c:v>156</c:v>
                      </c:pt>
                      <c:pt idx="187">
                        <c:v>139</c:v>
                      </c:pt>
                      <c:pt idx="188">
                        <c:v>138</c:v>
                      </c:pt>
                      <c:pt idx="189">
                        <c:v>132</c:v>
                      </c:pt>
                      <c:pt idx="190">
                        <c:v>122</c:v>
                      </c:pt>
                      <c:pt idx="191">
                        <c:v>120</c:v>
                      </c:pt>
                      <c:pt idx="192">
                        <c:v>122</c:v>
                      </c:pt>
                      <c:pt idx="193">
                        <c:v>116</c:v>
                      </c:pt>
                      <c:pt idx="194">
                        <c:v>109</c:v>
                      </c:pt>
                      <c:pt idx="195">
                        <c:v>99</c:v>
                      </c:pt>
                      <c:pt idx="196">
                        <c:v>108</c:v>
                      </c:pt>
                      <c:pt idx="197">
                        <c:v>111</c:v>
                      </c:pt>
                      <c:pt idx="198">
                        <c:v>113</c:v>
                      </c:pt>
                      <c:pt idx="199">
                        <c:v>103</c:v>
                      </c:pt>
                      <c:pt idx="200">
                        <c:v>90</c:v>
                      </c:pt>
                      <c:pt idx="201">
                        <c:v>81</c:v>
                      </c:pt>
                      <c:pt idx="202">
                        <c:v>78</c:v>
                      </c:pt>
                      <c:pt idx="203">
                        <c:v>72</c:v>
                      </c:pt>
                      <c:pt idx="204">
                        <c:v>68</c:v>
                      </c:pt>
                      <c:pt idx="205">
                        <c:v>64</c:v>
                      </c:pt>
                      <c:pt idx="206">
                        <c:v>62</c:v>
                      </c:pt>
                      <c:pt idx="207">
                        <c:v>57</c:v>
                      </c:pt>
                      <c:pt idx="208">
                        <c:v>54</c:v>
                      </c:pt>
                      <c:pt idx="209">
                        <c:v>56</c:v>
                      </c:pt>
                      <c:pt idx="210">
                        <c:v>54</c:v>
                      </c:pt>
                      <c:pt idx="211">
                        <c:v>53</c:v>
                      </c:pt>
                      <c:pt idx="212">
                        <c:v>51</c:v>
                      </c:pt>
                      <c:pt idx="213">
                        <c:v>53</c:v>
                      </c:pt>
                      <c:pt idx="214">
                        <c:v>56</c:v>
                      </c:pt>
                      <c:pt idx="215">
                        <c:v>57</c:v>
                      </c:pt>
                      <c:pt idx="216">
                        <c:v>58</c:v>
                      </c:pt>
                      <c:pt idx="217">
                        <c:v>56</c:v>
                      </c:pt>
                      <c:pt idx="218">
                        <c:v>54</c:v>
                      </c:pt>
                      <c:pt idx="219">
                        <c:v>58</c:v>
                      </c:pt>
                      <c:pt idx="220">
                        <c:v>63</c:v>
                      </c:pt>
                      <c:pt idx="221">
                        <c:v>70</c:v>
                      </c:pt>
                      <c:pt idx="222">
                        <c:v>79</c:v>
                      </c:pt>
                      <c:pt idx="223">
                        <c:v>82</c:v>
                      </c:pt>
                      <c:pt idx="224">
                        <c:v>86</c:v>
                      </c:pt>
                      <c:pt idx="225">
                        <c:v>89</c:v>
                      </c:pt>
                      <c:pt idx="226">
                        <c:v>104</c:v>
                      </c:pt>
                      <c:pt idx="227">
                        <c:v>102</c:v>
                      </c:pt>
                      <c:pt idx="228">
                        <c:v>101</c:v>
                      </c:pt>
                      <c:pt idx="229">
                        <c:v>97</c:v>
                      </c:pt>
                      <c:pt idx="230">
                        <c:v>108</c:v>
                      </c:pt>
                      <c:pt idx="231">
                        <c:v>112</c:v>
                      </c:pt>
                      <c:pt idx="232">
                        <c:v>107</c:v>
                      </c:pt>
                      <c:pt idx="233">
                        <c:v>107</c:v>
                      </c:pt>
                      <c:pt idx="234">
                        <c:v>101</c:v>
                      </c:pt>
                      <c:pt idx="235">
                        <c:v>102</c:v>
                      </c:pt>
                      <c:pt idx="236">
                        <c:v>103</c:v>
                      </c:pt>
                      <c:pt idx="237">
                        <c:v>105</c:v>
                      </c:pt>
                      <c:pt idx="238">
                        <c:v>117</c:v>
                      </c:pt>
                      <c:pt idx="239">
                        <c:v>122</c:v>
                      </c:pt>
                      <c:pt idx="240">
                        <c:v>131</c:v>
                      </c:pt>
                      <c:pt idx="241">
                        <c:v>152</c:v>
                      </c:pt>
                      <c:pt idx="242">
                        <c:v>162</c:v>
                      </c:pt>
                      <c:pt idx="243">
                        <c:v>172</c:v>
                      </c:pt>
                      <c:pt idx="244">
                        <c:v>149</c:v>
                      </c:pt>
                      <c:pt idx="245">
                        <c:v>157</c:v>
                      </c:pt>
                      <c:pt idx="246">
                        <c:v>158</c:v>
                      </c:pt>
                      <c:pt idx="247">
                        <c:v>141</c:v>
                      </c:pt>
                      <c:pt idx="248">
                        <c:v>139</c:v>
                      </c:pt>
                      <c:pt idx="249">
                        <c:v>138</c:v>
                      </c:pt>
                      <c:pt idx="250">
                        <c:v>135</c:v>
                      </c:pt>
                      <c:pt idx="251">
                        <c:v>113</c:v>
                      </c:pt>
                      <c:pt idx="252">
                        <c:v>107</c:v>
                      </c:pt>
                      <c:pt idx="253">
                        <c:v>107</c:v>
                      </c:pt>
                      <c:pt idx="254">
                        <c:v>104</c:v>
                      </c:pt>
                      <c:pt idx="255">
                        <c:v>96</c:v>
                      </c:pt>
                      <c:pt idx="256">
                        <c:v>88</c:v>
                      </c:pt>
                      <c:pt idx="257">
                        <c:v>75</c:v>
                      </c:pt>
                      <c:pt idx="258">
                        <c:v>72</c:v>
                      </c:pt>
                      <c:pt idx="259">
                        <c:v>65</c:v>
                      </c:pt>
                      <c:pt idx="260">
                        <c:v>63</c:v>
                      </c:pt>
                      <c:pt idx="261">
                        <c:v>62</c:v>
                      </c:pt>
                      <c:pt idx="262">
                        <c:v>62</c:v>
                      </c:pt>
                      <c:pt idx="263">
                        <c:v>59</c:v>
                      </c:pt>
                      <c:pt idx="264">
                        <c:v>60</c:v>
                      </c:pt>
                      <c:pt idx="265">
                        <c:v>58</c:v>
                      </c:pt>
                      <c:pt idx="266">
                        <c:v>55</c:v>
                      </c:pt>
                      <c:pt idx="267">
                        <c:v>55</c:v>
                      </c:pt>
                      <c:pt idx="268">
                        <c:v>52</c:v>
                      </c:pt>
                      <c:pt idx="269">
                        <c:v>53</c:v>
                      </c:pt>
                      <c:pt idx="270">
                        <c:v>55</c:v>
                      </c:pt>
                      <c:pt idx="271">
                        <c:v>55</c:v>
                      </c:pt>
                      <c:pt idx="272">
                        <c:v>59</c:v>
                      </c:pt>
                      <c:pt idx="273">
                        <c:v>67</c:v>
                      </c:pt>
                      <c:pt idx="274">
                        <c:v>79</c:v>
                      </c:pt>
                      <c:pt idx="275">
                        <c:v>85</c:v>
                      </c:pt>
                      <c:pt idx="276">
                        <c:v>75</c:v>
                      </c:pt>
                      <c:pt idx="277">
                        <c:v>75</c:v>
                      </c:pt>
                      <c:pt idx="278">
                        <c:v>73</c:v>
                      </c:pt>
                      <c:pt idx="279">
                        <c:v>84</c:v>
                      </c:pt>
                      <c:pt idx="280">
                        <c:v>97</c:v>
                      </c:pt>
                      <c:pt idx="281">
                        <c:v>117</c:v>
                      </c:pt>
                      <c:pt idx="282">
                        <c:v>109</c:v>
                      </c:pt>
                      <c:pt idx="283">
                        <c:v>103</c:v>
                      </c:pt>
                      <c:pt idx="284">
                        <c:v>113</c:v>
                      </c:pt>
                      <c:pt idx="285">
                        <c:v>111</c:v>
                      </c:pt>
                      <c:pt idx="286">
                        <c:v>115</c:v>
                      </c:pt>
                      <c:pt idx="287">
                        <c:v>131</c:v>
                      </c:pt>
                      <c:pt idx="288">
                        <c:v>138</c:v>
                      </c:pt>
                      <c:pt idx="289">
                        <c:v>129</c:v>
                      </c:pt>
                      <c:pt idx="290">
                        <c:v>144</c:v>
                      </c:pt>
                      <c:pt idx="291">
                        <c:v>175</c:v>
                      </c:pt>
                      <c:pt idx="292">
                        <c:v>174</c:v>
                      </c:pt>
                      <c:pt idx="293">
                        <c:v>153</c:v>
                      </c:pt>
                      <c:pt idx="294">
                        <c:v>150</c:v>
                      </c:pt>
                      <c:pt idx="295">
                        <c:v>147</c:v>
                      </c:pt>
                      <c:pt idx="296">
                        <c:v>141</c:v>
                      </c:pt>
                      <c:pt idx="297">
                        <c:v>122</c:v>
                      </c:pt>
                      <c:pt idx="298">
                        <c:v>105</c:v>
                      </c:pt>
                      <c:pt idx="299">
                        <c:v>92</c:v>
                      </c:pt>
                      <c:pt idx="300">
                        <c:v>90</c:v>
                      </c:pt>
                      <c:pt idx="301">
                        <c:v>81</c:v>
                      </c:pt>
                      <c:pt idx="302">
                        <c:v>78</c:v>
                      </c:pt>
                      <c:pt idx="303">
                        <c:v>77</c:v>
                      </c:pt>
                      <c:pt idx="304">
                        <c:v>75</c:v>
                      </c:pt>
                      <c:pt idx="305">
                        <c:v>73</c:v>
                      </c:pt>
                      <c:pt idx="306">
                        <c:v>71</c:v>
                      </c:pt>
                      <c:pt idx="307">
                        <c:v>66</c:v>
                      </c:pt>
                      <c:pt idx="308">
                        <c:v>64</c:v>
                      </c:pt>
                      <c:pt idx="309">
                        <c:v>60</c:v>
                      </c:pt>
                      <c:pt idx="310">
                        <c:v>55</c:v>
                      </c:pt>
                      <c:pt idx="311">
                        <c:v>54</c:v>
                      </c:pt>
                      <c:pt idx="312">
                        <c:v>53</c:v>
                      </c:pt>
                      <c:pt idx="313">
                        <c:v>52</c:v>
                      </c:pt>
                      <c:pt idx="314">
                        <c:v>52</c:v>
                      </c:pt>
                      <c:pt idx="315">
                        <c:v>54</c:v>
                      </c:pt>
                      <c:pt idx="316">
                        <c:v>53</c:v>
                      </c:pt>
                      <c:pt idx="317">
                        <c:v>52</c:v>
                      </c:pt>
                      <c:pt idx="318">
                        <c:v>51</c:v>
                      </c:pt>
                      <c:pt idx="319">
                        <c:v>51</c:v>
                      </c:pt>
                      <c:pt idx="320">
                        <c:v>49</c:v>
                      </c:pt>
                      <c:pt idx="321">
                        <c:v>51</c:v>
                      </c:pt>
                      <c:pt idx="322">
                        <c:v>52</c:v>
                      </c:pt>
                      <c:pt idx="323">
                        <c:v>54</c:v>
                      </c:pt>
                      <c:pt idx="324">
                        <c:v>62</c:v>
                      </c:pt>
                      <c:pt idx="325">
                        <c:v>65</c:v>
                      </c:pt>
                      <c:pt idx="326">
                        <c:v>77</c:v>
                      </c:pt>
                      <c:pt idx="327">
                        <c:v>78</c:v>
                      </c:pt>
                      <c:pt idx="328">
                        <c:v>77</c:v>
                      </c:pt>
                      <c:pt idx="329">
                        <c:v>75</c:v>
                      </c:pt>
                      <c:pt idx="330">
                        <c:v>80</c:v>
                      </c:pt>
                      <c:pt idx="331">
                        <c:v>86</c:v>
                      </c:pt>
                      <c:pt idx="332">
                        <c:v>99</c:v>
                      </c:pt>
                      <c:pt idx="333">
                        <c:v>107</c:v>
                      </c:pt>
                      <c:pt idx="334">
                        <c:v>109</c:v>
                      </c:pt>
                      <c:pt idx="335">
                        <c:v>118</c:v>
                      </c:pt>
                      <c:pt idx="336">
                        <c:v>139</c:v>
                      </c:pt>
                      <c:pt idx="337">
                        <c:v>156</c:v>
                      </c:pt>
                      <c:pt idx="338">
                        <c:v>200</c:v>
                      </c:pt>
                      <c:pt idx="339">
                        <c:v>186</c:v>
                      </c:pt>
                      <c:pt idx="340">
                        <c:v>182</c:v>
                      </c:pt>
                      <c:pt idx="341">
                        <c:v>165</c:v>
                      </c:pt>
                      <c:pt idx="342">
                        <c:v>162</c:v>
                      </c:pt>
                      <c:pt idx="343">
                        <c:v>141</c:v>
                      </c:pt>
                      <c:pt idx="344">
                        <c:v>136</c:v>
                      </c:pt>
                      <c:pt idx="345">
                        <c:v>129</c:v>
                      </c:pt>
                      <c:pt idx="346">
                        <c:v>121</c:v>
                      </c:pt>
                      <c:pt idx="347">
                        <c:v>132</c:v>
                      </c:pt>
                      <c:pt idx="348">
                        <c:v>140</c:v>
                      </c:pt>
                      <c:pt idx="349">
                        <c:v>130</c:v>
                      </c:pt>
                      <c:pt idx="350">
                        <c:v>120</c:v>
                      </c:pt>
                      <c:pt idx="351">
                        <c:v>111</c:v>
                      </c:pt>
                      <c:pt idx="352">
                        <c:v>111</c:v>
                      </c:pt>
                      <c:pt idx="353">
                        <c:v>108</c:v>
                      </c:pt>
                      <c:pt idx="354">
                        <c:v>101</c:v>
                      </c:pt>
                      <c:pt idx="355">
                        <c:v>91</c:v>
                      </c:pt>
                      <c:pt idx="356">
                        <c:v>86</c:v>
                      </c:pt>
                      <c:pt idx="357">
                        <c:v>86</c:v>
                      </c:pt>
                      <c:pt idx="358">
                        <c:v>83</c:v>
                      </c:pt>
                      <c:pt idx="359">
                        <c:v>74</c:v>
                      </c:pt>
                      <c:pt idx="360">
                        <c:v>69</c:v>
                      </c:pt>
                      <c:pt idx="361">
                        <c:v>66</c:v>
                      </c:pt>
                      <c:pt idx="362">
                        <c:v>64</c:v>
                      </c:pt>
                      <c:pt idx="363">
                        <c:v>60</c:v>
                      </c:pt>
                      <c:pt idx="364">
                        <c:v>57</c:v>
                      </c:pt>
                      <c:pt idx="365">
                        <c:v>60</c:v>
                      </c:pt>
                      <c:pt idx="366">
                        <c:v>63</c:v>
                      </c:pt>
                      <c:pt idx="367">
                        <c:v>66</c:v>
                      </c:pt>
                      <c:pt idx="368">
                        <c:v>65</c:v>
                      </c:pt>
                      <c:pt idx="369">
                        <c:v>61</c:v>
                      </c:pt>
                      <c:pt idx="370">
                        <c:v>56</c:v>
                      </c:pt>
                      <c:pt idx="371">
                        <c:v>56</c:v>
                      </c:pt>
                      <c:pt idx="372">
                        <c:v>55</c:v>
                      </c:pt>
                      <c:pt idx="373">
                        <c:v>55</c:v>
                      </c:pt>
                      <c:pt idx="374">
                        <c:v>56</c:v>
                      </c:pt>
                      <c:pt idx="375">
                        <c:v>59</c:v>
                      </c:pt>
                      <c:pt idx="376">
                        <c:v>65</c:v>
                      </c:pt>
                      <c:pt idx="377">
                        <c:v>84</c:v>
                      </c:pt>
                      <c:pt idx="378">
                        <c:v>88</c:v>
                      </c:pt>
                      <c:pt idx="379">
                        <c:v>78</c:v>
                      </c:pt>
                      <c:pt idx="380">
                        <c:v>75</c:v>
                      </c:pt>
                      <c:pt idx="381">
                        <c:v>71</c:v>
                      </c:pt>
                      <c:pt idx="382">
                        <c:v>74</c:v>
                      </c:pt>
                      <c:pt idx="383">
                        <c:v>88</c:v>
                      </c:pt>
                      <c:pt idx="384">
                        <c:v>94</c:v>
                      </c:pt>
                      <c:pt idx="385">
                        <c:v>113</c:v>
                      </c:pt>
                      <c:pt idx="386">
                        <c:v>138</c:v>
                      </c:pt>
                      <c:pt idx="387">
                        <c:v>133</c:v>
                      </c:pt>
                      <c:pt idx="388">
                        <c:v>149</c:v>
                      </c:pt>
                      <c:pt idx="389">
                        <c:v>150</c:v>
                      </c:pt>
                      <c:pt idx="390">
                        <c:v>159</c:v>
                      </c:pt>
                      <c:pt idx="391">
                        <c:v>147</c:v>
                      </c:pt>
                      <c:pt idx="392">
                        <c:v>143</c:v>
                      </c:pt>
                      <c:pt idx="393">
                        <c:v>130</c:v>
                      </c:pt>
                      <c:pt idx="394">
                        <c:v>129</c:v>
                      </c:pt>
                      <c:pt idx="395">
                        <c:v>137</c:v>
                      </c:pt>
                      <c:pt idx="396">
                        <c:v>145</c:v>
                      </c:pt>
                      <c:pt idx="397">
                        <c:v>148</c:v>
                      </c:pt>
                      <c:pt idx="398">
                        <c:v>146</c:v>
                      </c:pt>
                      <c:pt idx="399">
                        <c:v>141</c:v>
                      </c:pt>
                      <c:pt idx="400">
                        <c:v>143</c:v>
                      </c:pt>
                      <c:pt idx="401">
                        <c:v>113</c:v>
                      </c:pt>
                      <c:pt idx="402">
                        <c:v>102</c:v>
                      </c:pt>
                      <c:pt idx="403">
                        <c:v>101</c:v>
                      </c:pt>
                      <c:pt idx="404">
                        <c:v>95</c:v>
                      </c:pt>
                      <c:pt idx="405">
                        <c:v>94</c:v>
                      </c:pt>
                      <c:pt idx="406">
                        <c:v>95</c:v>
                      </c:pt>
                      <c:pt idx="407">
                        <c:v>90</c:v>
                      </c:pt>
                      <c:pt idx="408">
                        <c:v>91</c:v>
                      </c:pt>
                      <c:pt idx="409">
                        <c:v>89</c:v>
                      </c:pt>
                      <c:pt idx="410">
                        <c:v>84</c:v>
                      </c:pt>
                      <c:pt idx="411">
                        <c:v>73</c:v>
                      </c:pt>
                      <c:pt idx="412">
                        <c:v>71</c:v>
                      </c:pt>
                      <c:pt idx="413">
                        <c:v>74</c:v>
                      </c:pt>
                      <c:pt idx="414">
                        <c:v>73</c:v>
                      </c:pt>
                      <c:pt idx="415">
                        <c:v>71</c:v>
                      </c:pt>
                      <c:pt idx="416">
                        <c:v>67</c:v>
                      </c:pt>
                      <c:pt idx="417">
                        <c:v>62</c:v>
                      </c:pt>
                      <c:pt idx="418">
                        <c:v>61</c:v>
                      </c:pt>
                      <c:pt idx="419">
                        <c:v>59</c:v>
                      </c:pt>
                      <c:pt idx="420">
                        <c:v>59</c:v>
                      </c:pt>
                      <c:pt idx="421">
                        <c:v>56</c:v>
                      </c:pt>
                      <c:pt idx="422">
                        <c:v>60</c:v>
                      </c:pt>
                      <c:pt idx="423">
                        <c:v>58</c:v>
                      </c:pt>
                      <c:pt idx="424">
                        <c:v>60</c:v>
                      </c:pt>
                      <c:pt idx="425">
                        <c:v>60</c:v>
                      </c:pt>
                      <c:pt idx="426">
                        <c:v>64</c:v>
                      </c:pt>
                      <c:pt idx="427">
                        <c:v>77</c:v>
                      </c:pt>
                      <c:pt idx="428">
                        <c:v>83</c:v>
                      </c:pt>
                      <c:pt idx="429">
                        <c:v>95</c:v>
                      </c:pt>
                      <c:pt idx="430">
                        <c:v>98</c:v>
                      </c:pt>
                      <c:pt idx="431">
                        <c:v>84</c:v>
                      </c:pt>
                      <c:pt idx="432">
                        <c:v>78</c:v>
                      </c:pt>
                      <c:pt idx="433">
                        <c:v>90</c:v>
                      </c:pt>
                      <c:pt idx="434">
                        <c:v>103</c:v>
                      </c:pt>
                      <c:pt idx="435">
                        <c:v>100</c:v>
                      </c:pt>
                      <c:pt idx="436">
                        <c:v>103</c:v>
                      </c:pt>
                      <c:pt idx="437">
                        <c:v>116</c:v>
                      </c:pt>
                      <c:pt idx="438">
                        <c:v>115</c:v>
                      </c:pt>
                      <c:pt idx="439">
                        <c:v>118</c:v>
                      </c:pt>
                      <c:pt idx="440">
                        <c:v>131</c:v>
                      </c:pt>
                      <c:pt idx="441">
                        <c:v>130</c:v>
                      </c:pt>
                      <c:pt idx="442">
                        <c:v>114</c:v>
                      </c:pt>
                      <c:pt idx="443">
                        <c:v>131</c:v>
                      </c:pt>
                      <c:pt idx="444">
                        <c:v>146</c:v>
                      </c:pt>
                      <c:pt idx="445">
                        <c:v>147</c:v>
                      </c:pt>
                      <c:pt idx="446">
                        <c:v>137</c:v>
                      </c:pt>
                      <c:pt idx="447">
                        <c:v>141</c:v>
                      </c:pt>
                      <c:pt idx="448">
                        <c:v>146</c:v>
                      </c:pt>
                      <c:pt idx="449">
                        <c:v>173</c:v>
                      </c:pt>
                      <c:pt idx="450">
                        <c:v>204</c:v>
                      </c:pt>
                      <c:pt idx="451">
                        <c:v>174</c:v>
                      </c:pt>
                      <c:pt idx="452">
                        <c:v>166</c:v>
                      </c:pt>
                      <c:pt idx="453">
                        <c:v>137</c:v>
                      </c:pt>
                      <c:pt idx="454">
                        <c:v>131</c:v>
                      </c:pt>
                      <c:pt idx="455">
                        <c:v>125</c:v>
                      </c:pt>
                      <c:pt idx="456">
                        <c:v>124</c:v>
                      </c:pt>
                      <c:pt idx="457">
                        <c:v>108</c:v>
                      </c:pt>
                      <c:pt idx="458">
                        <c:v>110</c:v>
                      </c:pt>
                      <c:pt idx="459">
                        <c:v>112</c:v>
                      </c:pt>
                      <c:pt idx="460">
                        <c:v>93</c:v>
                      </c:pt>
                      <c:pt idx="461">
                        <c:v>81</c:v>
                      </c:pt>
                      <c:pt idx="462">
                        <c:v>86</c:v>
                      </c:pt>
                      <c:pt idx="463">
                        <c:v>90</c:v>
                      </c:pt>
                      <c:pt idx="464">
                        <c:v>83</c:v>
                      </c:pt>
                      <c:pt idx="465">
                        <c:v>75</c:v>
                      </c:pt>
                      <c:pt idx="466">
                        <c:v>73</c:v>
                      </c:pt>
                      <c:pt idx="467">
                        <c:v>75</c:v>
                      </c:pt>
                      <c:pt idx="468">
                        <c:v>75</c:v>
                      </c:pt>
                      <c:pt idx="469">
                        <c:v>75</c:v>
                      </c:pt>
                      <c:pt idx="470">
                        <c:v>71</c:v>
                      </c:pt>
                      <c:pt idx="471">
                        <c:v>70</c:v>
                      </c:pt>
                      <c:pt idx="472">
                        <c:v>71</c:v>
                      </c:pt>
                      <c:pt idx="473">
                        <c:v>77</c:v>
                      </c:pt>
                      <c:pt idx="474">
                        <c:v>82</c:v>
                      </c:pt>
                      <c:pt idx="475">
                        <c:v>80</c:v>
                      </c:pt>
                      <c:pt idx="476">
                        <c:v>79</c:v>
                      </c:pt>
                      <c:pt idx="477">
                        <c:v>80</c:v>
                      </c:pt>
                      <c:pt idx="478">
                        <c:v>76</c:v>
                      </c:pt>
                      <c:pt idx="479">
                        <c:v>74</c:v>
                      </c:pt>
                      <c:pt idx="480">
                        <c:v>88</c:v>
                      </c:pt>
                      <c:pt idx="481">
                        <c:v>99</c:v>
                      </c:pt>
                      <c:pt idx="482">
                        <c:v>104</c:v>
                      </c:pt>
                      <c:pt idx="483">
                        <c:v>116</c:v>
                      </c:pt>
                      <c:pt idx="484">
                        <c:v>107</c:v>
                      </c:pt>
                      <c:pt idx="485">
                        <c:v>104</c:v>
                      </c:pt>
                      <c:pt idx="486">
                        <c:v>117</c:v>
                      </c:pt>
                      <c:pt idx="487">
                        <c:v>112</c:v>
                      </c:pt>
                      <c:pt idx="488">
                        <c:v>132</c:v>
                      </c:pt>
                      <c:pt idx="489">
                        <c:v>133</c:v>
                      </c:pt>
                      <c:pt idx="490">
                        <c:v>134</c:v>
                      </c:pt>
                      <c:pt idx="491">
                        <c:v>136</c:v>
                      </c:pt>
                      <c:pt idx="492">
                        <c:v>149</c:v>
                      </c:pt>
                      <c:pt idx="493">
                        <c:v>191</c:v>
                      </c:pt>
                      <c:pt idx="494">
                        <c:v>208</c:v>
                      </c:pt>
                      <c:pt idx="495">
                        <c:v>223</c:v>
                      </c:pt>
                      <c:pt idx="496">
                        <c:v>224</c:v>
                      </c:pt>
                      <c:pt idx="497">
                        <c:v>215</c:v>
                      </c:pt>
                      <c:pt idx="498">
                        <c:v>220</c:v>
                      </c:pt>
                      <c:pt idx="499">
                        <c:v>225</c:v>
                      </c:pt>
                      <c:pt idx="500">
                        <c:v>215</c:v>
                      </c:pt>
                      <c:pt idx="501">
                        <c:v>183</c:v>
                      </c:pt>
                    </c:numCache>
                  </c:numRef>
                </c:val>
                <c:smooth val="0"/>
                <c:extLst xmlns:c15="http://schemas.microsoft.com/office/drawing/2012/chart">
                  <c:ext xmlns:c16="http://schemas.microsoft.com/office/drawing/2014/chart" uri="{C3380CC4-5D6E-409C-BE32-E72D297353CC}">
                    <c16:uniqueId val="{0000001C-506C-4C2F-92FC-8DF2D5A74E9C}"/>
                  </c:ext>
                </c:extLst>
              </c15:ser>
            </c15:filteredLineSeries>
          </c:ext>
        </c:extLst>
      </c:lineChart>
      <c:dateAx>
        <c:axId val="1242821264"/>
        <c:scaling>
          <c:orientation val="minMax"/>
        </c:scaling>
        <c:delete val="0"/>
        <c:axPos val="b"/>
        <c:numFmt formatCode="m/d/yyyy"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zh-CN"/>
          </a:p>
        </c:txPr>
        <c:crossAx val="1242824176"/>
        <c:crosses val="autoZero"/>
        <c:auto val="1"/>
        <c:lblOffset val="100"/>
        <c:baseTimeUnit val="days"/>
      </c:dateAx>
      <c:valAx>
        <c:axId val="1242824176"/>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zh-CN"/>
          </a:p>
        </c:txPr>
        <c:crossAx val="12428212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zh-CN"/>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056627400247961E-2"/>
          <c:y val="8.9411764705882357E-2"/>
          <c:w val="0.87945416775509699"/>
          <c:h val="0.83255581287633162"/>
        </c:manualLayout>
      </c:layout>
      <c:lineChart>
        <c:grouping val="standard"/>
        <c:varyColors val="0"/>
        <c:ser>
          <c:idx val="0"/>
          <c:order val="0"/>
          <c:tx>
            <c:strRef>
              <c:f>Sheet2!$B$1</c:f>
              <c:strCache>
                <c:ptCount val="1"/>
                <c:pt idx="0">
                  <c:v>周游时长</c:v>
                </c:pt>
              </c:strCache>
            </c:strRef>
          </c:tx>
          <c:spPr>
            <a:ln w="34925" cap="rnd">
              <a:solidFill>
                <a:schemeClr val="accent1"/>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horzOverflow="clip" vert="horz" wrap="square" lIns="0" tIns="0" rIns="36000" bIns="0" anchor="ctr" anchorCtr="0">
                <a:spAutoFit/>
              </a:bodyPr>
              <a:lstStyle/>
              <a:p>
                <a:pPr>
                  <a:defRPr sz="1400" b="0" i="0" u="none" strike="noStrike" kern="1200" baseline="0">
                    <a:ln w="9525" cap="sq">
                      <a:solidFill>
                        <a:schemeClr val="tx1"/>
                      </a:solidFill>
                    </a:ln>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numRef>
              <c:f>Sheet2!$A$2:$A$8</c:f>
              <c:numCache>
                <c:formatCode>General</c:formatCode>
                <c:ptCount val="7"/>
                <c:pt idx="0">
                  <c:v>1850</c:v>
                </c:pt>
                <c:pt idx="1">
                  <c:v>1875</c:v>
                </c:pt>
                <c:pt idx="2">
                  <c:v>1900</c:v>
                </c:pt>
                <c:pt idx="3">
                  <c:v>1925</c:v>
                </c:pt>
                <c:pt idx="4">
                  <c:v>1950</c:v>
                </c:pt>
                <c:pt idx="5">
                  <c:v>1975</c:v>
                </c:pt>
                <c:pt idx="6">
                  <c:v>2000</c:v>
                </c:pt>
              </c:numCache>
            </c:numRef>
          </c:cat>
          <c:val>
            <c:numRef>
              <c:f>Sheet2!$B$2:$B$8</c:f>
              <c:numCache>
                <c:formatCode>General</c:formatCode>
                <c:ptCount val="7"/>
                <c:pt idx="0">
                  <c:v>360</c:v>
                </c:pt>
                <c:pt idx="1">
                  <c:v>150</c:v>
                </c:pt>
                <c:pt idx="2">
                  <c:v>100</c:v>
                </c:pt>
                <c:pt idx="3">
                  <c:v>60</c:v>
                </c:pt>
                <c:pt idx="4">
                  <c:v>3</c:v>
                </c:pt>
                <c:pt idx="5">
                  <c:v>2</c:v>
                </c:pt>
                <c:pt idx="6">
                  <c:v>1</c:v>
                </c:pt>
              </c:numCache>
            </c:numRef>
          </c:val>
          <c:smooth val="0"/>
          <c:extLst>
            <c:ext xmlns:c16="http://schemas.microsoft.com/office/drawing/2014/chart" uri="{C3380CC4-5D6E-409C-BE32-E72D297353CC}">
              <c16:uniqueId val="{00000000-5A71-4F8E-8296-103A1B519A84}"/>
            </c:ext>
          </c:extLst>
        </c:ser>
        <c:dLbls>
          <c:dLblPos val="ctr"/>
          <c:showLegendKey val="0"/>
          <c:showVal val="1"/>
          <c:showCatName val="0"/>
          <c:showSerName val="0"/>
          <c:showPercent val="0"/>
          <c:showBubbleSize val="0"/>
        </c:dLbls>
        <c:smooth val="0"/>
        <c:axId val="595396943"/>
        <c:axId val="595389871"/>
      </c:lineChart>
      <c:catAx>
        <c:axId val="595396943"/>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b="1"/>
                  <a:t>年份</a:t>
                </a:r>
              </a:p>
            </c:rich>
          </c:tx>
          <c:layout>
            <c:manualLayout>
              <c:xMode val="edge"/>
              <c:yMode val="edge"/>
              <c:x val="0.94145248431623774"/>
              <c:y val="0.93450980392156868"/>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crossAx val="595389871"/>
        <c:crosses val="autoZero"/>
        <c:auto val="1"/>
        <c:lblAlgn val="ctr"/>
        <c:lblOffset val="100"/>
        <c:noMultiLvlLbl val="0"/>
      </c:catAx>
      <c:valAx>
        <c:axId val="595389871"/>
        <c:scaling>
          <c:orientation val="minMax"/>
        </c:scaling>
        <c:delete val="0"/>
        <c:axPos val="l"/>
        <c:majorGridlines>
          <c:spPr>
            <a:ln w="9525" cap="flat" cmpd="sng" algn="ctr">
              <a:gradFill>
                <a:gsLst>
                  <a:gs pos="0">
                    <a:schemeClr val="accent3">
                      <a:lumMod val="40000"/>
                      <a:lumOff val="60000"/>
                      <a:alpha val="78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b="1"/>
                  <a:t>天数</a:t>
                </a:r>
              </a:p>
            </c:rich>
          </c:tx>
          <c:layout>
            <c:manualLayout>
              <c:xMode val="edge"/>
              <c:yMode val="edge"/>
              <c:x val="1.474460242232754E-2"/>
              <c:y val="0.44280716381040608"/>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crossAx val="59539694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zh-CN" sz="1100"/>
              <a:t>香港机场月份客流量</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endParaRPr lang="zh-CN"/>
        </a:p>
      </c:txPr>
    </c:title>
    <c:autoTitleDeleted val="0"/>
    <c:plotArea>
      <c:layout>
        <c:manualLayout>
          <c:layoutTarget val="inner"/>
          <c:xMode val="edge"/>
          <c:yMode val="edge"/>
          <c:x val="0.10535626298246462"/>
          <c:y val="7.8402832781996931E-2"/>
          <c:w val="0.86192390061671742"/>
          <c:h val="0.81374023513333027"/>
        </c:manualLayout>
      </c:layout>
      <c:lineChart>
        <c:grouping val="standard"/>
        <c:varyColors val="0"/>
        <c:ser>
          <c:idx val="0"/>
          <c:order val="0"/>
          <c:tx>
            <c:strRef>
              <c:f>Sheet1!$A$2</c:f>
              <c:strCache>
                <c:ptCount val="1"/>
                <c:pt idx="0">
                  <c:v>2002年</c:v>
                </c:pt>
              </c:strCache>
            </c:strRef>
          </c:tx>
          <c:spPr>
            <a:ln w="31750" cap="rnd">
              <a:solidFill>
                <a:schemeClr val="accent1"/>
              </a:solidFill>
              <a:round/>
            </a:ln>
            <a:effectLst/>
          </c:spPr>
          <c:marker>
            <c:symbol val="none"/>
          </c:marker>
          <c:cat>
            <c:strRef>
              <c:f>Sheet1!$B$1:$M$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2:$M$2</c:f>
              <c:numCache>
                <c:formatCode>#,##0</c:formatCode>
                <c:ptCount val="12"/>
                <c:pt idx="0">
                  <c:v>2522</c:v>
                </c:pt>
                <c:pt idx="1">
                  <c:v>2712</c:v>
                </c:pt>
                <c:pt idx="2">
                  <c:v>2938</c:v>
                </c:pt>
                <c:pt idx="3">
                  <c:v>2923</c:v>
                </c:pt>
                <c:pt idx="4">
                  <c:v>2808</c:v>
                </c:pt>
                <c:pt idx="5">
                  <c:v>2681</c:v>
                </c:pt>
                <c:pt idx="6">
                  <c:v>3032</c:v>
                </c:pt>
                <c:pt idx="7">
                  <c:v>3194</c:v>
                </c:pt>
                <c:pt idx="8">
                  <c:v>2751</c:v>
                </c:pt>
                <c:pt idx="9">
                  <c:v>3011</c:v>
                </c:pt>
                <c:pt idx="10">
                  <c:v>2753</c:v>
                </c:pt>
                <c:pt idx="11">
                  <c:v>2988</c:v>
                </c:pt>
              </c:numCache>
            </c:numRef>
          </c:val>
          <c:smooth val="0"/>
          <c:extLst>
            <c:ext xmlns:c16="http://schemas.microsoft.com/office/drawing/2014/chart" uri="{C3380CC4-5D6E-409C-BE32-E72D297353CC}">
              <c16:uniqueId val="{00000000-C571-48E2-89D5-388E4B7D2FE1}"/>
            </c:ext>
          </c:extLst>
        </c:ser>
        <c:ser>
          <c:idx val="1"/>
          <c:order val="1"/>
          <c:tx>
            <c:strRef>
              <c:f>Sheet1!$A$3</c:f>
              <c:strCache>
                <c:ptCount val="1"/>
                <c:pt idx="0">
                  <c:v>2003年</c:v>
                </c:pt>
              </c:strCache>
            </c:strRef>
          </c:tx>
          <c:spPr>
            <a:ln w="31750" cap="rnd">
              <a:solidFill>
                <a:schemeClr val="accent2"/>
              </a:solidFill>
              <a:round/>
            </a:ln>
            <a:effectLst/>
          </c:spPr>
          <c:marker>
            <c:symbol val="none"/>
          </c:marker>
          <c:cat>
            <c:strRef>
              <c:f>Sheet1!$B$1:$M$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3:$M$3</c:f>
              <c:numCache>
                <c:formatCode>#,##0</c:formatCode>
                <c:ptCount val="12"/>
                <c:pt idx="0">
                  <c:v>2835</c:v>
                </c:pt>
                <c:pt idx="1">
                  <c:v>2705</c:v>
                </c:pt>
                <c:pt idx="2">
                  <c:v>2517</c:v>
                </c:pt>
                <c:pt idx="3">
                  <c:v>908</c:v>
                </c:pt>
                <c:pt idx="4" formatCode="General">
                  <c:v>564</c:v>
                </c:pt>
                <c:pt idx="5">
                  <c:v>1147</c:v>
                </c:pt>
                <c:pt idx="6">
                  <c:v>2470</c:v>
                </c:pt>
                <c:pt idx="7">
                  <c:v>3018</c:v>
                </c:pt>
                <c:pt idx="8">
                  <c:v>2647</c:v>
                </c:pt>
                <c:pt idx="9">
                  <c:v>2864</c:v>
                </c:pt>
                <c:pt idx="10">
                  <c:v>2757</c:v>
                </c:pt>
                <c:pt idx="11">
                  <c:v>3001</c:v>
                </c:pt>
              </c:numCache>
            </c:numRef>
          </c:val>
          <c:smooth val="0"/>
          <c:extLst>
            <c:ext xmlns:c16="http://schemas.microsoft.com/office/drawing/2014/chart" uri="{C3380CC4-5D6E-409C-BE32-E72D297353CC}">
              <c16:uniqueId val="{00000001-C571-48E2-89D5-388E4B7D2FE1}"/>
            </c:ext>
          </c:extLst>
        </c:ser>
        <c:ser>
          <c:idx val="2"/>
          <c:order val="2"/>
          <c:tx>
            <c:strRef>
              <c:f>Sheet1!$A$4</c:f>
              <c:strCache>
                <c:ptCount val="1"/>
                <c:pt idx="0">
                  <c:v>2004年</c:v>
                </c:pt>
              </c:strCache>
            </c:strRef>
          </c:tx>
          <c:spPr>
            <a:ln w="31750" cap="rnd">
              <a:solidFill>
                <a:schemeClr val="accent3"/>
              </a:solidFill>
              <a:round/>
            </a:ln>
            <a:effectLst/>
          </c:spPr>
          <c:marker>
            <c:symbol val="none"/>
          </c:marker>
          <c:cat>
            <c:strRef>
              <c:f>Sheet1!$B$1:$M$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4:$M$4</c:f>
              <c:numCache>
                <c:formatCode>#,##0</c:formatCode>
                <c:ptCount val="12"/>
                <c:pt idx="0">
                  <c:v>3050</c:v>
                </c:pt>
                <c:pt idx="1">
                  <c:v>2414</c:v>
                </c:pt>
                <c:pt idx="2">
                  <c:v>2823</c:v>
                </c:pt>
                <c:pt idx="3">
                  <c:v>3094</c:v>
                </c:pt>
                <c:pt idx="4">
                  <c:v>2823</c:v>
                </c:pt>
                <c:pt idx="5">
                  <c:v>3090</c:v>
                </c:pt>
                <c:pt idx="6">
                  <c:v>3437</c:v>
                </c:pt>
                <c:pt idx="7">
                  <c:v>3506</c:v>
                </c:pt>
                <c:pt idx="8">
                  <c:v>3042</c:v>
                </c:pt>
                <c:pt idx="9">
                  <c:v>3350</c:v>
                </c:pt>
                <c:pt idx="10">
                  <c:v>3165</c:v>
                </c:pt>
                <c:pt idx="11">
                  <c:v>3347</c:v>
                </c:pt>
              </c:numCache>
            </c:numRef>
          </c:val>
          <c:smooth val="0"/>
          <c:extLst>
            <c:ext xmlns:c16="http://schemas.microsoft.com/office/drawing/2014/chart" uri="{C3380CC4-5D6E-409C-BE32-E72D297353CC}">
              <c16:uniqueId val="{00000002-C571-48E2-89D5-388E4B7D2FE1}"/>
            </c:ext>
          </c:extLst>
        </c:ser>
        <c:dLbls>
          <c:showLegendKey val="0"/>
          <c:showVal val="0"/>
          <c:showCatName val="0"/>
          <c:showSerName val="0"/>
          <c:showPercent val="0"/>
          <c:showBubbleSize val="0"/>
        </c:dLbls>
        <c:smooth val="0"/>
        <c:axId val="1241345215"/>
        <c:axId val="1241348127"/>
      </c:lineChart>
      <c:catAx>
        <c:axId val="1241345215"/>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1241348127"/>
        <c:crosses val="autoZero"/>
        <c:auto val="1"/>
        <c:lblAlgn val="ctr"/>
        <c:lblOffset val="100"/>
        <c:noMultiLvlLbl val="0"/>
      </c:catAx>
      <c:valAx>
        <c:axId val="1241348127"/>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chemeClr val="tx2"/>
                    </a:solidFill>
                    <a:latin typeface="+mn-lt"/>
                    <a:ea typeface="+mn-ea"/>
                    <a:cs typeface="+mn-cs"/>
                  </a:defRPr>
                </a:pPr>
                <a:r>
                  <a:rPr lang="zh-CN" sz="800" b="1"/>
                  <a:t>千人</a:t>
                </a:r>
                <a:endParaRPr lang="en-US" sz="800" b="1"/>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2"/>
                  </a:solidFill>
                  <a:latin typeface="+mn-lt"/>
                  <a:ea typeface="+mn-ea"/>
                  <a:cs typeface="+mn-cs"/>
                </a:defRPr>
              </a:pPr>
              <a:endParaRPr lang="zh-CN"/>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1" i="0" u="none" strike="noStrike" kern="1200" baseline="0">
                <a:solidFill>
                  <a:schemeClr val="tx2"/>
                </a:solidFill>
                <a:latin typeface="+mn-lt"/>
                <a:ea typeface="+mn-ea"/>
                <a:cs typeface="+mn-cs"/>
              </a:defRPr>
            </a:pPr>
            <a:endParaRPr lang="zh-CN"/>
          </a:p>
        </c:txPr>
        <c:crossAx val="1241345215"/>
        <c:crosses val="autoZero"/>
        <c:crossBetween val="between"/>
      </c:valAx>
      <c:spPr>
        <a:noFill/>
        <a:ln>
          <a:noFill/>
        </a:ln>
        <a:effectLst/>
      </c:spPr>
    </c:plotArea>
    <c:legend>
      <c:legendPos val="b"/>
      <c:layout>
        <c:manualLayout>
          <c:xMode val="edge"/>
          <c:yMode val="edge"/>
          <c:x val="0.5103089684905362"/>
          <c:y val="0.78430844723822657"/>
          <c:w val="0.41903739056687939"/>
          <c:h val="7.11745743007089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zh-CN" altLang="zh-CN" sz="1200" b="1" i="0" cap="all" baseline="0">
                <a:effectLst/>
              </a:rPr>
              <a:t>香港机场月份客流量</a:t>
            </a:r>
            <a:r>
              <a:rPr lang="zh-CN" altLang="en-US" sz="1200" b="1" i="0" cap="all" baseline="0">
                <a:effectLst/>
              </a:rPr>
              <a:t>占全年百分比</a:t>
            </a:r>
            <a:endParaRPr lang="zh-CN" altLang="zh-CN"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6.0702895232106334E-2"/>
          <c:y val="0.20061034743538414"/>
          <c:w val="0.90776224641170711"/>
          <c:h val="0.67250429289559155"/>
        </c:manualLayout>
      </c:layout>
      <c:lineChart>
        <c:grouping val="standard"/>
        <c:varyColors val="0"/>
        <c:ser>
          <c:idx val="0"/>
          <c:order val="0"/>
          <c:tx>
            <c:strRef>
              <c:f>Sheet1!$A$9</c:f>
              <c:strCache>
                <c:ptCount val="1"/>
                <c:pt idx="0">
                  <c:v>2002年</c:v>
                </c:pt>
              </c:strCache>
            </c:strRef>
          </c:tx>
          <c:spPr>
            <a:ln w="28575" cap="rnd">
              <a:solidFill>
                <a:schemeClr val="accent1"/>
              </a:solidFill>
              <a:round/>
            </a:ln>
            <a:effectLst/>
          </c:spPr>
          <c:marker>
            <c:symbol val="none"/>
          </c:marker>
          <c:cat>
            <c:strRef>
              <c:f>Sheet1!$B$8:$M$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9:$M$9</c:f>
              <c:numCache>
                <c:formatCode>General</c:formatCode>
                <c:ptCount val="12"/>
                <c:pt idx="0">
                  <c:v>7.3499839710896742E-2</c:v>
                </c:pt>
                <c:pt idx="1">
                  <c:v>7.9037099641535283E-2</c:v>
                </c:pt>
                <c:pt idx="2">
                  <c:v>8.5623524611663213E-2</c:v>
                </c:pt>
                <c:pt idx="3">
                  <c:v>8.5186372511875968E-2</c:v>
                </c:pt>
                <c:pt idx="4">
                  <c:v>8.183487308017369E-2</c:v>
                </c:pt>
                <c:pt idx="5">
                  <c:v>7.8133651968641624E-2</c:v>
                </c:pt>
                <c:pt idx="6">
                  <c:v>8.8363011103663333E-2</c:v>
                </c:pt>
                <c:pt idx="7">
                  <c:v>9.3084253781365658E-2</c:v>
                </c:pt>
                <c:pt idx="8">
                  <c:v>8.0173695100982129E-2</c:v>
                </c:pt>
                <c:pt idx="9">
                  <c:v>8.7750998163961175E-2</c:v>
                </c:pt>
                <c:pt idx="10">
                  <c:v>8.0231982047620429E-2</c:v>
                </c:pt>
                <c:pt idx="11">
                  <c:v>8.708069827762073E-2</c:v>
                </c:pt>
              </c:numCache>
            </c:numRef>
          </c:val>
          <c:smooth val="0"/>
          <c:extLst>
            <c:ext xmlns:c16="http://schemas.microsoft.com/office/drawing/2014/chart" uri="{C3380CC4-5D6E-409C-BE32-E72D297353CC}">
              <c16:uniqueId val="{00000000-3E22-425D-A0B2-67CA74FE8578}"/>
            </c:ext>
          </c:extLst>
        </c:ser>
        <c:ser>
          <c:idx val="1"/>
          <c:order val="1"/>
          <c:tx>
            <c:strRef>
              <c:f>Sheet1!$A$10</c:f>
              <c:strCache>
                <c:ptCount val="1"/>
                <c:pt idx="0">
                  <c:v>2003年</c:v>
                </c:pt>
              </c:strCache>
            </c:strRef>
          </c:tx>
          <c:spPr>
            <a:ln w="28575" cap="rnd">
              <a:solidFill>
                <a:schemeClr val="accent2"/>
              </a:solidFill>
              <a:round/>
            </a:ln>
            <a:effectLst/>
          </c:spPr>
          <c:marker>
            <c:symbol val="none"/>
          </c:marker>
          <c:cat>
            <c:strRef>
              <c:f>Sheet1!$B$8:$M$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10:$M$10</c:f>
              <c:numCache>
                <c:formatCode>General</c:formatCode>
                <c:ptCount val="12"/>
                <c:pt idx="0">
                  <c:v>8.2621746859790748E-2</c:v>
                </c:pt>
                <c:pt idx="1">
                  <c:v>7.8833095328301225E-2</c:v>
                </c:pt>
                <c:pt idx="2">
                  <c:v>7.3354122344300998E-2</c:v>
                </c:pt>
                <c:pt idx="3">
                  <c:v>2.6462273773788361E-2</c:v>
                </c:pt>
                <c:pt idx="4">
                  <c:v>1.6436918952000699E-2</c:v>
                </c:pt>
                <c:pt idx="5">
                  <c:v>3.3427563897065249E-2</c:v>
                </c:pt>
                <c:pt idx="6">
                  <c:v>7.1984379098300938E-2</c:v>
                </c:pt>
                <c:pt idx="7">
                  <c:v>8.7955002477195232E-2</c:v>
                </c:pt>
                <c:pt idx="8">
                  <c:v>7.7142773875790521E-2</c:v>
                </c:pt>
                <c:pt idx="9">
                  <c:v>8.3466907586046107E-2</c:v>
                </c:pt>
                <c:pt idx="10">
                  <c:v>8.0348555940897043E-2</c:v>
                </c:pt>
                <c:pt idx="11">
                  <c:v>8.7459563430769674E-2</c:v>
                </c:pt>
              </c:numCache>
            </c:numRef>
          </c:val>
          <c:smooth val="0"/>
          <c:extLst>
            <c:ext xmlns:c16="http://schemas.microsoft.com/office/drawing/2014/chart" uri="{C3380CC4-5D6E-409C-BE32-E72D297353CC}">
              <c16:uniqueId val="{00000001-3E22-425D-A0B2-67CA74FE8578}"/>
            </c:ext>
          </c:extLst>
        </c:ser>
        <c:ser>
          <c:idx val="2"/>
          <c:order val="2"/>
          <c:tx>
            <c:strRef>
              <c:f>Sheet1!$A$11</c:f>
              <c:strCache>
                <c:ptCount val="1"/>
                <c:pt idx="0">
                  <c:v>Y2004</c:v>
                </c:pt>
              </c:strCache>
            </c:strRef>
          </c:tx>
          <c:spPr>
            <a:ln w="28575" cap="rnd">
              <a:solidFill>
                <a:schemeClr val="accent3"/>
              </a:solidFill>
              <a:round/>
            </a:ln>
            <a:effectLst/>
          </c:spPr>
          <c:marker>
            <c:symbol val="none"/>
          </c:marker>
          <c:cat>
            <c:strRef>
              <c:f>Sheet1!$B$8:$M$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11:$M$11</c:f>
              <c:numCache>
                <c:formatCode>General</c:formatCode>
                <c:ptCount val="12"/>
                <c:pt idx="0">
                  <c:v>8.8887593623408034E-2</c:v>
                </c:pt>
                <c:pt idx="1">
                  <c:v>7.035234459242852E-2</c:v>
                </c:pt>
                <c:pt idx="2">
                  <c:v>8.2272025179960948E-2</c:v>
                </c:pt>
                <c:pt idx="3">
                  <c:v>9.0169906449450651E-2</c:v>
                </c:pt>
                <c:pt idx="4">
                  <c:v>8.2272025179960948E-2</c:v>
                </c:pt>
                <c:pt idx="5">
                  <c:v>9.0053332556174051E-2</c:v>
                </c:pt>
                <c:pt idx="6">
                  <c:v>0.10016611779791916</c:v>
                </c:pt>
                <c:pt idx="7">
                  <c:v>0.10217701745694052</c:v>
                </c:pt>
                <c:pt idx="8">
                  <c:v>8.8654445836854834E-2</c:v>
                </c:pt>
                <c:pt idx="9">
                  <c:v>9.7630635619153097E-2</c:v>
                </c:pt>
                <c:pt idx="10">
                  <c:v>9.2239093055110313E-2</c:v>
                </c:pt>
                <c:pt idx="11">
                  <c:v>9.754320519919564E-2</c:v>
                </c:pt>
              </c:numCache>
            </c:numRef>
          </c:val>
          <c:smooth val="0"/>
          <c:extLst>
            <c:ext xmlns:c16="http://schemas.microsoft.com/office/drawing/2014/chart" uri="{C3380CC4-5D6E-409C-BE32-E72D297353CC}">
              <c16:uniqueId val="{00000002-3E22-425D-A0B2-67CA74FE8578}"/>
            </c:ext>
          </c:extLst>
        </c:ser>
        <c:dLbls>
          <c:showLegendKey val="0"/>
          <c:showVal val="0"/>
          <c:showCatName val="0"/>
          <c:showSerName val="0"/>
          <c:showPercent val="0"/>
          <c:showBubbleSize val="0"/>
        </c:dLbls>
        <c:smooth val="0"/>
        <c:axId val="1056707023"/>
        <c:axId val="1056707439"/>
      </c:lineChart>
      <c:catAx>
        <c:axId val="10567070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56707439"/>
        <c:crosses val="autoZero"/>
        <c:auto val="1"/>
        <c:lblAlgn val="ctr"/>
        <c:lblOffset val="100"/>
        <c:noMultiLvlLbl val="0"/>
      </c:catAx>
      <c:valAx>
        <c:axId val="10567074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56707023"/>
        <c:crosses val="autoZero"/>
        <c:crossBetween val="between"/>
      </c:valAx>
      <c:spPr>
        <a:noFill/>
        <a:ln>
          <a:noFill/>
        </a:ln>
        <a:effectLst/>
      </c:spPr>
    </c:plotArea>
    <c:legend>
      <c:legendPos val="b"/>
      <c:layout>
        <c:manualLayout>
          <c:xMode val="edge"/>
          <c:yMode val="edge"/>
          <c:x val="0.52333165056585851"/>
          <c:y val="0.75403115371448148"/>
          <c:w val="0.46705882465213"/>
          <c:h val="0.110596587325897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8483</cdr:x>
      <cdr:y>0.11765</cdr:y>
    </cdr:from>
    <cdr:to>
      <cdr:x>0.32701</cdr:x>
      <cdr:y>0.28824</cdr:y>
    </cdr:to>
    <cdr:sp macro="" textlink="">
      <cdr:nvSpPr>
        <cdr:cNvPr id="2" name="文本框 1"/>
        <cdr:cNvSpPr txBox="1"/>
      </cdr:nvSpPr>
      <cdr:spPr>
        <a:xfrm xmlns:a="http://schemas.openxmlformats.org/drawingml/2006/main">
          <a:off x="1114424" y="380999"/>
          <a:ext cx="857251" cy="55245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900" b="1" i="1">
              <a:solidFill>
                <a:schemeClr val="tx2">
                  <a:lumMod val="40000"/>
                  <a:lumOff val="60000"/>
                </a:schemeClr>
              </a:solidFill>
              <a:latin typeface="+mn-ea"/>
              <a:ea typeface="+mn-ea"/>
            </a:rPr>
            <a:t>1500-1840</a:t>
          </a:r>
          <a:r>
            <a:rPr lang="zh-CN" altLang="en-US" sz="900" b="1" i="1">
              <a:solidFill>
                <a:schemeClr val="tx2">
                  <a:lumMod val="40000"/>
                  <a:lumOff val="60000"/>
                </a:schemeClr>
              </a:solidFill>
              <a:latin typeface="+mn-ea"/>
              <a:ea typeface="+mn-ea"/>
            </a:rPr>
            <a:t>航</a:t>
          </a:r>
          <a:endParaRPr lang="en-US" altLang="zh-CN" sz="900" b="1" i="1">
            <a:solidFill>
              <a:schemeClr val="tx2">
                <a:lumMod val="40000"/>
                <a:lumOff val="60000"/>
              </a:schemeClr>
            </a:solidFill>
            <a:latin typeface="+mn-ea"/>
            <a:ea typeface="+mn-ea"/>
          </a:endParaRPr>
        </a:p>
        <a:p xmlns:a="http://schemas.openxmlformats.org/drawingml/2006/main">
          <a:r>
            <a:rPr lang="zh-CN" altLang="en-US" sz="900" b="1" i="1">
              <a:solidFill>
                <a:schemeClr val="tx2">
                  <a:lumMod val="40000"/>
                  <a:lumOff val="60000"/>
                </a:schemeClr>
              </a:solidFill>
              <a:latin typeface="+mn-ea"/>
              <a:ea typeface="+mn-ea"/>
            </a:rPr>
            <a:t>行速度约为</a:t>
          </a:r>
          <a:endParaRPr lang="en-US" altLang="zh-CN" sz="900" b="1" i="1">
            <a:solidFill>
              <a:schemeClr val="tx2">
                <a:lumMod val="40000"/>
                <a:lumOff val="60000"/>
              </a:schemeClr>
            </a:solidFill>
            <a:latin typeface="+mn-ea"/>
            <a:ea typeface="+mn-ea"/>
          </a:endParaRPr>
        </a:p>
        <a:p xmlns:a="http://schemas.openxmlformats.org/drawingml/2006/main">
          <a:r>
            <a:rPr lang="en-US" altLang="zh-CN" sz="900" b="1" i="1">
              <a:solidFill>
                <a:schemeClr val="tx2">
                  <a:lumMod val="40000"/>
                  <a:lumOff val="60000"/>
                </a:schemeClr>
              </a:solidFill>
              <a:latin typeface="+mn-ea"/>
              <a:ea typeface="+mn-ea"/>
            </a:rPr>
            <a:t>16km/h</a:t>
          </a:r>
          <a:endParaRPr lang="zh-CN" altLang="en-US" sz="900" b="1" i="1">
            <a:solidFill>
              <a:schemeClr val="tx2">
                <a:lumMod val="40000"/>
                <a:lumOff val="60000"/>
              </a:schemeClr>
            </a:solidFill>
            <a:latin typeface="+mn-ea"/>
            <a:ea typeface="+mn-ea"/>
          </a:endParaRPr>
        </a:p>
      </cdr:txBody>
    </cdr:sp>
  </cdr:relSizeAnchor>
  <cdr:relSizeAnchor xmlns:cdr="http://schemas.openxmlformats.org/drawingml/2006/chartDrawing">
    <cdr:from>
      <cdr:x>0.36019</cdr:x>
      <cdr:y>0.36765</cdr:y>
    </cdr:from>
    <cdr:to>
      <cdr:x>0.63981</cdr:x>
      <cdr:y>0.60588</cdr:y>
    </cdr:to>
    <cdr:sp macro="" textlink="">
      <cdr:nvSpPr>
        <cdr:cNvPr id="3" name="文本框 2"/>
        <cdr:cNvSpPr txBox="1"/>
      </cdr:nvSpPr>
      <cdr:spPr>
        <a:xfrm xmlns:a="http://schemas.openxmlformats.org/drawingml/2006/main">
          <a:off x="2171699" y="1190625"/>
          <a:ext cx="1685925" cy="7715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zh-CN" altLang="en-US" sz="900" b="1" i="1">
              <a:solidFill>
                <a:schemeClr val="tx2">
                  <a:lumMod val="40000"/>
                  <a:lumOff val="60000"/>
                </a:schemeClr>
              </a:solidFill>
              <a:latin typeface="+mn-ea"/>
              <a:ea typeface="+mn-ea"/>
            </a:rPr>
            <a:t>工业革命时代</a:t>
          </a:r>
          <a:endParaRPr lang="en-US" altLang="zh-CN" sz="900" b="1" i="1">
            <a:solidFill>
              <a:schemeClr val="tx2">
                <a:lumMod val="40000"/>
                <a:lumOff val="60000"/>
              </a:schemeClr>
            </a:solidFill>
            <a:latin typeface="+mn-ea"/>
            <a:ea typeface="+mn-ea"/>
          </a:endParaRPr>
        </a:p>
        <a:p xmlns:a="http://schemas.openxmlformats.org/drawingml/2006/main">
          <a:r>
            <a:rPr lang="en-US" altLang="zh-CN" sz="900" b="1" i="1">
              <a:solidFill>
                <a:schemeClr val="tx2">
                  <a:lumMod val="40000"/>
                  <a:lumOff val="60000"/>
                </a:schemeClr>
              </a:solidFill>
              <a:latin typeface="+mn-ea"/>
              <a:ea typeface="+mn-ea"/>
            </a:rPr>
            <a:t>1850-1930 </a:t>
          </a:r>
          <a:r>
            <a:rPr lang="zh-CN" altLang="en-US" sz="900" b="1" i="1">
              <a:solidFill>
                <a:schemeClr val="tx2">
                  <a:lumMod val="40000"/>
                  <a:lumOff val="60000"/>
                </a:schemeClr>
              </a:solidFill>
              <a:latin typeface="+mn-ea"/>
              <a:ea typeface="+mn-ea"/>
            </a:rPr>
            <a:t>火车速度</a:t>
          </a:r>
          <a:r>
            <a:rPr lang="en-US" altLang="zh-CN" sz="900" b="1" i="1">
              <a:solidFill>
                <a:schemeClr val="tx2">
                  <a:lumMod val="40000"/>
                  <a:lumOff val="60000"/>
                </a:schemeClr>
              </a:solidFill>
              <a:latin typeface="+mn-ea"/>
              <a:ea typeface="+mn-ea"/>
            </a:rPr>
            <a:t>100km/h</a:t>
          </a:r>
        </a:p>
        <a:p xmlns:a="http://schemas.openxmlformats.org/drawingml/2006/main">
          <a:r>
            <a:rPr lang="zh-CN" altLang="en-US" sz="900" b="1" i="1">
              <a:solidFill>
                <a:schemeClr val="tx2">
                  <a:lumMod val="40000"/>
                  <a:lumOff val="60000"/>
                </a:schemeClr>
              </a:solidFill>
              <a:latin typeface="+mn-ea"/>
              <a:ea typeface="+mn-ea"/>
            </a:rPr>
            <a:t>蒸汽汽船速度</a:t>
          </a:r>
          <a:r>
            <a:rPr lang="en-US" altLang="zh-CN" sz="900" b="1" i="1">
              <a:solidFill>
                <a:schemeClr val="tx2">
                  <a:lumMod val="40000"/>
                  <a:lumOff val="60000"/>
                </a:schemeClr>
              </a:solidFill>
              <a:latin typeface="+mn-ea"/>
              <a:ea typeface="+mn-ea"/>
            </a:rPr>
            <a:t>25km/h</a:t>
          </a:r>
        </a:p>
        <a:p xmlns:a="http://schemas.openxmlformats.org/drawingml/2006/main">
          <a:r>
            <a:rPr lang="en-US" altLang="zh-CN" sz="900" b="1" i="1">
              <a:solidFill>
                <a:schemeClr val="tx2">
                  <a:lumMod val="40000"/>
                  <a:lumOff val="60000"/>
                </a:schemeClr>
              </a:solidFill>
              <a:latin typeface="+mn-ea"/>
              <a:ea typeface="+mn-ea"/>
            </a:rPr>
            <a:t>1950 </a:t>
          </a:r>
          <a:r>
            <a:rPr lang="zh-CN" altLang="en-US" sz="900" b="1" i="1">
              <a:solidFill>
                <a:schemeClr val="tx2">
                  <a:lumMod val="40000"/>
                  <a:lumOff val="60000"/>
                </a:schemeClr>
              </a:solidFill>
              <a:latin typeface="+mn-ea"/>
              <a:ea typeface="+mn-ea"/>
            </a:rPr>
            <a:t>飞机速度 </a:t>
          </a:r>
          <a:r>
            <a:rPr lang="en-US" altLang="zh-CN" sz="900" b="1" i="1">
              <a:solidFill>
                <a:schemeClr val="tx2">
                  <a:lumMod val="40000"/>
                  <a:lumOff val="60000"/>
                </a:schemeClr>
              </a:solidFill>
              <a:latin typeface="+mn-ea"/>
              <a:ea typeface="+mn-ea"/>
            </a:rPr>
            <a:t>500km/h</a:t>
          </a:r>
          <a:endParaRPr lang="zh-CN" altLang="en-US" sz="900" b="1" i="1">
            <a:solidFill>
              <a:schemeClr val="tx2">
                <a:lumMod val="40000"/>
                <a:lumOff val="60000"/>
              </a:schemeClr>
            </a:solidFill>
            <a:latin typeface="+mn-ea"/>
            <a:ea typeface="+mn-ea"/>
          </a:endParaRPr>
        </a:p>
      </cdr:txBody>
    </cdr:sp>
  </cdr:relSizeAnchor>
  <cdr:relSizeAnchor xmlns:cdr="http://schemas.openxmlformats.org/drawingml/2006/chartDrawing">
    <cdr:from>
      <cdr:x>0.64666</cdr:x>
      <cdr:y>0.60098</cdr:y>
    </cdr:from>
    <cdr:to>
      <cdr:x>0.92628</cdr:x>
      <cdr:y>0.83922</cdr:y>
    </cdr:to>
    <cdr:sp macro="" textlink="">
      <cdr:nvSpPr>
        <cdr:cNvPr id="5" name="文本框 1"/>
        <cdr:cNvSpPr txBox="1"/>
      </cdr:nvSpPr>
      <cdr:spPr>
        <a:xfrm xmlns:a="http://schemas.openxmlformats.org/drawingml/2006/main">
          <a:off x="3898900" y="1946275"/>
          <a:ext cx="1685925" cy="7715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zh-CN" altLang="en-US" sz="900" b="1" i="1">
              <a:solidFill>
                <a:schemeClr val="tx2">
                  <a:lumMod val="40000"/>
                  <a:lumOff val="60000"/>
                </a:schemeClr>
              </a:solidFill>
              <a:latin typeface="+mn-ea"/>
              <a:ea typeface="+mn-ea"/>
            </a:rPr>
            <a:t>现代</a:t>
          </a:r>
          <a:endParaRPr lang="en-US" altLang="zh-CN" sz="900" b="1" i="1">
            <a:solidFill>
              <a:schemeClr val="tx2">
                <a:lumMod val="40000"/>
                <a:lumOff val="60000"/>
              </a:schemeClr>
            </a:solidFill>
            <a:latin typeface="+mn-ea"/>
            <a:ea typeface="+mn-ea"/>
          </a:endParaRPr>
        </a:p>
        <a:p xmlns:a="http://schemas.openxmlformats.org/drawingml/2006/main">
          <a:r>
            <a:rPr lang="en-US" altLang="zh-CN" sz="900" b="1" i="1">
              <a:solidFill>
                <a:schemeClr val="tx2">
                  <a:lumMod val="40000"/>
                  <a:lumOff val="60000"/>
                </a:schemeClr>
              </a:solidFill>
              <a:latin typeface="+mn-ea"/>
              <a:ea typeface="+mn-ea"/>
            </a:rPr>
            <a:t>1970 </a:t>
          </a:r>
          <a:r>
            <a:rPr lang="zh-CN" altLang="en-US" sz="900" b="1" i="1">
              <a:solidFill>
                <a:schemeClr val="tx2">
                  <a:lumMod val="40000"/>
                  <a:lumOff val="60000"/>
                </a:schemeClr>
              </a:solidFill>
              <a:latin typeface="+mn-ea"/>
              <a:ea typeface="+mn-ea"/>
            </a:rPr>
            <a:t>飞机速度</a:t>
          </a:r>
          <a:r>
            <a:rPr lang="en-US" altLang="zh-CN" sz="900" b="1" i="1">
              <a:solidFill>
                <a:schemeClr val="tx2">
                  <a:lumMod val="40000"/>
                  <a:lumOff val="60000"/>
                </a:schemeClr>
              </a:solidFill>
              <a:latin typeface="+mn-ea"/>
              <a:ea typeface="+mn-ea"/>
            </a:rPr>
            <a:t>1000km/h</a:t>
          </a:r>
        </a:p>
        <a:p xmlns:a="http://schemas.openxmlformats.org/drawingml/2006/main">
          <a:r>
            <a:rPr lang="en-US" altLang="zh-CN" sz="900" b="1" i="1">
              <a:solidFill>
                <a:schemeClr val="tx2">
                  <a:lumMod val="40000"/>
                  <a:lumOff val="60000"/>
                </a:schemeClr>
              </a:solidFill>
              <a:latin typeface="+mn-ea"/>
              <a:ea typeface="+mn-ea"/>
            </a:rPr>
            <a:t>1990 </a:t>
          </a:r>
          <a:r>
            <a:rPr lang="zh-CN" altLang="en-US" sz="900" b="1" i="1">
              <a:solidFill>
                <a:schemeClr val="tx2">
                  <a:lumMod val="40000"/>
                  <a:lumOff val="60000"/>
                </a:schemeClr>
              </a:solidFill>
              <a:latin typeface="+mn-ea"/>
              <a:ea typeface="+mn-ea"/>
            </a:rPr>
            <a:t>信息速度</a:t>
          </a:r>
          <a:r>
            <a:rPr lang="en-US" altLang="zh-CN" sz="900" b="1" i="1" baseline="0">
              <a:solidFill>
                <a:schemeClr val="tx2">
                  <a:lumMod val="40000"/>
                  <a:lumOff val="60000"/>
                </a:schemeClr>
              </a:solidFill>
              <a:latin typeface="+mn-ea"/>
              <a:ea typeface="+mn-ea"/>
            </a:rPr>
            <a:t> </a:t>
          </a:r>
          <a:r>
            <a:rPr lang="zh-CN" altLang="en-US" sz="900" b="1" i="1" baseline="0">
              <a:solidFill>
                <a:schemeClr val="tx2">
                  <a:lumMod val="40000"/>
                  <a:lumOff val="60000"/>
                </a:schemeClr>
              </a:solidFill>
              <a:latin typeface="+mn-ea"/>
              <a:ea typeface="+mn-ea"/>
            </a:rPr>
            <a:t>即时</a:t>
          </a:r>
          <a:endParaRPr lang="zh-CN" altLang="en-US" sz="900" b="1" i="1">
            <a:solidFill>
              <a:schemeClr val="tx2">
                <a:lumMod val="40000"/>
                <a:lumOff val="60000"/>
              </a:schemeClr>
            </a:solidFill>
            <a:latin typeface="+mn-ea"/>
            <a:ea typeface="+mn-ea"/>
          </a:endParaRP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14934B-05F3-4210-8747-943A5CED9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5</TotalTime>
  <Pages>51</Pages>
  <Words>15679</Words>
  <Characters>89371</Characters>
  <Application>Microsoft Office Word</Application>
  <DocSecurity>0</DocSecurity>
  <Lines>744</Lines>
  <Paragraphs>209</Paragraphs>
  <ScaleCrop>false</ScaleCrop>
  <Company>Microsoft</Company>
  <LinksUpToDate>false</LinksUpToDate>
  <CharactersWithSpaces>104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t</dc:creator>
  <cp:keywords/>
  <dc:description/>
  <cp:lastModifiedBy>Left</cp:lastModifiedBy>
  <cp:revision>12</cp:revision>
  <cp:lastPrinted>2017-04-11T01:37:00Z</cp:lastPrinted>
  <dcterms:created xsi:type="dcterms:W3CDTF">2017-03-21T11:52:00Z</dcterms:created>
  <dcterms:modified xsi:type="dcterms:W3CDTF">2017-04-11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9.17"&gt;&lt;session id="QzD6bnlh"/&gt;&lt;style id="http://www.zotero.org/styles/ieee" locale="en-US" hasBibliography="1" bibliographyStyleHasBeenSet="1"/&gt;&lt;prefs&gt;&lt;pref name="fieldType" value="Field"/&gt;&lt;pref name="storeRefer</vt:lpwstr>
  </property>
  <property fmtid="{D5CDD505-2E9C-101B-9397-08002B2CF9AE}" pid="4" name="ZOTERO_PREF_2">
    <vt:lpwstr>ences" value="true"/&gt;&lt;pref name="automaticJournalAbbreviations" value="true"/&gt;&lt;pref name="noteType" value=""/&gt;&lt;/prefs&gt;&lt;/data&gt;</vt:lpwstr>
  </property>
</Properties>
</file>